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4.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630CB7" w14:textId="77777777" w:rsidR="00414499" w:rsidRDefault="00414499" w:rsidP="00414499">
      <w:pPr>
        <w:pStyle w:val="Fronttitle"/>
      </w:pPr>
      <w:r>
        <w:rPr>
          <w:noProof/>
        </w:rPr>
        <w:drawing>
          <wp:inline distT="0" distB="0" distL="0" distR="0" wp14:anchorId="5FD34A15" wp14:editId="47CDE8D0">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03EBB25C" w14:textId="77777777" w:rsidR="00414499" w:rsidRPr="0049147A" w:rsidRDefault="00414499" w:rsidP="001B7BCD">
      <w:pPr>
        <w:pStyle w:val="Fronttitle"/>
        <w:spacing w:before="1320"/>
      </w:pPr>
      <w:r>
        <w:t xml:space="preserve">Tool for Small Induced Subgraph Identification </w:t>
      </w:r>
    </w:p>
    <w:p w14:paraId="042619CA" w14:textId="77777777" w:rsidR="00414499" w:rsidRPr="0049147A" w:rsidRDefault="00414499" w:rsidP="00414499">
      <w:pPr>
        <w:pStyle w:val="Frontauthor"/>
      </w:pPr>
      <w:r>
        <w:t>Chigozie Emmanuel Ekwonu</w:t>
      </w:r>
      <w:r>
        <w:br/>
        <w:t>MSc Software Development - 2228371</w:t>
      </w:r>
    </w:p>
    <w:p w14:paraId="44B80DDC" w14:textId="77777777" w:rsidR="00414499" w:rsidRPr="0049147A" w:rsidRDefault="00414499" w:rsidP="00414499">
      <w:pPr>
        <w:pStyle w:val="Frontaddressfirstline"/>
      </w:pPr>
      <w:r w:rsidRPr="0049147A">
        <w:t>School of Computing Science</w:t>
      </w:r>
    </w:p>
    <w:p w14:paraId="63F88298" w14:textId="77777777" w:rsidR="00414499" w:rsidRPr="0049147A" w:rsidRDefault="00414499" w:rsidP="00414499">
      <w:pPr>
        <w:pStyle w:val="frontaddress"/>
      </w:pPr>
      <w:r w:rsidRPr="0049147A">
        <w:t>Sir Alwyn Williams Building</w:t>
      </w:r>
    </w:p>
    <w:p w14:paraId="4FB6DA9C" w14:textId="77777777" w:rsidR="00414499" w:rsidRPr="0049147A" w:rsidRDefault="00414499" w:rsidP="00414499">
      <w:pPr>
        <w:pStyle w:val="frontaddress"/>
      </w:pPr>
      <w:r w:rsidRPr="0049147A">
        <w:t>University of Glasgow</w:t>
      </w:r>
    </w:p>
    <w:p w14:paraId="34ED60E6" w14:textId="77777777" w:rsidR="00414499" w:rsidRPr="0049147A" w:rsidRDefault="00414499" w:rsidP="00414499">
      <w:pPr>
        <w:pStyle w:val="frontaddress"/>
      </w:pPr>
      <w:r w:rsidRPr="0049147A">
        <w:t>G12 8RZ</w:t>
      </w:r>
    </w:p>
    <w:p w14:paraId="11AB234F" w14:textId="08B97120" w:rsidR="00414499" w:rsidRPr="0049147A" w:rsidRDefault="00414499" w:rsidP="00414499">
      <w:pPr>
        <w:pStyle w:val="Frontaddressfirstline"/>
      </w:pPr>
      <w:r>
        <w:t xml:space="preserve">A dissertation presented in part fulfillment of the requirements of the Degree of </w:t>
      </w:r>
      <w:r w:rsidR="003151F2">
        <w:t>MSc in Software Development</w:t>
      </w:r>
      <w:r>
        <w:t xml:space="preserve"> at the University of Glasgow</w:t>
      </w:r>
    </w:p>
    <w:p w14:paraId="6D7659AD" w14:textId="678E4656" w:rsidR="00414499" w:rsidRDefault="007F08E2" w:rsidP="00414499">
      <w:pPr>
        <w:pStyle w:val="Frontaddressfirstline"/>
      </w:pPr>
      <w:r>
        <w:t>September 2016</w:t>
      </w:r>
    </w:p>
    <w:p w14:paraId="705B22BA" w14:textId="77777777" w:rsidR="00414499" w:rsidRDefault="00414499" w:rsidP="00414499"/>
    <w:p w14:paraId="73503486" w14:textId="77777777" w:rsidR="00414499" w:rsidRDefault="00414499" w:rsidP="00414499"/>
    <w:p w14:paraId="66FBFBBA" w14:textId="77777777" w:rsidR="00414499" w:rsidRDefault="00414499" w:rsidP="00414499"/>
    <w:p w14:paraId="6BF502EE" w14:textId="77777777" w:rsidR="00414499" w:rsidRDefault="00414499" w:rsidP="00414499"/>
    <w:p w14:paraId="317E6809" w14:textId="77777777" w:rsidR="00414499" w:rsidRDefault="00414499" w:rsidP="00414499"/>
    <w:p w14:paraId="5969F99C" w14:textId="77777777" w:rsidR="00414499" w:rsidRDefault="00414499" w:rsidP="00414499"/>
    <w:p w14:paraId="5199B56E" w14:textId="77777777" w:rsidR="00414499" w:rsidRPr="00D75477" w:rsidRDefault="00414499" w:rsidP="00414499">
      <w:pPr>
        <w:jc w:val="center"/>
        <w:rPr>
          <w:b/>
        </w:rPr>
      </w:pPr>
      <w:r>
        <w:rPr>
          <w:b/>
        </w:rPr>
        <w:t>Abstract</w:t>
      </w:r>
    </w:p>
    <w:p w14:paraId="61752249" w14:textId="2DE854A3" w:rsidR="006C5A5E" w:rsidRDefault="00F82A9B" w:rsidP="00F82A9B">
      <w:pPr>
        <w:spacing w:before="0"/>
      </w:pPr>
      <w:r>
        <w:t xml:space="preserve">This report discusses the development of a tool which is used to </w:t>
      </w:r>
      <w:r w:rsidR="00483BB7">
        <w:t xml:space="preserve">list </w:t>
      </w:r>
      <w:r>
        <w:t xml:space="preserve">simplicial vertices in a graph, </w:t>
      </w:r>
      <w:r w:rsidR="00483BB7">
        <w:t>and also</w:t>
      </w:r>
      <w:r>
        <w:t xml:space="preserve"> </w:t>
      </w:r>
      <w:r w:rsidR="00483BB7">
        <w:t xml:space="preserve">detect </w:t>
      </w:r>
      <w:r>
        <w:t>induced subgraphs in a graph that are triangles, diamonds, claws an</w:t>
      </w:r>
      <w:r w:rsidR="00DF6EBC">
        <w:t>d other complete subgraphs. It</w:t>
      </w:r>
      <w:r>
        <w:t xml:space="preserve"> makes use of a</w:t>
      </w:r>
      <w:r w:rsidR="006C5A5E">
        <w:t>lgorithms which are discussed in a published paper.</w:t>
      </w:r>
    </w:p>
    <w:p w14:paraId="45907BE4" w14:textId="77777777" w:rsidR="0032250F" w:rsidRDefault="006C5A5E" w:rsidP="00F82A9B">
      <w:pPr>
        <w:spacing w:before="0"/>
      </w:pPr>
      <w:r>
        <w:t xml:space="preserve">As these algorithms are highly dependent on fast matrix multiplication algorithms, this report involves discussions of the </w:t>
      </w:r>
      <w:r w:rsidR="00AE12B5">
        <w:t>factors</w:t>
      </w:r>
      <w:r>
        <w:t xml:space="preserve"> which make implementing the fast matrix multiplication</w:t>
      </w:r>
      <w:r w:rsidR="00DF6EBC">
        <w:t xml:space="preserve"> algorithms in practice not particularly useful</w:t>
      </w:r>
      <w:r>
        <w:t xml:space="preserve">. </w:t>
      </w:r>
    </w:p>
    <w:p w14:paraId="2A0C904D" w14:textId="77777777" w:rsidR="0032250F" w:rsidRDefault="00483BB7" w:rsidP="0032250F">
      <w:pPr>
        <w:spacing w:before="0"/>
      </w:pPr>
      <w:r>
        <w:t>Furthermore, the detection algorithms were extended to list all the induced subgraphs of a desired type, i.e. triangles, claws, diamonds</w:t>
      </w:r>
      <w:r w:rsidR="00DF6EBC">
        <w:t xml:space="preserve"> and other complete subgraphs present in a given graph.</w:t>
      </w:r>
      <w:r w:rsidR="00937DB4">
        <w:t xml:space="preserve"> Algorithms to generate random graphs of different sizes that do not contain a desired induced subgraph type were designed and implemented.</w:t>
      </w:r>
    </w:p>
    <w:p w14:paraId="3A9F4C36" w14:textId="29D5A6A6" w:rsidR="003D7B8B" w:rsidRDefault="009B59C4" w:rsidP="0032250F">
      <w:pPr>
        <w:spacing w:before="0"/>
      </w:pPr>
      <w:r>
        <w:t xml:space="preserve">The </w:t>
      </w:r>
      <w:r w:rsidR="00C25332">
        <w:t>implemented algorithms</w:t>
      </w:r>
      <w:r>
        <w:t xml:space="preserve"> are evaluated to compare their performance against brute force algorithms developed to detect and list similar subgraph types</w:t>
      </w:r>
      <w:r w:rsidR="00963672">
        <w:t xml:space="preserve">. The </w:t>
      </w:r>
      <w:r w:rsidR="008D1950">
        <w:t>results of the evaluations are discussed</w:t>
      </w:r>
      <w:r w:rsidR="003D7B8B">
        <w:t>.</w:t>
      </w:r>
      <w:r w:rsidR="003D7B8B">
        <w:br w:type="page"/>
      </w:r>
    </w:p>
    <w:p w14:paraId="19ECC3CD" w14:textId="77777777" w:rsidR="00414499" w:rsidRDefault="00414499" w:rsidP="00414499">
      <w:pPr>
        <w:pStyle w:val="EarlyHeading"/>
      </w:pPr>
      <w:r>
        <w:lastRenderedPageBreak/>
        <w:t>Education Use Consent</w:t>
      </w:r>
    </w:p>
    <w:p w14:paraId="20B2F537" w14:textId="0C75F7A1" w:rsidR="00050CED" w:rsidRDefault="00414499" w:rsidP="00414499">
      <w:r>
        <w:t>I hereby give my permission for this project to be shown to other University of Glasgow students and to be distr</w:t>
      </w:r>
      <w:r w:rsidR="00050CED">
        <w:t xml:space="preserve">ibuted in an electronic form.  </w:t>
      </w:r>
    </w:p>
    <w:p w14:paraId="51FE97D7" w14:textId="77777777" w:rsidR="00414499" w:rsidRDefault="00414499" w:rsidP="00414499"/>
    <w:p w14:paraId="2F13E933" w14:textId="19B5D632" w:rsidR="00414499" w:rsidRDefault="00414499" w:rsidP="00414499">
      <w:r>
        <w:t>Name:</w:t>
      </w:r>
      <w:r>
        <w:tab/>
      </w:r>
      <w:r w:rsidR="00050CED">
        <w:t>Chigozie Ekwonu</w:t>
      </w:r>
      <w:r>
        <w:tab/>
      </w:r>
      <w:r>
        <w:tab/>
      </w:r>
      <w:r>
        <w:tab/>
      </w:r>
      <w:r>
        <w:tab/>
      </w:r>
      <w:r>
        <w:tab/>
        <w:t>Signature:</w:t>
      </w:r>
      <w:r w:rsidR="00050CED">
        <w:t xml:space="preserve"> </w:t>
      </w:r>
    </w:p>
    <w:p w14:paraId="29E6180E" w14:textId="77777777" w:rsidR="00414499" w:rsidRDefault="00414499" w:rsidP="00414499">
      <w:pPr>
        <w:spacing w:before="0"/>
        <w:jc w:val="left"/>
      </w:pPr>
      <w:r>
        <w:br w:type="page"/>
      </w:r>
    </w:p>
    <w:p w14:paraId="7B359258" w14:textId="77777777" w:rsidR="00414499" w:rsidRDefault="00414499" w:rsidP="00414499">
      <w:pPr>
        <w:pStyle w:val="EarlyHeading"/>
      </w:pPr>
      <w:r>
        <w:lastRenderedPageBreak/>
        <w:t>Acknowledgements</w:t>
      </w:r>
    </w:p>
    <w:p w14:paraId="0458DA35" w14:textId="60F4599B" w:rsidR="00037E9A" w:rsidRDefault="00810C99" w:rsidP="00414499">
      <w:r>
        <w:t xml:space="preserve">I thank </w:t>
      </w:r>
      <w:r w:rsidR="003C3334">
        <w:t>God who always provided a way for me</w:t>
      </w:r>
      <w:r>
        <w:t xml:space="preserve"> and seeing me throughout the duration of my programme</w:t>
      </w:r>
      <w:r w:rsidR="003C3334">
        <w:t xml:space="preserve">. </w:t>
      </w:r>
      <w:r w:rsidR="00037E9A">
        <w:t xml:space="preserve">I would like to thank my parents for their constant moral support. </w:t>
      </w:r>
    </w:p>
    <w:p w14:paraId="513C4230" w14:textId="4D055013" w:rsidR="00414499" w:rsidRDefault="00037E9A" w:rsidP="00414499">
      <w:r>
        <w:t xml:space="preserve">I would </w:t>
      </w:r>
      <w:r w:rsidR="003C3334">
        <w:t xml:space="preserve">also </w:t>
      </w:r>
      <w:r>
        <w:t xml:space="preserve">like to thank my supervisor, Dr Alice Miller for her guidance and valuable </w:t>
      </w:r>
      <w:r w:rsidR="00810C99">
        <w:t>advice</w:t>
      </w:r>
      <w:r>
        <w:t xml:space="preserve"> which she provided during the course of this project. Many thanks also go to Craig Reilly for making out time to assist, especially while running the evaluations. </w:t>
      </w:r>
    </w:p>
    <w:p w14:paraId="08B59341" w14:textId="492DC211" w:rsidR="00037E9A" w:rsidRPr="008B6CA7" w:rsidRDefault="00037E9A" w:rsidP="00414499">
      <w:r>
        <w:t>I also thank the Federal Government of Nigeria for sponsoring my place in this program</w:t>
      </w:r>
      <w:r w:rsidR="00810C99">
        <w:t>me</w:t>
      </w:r>
      <w:r>
        <w:t>.</w:t>
      </w:r>
    </w:p>
    <w:p w14:paraId="0FC40DD2" w14:textId="77777777" w:rsidR="00414499" w:rsidRDefault="00414499" w:rsidP="00414499">
      <w:pPr>
        <w:pStyle w:val="EarlyHeading"/>
      </w:pPr>
    </w:p>
    <w:p w14:paraId="6F52F7B8" w14:textId="77777777" w:rsidR="00414499" w:rsidRPr="00D75477" w:rsidRDefault="00414499" w:rsidP="00414499">
      <w:pPr>
        <w:pStyle w:val="EarlyHeading"/>
        <w:sectPr w:rsidR="00414499" w:rsidRPr="00D75477" w:rsidSect="00C07B59">
          <w:footerReference w:type="even" r:id="rId10"/>
          <w:footerReference w:type="default" r:id="rId11"/>
          <w:pgSz w:w="11900" w:h="16840"/>
          <w:pgMar w:top="1440" w:right="1800" w:bottom="1440" w:left="1800" w:header="708" w:footer="708" w:gutter="0"/>
          <w:cols w:space="708"/>
          <w:docGrid w:linePitch="360"/>
        </w:sectPr>
      </w:pPr>
    </w:p>
    <w:p w14:paraId="457EF699" w14:textId="3821CE03" w:rsidR="00414499" w:rsidRPr="00AF7066" w:rsidRDefault="00414499" w:rsidP="00AF7066">
      <w:pPr>
        <w:pStyle w:val="TOC1"/>
        <w:rPr>
          <w:sz w:val="32"/>
          <w:szCs w:val="32"/>
        </w:rPr>
      </w:pPr>
      <w:r w:rsidRPr="00676817">
        <w:rPr>
          <w:sz w:val="32"/>
          <w:szCs w:val="32"/>
        </w:rPr>
        <w:lastRenderedPageBreak/>
        <w:t>Contents</w:t>
      </w:r>
    </w:p>
    <w:p w14:paraId="2C9539F8" w14:textId="77777777" w:rsidR="00045E8D" w:rsidRDefault="00414499">
      <w:pPr>
        <w:pStyle w:val="TOC1"/>
        <w:tabs>
          <w:tab w:val="left" w:pos="1540"/>
        </w:tabs>
        <w:rPr>
          <w:rFonts w:asciiTheme="minorHAnsi" w:hAnsiTheme="minorHAnsi"/>
          <w:b w:val="0"/>
          <w:sz w:val="22"/>
          <w:szCs w:val="22"/>
        </w:rPr>
      </w:pPr>
      <w:r w:rsidRPr="004F65C9">
        <w:fldChar w:fldCharType="begin"/>
      </w:r>
      <w:r>
        <w:instrText xml:space="preserve"> TOC \o "1-7</w:instrText>
      </w:r>
      <w:r w:rsidRPr="004F65C9">
        <w:instrText xml:space="preserve">" </w:instrText>
      </w:r>
      <w:r w:rsidRPr="004F65C9">
        <w:fldChar w:fldCharType="separate"/>
      </w:r>
      <w:r w:rsidR="00045E8D">
        <w:t>Chapter 1</w:t>
      </w:r>
      <w:r w:rsidR="00045E8D">
        <w:rPr>
          <w:rFonts w:asciiTheme="minorHAnsi" w:hAnsiTheme="minorHAnsi"/>
          <w:b w:val="0"/>
          <w:sz w:val="22"/>
          <w:szCs w:val="22"/>
        </w:rPr>
        <w:tab/>
      </w:r>
      <w:r w:rsidR="00045E8D">
        <w:t>Introduction</w:t>
      </w:r>
      <w:r w:rsidR="00045E8D">
        <w:tab/>
      </w:r>
      <w:r w:rsidR="00045E8D">
        <w:fldChar w:fldCharType="begin"/>
      </w:r>
      <w:r w:rsidR="00045E8D">
        <w:instrText xml:space="preserve"> PAGEREF _Toc460879535 \h </w:instrText>
      </w:r>
      <w:r w:rsidR="00045E8D">
        <w:fldChar w:fldCharType="separate"/>
      </w:r>
      <w:r w:rsidR="00045E8D">
        <w:t>1</w:t>
      </w:r>
      <w:r w:rsidR="00045E8D">
        <w:fldChar w:fldCharType="end"/>
      </w:r>
    </w:p>
    <w:p w14:paraId="73DDA85F" w14:textId="77777777" w:rsidR="00045E8D" w:rsidRDefault="00045E8D">
      <w:pPr>
        <w:pStyle w:val="TOC2"/>
        <w:rPr>
          <w:b w:val="0"/>
          <w:noProof/>
        </w:rPr>
      </w:pPr>
      <w:r>
        <w:rPr>
          <w:noProof/>
        </w:rPr>
        <w:t>1.1</w:t>
      </w:r>
      <w:r>
        <w:rPr>
          <w:b w:val="0"/>
          <w:noProof/>
        </w:rPr>
        <w:tab/>
      </w:r>
      <w:r>
        <w:rPr>
          <w:noProof/>
        </w:rPr>
        <w:t>Problem Definition</w:t>
      </w:r>
      <w:r>
        <w:rPr>
          <w:noProof/>
        </w:rPr>
        <w:tab/>
      </w:r>
      <w:r>
        <w:rPr>
          <w:noProof/>
        </w:rPr>
        <w:fldChar w:fldCharType="begin"/>
      </w:r>
      <w:r>
        <w:rPr>
          <w:noProof/>
        </w:rPr>
        <w:instrText xml:space="preserve"> PAGEREF _Toc460879536 \h </w:instrText>
      </w:r>
      <w:r>
        <w:rPr>
          <w:noProof/>
        </w:rPr>
      </w:r>
      <w:r>
        <w:rPr>
          <w:noProof/>
        </w:rPr>
        <w:fldChar w:fldCharType="separate"/>
      </w:r>
      <w:r>
        <w:rPr>
          <w:noProof/>
        </w:rPr>
        <w:t>1</w:t>
      </w:r>
      <w:r>
        <w:rPr>
          <w:noProof/>
        </w:rPr>
        <w:fldChar w:fldCharType="end"/>
      </w:r>
    </w:p>
    <w:p w14:paraId="19913714" w14:textId="77777777" w:rsidR="00045E8D" w:rsidRDefault="00045E8D">
      <w:pPr>
        <w:pStyle w:val="TOC2"/>
        <w:rPr>
          <w:b w:val="0"/>
          <w:noProof/>
        </w:rPr>
      </w:pPr>
      <w:r>
        <w:rPr>
          <w:noProof/>
        </w:rPr>
        <w:t>1.2</w:t>
      </w:r>
      <w:r>
        <w:rPr>
          <w:b w:val="0"/>
          <w:noProof/>
        </w:rPr>
        <w:tab/>
      </w:r>
      <w:r>
        <w:rPr>
          <w:noProof/>
        </w:rPr>
        <w:t>Purpose of the Tool</w:t>
      </w:r>
      <w:r>
        <w:rPr>
          <w:noProof/>
        </w:rPr>
        <w:tab/>
      </w:r>
      <w:r>
        <w:rPr>
          <w:noProof/>
        </w:rPr>
        <w:fldChar w:fldCharType="begin"/>
      </w:r>
      <w:r>
        <w:rPr>
          <w:noProof/>
        </w:rPr>
        <w:instrText xml:space="preserve"> PAGEREF _Toc460879537 \h </w:instrText>
      </w:r>
      <w:r>
        <w:rPr>
          <w:noProof/>
        </w:rPr>
      </w:r>
      <w:r>
        <w:rPr>
          <w:noProof/>
        </w:rPr>
        <w:fldChar w:fldCharType="separate"/>
      </w:r>
      <w:r>
        <w:rPr>
          <w:noProof/>
        </w:rPr>
        <w:t>1</w:t>
      </w:r>
      <w:r>
        <w:rPr>
          <w:noProof/>
        </w:rPr>
        <w:fldChar w:fldCharType="end"/>
      </w:r>
    </w:p>
    <w:p w14:paraId="72FAC9C3" w14:textId="77777777" w:rsidR="00045E8D" w:rsidRDefault="00045E8D">
      <w:pPr>
        <w:pStyle w:val="TOC2"/>
        <w:rPr>
          <w:b w:val="0"/>
          <w:noProof/>
        </w:rPr>
      </w:pPr>
      <w:r>
        <w:rPr>
          <w:noProof/>
        </w:rPr>
        <w:t>1.3</w:t>
      </w:r>
      <w:r>
        <w:rPr>
          <w:b w:val="0"/>
          <w:noProof/>
        </w:rPr>
        <w:tab/>
      </w:r>
      <w:r>
        <w:rPr>
          <w:noProof/>
        </w:rPr>
        <w:t>Dissertation Organization</w:t>
      </w:r>
      <w:r>
        <w:rPr>
          <w:noProof/>
        </w:rPr>
        <w:tab/>
      </w:r>
      <w:r>
        <w:rPr>
          <w:noProof/>
        </w:rPr>
        <w:fldChar w:fldCharType="begin"/>
      </w:r>
      <w:r>
        <w:rPr>
          <w:noProof/>
        </w:rPr>
        <w:instrText xml:space="preserve"> PAGEREF _Toc460879538 \h </w:instrText>
      </w:r>
      <w:r>
        <w:rPr>
          <w:noProof/>
        </w:rPr>
      </w:r>
      <w:r>
        <w:rPr>
          <w:noProof/>
        </w:rPr>
        <w:fldChar w:fldCharType="separate"/>
      </w:r>
      <w:r>
        <w:rPr>
          <w:noProof/>
        </w:rPr>
        <w:t>2</w:t>
      </w:r>
      <w:r>
        <w:rPr>
          <w:noProof/>
        </w:rPr>
        <w:fldChar w:fldCharType="end"/>
      </w:r>
    </w:p>
    <w:p w14:paraId="1A1B3354" w14:textId="77777777" w:rsidR="00045E8D" w:rsidRDefault="00045E8D">
      <w:pPr>
        <w:pStyle w:val="TOC1"/>
        <w:tabs>
          <w:tab w:val="left" w:pos="1540"/>
        </w:tabs>
        <w:rPr>
          <w:rFonts w:asciiTheme="minorHAnsi" w:hAnsiTheme="minorHAnsi"/>
          <w:b w:val="0"/>
          <w:sz w:val="22"/>
          <w:szCs w:val="22"/>
        </w:rPr>
      </w:pPr>
      <w:r>
        <w:t>Chapter 2</w:t>
      </w:r>
      <w:r>
        <w:rPr>
          <w:rFonts w:asciiTheme="minorHAnsi" w:hAnsiTheme="minorHAnsi"/>
          <w:b w:val="0"/>
          <w:sz w:val="22"/>
          <w:szCs w:val="22"/>
        </w:rPr>
        <w:tab/>
      </w:r>
      <w:r>
        <w:t>Background Survey</w:t>
      </w:r>
      <w:r>
        <w:tab/>
      </w:r>
      <w:r>
        <w:fldChar w:fldCharType="begin"/>
      </w:r>
      <w:r>
        <w:instrText xml:space="preserve"> PAGEREF _Toc460879539 \h </w:instrText>
      </w:r>
      <w:r>
        <w:fldChar w:fldCharType="separate"/>
      </w:r>
      <w:r>
        <w:t>3</w:t>
      </w:r>
      <w:r>
        <w:fldChar w:fldCharType="end"/>
      </w:r>
    </w:p>
    <w:p w14:paraId="208CF02A" w14:textId="77777777" w:rsidR="00045E8D" w:rsidRDefault="00045E8D">
      <w:pPr>
        <w:pStyle w:val="TOC2"/>
        <w:rPr>
          <w:b w:val="0"/>
          <w:noProof/>
        </w:rPr>
      </w:pPr>
      <w:r>
        <w:rPr>
          <w:noProof/>
        </w:rPr>
        <w:t>2.1</w:t>
      </w:r>
      <w:r>
        <w:rPr>
          <w:b w:val="0"/>
          <w:noProof/>
        </w:rPr>
        <w:tab/>
      </w:r>
      <w:r>
        <w:rPr>
          <w:noProof/>
        </w:rPr>
        <w:t>Graph Theory Applications over the Years</w:t>
      </w:r>
      <w:r>
        <w:rPr>
          <w:noProof/>
        </w:rPr>
        <w:tab/>
      </w:r>
      <w:r>
        <w:rPr>
          <w:noProof/>
        </w:rPr>
        <w:fldChar w:fldCharType="begin"/>
      </w:r>
      <w:r>
        <w:rPr>
          <w:noProof/>
        </w:rPr>
        <w:instrText xml:space="preserve"> PAGEREF _Toc460879540 \h </w:instrText>
      </w:r>
      <w:r>
        <w:rPr>
          <w:noProof/>
        </w:rPr>
      </w:r>
      <w:r>
        <w:rPr>
          <w:noProof/>
        </w:rPr>
        <w:fldChar w:fldCharType="separate"/>
      </w:r>
      <w:r>
        <w:rPr>
          <w:noProof/>
        </w:rPr>
        <w:t>3</w:t>
      </w:r>
      <w:r>
        <w:rPr>
          <w:noProof/>
        </w:rPr>
        <w:fldChar w:fldCharType="end"/>
      </w:r>
    </w:p>
    <w:p w14:paraId="59E63C25" w14:textId="77777777" w:rsidR="00045E8D" w:rsidRDefault="00045E8D">
      <w:pPr>
        <w:pStyle w:val="TOC2"/>
        <w:rPr>
          <w:b w:val="0"/>
          <w:noProof/>
        </w:rPr>
      </w:pPr>
      <w:r>
        <w:rPr>
          <w:noProof/>
        </w:rPr>
        <w:t>2.2</w:t>
      </w:r>
      <w:r>
        <w:rPr>
          <w:b w:val="0"/>
          <w:noProof/>
        </w:rPr>
        <w:tab/>
      </w:r>
      <w:r>
        <w:rPr>
          <w:noProof/>
        </w:rPr>
        <w:t>Graph Terminology</w:t>
      </w:r>
      <w:r>
        <w:rPr>
          <w:noProof/>
        </w:rPr>
        <w:tab/>
      </w:r>
      <w:r>
        <w:rPr>
          <w:noProof/>
        </w:rPr>
        <w:fldChar w:fldCharType="begin"/>
      </w:r>
      <w:r>
        <w:rPr>
          <w:noProof/>
        </w:rPr>
        <w:instrText xml:space="preserve"> PAGEREF _Toc460879541 \h </w:instrText>
      </w:r>
      <w:r>
        <w:rPr>
          <w:noProof/>
        </w:rPr>
      </w:r>
      <w:r>
        <w:rPr>
          <w:noProof/>
        </w:rPr>
        <w:fldChar w:fldCharType="separate"/>
      </w:r>
      <w:r>
        <w:rPr>
          <w:noProof/>
        </w:rPr>
        <w:t>3</w:t>
      </w:r>
      <w:r>
        <w:rPr>
          <w:noProof/>
        </w:rPr>
        <w:fldChar w:fldCharType="end"/>
      </w:r>
    </w:p>
    <w:p w14:paraId="709E3CD1" w14:textId="77777777" w:rsidR="00045E8D" w:rsidRDefault="00045E8D">
      <w:pPr>
        <w:pStyle w:val="TOC2"/>
        <w:rPr>
          <w:b w:val="0"/>
          <w:noProof/>
        </w:rPr>
      </w:pPr>
      <w:r>
        <w:rPr>
          <w:noProof/>
        </w:rPr>
        <w:t>2.3</w:t>
      </w:r>
      <w:r>
        <w:rPr>
          <w:b w:val="0"/>
          <w:noProof/>
        </w:rPr>
        <w:tab/>
      </w:r>
      <w:r>
        <w:rPr>
          <w:noProof/>
        </w:rPr>
        <w:t>Graph Representations</w:t>
      </w:r>
      <w:r>
        <w:rPr>
          <w:noProof/>
        </w:rPr>
        <w:tab/>
      </w:r>
      <w:r>
        <w:rPr>
          <w:noProof/>
        </w:rPr>
        <w:fldChar w:fldCharType="begin"/>
      </w:r>
      <w:r>
        <w:rPr>
          <w:noProof/>
        </w:rPr>
        <w:instrText xml:space="preserve"> PAGEREF _Toc460879542 \h </w:instrText>
      </w:r>
      <w:r>
        <w:rPr>
          <w:noProof/>
        </w:rPr>
      </w:r>
      <w:r>
        <w:rPr>
          <w:noProof/>
        </w:rPr>
        <w:fldChar w:fldCharType="separate"/>
      </w:r>
      <w:r>
        <w:rPr>
          <w:noProof/>
        </w:rPr>
        <w:t>6</w:t>
      </w:r>
      <w:r>
        <w:rPr>
          <w:noProof/>
        </w:rPr>
        <w:fldChar w:fldCharType="end"/>
      </w:r>
    </w:p>
    <w:p w14:paraId="019014EB" w14:textId="77777777" w:rsidR="00045E8D" w:rsidRDefault="00045E8D">
      <w:pPr>
        <w:pStyle w:val="TOC3"/>
        <w:tabs>
          <w:tab w:val="left" w:pos="1320"/>
          <w:tab w:val="right" w:leader="dot" w:pos="8290"/>
        </w:tabs>
        <w:rPr>
          <w:noProof/>
        </w:rPr>
      </w:pPr>
      <w:r>
        <w:rPr>
          <w:noProof/>
        </w:rPr>
        <w:t>2.3.1</w:t>
      </w:r>
      <w:r>
        <w:rPr>
          <w:noProof/>
        </w:rPr>
        <w:tab/>
        <w:t>Edge Set Representation</w:t>
      </w:r>
      <w:r>
        <w:rPr>
          <w:noProof/>
        </w:rPr>
        <w:tab/>
      </w:r>
      <w:r>
        <w:rPr>
          <w:noProof/>
        </w:rPr>
        <w:fldChar w:fldCharType="begin"/>
      </w:r>
      <w:r>
        <w:rPr>
          <w:noProof/>
        </w:rPr>
        <w:instrText xml:space="preserve"> PAGEREF _Toc460879543 \h </w:instrText>
      </w:r>
      <w:r>
        <w:rPr>
          <w:noProof/>
        </w:rPr>
      </w:r>
      <w:r>
        <w:rPr>
          <w:noProof/>
        </w:rPr>
        <w:fldChar w:fldCharType="separate"/>
      </w:r>
      <w:r>
        <w:rPr>
          <w:noProof/>
        </w:rPr>
        <w:t>6</w:t>
      </w:r>
      <w:r>
        <w:rPr>
          <w:noProof/>
        </w:rPr>
        <w:fldChar w:fldCharType="end"/>
      </w:r>
    </w:p>
    <w:p w14:paraId="0F7F1992" w14:textId="77777777" w:rsidR="00045E8D" w:rsidRDefault="00045E8D">
      <w:pPr>
        <w:pStyle w:val="TOC3"/>
        <w:tabs>
          <w:tab w:val="left" w:pos="1320"/>
          <w:tab w:val="right" w:leader="dot" w:pos="8290"/>
        </w:tabs>
        <w:rPr>
          <w:noProof/>
        </w:rPr>
      </w:pPr>
      <w:r>
        <w:rPr>
          <w:noProof/>
        </w:rPr>
        <w:t>2.3.2</w:t>
      </w:r>
      <w:r>
        <w:rPr>
          <w:noProof/>
        </w:rPr>
        <w:tab/>
        <w:t>Adjacency List Representation</w:t>
      </w:r>
      <w:r>
        <w:rPr>
          <w:noProof/>
        </w:rPr>
        <w:tab/>
      </w:r>
      <w:r>
        <w:rPr>
          <w:noProof/>
        </w:rPr>
        <w:fldChar w:fldCharType="begin"/>
      </w:r>
      <w:r>
        <w:rPr>
          <w:noProof/>
        </w:rPr>
        <w:instrText xml:space="preserve"> PAGEREF _Toc460879544 \h </w:instrText>
      </w:r>
      <w:r>
        <w:rPr>
          <w:noProof/>
        </w:rPr>
      </w:r>
      <w:r>
        <w:rPr>
          <w:noProof/>
        </w:rPr>
        <w:fldChar w:fldCharType="separate"/>
      </w:r>
      <w:r>
        <w:rPr>
          <w:noProof/>
        </w:rPr>
        <w:t>6</w:t>
      </w:r>
      <w:r>
        <w:rPr>
          <w:noProof/>
        </w:rPr>
        <w:fldChar w:fldCharType="end"/>
      </w:r>
    </w:p>
    <w:p w14:paraId="1A04B13C" w14:textId="77777777" w:rsidR="00045E8D" w:rsidRDefault="00045E8D">
      <w:pPr>
        <w:pStyle w:val="TOC3"/>
        <w:tabs>
          <w:tab w:val="left" w:pos="1320"/>
          <w:tab w:val="right" w:leader="dot" w:pos="8290"/>
        </w:tabs>
        <w:rPr>
          <w:noProof/>
        </w:rPr>
      </w:pPr>
      <w:r>
        <w:rPr>
          <w:noProof/>
        </w:rPr>
        <w:t>2.3.3</w:t>
      </w:r>
      <w:r>
        <w:rPr>
          <w:noProof/>
        </w:rPr>
        <w:tab/>
        <w:t>Adjacency Matrix Representation</w:t>
      </w:r>
      <w:r>
        <w:rPr>
          <w:noProof/>
        </w:rPr>
        <w:tab/>
      </w:r>
      <w:r>
        <w:rPr>
          <w:noProof/>
        </w:rPr>
        <w:fldChar w:fldCharType="begin"/>
      </w:r>
      <w:r>
        <w:rPr>
          <w:noProof/>
        </w:rPr>
        <w:instrText xml:space="preserve"> PAGEREF _Toc460879545 \h </w:instrText>
      </w:r>
      <w:r>
        <w:rPr>
          <w:noProof/>
        </w:rPr>
      </w:r>
      <w:r>
        <w:rPr>
          <w:noProof/>
        </w:rPr>
        <w:fldChar w:fldCharType="separate"/>
      </w:r>
      <w:r>
        <w:rPr>
          <w:noProof/>
        </w:rPr>
        <w:t>7</w:t>
      </w:r>
      <w:r>
        <w:rPr>
          <w:noProof/>
        </w:rPr>
        <w:fldChar w:fldCharType="end"/>
      </w:r>
    </w:p>
    <w:p w14:paraId="41101CCE" w14:textId="77777777" w:rsidR="00045E8D" w:rsidRDefault="00045E8D">
      <w:pPr>
        <w:pStyle w:val="TOC2"/>
        <w:rPr>
          <w:b w:val="0"/>
          <w:noProof/>
        </w:rPr>
      </w:pPr>
      <w:r>
        <w:rPr>
          <w:noProof/>
        </w:rPr>
        <w:t>2.4</w:t>
      </w:r>
      <w:r>
        <w:rPr>
          <w:b w:val="0"/>
          <w:noProof/>
        </w:rPr>
        <w:tab/>
      </w:r>
      <w:r>
        <w:rPr>
          <w:noProof/>
        </w:rPr>
        <w:t>Matrix Multiplication Algorithms</w:t>
      </w:r>
      <w:r>
        <w:rPr>
          <w:noProof/>
        </w:rPr>
        <w:tab/>
      </w:r>
      <w:r>
        <w:rPr>
          <w:noProof/>
        </w:rPr>
        <w:fldChar w:fldCharType="begin"/>
      </w:r>
      <w:r>
        <w:rPr>
          <w:noProof/>
        </w:rPr>
        <w:instrText xml:space="preserve"> PAGEREF _Toc460879546 \h </w:instrText>
      </w:r>
      <w:r>
        <w:rPr>
          <w:noProof/>
        </w:rPr>
      </w:r>
      <w:r>
        <w:rPr>
          <w:noProof/>
        </w:rPr>
        <w:fldChar w:fldCharType="separate"/>
      </w:r>
      <w:r>
        <w:rPr>
          <w:noProof/>
        </w:rPr>
        <w:t>7</w:t>
      </w:r>
      <w:r>
        <w:rPr>
          <w:noProof/>
        </w:rPr>
        <w:fldChar w:fldCharType="end"/>
      </w:r>
    </w:p>
    <w:p w14:paraId="222DF067" w14:textId="77777777" w:rsidR="00045E8D" w:rsidRDefault="00045E8D">
      <w:pPr>
        <w:pStyle w:val="TOC3"/>
        <w:tabs>
          <w:tab w:val="left" w:pos="1320"/>
          <w:tab w:val="right" w:leader="dot" w:pos="8290"/>
        </w:tabs>
        <w:rPr>
          <w:noProof/>
        </w:rPr>
      </w:pPr>
      <w:r>
        <w:rPr>
          <w:noProof/>
        </w:rPr>
        <w:t>2.4.1</w:t>
      </w:r>
      <w:r>
        <w:rPr>
          <w:noProof/>
        </w:rPr>
        <w:tab/>
        <w:t>Strassen Multiplication Algorithm</w:t>
      </w:r>
      <w:r>
        <w:rPr>
          <w:noProof/>
        </w:rPr>
        <w:tab/>
      </w:r>
      <w:r>
        <w:rPr>
          <w:noProof/>
        </w:rPr>
        <w:fldChar w:fldCharType="begin"/>
      </w:r>
      <w:r>
        <w:rPr>
          <w:noProof/>
        </w:rPr>
        <w:instrText xml:space="preserve"> PAGEREF _Toc460879547 \h </w:instrText>
      </w:r>
      <w:r>
        <w:rPr>
          <w:noProof/>
        </w:rPr>
      </w:r>
      <w:r>
        <w:rPr>
          <w:noProof/>
        </w:rPr>
        <w:fldChar w:fldCharType="separate"/>
      </w:r>
      <w:r>
        <w:rPr>
          <w:noProof/>
        </w:rPr>
        <w:t>8</w:t>
      </w:r>
      <w:r>
        <w:rPr>
          <w:noProof/>
        </w:rPr>
        <w:fldChar w:fldCharType="end"/>
      </w:r>
    </w:p>
    <w:p w14:paraId="576C6E51" w14:textId="77777777" w:rsidR="00045E8D" w:rsidRDefault="00045E8D">
      <w:pPr>
        <w:pStyle w:val="TOC3"/>
        <w:tabs>
          <w:tab w:val="left" w:pos="1320"/>
          <w:tab w:val="right" w:leader="dot" w:pos="8290"/>
        </w:tabs>
        <w:rPr>
          <w:noProof/>
        </w:rPr>
      </w:pPr>
      <w:r>
        <w:rPr>
          <w:noProof/>
        </w:rPr>
        <w:t>2.4.2</w:t>
      </w:r>
      <w:r>
        <w:rPr>
          <w:noProof/>
        </w:rPr>
        <w:tab/>
        <w:t>Coppersmith-Winograd Algorithm</w:t>
      </w:r>
      <w:r>
        <w:rPr>
          <w:noProof/>
        </w:rPr>
        <w:tab/>
      </w:r>
      <w:r>
        <w:rPr>
          <w:noProof/>
        </w:rPr>
        <w:fldChar w:fldCharType="begin"/>
      </w:r>
      <w:r>
        <w:rPr>
          <w:noProof/>
        </w:rPr>
        <w:instrText xml:space="preserve"> PAGEREF _Toc460879548 \h </w:instrText>
      </w:r>
      <w:r>
        <w:rPr>
          <w:noProof/>
        </w:rPr>
      </w:r>
      <w:r>
        <w:rPr>
          <w:noProof/>
        </w:rPr>
        <w:fldChar w:fldCharType="separate"/>
      </w:r>
      <w:r>
        <w:rPr>
          <w:noProof/>
        </w:rPr>
        <w:t>8</w:t>
      </w:r>
      <w:r>
        <w:rPr>
          <w:noProof/>
        </w:rPr>
        <w:fldChar w:fldCharType="end"/>
      </w:r>
    </w:p>
    <w:p w14:paraId="75D0FD87" w14:textId="77777777" w:rsidR="00045E8D" w:rsidRDefault="00045E8D">
      <w:pPr>
        <w:pStyle w:val="TOC2"/>
        <w:rPr>
          <w:b w:val="0"/>
          <w:noProof/>
        </w:rPr>
      </w:pPr>
      <w:r>
        <w:rPr>
          <w:noProof/>
        </w:rPr>
        <w:t>2.5</w:t>
      </w:r>
      <w:r>
        <w:rPr>
          <w:b w:val="0"/>
          <w:noProof/>
        </w:rPr>
        <w:tab/>
      </w:r>
      <w:r>
        <w:rPr>
          <w:noProof/>
        </w:rPr>
        <w:t>Triangle Detection and Listing</w:t>
      </w:r>
      <w:r>
        <w:rPr>
          <w:noProof/>
        </w:rPr>
        <w:tab/>
      </w:r>
      <w:r>
        <w:rPr>
          <w:noProof/>
        </w:rPr>
        <w:fldChar w:fldCharType="begin"/>
      </w:r>
      <w:r>
        <w:rPr>
          <w:noProof/>
        </w:rPr>
        <w:instrText xml:space="preserve"> PAGEREF _Toc460879549 \h </w:instrText>
      </w:r>
      <w:r>
        <w:rPr>
          <w:noProof/>
        </w:rPr>
      </w:r>
      <w:r>
        <w:rPr>
          <w:noProof/>
        </w:rPr>
        <w:fldChar w:fldCharType="separate"/>
      </w:r>
      <w:r>
        <w:rPr>
          <w:noProof/>
        </w:rPr>
        <w:t>8</w:t>
      </w:r>
      <w:r>
        <w:rPr>
          <w:noProof/>
        </w:rPr>
        <w:fldChar w:fldCharType="end"/>
      </w:r>
    </w:p>
    <w:p w14:paraId="6D9B17A8" w14:textId="77777777" w:rsidR="00045E8D" w:rsidRDefault="00045E8D">
      <w:pPr>
        <w:pStyle w:val="TOC2"/>
        <w:rPr>
          <w:b w:val="0"/>
          <w:noProof/>
        </w:rPr>
      </w:pPr>
      <w:r>
        <w:rPr>
          <w:noProof/>
        </w:rPr>
        <w:t>2.6</w:t>
      </w:r>
      <w:r>
        <w:rPr>
          <w:b w:val="0"/>
          <w:noProof/>
        </w:rPr>
        <w:tab/>
      </w:r>
      <w:r w:rsidRPr="00923A97">
        <w:rPr>
          <w:i/>
          <w:noProof/>
        </w:rPr>
        <w:t>K</w:t>
      </w:r>
      <w:r w:rsidRPr="00923A97">
        <w:rPr>
          <w:noProof/>
          <w:vertAlign w:val="subscript"/>
        </w:rPr>
        <w:t>4</w:t>
      </w:r>
      <w:r>
        <w:rPr>
          <w:noProof/>
        </w:rPr>
        <w:t xml:space="preserve"> Detection</w:t>
      </w:r>
      <w:r>
        <w:rPr>
          <w:noProof/>
        </w:rPr>
        <w:tab/>
      </w:r>
      <w:r>
        <w:rPr>
          <w:noProof/>
        </w:rPr>
        <w:fldChar w:fldCharType="begin"/>
      </w:r>
      <w:r>
        <w:rPr>
          <w:noProof/>
        </w:rPr>
        <w:instrText xml:space="preserve"> PAGEREF _Toc460879550 \h </w:instrText>
      </w:r>
      <w:r>
        <w:rPr>
          <w:noProof/>
        </w:rPr>
      </w:r>
      <w:r>
        <w:rPr>
          <w:noProof/>
        </w:rPr>
        <w:fldChar w:fldCharType="separate"/>
      </w:r>
      <w:r>
        <w:rPr>
          <w:noProof/>
        </w:rPr>
        <w:t>9</w:t>
      </w:r>
      <w:r>
        <w:rPr>
          <w:noProof/>
        </w:rPr>
        <w:fldChar w:fldCharType="end"/>
      </w:r>
    </w:p>
    <w:p w14:paraId="71E76C5C" w14:textId="77777777" w:rsidR="00045E8D" w:rsidRDefault="00045E8D">
      <w:pPr>
        <w:pStyle w:val="TOC2"/>
        <w:rPr>
          <w:b w:val="0"/>
          <w:noProof/>
        </w:rPr>
      </w:pPr>
      <w:r>
        <w:rPr>
          <w:noProof/>
        </w:rPr>
        <w:t>2.7</w:t>
      </w:r>
      <w:r>
        <w:rPr>
          <w:b w:val="0"/>
          <w:noProof/>
        </w:rPr>
        <w:tab/>
      </w:r>
      <w:r>
        <w:rPr>
          <w:noProof/>
        </w:rPr>
        <w:t>Complete Subgraph Listing</w:t>
      </w:r>
      <w:r>
        <w:rPr>
          <w:noProof/>
        </w:rPr>
        <w:tab/>
      </w:r>
      <w:r>
        <w:rPr>
          <w:noProof/>
        </w:rPr>
        <w:fldChar w:fldCharType="begin"/>
      </w:r>
      <w:r>
        <w:rPr>
          <w:noProof/>
        </w:rPr>
        <w:instrText xml:space="preserve"> PAGEREF _Toc460879551 \h </w:instrText>
      </w:r>
      <w:r>
        <w:rPr>
          <w:noProof/>
        </w:rPr>
      </w:r>
      <w:r>
        <w:rPr>
          <w:noProof/>
        </w:rPr>
        <w:fldChar w:fldCharType="separate"/>
      </w:r>
      <w:r>
        <w:rPr>
          <w:noProof/>
        </w:rPr>
        <w:t>10</w:t>
      </w:r>
      <w:r>
        <w:rPr>
          <w:noProof/>
        </w:rPr>
        <w:fldChar w:fldCharType="end"/>
      </w:r>
    </w:p>
    <w:p w14:paraId="5634E7A7" w14:textId="77777777" w:rsidR="00045E8D" w:rsidRDefault="00045E8D">
      <w:pPr>
        <w:pStyle w:val="TOC2"/>
        <w:rPr>
          <w:b w:val="0"/>
          <w:noProof/>
        </w:rPr>
      </w:pPr>
      <w:r>
        <w:rPr>
          <w:noProof/>
        </w:rPr>
        <w:t>2.8</w:t>
      </w:r>
      <w:r>
        <w:rPr>
          <w:b w:val="0"/>
          <w:noProof/>
        </w:rPr>
        <w:tab/>
      </w:r>
      <w:r>
        <w:rPr>
          <w:noProof/>
        </w:rPr>
        <w:t>Diamond Detection</w:t>
      </w:r>
      <w:r>
        <w:rPr>
          <w:noProof/>
        </w:rPr>
        <w:tab/>
      </w:r>
      <w:r>
        <w:rPr>
          <w:noProof/>
        </w:rPr>
        <w:fldChar w:fldCharType="begin"/>
      </w:r>
      <w:r>
        <w:rPr>
          <w:noProof/>
        </w:rPr>
        <w:instrText xml:space="preserve"> PAGEREF _Toc460879552 \h </w:instrText>
      </w:r>
      <w:r>
        <w:rPr>
          <w:noProof/>
        </w:rPr>
      </w:r>
      <w:r>
        <w:rPr>
          <w:noProof/>
        </w:rPr>
        <w:fldChar w:fldCharType="separate"/>
      </w:r>
      <w:r>
        <w:rPr>
          <w:noProof/>
        </w:rPr>
        <w:t>10</w:t>
      </w:r>
      <w:r>
        <w:rPr>
          <w:noProof/>
        </w:rPr>
        <w:fldChar w:fldCharType="end"/>
      </w:r>
    </w:p>
    <w:p w14:paraId="46A7D09A" w14:textId="77777777" w:rsidR="00045E8D" w:rsidRDefault="00045E8D">
      <w:pPr>
        <w:pStyle w:val="TOC2"/>
        <w:rPr>
          <w:b w:val="0"/>
          <w:noProof/>
        </w:rPr>
      </w:pPr>
      <w:r>
        <w:rPr>
          <w:noProof/>
        </w:rPr>
        <w:t>2.9</w:t>
      </w:r>
      <w:r>
        <w:rPr>
          <w:b w:val="0"/>
          <w:noProof/>
        </w:rPr>
        <w:tab/>
      </w:r>
      <w:r>
        <w:rPr>
          <w:noProof/>
        </w:rPr>
        <w:t>Claw Detection</w:t>
      </w:r>
      <w:r>
        <w:rPr>
          <w:noProof/>
        </w:rPr>
        <w:tab/>
      </w:r>
      <w:r>
        <w:rPr>
          <w:noProof/>
        </w:rPr>
        <w:fldChar w:fldCharType="begin"/>
      </w:r>
      <w:r>
        <w:rPr>
          <w:noProof/>
        </w:rPr>
        <w:instrText xml:space="preserve"> PAGEREF _Toc460879553 \h </w:instrText>
      </w:r>
      <w:r>
        <w:rPr>
          <w:noProof/>
        </w:rPr>
      </w:r>
      <w:r>
        <w:rPr>
          <w:noProof/>
        </w:rPr>
        <w:fldChar w:fldCharType="separate"/>
      </w:r>
      <w:r>
        <w:rPr>
          <w:noProof/>
        </w:rPr>
        <w:t>11</w:t>
      </w:r>
      <w:r>
        <w:rPr>
          <w:noProof/>
        </w:rPr>
        <w:fldChar w:fldCharType="end"/>
      </w:r>
    </w:p>
    <w:p w14:paraId="2EFA831B" w14:textId="77777777" w:rsidR="00045E8D" w:rsidRDefault="00045E8D">
      <w:pPr>
        <w:pStyle w:val="TOC2"/>
        <w:rPr>
          <w:b w:val="0"/>
          <w:noProof/>
        </w:rPr>
      </w:pPr>
      <w:r>
        <w:rPr>
          <w:noProof/>
        </w:rPr>
        <w:t>2.10</w:t>
      </w:r>
      <w:r>
        <w:rPr>
          <w:b w:val="0"/>
          <w:noProof/>
        </w:rPr>
        <w:tab/>
      </w:r>
      <w:r>
        <w:rPr>
          <w:noProof/>
        </w:rPr>
        <w:t>Simplicial Vertices Listing</w:t>
      </w:r>
      <w:r>
        <w:rPr>
          <w:noProof/>
        </w:rPr>
        <w:tab/>
      </w:r>
      <w:r>
        <w:rPr>
          <w:noProof/>
        </w:rPr>
        <w:fldChar w:fldCharType="begin"/>
      </w:r>
      <w:r>
        <w:rPr>
          <w:noProof/>
        </w:rPr>
        <w:instrText xml:space="preserve"> PAGEREF _Toc460879554 \h </w:instrText>
      </w:r>
      <w:r>
        <w:rPr>
          <w:noProof/>
        </w:rPr>
      </w:r>
      <w:r>
        <w:rPr>
          <w:noProof/>
        </w:rPr>
        <w:fldChar w:fldCharType="separate"/>
      </w:r>
      <w:r>
        <w:rPr>
          <w:noProof/>
        </w:rPr>
        <w:t>11</w:t>
      </w:r>
      <w:r>
        <w:rPr>
          <w:noProof/>
        </w:rPr>
        <w:fldChar w:fldCharType="end"/>
      </w:r>
    </w:p>
    <w:p w14:paraId="5B847082" w14:textId="77777777" w:rsidR="00045E8D" w:rsidRDefault="00045E8D">
      <w:pPr>
        <w:pStyle w:val="TOC2"/>
        <w:rPr>
          <w:b w:val="0"/>
          <w:noProof/>
        </w:rPr>
      </w:pPr>
      <w:r>
        <w:rPr>
          <w:noProof/>
        </w:rPr>
        <w:t>2.11</w:t>
      </w:r>
      <w:r>
        <w:rPr>
          <w:b w:val="0"/>
          <w:noProof/>
        </w:rPr>
        <w:tab/>
      </w:r>
      <w:r>
        <w:rPr>
          <w:noProof/>
        </w:rPr>
        <w:t>Related Software Products</w:t>
      </w:r>
      <w:r>
        <w:rPr>
          <w:noProof/>
        </w:rPr>
        <w:tab/>
      </w:r>
      <w:r>
        <w:rPr>
          <w:noProof/>
        </w:rPr>
        <w:fldChar w:fldCharType="begin"/>
      </w:r>
      <w:r>
        <w:rPr>
          <w:noProof/>
        </w:rPr>
        <w:instrText xml:space="preserve"> PAGEREF _Toc460879555 \h </w:instrText>
      </w:r>
      <w:r>
        <w:rPr>
          <w:noProof/>
        </w:rPr>
      </w:r>
      <w:r>
        <w:rPr>
          <w:noProof/>
        </w:rPr>
        <w:fldChar w:fldCharType="separate"/>
      </w:r>
      <w:r>
        <w:rPr>
          <w:noProof/>
        </w:rPr>
        <w:t>11</w:t>
      </w:r>
      <w:r>
        <w:rPr>
          <w:noProof/>
        </w:rPr>
        <w:fldChar w:fldCharType="end"/>
      </w:r>
    </w:p>
    <w:p w14:paraId="02DD12EE" w14:textId="77777777" w:rsidR="00045E8D" w:rsidRDefault="00045E8D">
      <w:pPr>
        <w:pStyle w:val="TOC3"/>
        <w:tabs>
          <w:tab w:val="left" w:pos="1320"/>
          <w:tab w:val="right" w:leader="dot" w:pos="8290"/>
        </w:tabs>
        <w:rPr>
          <w:noProof/>
        </w:rPr>
      </w:pPr>
      <w:r>
        <w:rPr>
          <w:noProof/>
        </w:rPr>
        <w:t>2.11.1</w:t>
      </w:r>
      <w:r>
        <w:rPr>
          <w:noProof/>
        </w:rPr>
        <w:tab/>
        <w:t>NetworkX</w:t>
      </w:r>
      <w:r>
        <w:rPr>
          <w:noProof/>
        </w:rPr>
        <w:tab/>
      </w:r>
      <w:r>
        <w:rPr>
          <w:noProof/>
        </w:rPr>
        <w:fldChar w:fldCharType="begin"/>
      </w:r>
      <w:r>
        <w:rPr>
          <w:noProof/>
        </w:rPr>
        <w:instrText xml:space="preserve"> PAGEREF _Toc460879556 \h </w:instrText>
      </w:r>
      <w:r>
        <w:rPr>
          <w:noProof/>
        </w:rPr>
      </w:r>
      <w:r>
        <w:rPr>
          <w:noProof/>
        </w:rPr>
        <w:fldChar w:fldCharType="separate"/>
      </w:r>
      <w:r>
        <w:rPr>
          <w:noProof/>
        </w:rPr>
        <w:t>11</w:t>
      </w:r>
      <w:r>
        <w:rPr>
          <w:noProof/>
        </w:rPr>
        <w:fldChar w:fldCharType="end"/>
      </w:r>
    </w:p>
    <w:p w14:paraId="762BF6EB" w14:textId="77777777" w:rsidR="00045E8D" w:rsidRDefault="00045E8D">
      <w:pPr>
        <w:pStyle w:val="TOC3"/>
        <w:tabs>
          <w:tab w:val="left" w:pos="1320"/>
          <w:tab w:val="right" w:leader="dot" w:pos="8290"/>
        </w:tabs>
        <w:rPr>
          <w:noProof/>
        </w:rPr>
      </w:pPr>
      <w:r>
        <w:rPr>
          <w:noProof/>
        </w:rPr>
        <w:t>2.11.2</w:t>
      </w:r>
      <w:r>
        <w:rPr>
          <w:noProof/>
        </w:rPr>
        <w:tab/>
        <w:t>Graph-tool</w:t>
      </w:r>
      <w:r>
        <w:rPr>
          <w:noProof/>
        </w:rPr>
        <w:tab/>
      </w:r>
      <w:r>
        <w:rPr>
          <w:noProof/>
        </w:rPr>
        <w:fldChar w:fldCharType="begin"/>
      </w:r>
      <w:r>
        <w:rPr>
          <w:noProof/>
        </w:rPr>
        <w:instrText xml:space="preserve"> PAGEREF _Toc460879557 \h </w:instrText>
      </w:r>
      <w:r>
        <w:rPr>
          <w:noProof/>
        </w:rPr>
      </w:r>
      <w:r>
        <w:rPr>
          <w:noProof/>
        </w:rPr>
        <w:fldChar w:fldCharType="separate"/>
      </w:r>
      <w:r>
        <w:rPr>
          <w:noProof/>
        </w:rPr>
        <w:t>12</w:t>
      </w:r>
      <w:r>
        <w:rPr>
          <w:noProof/>
        </w:rPr>
        <w:fldChar w:fldCharType="end"/>
      </w:r>
    </w:p>
    <w:p w14:paraId="0FAC9A00" w14:textId="77777777" w:rsidR="00045E8D" w:rsidRDefault="00045E8D">
      <w:pPr>
        <w:pStyle w:val="TOC3"/>
        <w:tabs>
          <w:tab w:val="left" w:pos="1320"/>
          <w:tab w:val="right" w:leader="dot" w:pos="8290"/>
        </w:tabs>
        <w:rPr>
          <w:noProof/>
        </w:rPr>
      </w:pPr>
      <w:r>
        <w:rPr>
          <w:noProof/>
        </w:rPr>
        <w:t>2.11.3</w:t>
      </w:r>
      <w:r>
        <w:rPr>
          <w:noProof/>
        </w:rPr>
        <w:tab/>
        <w:t>Nauty and Traces</w:t>
      </w:r>
      <w:r>
        <w:rPr>
          <w:noProof/>
        </w:rPr>
        <w:tab/>
      </w:r>
      <w:r>
        <w:rPr>
          <w:noProof/>
        </w:rPr>
        <w:fldChar w:fldCharType="begin"/>
      </w:r>
      <w:r>
        <w:rPr>
          <w:noProof/>
        </w:rPr>
        <w:instrText xml:space="preserve"> PAGEREF _Toc460879558 \h </w:instrText>
      </w:r>
      <w:r>
        <w:rPr>
          <w:noProof/>
        </w:rPr>
      </w:r>
      <w:r>
        <w:rPr>
          <w:noProof/>
        </w:rPr>
        <w:fldChar w:fldCharType="separate"/>
      </w:r>
      <w:r>
        <w:rPr>
          <w:noProof/>
        </w:rPr>
        <w:t>12</w:t>
      </w:r>
      <w:r>
        <w:rPr>
          <w:noProof/>
        </w:rPr>
        <w:fldChar w:fldCharType="end"/>
      </w:r>
    </w:p>
    <w:p w14:paraId="6B9CA95F" w14:textId="77777777" w:rsidR="00045E8D" w:rsidRDefault="00045E8D">
      <w:pPr>
        <w:pStyle w:val="TOC2"/>
        <w:rPr>
          <w:b w:val="0"/>
          <w:noProof/>
        </w:rPr>
      </w:pPr>
      <w:r>
        <w:rPr>
          <w:noProof/>
        </w:rPr>
        <w:t>2.12</w:t>
      </w:r>
      <w:r>
        <w:rPr>
          <w:b w:val="0"/>
          <w:noProof/>
        </w:rPr>
        <w:tab/>
      </w:r>
      <w:r>
        <w:rPr>
          <w:noProof/>
        </w:rPr>
        <w:t>Conclusion</w:t>
      </w:r>
      <w:r>
        <w:rPr>
          <w:noProof/>
        </w:rPr>
        <w:tab/>
      </w:r>
      <w:r>
        <w:rPr>
          <w:noProof/>
        </w:rPr>
        <w:fldChar w:fldCharType="begin"/>
      </w:r>
      <w:r>
        <w:rPr>
          <w:noProof/>
        </w:rPr>
        <w:instrText xml:space="preserve"> PAGEREF _Toc460879559 \h </w:instrText>
      </w:r>
      <w:r>
        <w:rPr>
          <w:noProof/>
        </w:rPr>
      </w:r>
      <w:r>
        <w:rPr>
          <w:noProof/>
        </w:rPr>
        <w:fldChar w:fldCharType="separate"/>
      </w:r>
      <w:r>
        <w:rPr>
          <w:noProof/>
        </w:rPr>
        <w:t>12</w:t>
      </w:r>
      <w:r>
        <w:rPr>
          <w:noProof/>
        </w:rPr>
        <w:fldChar w:fldCharType="end"/>
      </w:r>
    </w:p>
    <w:p w14:paraId="741A8444" w14:textId="77777777" w:rsidR="00045E8D" w:rsidRDefault="00045E8D">
      <w:pPr>
        <w:pStyle w:val="TOC1"/>
        <w:tabs>
          <w:tab w:val="left" w:pos="1540"/>
        </w:tabs>
        <w:rPr>
          <w:rFonts w:asciiTheme="minorHAnsi" w:hAnsiTheme="minorHAnsi"/>
          <w:b w:val="0"/>
          <w:sz w:val="22"/>
          <w:szCs w:val="22"/>
        </w:rPr>
      </w:pPr>
      <w:r>
        <w:t>Chapter 3</w:t>
      </w:r>
      <w:r>
        <w:rPr>
          <w:rFonts w:asciiTheme="minorHAnsi" w:hAnsiTheme="minorHAnsi"/>
          <w:b w:val="0"/>
          <w:sz w:val="22"/>
          <w:szCs w:val="22"/>
        </w:rPr>
        <w:tab/>
      </w:r>
      <w:r>
        <w:t>Requirements</w:t>
      </w:r>
      <w:r>
        <w:tab/>
      </w:r>
      <w:r>
        <w:fldChar w:fldCharType="begin"/>
      </w:r>
      <w:r>
        <w:instrText xml:space="preserve"> PAGEREF _Toc460879560 \h </w:instrText>
      </w:r>
      <w:r>
        <w:fldChar w:fldCharType="separate"/>
      </w:r>
      <w:r>
        <w:t>13</w:t>
      </w:r>
      <w:r>
        <w:fldChar w:fldCharType="end"/>
      </w:r>
    </w:p>
    <w:p w14:paraId="38510DFA" w14:textId="77777777" w:rsidR="00045E8D" w:rsidRDefault="00045E8D">
      <w:pPr>
        <w:pStyle w:val="TOC2"/>
        <w:rPr>
          <w:b w:val="0"/>
          <w:noProof/>
        </w:rPr>
      </w:pPr>
      <w:r>
        <w:rPr>
          <w:noProof/>
        </w:rPr>
        <w:t>3.1</w:t>
      </w:r>
      <w:r>
        <w:rPr>
          <w:b w:val="0"/>
          <w:noProof/>
        </w:rPr>
        <w:tab/>
      </w:r>
      <w:r>
        <w:rPr>
          <w:noProof/>
        </w:rPr>
        <w:t>Requirements Capture</w:t>
      </w:r>
      <w:r>
        <w:rPr>
          <w:noProof/>
        </w:rPr>
        <w:tab/>
      </w:r>
      <w:r>
        <w:rPr>
          <w:noProof/>
        </w:rPr>
        <w:fldChar w:fldCharType="begin"/>
      </w:r>
      <w:r>
        <w:rPr>
          <w:noProof/>
        </w:rPr>
        <w:instrText xml:space="preserve"> PAGEREF _Toc460879561 \h </w:instrText>
      </w:r>
      <w:r>
        <w:rPr>
          <w:noProof/>
        </w:rPr>
      </w:r>
      <w:r>
        <w:rPr>
          <w:noProof/>
        </w:rPr>
        <w:fldChar w:fldCharType="separate"/>
      </w:r>
      <w:r>
        <w:rPr>
          <w:noProof/>
        </w:rPr>
        <w:t>13</w:t>
      </w:r>
      <w:r>
        <w:rPr>
          <w:noProof/>
        </w:rPr>
        <w:fldChar w:fldCharType="end"/>
      </w:r>
    </w:p>
    <w:p w14:paraId="1892119B" w14:textId="77777777" w:rsidR="00045E8D" w:rsidRDefault="00045E8D">
      <w:pPr>
        <w:pStyle w:val="TOC2"/>
        <w:rPr>
          <w:b w:val="0"/>
          <w:noProof/>
        </w:rPr>
      </w:pPr>
      <w:r>
        <w:rPr>
          <w:noProof/>
        </w:rPr>
        <w:t>3.2</w:t>
      </w:r>
      <w:r>
        <w:rPr>
          <w:b w:val="0"/>
          <w:noProof/>
        </w:rPr>
        <w:tab/>
      </w:r>
      <w:r>
        <w:rPr>
          <w:noProof/>
        </w:rPr>
        <w:t>Functional requirements</w:t>
      </w:r>
      <w:r>
        <w:rPr>
          <w:noProof/>
        </w:rPr>
        <w:tab/>
      </w:r>
      <w:r>
        <w:rPr>
          <w:noProof/>
        </w:rPr>
        <w:fldChar w:fldCharType="begin"/>
      </w:r>
      <w:r>
        <w:rPr>
          <w:noProof/>
        </w:rPr>
        <w:instrText xml:space="preserve"> PAGEREF _Toc460879562 \h </w:instrText>
      </w:r>
      <w:r>
        <w:rPr>
          <w:noProof/>
        </w:rPr>
      </w:r>
      <w:r>
        <w:rPr>
          <w:noProof/>
        </w:rPr>
        <w:fldChar w:fldCharType="separate"/>
      </w:r>
      <w:r>
        <w:rPr>
          <w:noProof/>
        </w:rPr>
        <w:t>13</w:t>
      </w:r>
      <w:r>
        <w:rPr>
          <w:noProof/>
        </w:rPr>
        <w:fldChar w:fldCharType="end"/>
      </w:r>
    </w:p>
    <w:p w14:paraId="36BA1C5C" w14:textId="77777777" w:rsidR="00045E8D" w:rsidRDefault="00045E8D">
      <w:pPr>
        <w:pStyle w:val="TOC2"/>
        <w:rPr>
          <w:b w:val="0"/>
          <w:noProof/>
        </w:rPr>
      </w:pPr>
      <w:r>
        <w:rPr>
          <w:noProof/>
        </w:rPr>
        <w:t>3.3</w:t>
      </w:r>
      <w:r>
        <w:rPr>
          <w:b w:val="0"/>
          <w:noProof/>
        </w:rPr>
        <w:tab/>
      </w:r>
      <w:r>
        <w:rPr>
          <w:noProof/>
        </w:rPr>
        <w:t>Non-functional requirements</w:t>
      </w:r>
      <w:r>
        <w:rPr>
          <w:noProof/>
        </w:rPr>
        <w:tab/>
      </w:r>
      <w:r>
        <w:rPr>
          <w:noProof/>
        </w:rPr>
        <w:fldChar w:fldCharType="begin"/>
      </w:r>
      <w:r>
        <w:rPr>
          <w:noProof/>
        </w:rPr>
        <w:instrText xml:space="preserve"> PAGEREF _Toc460879563 \h </w:instrText>
      </w:r>
      <w:r>
        <w:rPr>
          <w:noProof/>
        </w:rPr>
      </w:r>
      <w:r>
        <w:rPr>
          <w:noProof/>
        </w:rPr>
        <w:fldChar w:fldCharType="separate"/>
      </w:r>
      <w:r>
        <w:rPr>
          <w:noProof/>
        </w:rPr>
        <w:t>14</w:t>
      </w:r>
      <w:r>
        <w:rPr>
          <w:noProof/>
        </w:rPr>
        <w:fldChar w:fldCharType="end"/>
      </w:r>
    </w:p>
    <w:p w14:paraId="1CDEBFFA" w14:textId="77777777" w:rsidR="00045E8D" w:rsidRDefault="00045E8D">
      <w:pPr>
        <w:pStyle w:val="TOC2"/>
        <w:rPr>
          <w:b w:val="0"/>
          <w:noProof/>
        </w:rPr>
      </w:pPr>
      <w:r>
        <w:rPr>
          <w:noProof/>
        </w:rPr>
        <w:t>3.4</w:t>
      </w:r>
      <w:r>
        <w:rPr>
          <w:b w:val="0"/>
          <w:noProof/>
        </w:rPr>
        <w:tab/>
      </w:r>
      <w:r>
        <w:rPr>
          <w:noProof/>
        </w:rPr>
        <w:t>Users</w:t>
      </w:r>
      <w:r>
        <w:rPr>
          <w:noProof/>
        </w:rPr>
        <w:tab/>
      </w:r>
      <w:r>
        <w:rPr>
          <w:noProof/>
        </w:rPr>
        <w:fldChar w:fldCharType="begin"/>
      </w:r>
      <w:r>
        <w:rPr>
          <w:noProof/>
        </w:rPr>
        <w:instrText xml:space="preserve"> PAGEREF _Toc460879564 \h </w:instrText>
      </w:r>
      <w:r>
        <w:rPr>
          <w:noProof/>
        </w:rPr>
      </w:r>
      <w:r>
        <w:rPr>
          <w:noProof/>
        </w:rPr>
        <w:fldChar w:fldCharType="separate"/>
      </w:r>
      <w:r>
        <w:rPr>
          <w:noProof/>
        </w:rPr>
        <w:t>14</w:t>
      </w:r>
      <w:r>
        <w:rPr>
          <w:noProof/>
        </w:rPr>
        <w:fldChar w:fldCharType="end"/>
      </w:r>
    </w:p>
    <w:p w14:paraId="2877A965" w14:textId="77777777" w:rsidR="00045E8D" w:rsidRDefault="00045E8D">
      <w:pPr>
        <w:pStyle w:val="TOC1"/>
        <w:tabs>
          <w:tab w:val="left" w:pos="1540"/>
        </w:tabs>
        <w:rPr>
          <w:rFonts w:asciiTheme="minorHAnsi" w:hAnsiTheme="minorHAnsi"/>
          <w:b w:val="0"/>
          <w:sz w:val="22"/>
          <w:szCs w:val="22"/>
        </w:rPr>
      </w:pPr>
      <w:r>
        <w:t>Chapter 4</w:t>
      </w:r>
      <w:r>
        <w:rPr>
          <w:rFonts w:asciiTheme="minorHAnsi" w:hAnsiTheme="minorHAnsi"/>
          <w:b w:val="0"/>
          <w:sz w:val="22"/>
          <w:szCs w:val="22"/>
        </w:rPr>
        <w:tab/>
      </w:r>
      <w:r>
        <w:t>Design</w:t>
      </w:r>
      <w:r>
        <w:tab/>
      </w:r>
      <w:r>
        <w:fldChar w:fldCharType="begin"/>
      </w:r>
      <w:r>
        <w:instrText xml:space="preserve"> PAGEREF _Toc460879565 \h </w:instrText>
      </w:r>
      <w:r>
        <w:fldChar w:fldCharType="separate"/>
      </w:r>
      <w:r>
        <w:t>15</w:t>
      </w:r>
      <w:r>
        <w:fldChar w:fldCharType="end"/>
      </w:r>
    </w:p>
    <w:p w14:paraId="11AA5DCA" w14:textId="77777777" w:rsidR="00045E8D" w:rsidRDefault="00045E8D">
      <w:pPr>
        <w:pStyle w:val="TOC2"/>
        <w:rPr>
          <w:b w:val="0"/>
          <w:noProof/>
        </w:rPr>
      </w:pPr>
      <w:r>
        <w:rPr>
          <w:noProof/>
        </w:rPr>
        <w:t>4.1</w:t>
      </w:r>
      <w:r>
        <w:rPr>
          <w:b w:val="0"/>
          <w:noProof/>
        </w:rPr>
        <w:tab/>
      </w:r>
      <w:r>
        <w:rPr>
          <w:noProof/>
        </w:rPr>
        <w:t>System Architecture</w:t>
      </w:r>
      <w:r>
        <w:rPr>
          <w:noProof/>
        </w:rPr>
        <w:tab/>
      </w:r>
      <w:r>
        <w:rPr>
          <w:noProof/>
        </w:rPr>
        <w:fldChar w:fldCharType="begin"/>
      </w:r>
      <w:r>
        <w:rPr>
          <w:noProof/>
        </w:rPr>
        <w:instrText xml:space="preserve"> PAGEREF _Toc460879566 \h </w:instrText>
      </w:r>
      <w:r>
        <w:rPr>
          <w:noProof/>
        </w:rPr>
      </w:r>
      <w:r>
        <w:rPr>
          <w:noProof/>
        </w:rPr>
        <w:fldChar w:fldCharType="separate"/>
      </w:r>
      <w:r>
        <w:rPr>
          <w:noProof/>
        </w:rPr>
        <w:t>15</w:t>
      </w:r>
      <w:r>
        <w:rPr>
          <w:noProof/>
        </w:rPr>
        <w:fldChar w:fldCharType="end"/>
      </w:r>
    </w:p>
    <w:p w14:paraId="4FDCB68B" w14:textId="77777777" w:rsidR="00045E8D" w:rsidRDefault="00045E8D">
      <w:pPr>
        <w:pStyle w:val="TOC2"/>
        <w:rPr>
          <w:b w:val="0"/>
          <w:noProof/>
        </w:rPr>
      </w:pPr>
      <w:r>
        <w:rPr>
          <w:noProof/>
        </w:rPr>
        <w:t>4.2</w:t>
      </w:r>
      <w:r>
        <w:rPr>
          <w:b w:val="0"/>
          <w:noProof/>
        </w:rPr>
        <w:tab/>
      </w:r>
      <w:r>
        <w:rPr>
          <w:noProof/>
        </w:rPr>
        <w:t>GUI Design</w:t>
      </w:r>
      <w:r>
        <w:rPr>
          <w:noProof/>
        </w:rPr>
        <w:tab/>
      </w:r>
      <w:r>
        <w:rPr>
          <w:noProof/>
        </w:rPr>
        <w:fldChar w:fldCharType="begin"/>
      </w:r>
      <w:r>
        <w:rPr>
          <w:noProof/>
        </w:rPr>
        <w:instrText xml:space="preserve"> PAGEREF _Toc460879567 \h </w:instrText>
      </w:r>
      <w:r>
        <w:rPr>
          <w:noProof/>
        </w:rPr>
      </w:r>
      <w:r>
        <w:rPr>
          <w:noProof/>
        </w:rPr>
        <w:fldChar w:fldCharType="separate"/>
      </w:r>
      <w:r>
        <w:rPr>
          <w:noProof/>
        </w:rPr>
        <w:t>16</w:t>
      </w:r>
      <w:r>
        <w:rPr>
          <w:noProof/>
        </w:rPr>
        <w:fldChar w:fldCharType="end"/>
      </w:r>
    </w:p>
    <w:p w14:paraId="6153DA1F" w14:textId="77777777" w:rsidR="00045E8D" w:rsidRDefault="00045E8D">
      <w:pPr>
        <w:pStyle w:val="TOC2"/>
        <w:rPr>
          <w:b w:val="0"/>
          <w:noProof/>
        </w:rPr>
      </w:pPr>
      <w:r>
        <w:rPr>
          <w:noProof/>
        </w:rPr>
        <w:t>4.3</w:t>
      </w:r>
      <w:r>
        <w:rPr>
          <w:b w:val="0"/>
          <w:noProof/>
        </w:rPr>
        <w:tab/>
      </w:r>
      <w:r>
        <w:rPr>
          <w:noProof/>
        </w:rPr>
        <w:t>Overview of Algorithms</w:t>
      </w:r>
      <w:r>
        <w:rPr>
          <w:noProof/>
        </w:rPr>
        <w:tab/>
      </w:r>
      <w:r>
        <w:rPr>
          <w:noProof/>
        </w:rPr>
        <w:fldChar w:fldCharType="begin"/>
      </w:r>
      <w:r>
        <w:rPr>
          <w:noProof/>
        </w:rPr>
        <w:instrText xml:space="preserve"> PAGEREF _Toc460879568 \h </w:instrText>
      </w:r>
      <w:r>
        <w:rPr>
          <w:noProof/>
        </w:rPr>
      </w:r>
      <w:r>
        <w:rPr>
          <w:noProof/>
        </w:rPr>
        <w:fldChar w:fldCharType="separate"/>
      </w:r>
      <w:r>
        <w:rPr>
          <w:noProof/>
        </w:rPr>
        <w:t>16</w:t>
      </w:r>
      <w:r>
        <w:rPr>
          <w:noProof/>
        </w:rPr>
        <w:fldChar w:fldCharType="end"/>
      </w:r>
    </w:p>
    <w:p w14:paraId="68E3B91E" w14:textId="77777777" w:rsidR="00045E8D" w:rsidRDefault="00045E8D">
      <w:pPr>
        <w:pStyle w:val="TOC3"/>
        <w:tabs>
          <w:tab w:val="left" w:pos="1320"/>
          <w:tab w:val="right" w:leader="dot" w:pos="8290"/>
        </w:tabs>
        <w:rPr>
          <w:noProof/>
        </w:rPr>
      </w:pPr>
      <w:r>
        <w:rPr>
          <w:noProof/>
        </w:rPr>
        <w:t>4.3.1</w:t>
      </w:r>
      <w:r>
        <w:rPr>
          <w:noProof/>
        </w:rPr>
        <w:tab/>
        <w:t>Matrix Multiplication Algorithm</w:t>
      </w:r>
      <w:r>
        <w:rPr>
          <w:noProof/>
        </w:rPr>
        <w:tab/>
      </w:r>
      <w:r>
        <w:rPr>
          <w:noProof/>
        </w:rPr>
        <w:fldChar w:fldCharType="begin"/>
      </w:r>
      <w:r>
        <w:rPr>
          <w:noProof/>
        </w:rPr>
        <w:instrText xml:space="preserve"> PAGEREF _Toc460879569 \h </w:instrText>
      </w:r>
      <w:r>
        <w:rPr>
          <w:noProof/>
        </w:rPr>
      </w:r>
      <w:r>
        <w:rPr>
          <w:noProof/>
        </w:rPr>
        <w:fldChar w:fldCharType="separate"/>
      </w:r>
      <w:r>
        <w:rPr>
          <w:noProof/>
        </w:rPr>
        <w:t>16</w:t>
      </w:r>
      <w:r>
        <w:rPr>
          <w:noProof/>
        </w:rPr>
        <w:fldChar w:fldCharType="end"/>
      </w:r>
    </w:p>
    <w:p w14:paraId="03419649" w14:textId="77777777" w:rsidR="00045E8D" w:rsidRDefault="00045E8D">
      <w:pPr>
        <w:pStyle w:val="TOC3"/>
        <w:tabs>
          <w:tab w:val="left" w:pos="1320"/>
          <w:tab w:val="right" w:leader="dot" w:pos="8290"/>
        </w:tabs>
        <w:rPr>
          <w:noProof/>
        </w:rPr>
      </w:pPr>
      <w:r>
        <w:rPr>
          <w:noProof/>
        </w:rPr>
        <w:t>4.3.2</w:t>
      </w:r>
      <w:r>
        <w:rPr>
          <w:noProof/>
        </w:rPr>
        <w:tab/>
        <w:t>Triangle Detection Algorithm</w:t>
      </w:r>
      <w:r>
        <w:rPr>
          <w:noProof/>
        </w:rPr>
        <w:tab/>
      </w:r>
      <w:r>
        <w:rPr>
          <w:noProof/>
        </w:rPr>
        <w:fldChar w:fldCharType="begin"/>
      </w:r>
      <w:r>
        <w:rPr>
          <w:noProof/>
        </w:rPr>
        <w:instrText xml:space="preserve"> PAGEREF _Toc460879570 \h </w:instrText>
      </w:r>
      <w:r>
        <w:rPr>
          <w:noProof/>
        </w:rPr>
      </w:r>
      <w:r>
        <w:rPr>
          <w:noProof/>
        </w:rPr>
        <w:fldChar w:fldCharType="separate"/>
      </w:r>
      <w:r>
        <w:rPr>
          <w:noProof/>
        </w:rPr>
        <w:t>17</w:t>
      </w:r>
      <w:r>
        <w:rPr>
          <w:noProof/>
        </w:rPr>
        <w:fldChar w:fldCharType="end"/>
      </w:r>
    </w:p>
    <w:p w14:paraId="062F0E98" w14:textId="77777777" w:rsidR="00045E8D" w:rsidRDefault="00045E8D">
      <w:pPr>
        <w:pStyle w:val="TOC3"/>
        <w:tabs>
          <w:tab w:val="left" w:pos="1320"/>
          <w:tab w:val="right" w:leader="dot" w:pos="8290"/>
        </w:tabs>
        <w:rPr>
          <w:noProof/>
        </w:rPr>
      </w:pPr>
      <w:r>
        <w:rPr>
          <w:noProof/>
        </w:rPr>
        <w:t>4.3.3</w:t>
      </w:r>
      <w:r>
        <w:rPr>
          <w:noProof/>
        </w:rPr>
        <w:tab/>
      </w:r>
      <w:r w:rsidRPr="00923A97">
        <w:rPr>
          <w:i/>
          <w:noProof/>
        </w:rPr>
        <w:t>P</w:t>
      </w:r>
      <w:r w:rsidRPr="00923A97">
        <w:rPr>
          <w:noProof/>
          <w:vertAlign w:val="subscript"/>
        </w:rPr>
        <w:t>3</w:t>
      </w:r>
      <w:r>
        <w:rPr>
          <w:noProof/>
        </w:rPr>
        <w:t xml:space="preserve"> Detection Algorithm</w:t>
      </w:r>
      <w:r>
        <w:rPr>
          <w:noProof/>
        </w:rPr>
        <w:tab/>
      </w:r>
      <w:r>
        <w:rPr>
          <w:noProof/>
        </w:rPr>
        <w:fldChar w:fldCharType="begin"/>
      </w:r>
      <w:r>
        <w:rPr>
          <w:noProof/>
        </w:rPr>
        <w:instrText xml:space="preserve"> PAGEREF _Toc460879571 \h </w:instrText>
      </w:r>
      <w:r>
        <w:rPr>
          <w:noProof/>
        </w:rPr>
      </w:r>
      <w:r>
        <w:rPr>
          <w:noProof/>
        </w:rPr>
        <w:fldChar w:fldCharType="separate"/>
      </w:r>
      <w:r>
        <w:rPr>
          <w:noProof/>
        </w:rPr>
        <w:t>18</w:t>
      </w:r>
      <w:r>
        <w:rPr>
          <w:noProof/>
        </w:rPr>
        <w:fldChar w:fldCharType="end"/>
      </w:r>
    </w:p>
    <w:p w14:paraId="564F86CE" w14:textId="77777777" w:rsidR="00045E8D" w:rsidRDefault="00045E8D">
      <w:pPr>
        <w:pStyle w:val="TOC3"/>
        <w:tabs>
          <w:tab w:val="left" w:pos="1320"/>
          <w:tab w:val="right" w:leader="dot" w:pos="8290"/>
        </w:tabs>
        <w:rPr>
          <w:noProof/>
        </w:rPr>
      </w:pPr>
      <w:r>
        <w:rPr>
          <w:noProof/>
        </w:rPr>
        <w:lastRenderedPageBreak/>
        <w:t>4.3.4</w:t>
      </w:r>
      <w:r>
        <w:rPr>
          <w:noProof/>
        </w:rPr>
        <w:tab/>
      </w:r>
      <w:r w:rsidRPr="00923A97">
        <w:rPr>
          <w:i/>
          <w:noProof/>
        </w:rPr>
        <w:t>P</w:t>
      </w:r>
      <w:r w:rsidRPr="00923A97">
        <w:rPr>
          <w:noProof/>
          <w:vertAlign w:val="subscript"/>
        </w:rPr>
        <w:t xml:space="preserve">3 </w:t>
      </w:r>
      <w:r>
        <w:rPr>
          <w:noProof/>
        </w:rPr>
        <w:t>Listing Algorithm</w:t>
      </w:r>
      <w:r>
        <w:rPr>
          <w:noProof/>
        </w:rPr>
        <w:tab/>
      </w:r>
      <w:r>
        <w:rPr>
          <w:noProof/>
        </w:rPr>
        <w:fldChar w:fldCharType="begin"/>
      </w:r>
      <w:r>
        <w:rPr>
          <w:noProof/>
        </w:rPr>
        <w:instrText xml:space="preserve"> PAGEREF _Toc460879572 \h </w:instrText>
      </w:r>
      <w:r>
        <w:rPr>
          <w:noProof/>
        </w:rPr>
      </w:r>
      <w:r>
        <w:rPr>
          <w:noProof/>
        </w:rPr>
        <w:fldChar w:fldCharType="separate"/>
      </w:r>
      <w:r>
        <w:rPr>
          <w:noProof/>
        </w:rPr>
        <w:t>18</w:t>
      </w:r>
      <w:r>
        <w:rPr>
          <w:noProof/>
        </w:rPr>
        <w:fldChar w:fldCharType="end"/>
      </w:r>
    </w:p>
    <w:p w14:paraId="43F37668" w14:textId="77777777" w:rsidR="00045E8D" w:rsidRDefault="00045E8D">
      <w:pPr>
        <w:pStyle w:val="TOC3"/>
        <w:tabs>
          <w:tab w:val="left" w:pos="1320"/>
          <w:tab w:val="right" w:leader="dot" w:pos="8290"/>
        </w:tabs>
        <w:rPr>
          <w:noProof/>
        </w:rPr>
      </w:pPr>
      <w:r>
        <w:rPr>
          <w:noProof/>
        </w:rPr>
        <w:t>4.3.5</w:t>
      </w:r>
      <w:r>
        <w:rPr>
          <w:noProof/>
        </w:rPr>
        <w:tab/>
        <w:t>Triangle Listing Algorithm</w:t>
      </w:r>
      <w:r>
        <w:rPr>
          <w:noProof/>
        </w:rPr>
        <w:tab/>
      </w:r>
      <w:r>
        <w:rPr>
          <w:noProof/>
        </w:rPr>
        <w:fldChar w:fldCharType="begin"/>
      </w:r>
      <w:r>
        <w:rPr>
          <w:noProof/>
        </w:rPr>
        <w:instrText xml:space="preserve"> PAGEREF _Toc460879573 \h </w:instrText>
      </w:r>
      <w:r>
        <w:rPr>
          <w:noProof/>
        </w:rPr>
      </w:r>
      <w:r>
        <w:rPr>
          <w:noProof/>
        </w:rPr>
        <w:fldChar w:fldCharType="separate"/>
      </w:r>
      <w:r>
        <w:rPr>
          <w:noProof/>
        </w:rPr>
        <w:t>18</w:t>
      </w:r>
      <w:r>
        <w:rPr>
          <w:noProof/>
        </w:rPr>
        <w:fldChar w:fldCharType="end"/>
      </w:r>
    </w:p>
    <w:p w14:paraId="6E12435A" w14:textId="77777777" w:rsidR="00045E8D" w:rsidRDefault="00045E8D">
      <w:pPr>
        <w:pStyle w:val="TOC3"/>
        <w:tabs>
          <w:tab w:val="left" w:pos="1320"/>
          <w:tab w:val="right" w:leader="dot" w:pos="8290"/>
        </w:tabs>
        <w:rPr>
          <w:noProof/>
        </w:rPr>
      </w:pPr>
      <w:r>
        <w:rPr>
          <w:noProof/>
        </w:rPr>
        <w:t>4.3.6</w:t>
      </w:r>
      <w:r>
        <w:rPr>
          <w:noProof/>
        </w:rPr>
        <w:tab/>
        <w:t>Simplicial Vertices Listing Algorithm</w:t>
      </w:r>
      <w:r>
        <w:rPr>
          <w:noProof/>
        </w:rPr>
        <w:tab/>
      </w:r>
      <w:r>
        <w:rPr>
          <w:noProof/>
        </w:rPr>
        <w:fldChar w:fldCharType="begin"/>
      </w:r>
      <w:r>
        <w:rPr>
          <w:noProof/>
        </w:rPr>
        <w:instrText xml:space="preserve"> PAGEREF _Toc460879574 \h </w:instrText>
      </w:r>
      <w:r>
        <w:rPr>
          <w:noProof/>
        </w:rPr>
      </w:r>
      <w:r>
        <w:rPr>
          <w:noProof/>
        </w:rPr>
        <w:fldChar w:fldCharType="separate"/>
      </w:r>
      <w:r>
        <w:rPr>
          <w:noProof/>
        </w:rPr>
        <w:t>19</w:t>
      </w:r>
      <w:r>
        <w:rPr>
          <w:noProof/>
        </w:rPr>
        <w:fldChar w:fldCharType="end"/>
      </w:r>
    </w:p>
    <w:p w14:paraId="4DAED027" w14:textId="77777777" w:rsidR="00045E8D" w:rsidRDefault="00045E8D">
      <w:pPr>
        <w:pStyle w:val="TOC3"/>
        <w:tabs>
          <w:tab w:val="left" w:pos="1320"/>
          <w:tab w:val="right" w:leader="dot" w:pos="8290"/>
        </w:tabs>
        <w:rPr>
          <w:noProof/>
        </w:rPr>
      </w:pPr>
      <w:r>
        <w:rPr>
          <w:noProof/>
        </w:rPr>
        <w:t>4.3.7</w:t>
      </w:r>
      <w:r>
        <w:rPr>
          <w:noProof/>
        </w:rPr>
        <w:tab/>
        <w:t>Simplicial Vertex Detection Algorithm</w:t>
      </w:r>
      <w:r>
        <w:rPr>
          <w:noProof/>
        </w:rPr>
        <w:tab/>
      </w:r>
      <w:r>
        <w:rPr>
          <w:noProof/>
        </w:rPr>
        <w:fldChar w:fldCharType="begin"/>
      </w:r>
      <w:r>
        <w:rPr>
          <w:noProof/>
        </w:rPr>
        <w:instrText xml:space="preserve"> PAGEREF _Toc460879575 \h </w:instrText>
      </w:r>
      <w:r>
        <w:rPr>
          <w:noProof/>
        </w:rPr>
      </w:r>
      <w:r>
        <w:rPr>
          <w:noProof/>
        </w:rPr>
        <w:fldChar w:fldCharType="separate"/>
      </w:r>
      <w:r>
        <w:rPr>
          <w:noProof/>
        </w:rPr>
        <w:t>20</w:t>
      </w:r>
      <w:r>
        <w:rPr>
          <w:noProof/>
        </w:rPr>
        <w:fldChar w:fldCharType="end"/>
      </w:r>
    </w:p>
    <w:p w14:paraId="467436C5" w14:textId="77777777" w:rsidR="00045E8D" w:rsidRDefault="00045E8D">
      <w:pPr>
        <w:pStyle w:val="TOC3"/>
        <w:tabs>
          <w:tab w:val="left" w:pos="1320"/>
          <w:tab w:val="right" w:leader="dot" w:pos="8290"/>
        </w:tabs>
        <w:rPr>
          <w:noProof/>
        </w:rPr>
      </w:pPr>
      <w:r>
        <w:rPr>
          <w:noProof/>
        </w:rPr>
        <w:t>4.3.8</w:t>
      </w:r>
      <w:r>
        <w:rPr>
          <w:noProof/>
        </w:rPr>
        <w:tab/>
        <w:t>K</w:t>
      </w:r>
      <w:r w:rsidRPr="00923A97">
        <w:rPr>
          <w:noProof/>
          <w:vertAlign w:val="subscript"/>
        </w:rPr>
        <w:t>4</w:t>
      </w:r>
      <w:r>
        <w:rPr>
          <w:noProof/>
        </w:rPr>
        <w:t xml:space="preserve"> Detection Algorithm</w:t>
      </w:r>
      <w:r>
        <w:rPr>
          <w:noProof/>
        </w:rPr>
        <w:tab/>
      </w:r>
      <w:r>
        <w:rPr>
          <w:noProof/>
        </w:rPr>
        <w:fldChar w:fldCharType="begin"/>
      </w:r>
      <w:r>
        <w:rPr>
          <w:noProof/>
        </w:rPr>
        <w:instrText xml:space="preserve"> PAGEREF _Toc460879576 \h </w:instrText>
      </w:r>
      <w:r>
        <w:rPr>
          <w:noProof/>
        </w:rPr>
      </w:r>
      <w:r>
        <w:rPr>
          <w:noProof/>
        </w:rPr>
        <w:fldChar w:fldCharType="separate"/>
      </w:r>
      <w:r>
        <w:rPr>
          <w:noProof/>
        </w:rPr>
        <w:t>20</w:t>
      </w:r>
      <w:r>
        <w:rPr>
          <w:noProof/>
        </w:rPr>
        <w:fldChar w:fldCharType="end"/>
      </w:r>
    </w:p>
    <w:p w14:paraId="7365EBCB" w14:textId="77777777" w:rsidR="00045E8D" w:rsidRDefault="00045E8D">
      <w:pPr>
        <w:pStyle w:val="TOC3"/>
        <w:tabs>
          <w:tab w:val="left" w:pos="1320"/>
          <w:tab w:val="right" w:leader="dot" w:pos="8290"/>
        </w:tabs>
        <w:rPr>
          <w:noProof/>
        </w:rPr>
      </w:pPr>
      <w:r>
        <w:rPr>
          <w:noProof/>
        </w:rPr>
        <w:t>4.3.9</w:t>
      </w:r>
      <w:r>
        <w:rPr>
          <w:noProof/>
        </w:rPr>
        <w:tab/>
        <w:t>K</w:t>
      </w:r>
      <w:r w:rsidRPr="00923A97">
        <w:rPr>
          <w:noProof/>
          <w:vertAlign w:val="subscript"/>
        </w:rPr>
        <w:t>4</w:t>
      </w:r>
      <w:r>
        <w:rPr>
          <w:noProof/>
        </w:rPr>
        <w:t xml:space="preserve"> Listing Algorithm</w:t>
      </w:r>
      <w:r>
        <w:rPr>
          <w:noProof/>
        </w:rPr>
        <w:tab/>
      </w:r>
      <w:r>
        <w:rPr>
          <w:noProof/>
        </w:rPr>
        <w:fldChar w:fldCharType="begin"/>
      </w:r>
      <w:r>
        <w:rPr>
          <w:noProof/>
        </w:rPr>
        <w:instrText xml:space="preserve"> PAGEREF _Toc460879577 \h </w:instrText>
      </w:r>
      <w:r>
        <w:rPr>
          <w:noProof/>
        </w:rPr>
      </w:r>
      <w:r>
        <w:rPr>
          <w:noProof/>
        </w:rPr>
        <w:fldChar w:fldCharType="separate"/>
      </w:r>
      <w:r>
        <w:rPr>
          <w:noProof/>
        </w:rPr>
        <w:t>20</w:t>
      </w:r>
      <w:r>
        <w:rPr>
          <w:noProof/>
        </w:rPr>
        <w:fldChar w:fldCharType="end"/>
      </w:r>
    </w:p>
    <w:p w14:paraId="2813CED9" w14:textId="77777777" w:rsidR="00045E8D" w:rsidRDefault="00045E8D">
      <w:pPr>
        <w:pStyle w:val="TOC3"/>
        <w:tabs>
          <w:tab w:val="left" w:pos="1320"/>
          <w:tab w:val="right" w:leader="dot" w:pos="8290"/>
        </w:tabs>
        <w:rPr>
          <w:noProof/>
        </w:rPr>
      </w:pPr>
      <w:r>
        <w:rPr>
          <w:noProof/>
        </w:rPr>
        <w:t>4.3.10</w:t>
      </w:r>
      <w:r>
        <w:rPr>
          <w:noProof/>
        </w:rPr>
        <w:tab/>
        <w:t>Claw Detection Algorithm</w:t>
      </w:r>
      <w:r>
        <w:rPr>
          <w:noProof/>
        </w:rPr>
        <w:tab/>
      </w:r>
      <w:r>
        <w:rPr>
          <w:noProof/>
        </w:rPr>
        <w:fldChar w:fldCharType="begin"/>
      </w:r>
      <w:r>
        <w:rPr>
          <w:noProof/>
        </w:rPr>
        <w:instrText xml:space="preserve"> PAGEREF _Toc460879578 \h </w:instrText>
      </w:r>
      <w:r>
        <w:rPr>
          <w:noProof/>
        </w:rPr>
      </w:r>
      <w:r>
        <w:rPr>
          <w:noProof/>
        </w:rPr>
        <w:fldChar w:fldCharType="separate"/>
      </w:r>
      <w:r>
        <w:rPr>
          <w:noProof/>
        </w:rPr>
        <w:t>20</w:t>
      </w:r>
      <w:r>
        <w:rPr>
          <w:noProof/>
        </w:rPr>
        <w:fldChar w:fldCharType="end"/>
      </w:r>
    </w:p>
    <w:p w14:paraId="1AF3174D" w14:textId="77777777" w:rsidR="00045E8D" w:rsidRDefault="00045E8D">
      <w:pPr>
        <w:pStyle w:val="TOC3"/>
        <w:tabs>
          <w:tab w:val="left" w:pos="1320"/>
          <w:tab w:val="right" w:leader="dot" w:pos="8290"/>
        </w:tabs>
        <w:rPr>
          <w:noProof/>
        </w:rPr>
      </w:pPr>
      <w:r>
        <w:rPr>
          <w:noProof/>
        </w:rPr>
        <w:t>4.3.11</w:t>
      </w:r>
      <w:r>
        <w:rPr>
          <w:noProof/>
        </w:rPr>
        <w:tab/>
        <w:t>Claw Listing Algorithm</w:t>
      </w:r>
      <w:r>
        <w:rPr>
          <w:noProof/>
        </w:rPr>
        <w:tab/>
      </w:r>
      <w:r>
        <w:rPr>
          <w:noProof/>
        </w:rPr>
        <w:fldChar w:fldCharType="begin"/>
      </w:r>
      <w:r>
        <w:rPr>
          <w:noProof/>
        </w:rPr>
        <w:instrText xml:space="preserve"> PAGEREF _Toc460879579 \h </w:instrText>
      </w:r>
      <w:r>
        <w:rPr>
          <w:noProof/>
        </w:rPr>
      </w:r>
      <w:r>
        <w:rPr>
          <w:noProof/>
        </w:rPr>
        <w:fldChar w:fldCharType="separate"/>
      </w:r>
      <w:r>
        <w:rPr>
          <w:noProof/>
        </w:rPr>
        <w:t>21</w:t>
      </w:r>
      <w:r>
        <w:rPr>
          <w:noProof/>
        </w:rPr>
        <w:fldChar w:fldCharType="end"/>
      </w:r>
    </w:p>
    <w:p w14:paraId="7AD1AED9" w14:textId="77777777" w:rsidR="00045E8D" w:rsidRDefault="00045E8D">
      <w:pPr>
        <w:pStyle w:val="TOC3"/>
        <w:tabs>
          <w:tab w:val="left" w:pos="1320"/>
          <w:tab w:val="right" w:leader="dot" w:pos="8290"/>
        </w:tabs>
        <w:rPr>
          <w:noProof/>
        </w:rPr>
      </w:pPr>
      <w:r>
        <w:rPr>
          <w:noProof/>
        </w:rPr>
        <w:t>4.3.12</w:t>
      </w:r>
      <w:r>
        <w:rPr>
          <w:noProof/>
        </w:rPr>
        <w:tab/>
        <w:t>Diamond Detection Algorithm</w:t>
      </w:r>
      <w:r>
        <w:rPr>
          <w:noProof/>
        </w:rPr>
        <w:tab/>
      </w:r>
      <w:r>
        <w:rPr>
          <w:noProof/>
        </w:rPr>
        <w:fldChar w:fldCharType="begin"/>
      </w:r>
      <w:r>
        <w:rPr>
          <w:noProof/>
        </w:rPr>
        <w:instrText xml:space="preserve"> PAGEREF _Toc460879580 \h </w:instrText>
      </w:r>
      <w:r>
        <w:rPr>
          <w:noProof/>
        </w:rPr>
      </w:r>
      <w:r>
        <w:rPr>
          <w:noProof/>
        </w:rPr>
        <w:fldChar w:fldCharType="separate"/>
      </w:r>
      <w:r>
        <w:rPr>
          <w:noProof/>
        </w:rPr>
        <w:t>21</w:t>
      </w:r>
      <w:r>
        <w:rPr>
          <w:noProof/>
        </w:rPr>
        <w:fldChar w:fldCharType="end"/>
      </w:r>
    </w:p>
    <w:p w14:paraId="592DBEC8" w14:textId="77777777" w:rsidR="00045E8D" w:rsidRDefault="00045E8D">
      <w:pPr>
        <w:pStyle w:val="TOC3"/>
        <w:tabs>
          <w:tab w:val="left" w:pos="1320"/>
          <w:tab w:val="right" w:leader="dot" w:pos="8290"/>
        </w:tabs>
        <w:rPr>
          <w:noProof/>
        </w:rPr>
      </w:pPr>
      <w:r>
        <w:rPr>
          <w:noProof/>
        </w:rPr>
        <w:t>4.3.13</w:t>
      </w:r>
      <w:r>
        <w:rPr>
          <w:noProof/>
        </w:rPr>
        <w:tab/>
        <w:t>Diamond Listing Algorithm</w:t>
      </w:r>
      <w:r>
        <w:rPr>
          <w:noProof/>
        </w:rPr>
        <w:tab/>
      </w:r>
      <w:r>
        <w:rPr>
          <w:noProof/>
        </w:rPr>
        <w:fldChar w:fldCharType="begin"/>
      </w:r>
      <w:r>
        <w:rPr>
          <w:noProof/>
        </w:rPr>
        <w:instrText xml:space="preserve"> PAGEREF _Toc460879581 \h </w:instrText>
      </w:r>
      <w:r>
        <w:rPr>
          <w:noProof/>
        </w:rPr>
      </w:r>
      <w:r>
        <w:rPr>
          <w:noProof/>
        </w:rPr>
        <w:fldChar w:fldCharType="separate"/>
      </w:r>
      <w:r>
        <w:rPr>
          <w:noProof/>
        </w:rPr>
        <w:t>21</w:t>
      </w:r>
      <w:r>
        <w:rPr>
          <w:noProof/>
        </w:rPr>
        <w:fldChar w:fldCharType="end"/>
      </w:r>
    </w:p>
    <w:p w14:paraId="4AFCD38D" w14:textId="77777777" w:rsidR="00045E8D" w:rsidRDefault="00045E8D">
      <w:pPr>
        <w:pStyle w:val="TOC3"/>
        <w:tabs>
          <w:tab w:val="left" w:pos="1320"/>
          <w:tab w:val="right" w:leader="dot" w:pos="8290"/>
        </w:tabs>
        <w:rPr>
          <w:noProof/>
        </w:rPr>
      </w:pPr>
      <w:r>
        <w:rPr>
          <w:noProof/>
        </w:rPr>
        <w:t>4.3.14</w:t>
      </w:r>
      <w:r>
        <w:rPr>
          <w:noProof/>
        </w:rPr>
        <w:tab/>
        <w:t>Complete Subgraph Listing Algorithm</w:t>
      </w:r>
      <w:r>
        <w:rPr>
          <w:noProof/>
        </w:rPr>
        <w:tab/>
      </w:r>
      <w:r>
        <w:rPr>
          <w:noProof/>
        </w:rPr>
        <w:fldChar w:fldCharType="begin"/>
      </w:r>
      <w:r>
        <w:rPr>
          <w:noProof/>
        </w:rPr>
        <w:instrText xml:space="preserve"> PAGEREF _Toc460879582 \h </w:instrText>
      </w:r>
      <w:r>
        <w:rPr>
          <w:noProof/>
        </w:rPr>
      </w:r>
      <w:r>
        <w:rPr>
          <w:noProof/>
        </w:rPr>
        <w:fldChar w:fldCharType="separate"/>
      </w:r>
      <w:r>
        <w:rPr>
          <w:noProof/>
        </w:rPr>
        <w:t>22</w:t>
      </w:r>
      <w:r>
        <w:rPr>
          <w:noProof/>
        </w:rPr>
        <w:fldChar w:fldCharType="end"/>
      </w:r>
    </w:p>
    <w:p w14:paraId="604C9A58" w14:textId="77777777" w:rsidR="00045E8D" w:rsidRDefault="00045E8D">
      <w:pPr>
        <w:pStyle w:val="TOC3"/>
        <w:tabs>
          <w:tab w:val="left" w:pos="1320"/>
          <w:tab w:val="right" w:leader="dot" w:pos="8290"/>
        </w:tabs>
        <w:rPr>
          <w:noProof/>
        </w:rPr>
      </w:pPr>
      <w:r>
        <w:rPr>
          <w:noProof/>
        </w:rPr>
        <w:t>4.3.15</w:t>
      </w:r>
      <w:r>
        <w:rPr>
          <w:noProof/>
        </w:rPr>
        <w:tab/>
        <w:t>Complete Subgraph Detection Algorithm</w:t>
      </w:r>
      <w:r>
        <w:rPr>
          <w:noProof/>
        </w:rPr>
        <w:tab/>
      </w:r>
      <w:r>
        <w:rPr>
          <w:noProof/>
        </w:rPr>
        <w:fldChar w:fldCharType="begin"/>
      </w:r>
      <w:r>
        <w:rPr>
          <w:noProof/>
        </w:rPr>
        <w:instrText xml:space="preserve"> PAGEREF _Toc460879583 \h </w:instrText>
      </w:r>
      <w:r>
        <w:rPr>
          <w:noProof/>
        </w:rPr>
      </w:r>
      <w:r>
        <w:rPr>
          <w:noProof/>
        </w:rPr>
        <w:fldChar w:fldCharType="separate"/>
      </w:r>
      <w:r>
        <w:rPr>
          <w:noProof/>
        </w:rPr>
        <w:t>23</w:t>
      </w:r>
      <w:r>
        <w:rPr>
          <w:noProof/>
        </w:rPr>
        <w:fldChar w:fldCharType="end"/>
      </w:r>
    </w:p>
    <w:p w14:paraId="75C9FECD" w14:textId="77777777" w:rsidR="00045E8D" w:rsidRDefault="00045E8D">
      <w:pPr>
        <w:pStyle w:val="TOC3"/>
        <w:tabs>
          <w:tab w:val="left" w:pos="1320"/>
          <w:tab w:val="right" w:leader="dot" w:pos="8290"/>
        </w:tabs>
        <w:rPr>
          <w:noProof/>
        </w:rPr>
      </w:pPr>
      <w:r>
        <w:rPr>
          <w:noProof/>
        </w:rPr>
        <w:t>4.3.16</w:t>
      </w:r>
      <w:r>
        <w:rPr>
          <w:noProof/>
        </w:rPr>
        <w:tab/>
        <w:t>Depth First Search Algorithm</w:t>
      </w:r>
      <w:r>
        <w:rPr>
          <w:noProof/>
        </w:rPr>
        <w:tab/>
      </w:r>
      <w:r>
        <w:rPr>
          <w:noProof/>
        </w:rPr>
        <w:fldChar w:fldCharType="begin"/>
      </w:r>
      <w:r>
        <w:rPr>
          <w:noProof/>
        </w:rPr>
        <w:instrText xml:space="preserve"> PAGEREF _Toc460879584 \h </w:instrText>
      </w:r>
      <w:r>
        <w:rPr>
          <w:noProof/>
        </w:rPr>
      </w:r>
      <w:r>
        <w:rPr>
          <w:noProof/>
        </w:rPr>
        <w:fldChar w:fldCharType="separate"/>
      </w:r>
      <w:r>
        <w:rPr>
          <w:noProof/>
        </w:rPr>
        <w:t>23</w:t>
      </w:r>
      <w:r>
        <w:rPr>
          <w:noProof/>
        </w:rPr>
        <w:fldChar w:fldCharType="end"/>
      </w:r>
    </w:p>
    <w:p w14:paraId="614100B2" w14:textId="77777777" w:rsidR="00045E8D" w:rsidRDefault="00045E8D">
      <w:pPr>
        <w:pStyle w:val="TOC3"/>
        <w:tabs>
          <w:tab w:val="left" w:pos="1320"/>
          <w:tab w:val="right" w:leader="dot" w:pos="8290"/>
        </w:tabs>
        <w:rPr>
          <w:noProof/>
        </w:rPr>
      </w:pPr>
      <w:r>
        <w:rPr>
          <w:noProof/>
        </w:rPr>
        <w:t>4.3.17</w:t>
      </w:r>
      <w:r>
        <w:rPr>
          <w:noProof/>
        </w:rPr>
        <w:tab/>
        <w:t>Random Pattern-free Graph Generation Algorithms</w:t>
      </w:r>
      <w:r>
        <w:rPr>
          <w:noProof/>
        </w:rPr>
        <w:tab/>
      </w:r>
      <w:r>
        <w:rPr>
          <w:noProof/>
        </w:rPr>
        <w:fldChar w:fldCharType="begin"/>
      </w:r>
      <w:r>
        <w:rPr>
          <w:noProof/>
        </w:rPr>
        <w:instrText xml:space="preserve"> PAGEREF _Toc460879585 \h </w:instrText>
      </w:r>
      <w:r>
        <w:rPr>
          <w:noProof/>
        </w:rPr>
      </w:r>
      <w:r>
        <w:rPr>
          <w:noProof/>
        </w:rPr>
        <w:fldChar w:fldCharType="separate"/>
      </w:r>
      <w:r>
        <w:rPr>
          <w:noProof/>
        </w:rPr>
        <w:t>24</w:t>
      </w:r>
      <w:r>
        <w:rPr>
          <w:noProof/>
        </w:rPr>
        <w:fldChar w:fldCharType="end"/>
      </w:r>
    </w:p>
    <w:p w14:paraId="15C4A108" w14:textId="77777777" w:rsidR="00045E8D" w:rsidRDefault="00045E8D">
      <w:pPr>
        <w:pStyle w:val="TOC3"/>
        <w:tabs>
          <w:tab w:val="left" w:pos="1320"/>
          <w:tab w:val="right" w:leader="dot" w:pos="8290"/>
        </w:tabs>
        <w:rPr>
          <w:noProof/>
        </w:rPr>
      </w:pPr>
      <w:r>
        <w:rPr>
          <w:noProof/>
        </w:rPr>
        <w:t>4.3.18</w:t>
      </w:r>
      <w:r>
        <w:rPr>
          <w:noProof/>
        </w:rPr>
        <w:tab/>
        <w:t>Brute force Detection and Listing Algorithms</w:t>
      </w:r>
      <w:r>
        <w:rPr>
          <w:noProof/>
        </w:rPr>
        <w:tab/>
      </w:r>
      <w:r>
        <w:rPr>
          <w:noProof/>
        </w:rPr>
        <w:fldChar w:fldCharType="begin"/>
      </w:r>
      <w:r>
        <w:rPr>
          <w:noProof/>
        </w:rPr>
        <w:instrText xml:space="preserve"> PAGEREF _Toc460879586 \h </w:instrText>
      </w:r>
      <w:r>
        <w:rPr>
          <w:noProof/>
        </w:rPr>
      </w:r>
      <w:r>
        <w:rPr>
          <w:noProof/>
        </w:rPr>
        <w:fldChar w:fldCharType="separate"/>
      </w:r>
      <w:r>
        <w:rPr>
          <w:noProof/>
        </w:rPr>
        <w:t>24</w:t>
      </w:r>
      <w:r>
        <w:rPr>
          <w:noProof/>
        </w:rPr>
        <w:fldChar w:fldCharType="end"/>
      </w:r>
    </w:p>
    <w:p w14:paraId="336266C1" w14:textId="77777777" w:rsidR="00045E8D" w:rsidRDefault="00045E8D">
      <w:pPr>
        <w:pStyle w:val="TOC2"/>
        <w:rPr>
          <w:b w:val="0"/>
          <w:noProof/>
        </w:rPr>
      </w:pPr>
      <w:r>
        <w:rPr>
          <w:noProof/>
        </w:rPr>
        <w:t>4.4</w:t>
      </w:r>
      <w:r>
        <w:rPr>
          <w:b w:val="0"/>
          <w:noProof/>
        </w:rPr>
        <w:tab/>
      </w:r>
      <w:r>
        <w:rPr>
          <w:noProof/>
        </w:rPr>
        <w:t>Conclusion</w:t>
      </w:r>
      <w:r>
        <w:rPr>
          <w:noProof/>
        </w:rPr>
        <w:tab/>
      </w:r>
      <w:r>
        <w:rPr>
          <w:noProof/>
        </w:rPr>
        <w:fldChar w:fldCharType="begin"/>
      </w:r>
      <w:r>
        <w:rPr>
          <w:noProof/>
        </w:rPr>
        <w:instrText xml:space="preserve"> PAGEREF _Toc460879587 \h </w:instrText>
      </w:r>
      <w:r>
        <w:rPr>
          <w:noProof/>
        </w:rPr>
      </w:r>
      <w:r>
        <w:rPr>
          <w:noProof/>
        </w:rPr>
        <w:fldChar w:fldCharType="separate"/>
      </w:r>
      <w:r>
        <w:rPr>
          <w:noProof/>
        </w:rPr>
        <w:t>25</w:t>
      </w:r>
      <w:r>
        <w:rPr>
          <w:noProof/>
        </w:rPr>
        <w:fldChar w:fldCharType="end"/>
      </w:r>
    </w:p>
    <w:p w14:paraId="610CD274" w14:textId="77777777" w:rsidR="00045E8D" w:rsidRDefault="00045E8D">
      <w:pPr>
        <w:pStyle w:val="TOC1"/>
        <w:tabs>
          <w:tab w:val="left" w:pos="1540"/>
        </w:tabs>
        <w:rPr>
          <w:rFonts w:asciiTheme="minorHAnsi" w:hAnsiTheme="minorHAnsi"/>
          <w:b w:val="0"/>
          <w:sz w:val="22"/>
          <w:szCs w:val="22"/>
        </w:rPr>
      </w:pPr>
      <w:r>
        <w:t>Chapter 5</w:t>
      </w:r>
      <w:r>
        <w:rPr>
          <w:rFonts w:asciiTheme="minorHAnsi" w:hAnsiTheme="minorHAnsi"/>
          <w:b w:val="0"/>
          <w:sz w:val="22"/>
          <w:szCs w:val="22"/>
        </w:rPr>
        <w:tab/>
      </w:r>
      <w:r>
        <w:t>Implementation</w:t>
      </w:r>
      <w:r>
        <w:tab/>
      </w:r>
      <w:r>
        <w:fldChar w:fldCharType="begin"/>
      </w:r>
      <w:r>
        <w:instrText xml:space="preserve"> PAGEREF _Toc460879588 \h </w:instrText>
      </w:r>
      <w:r>
        <w:fldChar w:fldCharType="separate"/>
      </w:r>
      <w:r>
        <w:t>26</w:t>
      </w:r>
      <w:r>
        <w:fldChar w:fldCharType="end"/>
      </w:r>
    </w:p>
    <w:p w14:paraId="43F28BE6" w14:textId="77777777" w:rsidR="00045E8D" w:rsidRDefault="00045E8D">
      <w:pPr>
        <w:pStyle w:val="TOC2"/>
        <w:rPr>
          <w:b w:val="0"/>
          <w:noProof/>
        </w:rPr>
      </w:pPr>
      <w:r>
        <w:rPr>
          <w:noProof/>
        </w:rPr>
        <w:t>5.1</w:t>
      </w:r>
      <w:r>
        <w:rPr>
          <w:b w:val="0"/>
          <w:noProof/>
        </w:rPr>
        <w:tab/>
      </w:r>
      <w:r>
        <w:rPr>
          <w:noProof/>
        </w:rPr>
        <w:t>Development Methodology</w:t>
      </w:r>
      <w:r>
        <w:rPr>
          <w:noProof/>
        </w:rPr>
        <w:tab/>
      </w:r>
      <w:r>
        <w:rPr>
          <w:noProof/>
        </w:rPr>
        <w:fldChar w:fldCharType="begin"/>
      </w:r>
      <w:r>
        <w:rPr>
          <w:noProof/>
        </w:rPr>
        <w:instrText xml:space="preserve"> PAGEREF _Toc460879589 \h </w:instrText>
      </w:r>
      <w:r>
        <w:rPr>
          <w:noProof/>
        </w:rPr>
      </w:r>
      <w:r>
        <w:rPr>
          <w:noProof/>
        </w:rPr>
        <w:fldChar w:fldCharType="separate"/>
      </w:r>
      <w:r>
        <w:rPr>
          <w:noProof/>
        </w:rPr>
        <w:t>26</w:t>
      </w:r>
      <w:r>
        <w:rPr>
          <w:noProof/>
        </w:rPr>
        <w:fldChar w:fldCharType="end"/>
      </w:r>
    </w:p>
    <w:p w14:paraId="4AEDD5A3" w14:textId="77777777" w:rsidR="00045E8D" w:rsidRDefault="00045E8D">
      <w:pPr>
        <w:pStyle w:val="TOC2"/>
        <w:rPr>
          <w:b w:val="0"/>
          <w:noProof/>
        </w:rPr>
      </w:pPr>
      <w:r>
        <w:rPr>
          <w:noProof/>
        </w:rPr>
        <w:t>5.2</w:t>
      </w:r>
      <w:r>
        <w:rPr>
          <w:b w:val="0"/>
          <w:noProof/>
        </w:rPr>
        <w:tab/>
      </w:r>
      <w:r>
        <w:rPr>
          <w:noProof/>
        </w:rPr>
        <w:t>Language of Implementation</w:t>
      </w:r>
      <w:r>
        <w:rPr>
          <w:noProof/>
        </w:rPr>
        <w:tab/>
      </w:r>
      <w:r>
        <w:rPr>
          <w:noProof/>
        </w:rPr>
        <w:fldChar w:fldCharType="begin"/>
      </w:r>
      <w:r>
        <w:rPr>
          <w:noProof/>
        </w:rPr>
        <w:instrText xml:space="preserve"> PAGEREF _Toc460879590 \h </w:instrText>
      </w:r>
      <w:r>
        <w:rPr>
          <w:noProof/>
        </w:rPr>
      </w:r>
      <w:r>
        <w:rPr>
          <w:noProof/>
        </w:rPr>
        <w:fldChar w:fldCharType="separate"/>
      </w:r>
      <w:r>
        <w:rPr>
          <w:noProof/>
        </w:rPr>
        <w:t>26</w:t>
      </w:r>
      <w:r>
        <w:rPr>
          <w:noProof/>
        </w:rPr>
        <w:fldChar w:fldCharType="end"/>
      </w:r>
    </w:p>
    <w:p w14:paraId="2129BB50" w14:textId="77777777" w:rsidR="00045E8D" w:rsidRDefault="00045E8D">
      <w:pPr>
        <w:pStyle w:val="TOC2"/>
        <w:rPr>
          <w:b w:val="0"/>
          <w:noProof/>
        </w:rPr>
      </w:pPr>
      <w:r>
        <w:rPr>
          <w:noProof/>
        </w:rPr>
        <w:t>5.3</w:t>
      </w:r>
      <w:r>
        <w:rPr>
          <w:b w:val="0"/>
          <w:noProof/>
        </w:rPr>
        <w:tab/>
      </w:r>
      <w:r>
        <w:rPr>
          <w:noProof/>
        </w:rPr>
        <w:t>Graph Abstract Data Type (ADT) Implementation</w:t>
      </w:r>
      <w:r>
        <w:rPr>
          <w:noProof/>
        </w:rPr>
        <w:tab/>
      </w:r>
      <w:r>
        <w:rPr>
          <w:noProof/>
        </w:rPr>
        <w:fldChar w:fldCharType="begin"/>
      </w:r>
      <w:r>
        <w:rPr>
          <w:noProof/>
        </w:rPr>
        <w:instrText xml:space="preserve"> PAGEREF _Toc460879591 \h </w:instrText>
      </w:r>
      <w:r>
        <w:rPr>
          <w:noProof/>
        </w:rPr>
      </w:r>
      <w:r>
        <w:rPr>
          <w:noProof/>
        </w:rPr>
        <w:fldChar w:fldCharType="separate"/>
      </w:r>
      <w:r>
        <w:rPr>
          <w:noProof/>
        </w:rPr>
        <w:t>26</w:t>
      </w:r>
      <w:r>
        <w:rPr>
          <w:noProof/>
        </w:rPr>
        <w:fldChar w:fldCharType="end"/>
      </w:r>
    </w:p>
    <w:p w14:paraId="5903B185" w14:textId="77777777" w:rsidR="00045E8D" w:rsidRDefault="00045E8D">
      <w:pPr>
        <w:pStyle w:val="TOC2"/>
        <w:rPr>
          <w:b w:val="0"/>
          <w:noProof/>
        </w:rPr>
      </w:pPr>
      <w:r>
        <w:rPr>
          <w:noProof/>
        </w:rPr>
        <w:t>5.4</w:t>
      </w:r>
      <w:r>
        <w:rPr>
          <w:b w:val="0"/>
          <w:noProof/>
        </w:rPr>
        <w:tab/>
      </w:r>
      <w:r>
        <w:rPr>
          <w:noProof/>
        </w:rPr>
        <w:t>Matrix Multiplication Algorithm Implementation</w:t>
      </w:r>
      <w:r>
        <w:rPr>
          <w:noProof/>
        </w:rPr>
        <w:tab/>
      </w:r>
      <w:r>
        <w:rPr>
          <w:noProof/>
        </w:rPr>
        <w:fldChar w:fldCharType="begin"/>
      </w:r>
      <w:r>
        <w:rPr>
          <w:noProof/>
        </w:rPr>
        <w:instrText xml:space="preserve"> PAGEREF _Toc460879592 \h </w:instrText>
      </w:r>
      <w:r>
        <w:rPr>
          <w:noProof/>
        </w:rPr>
      </w:r>
      <w:r>
        <w:rPr>
          <w:noProof/>
        </w:rPr>
        <w:fldChar w:fldCharType="separate"/>
      </w:r>
      <w:r>
        <w:rPr>
          <w:noProof/>
        </w:rPr>
        <w:t>28</w:t>
      </w:r>
      <w:r>
        <w:rPr>
          <w:noProof/>
        </w:rPr>
        <w:fldChar w:fldCharType="end"/>
      </w:r>
    </w:p>
    <w:p w14:paraId="7DBE23C3" w14:textId="77777777" w:rsidR="00045E8D" w:rsidRDefault="00045E8D">
      <w:pPr>
        <w:pStyle w:val="TOC2"/>
        <w:rPr>
          <w:b w:val="0"/>
          <w:noProof/>
        </w:rPr>
      </w:pPr>
      <w:r>
        <w:rPr>
          <w:noProof/>
        </w:rPr>
        <w:t>5.5</w:t>
      </w:r>
      <w:r>
        <w:rPr>
          <w:b w:val="0"/>
          <w:noProof/>
        </w:rPr>
        <w:tab/>
      </w:r>
      <w:r>
        <w:rPr>
          <w:noProof/>
        </w:rPr>
        <w:t>Implementing the Subgraph Detection and Listing Algorithms</w:t>
      </w:r>
      <w:r>
        <w:rPr>
          <w:noProof/>
        </w:rPr>
        <w:tab/>
      </w:r>
      <w:r>
        <w:rPr>
          <w:noProof/>
        </w:rPr>
        <w:fldChar w:fldCharType="begin"/>
      </w:r>
      <w:r>
        <w:rPr>
          <w:noProof/>
        </w:rPr>
        <w:instrText xml:space="preserve"> PAGEREF _Toc460879593 \h </w:instrText>
      </w:r>
      <w:r>
        <w:rPr>
          <w:noProof/>
        </w:rPr>
      </w:r>
      <w:r>
        <w:rPr>
          <w:noProof/>
        </w:rPr>
        <w:fldChar w:fldCharType="separate"/>
      </w:r>
      <w:r>
        <w:rPr>
          <w:noProof/>
        </w:rPr>
        <w:t>29</w:t>
      </w:r>
      <w:r>
        <w:rPr>
          <w:noProof/>
        </w:rPr>
        <w:fldChar w:fldCharType="end"/>
      </w:r>
    </w:p>
    <w:p w14:paraId="026EF7FD" w14:textId="77777777" w:rsidR="00045E8D" w:rsidRDefault="00045E8D">
      <w:pPr>
        <w:pStyle w:val="TOC2"/>
        <w:rPr>
          <w:b w:val="0"/>
          <w:noProof/>
        </w:rPr>
      </w:pPr>
      <w:r>
        <w:rPr>
          <w:noProof/>
        </w:rPr>
        <w:t>5.6</w:t>
      </w:r>
      <w:r>
        <w:rPr>
          <w:b w:val="0"/>
          <w:noProof/>
        </w:rPr>
        <w:tab/>
      </w:r>
      <w:r>
        <w:rPr>
          <w:noProof/>
        </w:rPr>
        <w:t>Implementing the Random Pattern-free Graph Generation Algorithms</w:t>
      </w:r>
      <w:r>
        <w:rPr>
          <w:noProof/>
        </w:rPr>
        <w:tab/>
      </w:r>
      <w:r>
        <w:rPr>
          <w:noProof/>
        </w:rPr>
        <w:fldChar w:fldCharType="begin"/>
      </w:r>
      <w:r>
        <w:rPr>
          <w:noProof/>
        </w:rPr>
        <w:instrText xml:space="preserve"> PAGEREF _Toc460879594 \h </w:instrText>
      </w:r>
      <w:r>
        <w:rPr>
          <w:noProof/>
        </w:rPr>
      </w:r>
      <w:r>
        <w:rPr>
          <w:noProof/>
        </w:rPr>
        <w:fldChar w:fldCharType="separate"/>
      </w:r>
      <w:r>
        <w:rPr>
          <w:noProof/>
        </w:rPr>
        <w:t>30</w:t>
      </w:r>
      <w:r>
        <w:rPr>
          <w:noProof/>
        </w:rPr>
        <w:fldChar w:fldCharType="end"/>
      </w:r>
    </w:p>
    <w:p w14:paraId="762C5A08" w14:textId="77777777" w:rsidR="00045E8D" w:rsidRDefault="00045E8D">
      <w:pPr>
        <w:pStyle w:val="TOC2"/>
        <w:rPr>
          <w:b w:val="0"/>
          <w:noProof/>
        </w:rPr>
      </w:pPr>
      <w:r>
        <w:rPr>
          <w:noProof/>
        </w:rPr>
        <w:t>5.7</w:t>
      </w:r>
      <w:r>
        <w:rPr>
          <w:b w:val="0"/>
          <w:noProof/>
        </w:rPr>
        <w:tab/>
      </w:r>
      <w:r>
        <w:rPr>
          <w:noProof/>
        </w:rPr>
        <w:t>Implementing the Command Line Interface</w:t>
      </w:r>
      <w:r>
        <w:rPr>
          <w:noProof/>
        </w:rPr>
        <w:tab/>
      </w:r>
      <w:r>
        <w:rPr>
          <w:noProof/>
        </w:rPr>
        <w:fldChar w:fldCharType="begin"/>
      </w:r>
      <w:r>
        <w:rPr>
          <w:noProof/>
        </w:rPr>
        <w:instrText xml:space="preserve"> PAGEREF _Toc460879595 \h </w:instrText>
      </w:r>
      <w:r>
        <w:rPr>
          <w:noProof/>
        </w:rPr>
      </w:r>
      <w:r>
        <w:rPr>
          <w:noProof/>
        </w:rPr>
        <w:fldChar w:fldCharType="separate"/>
      </w:r>
      <w:r>
        <w:rPr>
          <w:noProof/>
        </w:rPr>
        <w:t>30</w:t>
      </w:r>
      <w:r>
        <w:rPr>
          <w:noProof/>
        </w:rPr>
        <w:fldChar w:fldCharType="end"/>
      </w:r>
    </w:p>
    <w:p w14:paraId="1E86DCCC" w14:textId="77777777" w:rsidR="00045E8D" w:rsidRDefault="00045E8D">
      <w:pPr>
        <w:pStyle w:val="TOC2"/>
        <w:rPr>
          <w:b w:val="0"/>
          <w:noProof/>
        </w:rPr>
      </w:pPr>
      <w:r>
        <w:rPr>
          <w:noProof/>
        </w:rPr>
        <w:t>5.8</w:t>
      </w:r>
      <w:r>
        <w:rPr>
          <w:b w:val="0"/>
          <w:noProof/>
        </w:rPr>
        <w:tab/>
      </w:r>
      <w:r>
        <w:rPr>
          <w:noProof/>
        </w:rPr>
        <w:t>Graphical User Interface (GUI) Implementation</w:t>
      </w:r>
      <w:r>
        <w:rPr>
          <w:noProof/>
        </w:rPr>
        <w:tab/>
      </w:r>
      <w:r>
        <w:rPr>
          <w:noProof/>
        </w:rPr>
        <w:fldChar w:fldCharType="begin"/>
      </w:r>
      <w:r>
        <w:rPr>
          <w:noProof/>
        </w:rPr>
        <w:instrText xml:space="preserve"> PAGEREF _Toc460879596 \h </w:instrText>
      </w:r>
      <w:r>
        <w:rPr>
          <w:noProof/>
        </w:rPr>
      </w:r>
      <w:r>
        <w:rPr>
          <w:noProof/>
        </w:rPr>
        <w:fldChar w:fldCharType="separate"/>
      </w:r>
      <w:r>
        <w:rPr>
          <w:noProof/>
        </w:rPr>
        <w:t>31</w:t>
      </w:r>
      <w:r>
        <w:rPr>
          <w:noProof/>
        </w:rPr>
        <w:fldChar w:fldCharType="end"/>
      </w:r>
    </w:p>
    <w:p w14:paraId="36D13A21" w14:textId="77777777" w:rsidR="00045E8D" w:rsidRDefault="00045E8D">
      <w:pPr>
        <w:pStyle w:val="TOC2"/>
        <w:rPr>
          <w:b w:val="0"/>
          <w:noProof/>
        </w:rPr>
      </w:pPr>
      <w:r>
        <w:rPr>
          <w:noProof/>
        </w:rPr>
        <w:t>5.9</w:t>
      </w:r>
      <w:r>
        <w:rPr>
          <w:b w:val="0"/>
          <w:noProof/>
        </w:rPr>
        <w:tab/>
      </w:r>
      <w:r>
        <w:rPr>
          <w:noProof/>
        </w:rPr>
        <w:t>Implementation Challenges</w:t>
      </w:r>
      <w:r>
        <w:rPr>
          <w:noProof/>
        </w:rPr>
        <w:tab/>
      </w:r>
      <w:r>
        <w:rPr>
          <w:noProof/>
        </w:rPr>
        <w:fldChar w:fldCharType="begin"/>
      </w:r>
      <w:r>
        <w:rPr>
          <w:noProof/>
        </w:rPr>
        <w:instrText xml:space="preserve"> PAGEREF _Toc460879597 \h </w:instrText>
      </w:r>
      <w:r>
        <w:rPr>
          <w:noProof/>
        </w:rPr>
      </w:r>
      <w:r>
        <w:rPr>
          <w:noProof/>
        </w:rPr>
        <w:fldChar w:fldCharType="separate"/>
      </w:r>
      <w:r>
        <w:rPr>
          <w:noProof/>
        </w:rPr>
        <w:t>31</w:t>
      </w:r>
      <w:r>
        <w:rPr>
          <w:noProof/>
        </w:rPr>
        <w:fldChar w:fldCharType="end"/>
      </w:r>
    </w:p>
    <w:p w14:paraId="13AFCA6D" w14:textId="77777777" w:rsidR="00045E8D" w:rsidRDefault="00045E8D">
      <w:pPr>
        <w:pStyle w:val="TOC3"/>
        <w:tabs>
          <w:tab w:val="left" w:pos="1320"/>
          <w:tab w:val="right" w:leader="dot" w:pos="8290"/>
        </w:tabs>
        <w:rPr>
          <w:noProof/>
        </w:rPr>
      </w:pPr>
      <w:r>
        <w:rPr>
          <w:noProof/>
        </w:rPr>
        <w:t>5.9.1</w:t>
      </w:r>
      <w:r>
        <w:rPr>
          <w:noProof/>
        </w:rPr>
        <w:tab/>
        <w:t>Fast Matrix Multiplication Algorithm Implementation</w:t>
      </w:r>
      <w:r>
        <w:rPr>
          <w:noProof/>
        </w:rPr>
        <w:tab/>
      </w:r>
      <w:r>
        <w:rPr>
          <w:noProof/>
        </w:rPr>
        <w:fldChar w:fldCharType="begin"/>
      </w:r>
      <w:r>
        <w:rPr>
          <w:noProof/>
        </w:rPr>
        <w:instrText xml:space="preserve"> PAGEREF _Toc460879598 \h </w:instrText>
      </w:r>
      <w:r>
        <w:rPr>
          <w:noProof/>
        </w:rPr>
      </w:r>
      <w:r>
        <w:rPr>
          <w:noProof/>
        </w:rPr>
        <w:fldChar w:fldCharType="separate"/>
      </w:r>
      <w:r>
        <w:rPr>
          <w:noProof/>
        </w:rPr>
        <w:t>31</w:t>
      </w:r>
      <w:r>
        <w:rPr>
          <w:noProof/>
        </w:rPr>
        <w:fldChar w:fldCharType="end"/>
      </w:r>
    </w:p>
    <w:p w14:paraId="59F5612E" w14:textId="77777777" w:rsidR="00045E8D" w:rsidRDefault="00045E8D">
      <w:pPr>
        <w:pStyle w:val="TOC3"/>
        <w:tabs>
          <w:tab w:val="left" w:pos="1320"/>
          <w:tab w:val="right" w:leader="dot" w:pos="8290"/>
        </w:tabs>
        <w:rPr>
          <w:noProof/>
        </w:rPr>
      </w:pPr>
      <w:r>
        <w:rPr>
          <w:noProof/>
        </w:rPr>
        <w:t>5.9.2</w:t>
      </w:r>
      <w:r>
        <w:rPr>
          <w:noProof/>
        </w:rPr>
        <w:tab/>
        <w:t>Subgraph Replication</w:t>
      </w:r>
      <w:r>
        <w:rPr>
          <w:noProof/>
        </w:rPr>
        <w:tab/>
      </w:r>
      <w:r>
        <w:rPr>
          <w:noProof/>
        </w:rPr>
        <w:fldChar w:fldCharType="begin"/>
      </w:r>
      <w:r>
        <w:rPr>
          <w:noProof/>
        </w:rPr>
        <w:instrText xml:space="preserve"> PAGEREF _Toc460879599 \h </w:instrText>
      </w:r>
      <w:r>
        <w:rPr>
          <w:noProof/>
        </w:rPr>
      </w:r>
      <w:r>
        <w:rPr>
          <w:noProof/>
        </w:rPr>
        <w:fldChar w:fldCharType="separate"/>
      </w:r>
      <w:r>
        <w:rPr>
          <w:noProof/>
        </w:rPr>
        <w:t>32</w:t>
      </w:r>
      <w:r>
        <w:rPr>
          <w:noProof/>
        </w:rPr>
        <w:fldChar w:fldCharType="end"/>
      </w:r>
    </w:p>
    <w:p w14:paraId="359E1AA5" w14:textId="77777777" w:rsidR="00045E8D" w:rsidRDefault="00045E8D">
      <w:pPr>
        <w:pStyle w:val="TOC3"/>
        <w:tabs>
          <w:tab w:val="left" w:pos="1320"/>
          <w:tab w:val="right" w:leader="dot" w:pos="8290"/>
        </w:tabs>
        <w:rPr>
          <w:noProof/>
        </w:rPr>
      </w:pPr>
      <w:r>
        <w:rPr>
          <w:noProof/>
        </w:rPr>
        <w:t>5.9.3</w:t>
      </w:r>
      <w:r>
        <w:rPr>
          <w:noProof/>
        </w:rPr>
        <w:tab/>
        <w:t>Multiple Edges Addition in the Complete Subgraph Listing Algorithm</w:t>
      </w:r>
      <w:r>
        <w:rPr>
          <w:noProof/>
        </w:rPr>
        <w:tab/>
      </w:r>
      <w:r>
        <w:rPr>
          <w:noProof/>
        </w:rPr>
        <w:fldChar w:fldCharType="begin"/>
      </w:r>
      <w:r>
        <w:rPr>
          <w:noProof/>
        </w:rPr>
        <w:instrText xml:space="preserve"> PAGEREF _Toc460879600 \h </w:instrText>
      </w:r>
      <w:r>
        <w:rPr>
          <w:noProof/>
        </w:rPr>
      </w:r>
      <w:r>
        <w:rPr>
          <w:noProof/>
        </w:rPr>
        <w:fldChar w:fldCharType="separate"/>
      </w:r>
      <w:r>
        <w:rPr>
          <w:noProof/>
        </w:rPr>
        <w:t>32</w:t>
      </w:r>
      <w:r>
        <w:rPr>
          <w:noProof/>
        </w:rPr>
        <w:fldChar w:fldCharType="end"/>
      </w:r>
    </w:p>
    <w:p w14:paraId="0D710C3A" w14:textId="77777777" w:rsidR="00045E8D" w:rsidRDefault="00045E8D">
      <w:pPr>
        <w:pStyle w:val="TOC3"/>
        <w:tabs>
          <w:tab w:val="left" w:pos="1320"/>
          <w:tab w:val="right" w:leader="dot" w:pos="8290"/>
        </w:tabs>
        <w:rPr>
          <w:noProof/>
        </w:rPr>
      </w:pPr>
      <w:r>
        <w:rPr>
          <w:noProof/>
        </w:rPr>
        <w:t>5.9.4</w:t>
      </w:r>
      <w:r>
        <w:rPr>
          <w:noProof/>
        </w:rPr>
        <w:tab/>
        <w:t>Implementing Algorithms to Generate Random Pattern-free Graphs</w:t>
      </w:r>
      <w:r>
        <w:rPr>
          <w:noProof/>
        </w:rPr>
        <w:tab/>
      </w:r>
      <w:r>
        <w:rPr>
          <w:noProof/>
        </w:rPr>
        <w:fldChar w:fldCharType="begin"/>
      </w:r>
      <w:r>
        <w:rPr>
          <w:noProof/>
        </w:rPr>
        <w:instrText xml:space="preserve"> PAGEREF _Toc460879601 \h </w:instrText>
      </w:r>
      <w:r>
        <w:rPr>
          <w:noProof/>
        </w:rPr>
      </w:r>
      <w:r>
        <w:rPr>
          <w:noProof/>
        </w:rPr>
        <w:fldChar w:fldCharType="separate"/>
      </w:r>
      <w:r>
        <w:rPr>
          <w:noProof/>
        </w:rPr>
        <w:t>33</w:t>
      </w:r>
      <w:r>
        <w:rPr>
          <w:noProof/>
        </w:rPr>
        <w:fldChar w:fldCharType="end"/>
      </w:r>
    </w:p>
    <w:p w14:paraId="44EED035" w14:textId="77777777" w:rsidR="00045E8D" w:rsidRDefault="00045E8D">
      <w:pPr>
        <w:pStyle w:val="TOC1"/>
        <w:tabs>
          <w:tab w:val="left" w:pos="1540"/>
        </w:tabs>
        <w:rPr>
          <w:rFonts w:asciiTheme="minorHAnsi" w:hAnsiTheme="minorHAnsi"/>
          <w:b w:val="0"/>
          <w:sz w:val="22"/>
          <w:szCs w:val="22"/>
        </w:rPr>
      </w:pPr>
      <w:r>
        <w:t>Chapter 6</w:t>
      </w:r>
      <w:r>
        <w:rPr>
          <w:rFonts w:asciiTheme="minorHAnsi" w:hAnsiTheme="minorHAnsi"/>
          <w:b w:val="0"/>
          <w:sz w:val="22"/>
          <w:szCs w:val="22"/>
        </w:rPr>
        <w:tab/>
      </w:r>
      <w:r>
        <w:t>Testing and Evaluation</w:t>
      </w:r>
      <w:r>
        <w:tab/>
      </w:r>
      <w:r>
        <w:fldChar w:fldCharType="begin"/>
      </w:r>
      <w:r>
        <w:instrText xml:space="preserve"> PAGEREF _Toc460879602 \h </w:instrText>
      </w:r>
      <w:r>
        <w:fldChar w:fldCharType="separate"/>
      </w:r>
      <w:r>
        <w:t>34</w:t>
      </w:r>
      <w:r>
        <w:fldChar w:fldCharType="end"/>
      </w:r>
    </w:p>
    <w:p w14:paraId="18B65181" w14:textId="77777777" w:rsidR="00045E8D" w:rsidRDefault="00045E8D">
      <w:pPr>
        <w:pStyle w:val="TOC2"/>
        <w:rPr>
          <w:b w:val="0"/>
          <w:noProof/>
        </w:rPr>
      </w:pPr>
      <w:r>
        <w:rPr>
          <w:noProof/>
        </w:rPr>
        <w:t>6.1</w:t>
      </w:r>
      <w:r>
        <w:rPr>
          <w:b w:val="0"/>
          <w:noProof/>
        </w:rPr>
        <w:tab/>
      </w:r>
      <w:r>
        <w:rPr>
          <w:noProof/>
        </w:rPr>
        <w:t>Testing Strategy</w:t>
      </w:r>
      <w:r>
        <w:rPr>
          <w:noProof/>
        </w:rPr>
        <w:tab/>
      </w:r>
      <w:r>
        <w:rPr>
          <w:noProof/>
        </w:rPr>
        <w:fldChar w:fldCharType="begin"/>
      </w:r>
      <w:r>
        <w:rPr>
          <w:noProof/>
        </w:rPr>
        <w:instrText xml:space="preserve"> PAGEREF _Toc460879603 \h </w:instrText>
      </w:r>
      <w:r>
        <w:rPr>
          <w:noProof/>
        </w:rPr>
      </w:r>
      <w:r>
        <w:rPr>
          <w:noProof/>
        </w:rPr>
        <w:fldChar w:fldCharType="separate"/>
      </w:r>
      <w:r>
        <w:rPr>
          <w:noProof/>
        </w:rPr>
        <w:t>34</w:t>
      </w:r>
      <w:r>
        <w:rPr>
          <w:noProof/>
        </w:rPr>
        <w:fldChar w:fldCharType="end"/>
      </w:r>
    </w:p>
    <w:p w14:paraId="256189F2" w14:textId="77777777" w:rsidR="00045E8D" w:rsidRDefault="00045E8D">
      <w:pPr>
        <w:pStyle w:val="TOC2"/>
        <w:rPr>
          <w:b w:val="0"/>
          <w:noProof/>
        </w:rPr>
      </w:pPr>
      <w:r>
        <w:rPr>
          <w:noProof/>
        </w:rPr>
        <w:t>6.2</w:t>
      </w:r>
      <w:r>
        <w:rPr>
          <w:b w:val="0"/>
          <w:noProof/>
        </w:rPr>
        <w:tab/>
      </w:r>
      <w:r>
        <w:rPr>
          <w:noProof/>
        </w:rPr>
        <w:t>Unit Testing</w:t>
      </w:r>
      <w:r>
        <w:rPr>
          <w:noProof/>
        </w:rPr>
        <w:tab/>
      </w:r>
      <w:r>
        <w:rPr>
          <w:noProof/>
        </w:rPr>
        <w:fldChar w:fldCharType="begin"/>
      </w:r>
      <w:r>
        <w:rPr>
          <w:noProof/>
        </w:rPr>
        <w:instrText xml:space="preserve"> PAGEREF _Toc460879604 \h </w:instrText>
      </w:r>
      <w:r>
        <w:rPr>
          <w:noProof/>
        </w:rPr>
      </w:r>
      <w:r>
        <w:rPr>
          <w:noProof/>
        </w:rPr>
        <w:fldChar w:fldCharType="separate"/>
      </w:r>
      <w:r>
        <w:rPr>
          <w:noProof/>
        </w:rPr>
        <w:t>34</w:t>
      </w:r>
      <w:r>
        <w:rPr>
          <w:noProof/>
        </w:rPr>
        <w:fldChar w:fldCharType="end"/>
      </w:r>
    </w:p>
    <w:p w14:paraId="29F5D8B7" w14:textId="77777777" w:rsidR="00045E8D" w:rsidRDefault="00045E8D">
      <w:pPr>
        <w:pStyle w:val="TOC2"/>
        <w:rPr>
          <w:b w:val="0"/>
          <w:noProof/>
        </w:rPr>
      </w:pPr>
      <w:r>
        <w:rPr>
          <w:noProof/>
        </w:rPr>
        <w:t>6.3</w:t>
      </w:r>
      <w:r>
        <w:rPr>
          <w:b w:val="0"/>
          <w:noProof/>
        </w:rPr>
        <w:tab/>
      </w:r>
      <w:r>
        <w:rPr>
          <w:noProof/>
        </w:rPr>
        <w:t>System Testing</w:t>
      </w:r>
      <w:r>
        <w:rPr>
          <w:noProof/>
        </w:rPr>
        <w:tab/>
      </w:r>
      <w:r>
        <w:rPr>
          <w:noProof/>
        </w:rPr>
        <w:fldChar w:fldCharType="begin"/>
      </w:r>
      <w:r>
        <w:rPr>
          <w:noProof/>
        </w:rPr>
        <w:instrText xml:space="preserve"> PAGEREF _Toc460879605 \h </w:instrText>
      </w:r>
      <w:r>
        <w:rPr>
          <w:noProof/>
        </w:rPr>
      </w:r>
      <w:r>
        <w:rPr>
          <w:noProof/>
        </w:rPr>
        <w:fldChar w:fldCharType="separate"/>
      </w:r>
      <w:r>
        <w:rPr>
          <w:noProof/>
        </w:rPr>
        <w:t>34</w:t>
      </w:r>
      <w:r>
        <w:rPr>
          <w:noProof/>
        </w:rPr>
        <w:fldChar w:fldCharType="end"/>
      </w:r>
    </w:p>
    <w:p w14:paraId="5787A91D" w14:textId="77777777" w:rsidR="00045E8D" w:rsidRDefault="00045E8D">
      <w:pPr>
        <w:pStyle w:val="TOC2"/>
        <w:rPr>
          <w:b w:val="0"/>
          <w:noProof/>
        </w:rPr>
      </w:pPr>
      <w:r>
        <w:rPr>
          <w:noProof/>
        </w:rPr>
        <w:t>6.4</w:t>
      </w:r>
      <w:r>
        <w:rPr>
          <w:b w:val="0"/>
          <w:noProof/>
        </w:rPr>
        <w:tab/>
      </w:r>
      <w:r>
        <w:rPr>
          <w:noProof/>
        </w:rPr>
        <w:t>Evaluation Strategy</w:t>
      </w:r>
      <w:r>
        <w:rPr>
          <w:noProof/>
        </w:rPr>
        <w:tab/>
      </w:r>
      <w:r>
        <w:rPr>
          <w:noProof/>
        </w:rPr>
        <w:fldChar w:fldCharType="begin"/>
      </w:r>
      <w:r>
        <w:rPr>
          <w:noProof/>
        </w:rPr>
        <w:instrText xml:space="preserve"> PAGEREF _Toc460879606 \h </w:instrText>
      </w:r>
      <w:r>
        <w:rPr>
          <w:noProof/>
        </w:rPr>
      </w:r>
      <w:r>
        <w:rPr>
          <w:noProof/>
        </w:rPr>
        <w:fldChar w:fldCharType="separate"/>
      </w:r>
      <w:r>
        <w:rPr>
          <w:noProof/>
        </w:rPr>
        <w:t>34</w:t>
      </w:r>
      <w:r>
        <w:rPr>
          <w:noProof/>
        </w:rPr>
        <w:fldChar w:fldCharType="end"/>
      </w:r>
    </w:p>
    <w:p w14:paraId="0A6FA610" w14:textId="77777777" w:rsidR="00045E8D" w:rsidRDefault="00045E8D">
      <w:pPr>
        <w:pStyle w:val="TOC3"/>
        <w:tabs>
          <w:tab w:val="left" w:pos="1320"/>
          <w:tab w:val="right" w:leader="dot" w:pos="8290"/>
        </w:tabs>
        <w:rPr>
          <w:noProof/>
        </w:rPr>
      </w:pPr>
      <w:r>
        <w:rPr>
          <w:noProof/>
        </w:rPr>
        <w:t>6.4.1</w:t>
      </w:r>
      <w:r>
        <w:rPr>
          <w:noProof/>
        </w:rPr>
        <w:tab/>
        <w:t>Evaluation of the Efficient Detection Algorithms</w:t>
      </w:r>
      <w:r>
        <w:rPr>
          <w:noProof/>
        </w:rPr>
        <w:tab/>
      </w:r>
      <w:r>
        <w:rPr>
          <w:noProof/>
        </w:rPr>
        <w:fldChar w:fldCharType="begin"/>
      </w:r>
      <w:r>
        <w:rPr>
          <w:noProof/>
        </w:rPr>
        <w:instrText xml:space="preserve"> PAGEREF _Toc460879607 \h </w:instrText>
      </w:r>
      <w:r>
        <w:rPr>
          <w:noProof/>
        </w:rPr>
      </w:r>
      <w:r>
        <w:rPr>
          <w:noProof/>
        </w:rPr>
        <w:fldChar w:fldCharType="separate"/>
      </w:r>
      <w:r>
        <w:rPr>
          <w:noProof/>
        </w:rPr>
        <w:t>35</w:t>
      </w:r>
      <w:r>
        <w:rPr>
          <w:noProof/>
        </w:rPr>
        <w:fldChar w:fldCharType="end"/>
      </w:r>
    </w:p>
    <w:p w14:paraId="78427632" w14:textId="77777777" w:rsidR="00045E8D" w:rsidRDefault="00045E8D">
      <w:pPr>
        <w:pStyle w:val="TOC3"/>
        <w:tabs>
          <w:tab w:val="left" w:pos="1320"/>
          <w:tab w:val="right" w:leader="dot" w:pos="8290"/>
        </w:tabs>
        <w:rPr>
          <w:noProof/>
        </w:rPr>
      </w:pPr>
      <w:r>
        <w:rPr>
          <w:noProof/>
        </w:rPr>
        <w:t>6.4.2</w:t>
      </w:r>
      <w:r>
        <w:rPr>
          <w:noProof/>
        </w:rPr>
        <w:tab/>
        <w:t>Evaluation of the Efficient Listing Algorithms</w:t>
      </w:r>
      <w:r>
        <w:rPr>
          <w:noProof/>
        </w:rPr>
        <w:tab/>
      </w:r>
      <w:r>
        <w:rPr>
          <w:noProof/>
        </w:rPr>
        <w:fldChar w:fldCharType="begin"/>
      </w:r>
      <w:r>
        <w:rPr>
          <w:noProof/>
        </w:rPr>
        <w:instrText xml:space="preserve"> PAGEREF _Toc460879608 \h </w:instrText>
      </w:r>
      <w:r>
        <w:rPr>
          <w:noProof/>
        </w:rPr>
      </w:r>
      <w:r>
        <w:rPr>
          <w:noProof/>
        </w:rPr>
        <w:fldChar w:fldCharType="separate"/>
      </w:r>
      <w:r>
        <w:rPr>
          <w:noProof/>
        </w:rPr>
        <w:t>36</w:t>
      </w:r>
      <w:r>
        <w:rPr>
          <w:noProof/>
        </w:rPr>
        <w:fldChar w:fldCharType="end"/>
      </w:r>
    </w:p>
    <w:p w14:paraId="28BD59D2" w14:textId="77777777" w:rsidR="00045E8D" w:rsidRDefault="00045E8D">
      <w:pPr>
        <w:pStyle w:val="TOC3"/>
        <w:tabs>
          <w:tab w:val="left" w:pos="1320"/>
          <w:tab w:val="right" w:leader="dot" w:pos="8290"/>
        </w:tabs>
        <w:rPr>
          <w:noProof/>
        </w:rPr>
      </w:pPr>
      <w:r>
        <w:rPr>
          <w:noProof/>
        </w:rPr>
        <w:t>6.4.3</w:t>
      </w:r>
      <w:r>
        <w:rPr>
          <w:noProof/>
        </w:rPr>
        <w:tab/>
        <w:t>Evaluation of the Random Pattern-free Graph Generation Algorithms</w:t>
      </w:r>
      <w:r>
        <w:rPr>
          <w:noProof/>
        </w:rPr>
        <w:tab/>
      </w:r>
      <w:r>
        <w:rPr>
          <w:noProof/>
        </w:rPr>
        <w:fldChar w:fldCharType="begin"/>
      </w:r>
      <w:r>
        <w:rPr>
          <w:noProof/>
        </w:rPr>
        <w:instrText xml:space="preserve"> PAGEREF _Toc460879609 \h </w:instrText>
      </w:r>
      <w:r>
        <w:rPr>
          <w:noProof/>
        </w:rPr>
      </w:r>
      <w:r>
        <w:rPr>
          <w:noProof/>
        </w:rPr>
        <w:fldChar w:fldCharType="separate"/>
      </w:r>
      <w:r>
        <w:rPr>
          <w:noProof/>
        </w:rPr>
        <w:t>37</w:t>
      </w:r>
      <w:r>
        <w:rPr>
          <w:noProof/>
        </w:rPr>
        <w:fldChar w:fldCharType="end"/>
      </w:r>
    </w:p>
    <w:p w14:paraId="032B984C" w14:textId="77777777" w:rsidR="00045E8D" w:rsidRDefault="00045E8D">
      <w:pPr>
        <w:pStyle w:val="TOC3"/>
        <w:tabs>
          <w:tab w:val="left" w:pos="1320"/>
          <w:tab w:val="right" w:leader="dot" w:pos="8290"/>
        </w:tabs>
        <w:rPr>
          <w:noProof/>
        </w:rPr>
      </w:pPr>
      <w:r>
        <w:rPr>
          <w:noProof/>
        </w:rPr>
        <w:t>6.4.4</w:t>
      </w:r>
      <w:r>
        <w:rPr>
          <w:noProof/>
        </w:rPr>
        <w:tab/>
        <w:t>Evaluation of the Usability of the Tool</w:t>
      </w:r>
      <w:r>
        <w:rPr>
          <w:noProof/>
        </w:rPr>
        <w:tab/>
      </w:r>
      <w:r>
        <w:rPr>
          <w:noProof/>
        </w:rPr>
        <w:fldChar w:fldCharType="begin"/>
      </w:r>
      <w:r>
        <w:rPr>
          <w:noProof/>
        </w:rPr>
        <w:instrText xml:space="preserve"> PAGEREF _Toc460879610 \h </w:instrText>
      </w:r>
      <w:r>
        <w:rPr>
          <w:noProof/>
        </w:rPr>
      </w:r>
      <w:r>
        <w:rPr>
          <w:noProof/>
        </w:rPr>
        <w:fldChar w:fldCharType="separate"/>
      </w:r>
      <w:r>
        <w:rPr>
          <w:noProof/>
        </w:rPr>
        <w:t>38</w:t>
      </w:r>
      <w:r>
        <w:rPr>
          <w:noProof/>
        </w:rPr>
        <w:fldChar w:fldCharType="end"/>
      </w:r>
    </w:p>
    <w:p w14:paraId="3A7E4844" w14:textId="77777777" w:rsidR="00045E8D" w:rsidRDefault="00045E8D">
      <w:pPr>
        <w:pStyle w:val="TOC1"/>
        <w:tabs>
          <w:tab w:val="left" w:pos="1540"/>
        </w:tabs>
        <w:rPr>
          <w:rFonts w:asciiTheme="minorHAnsi" w:hAnsiTheme="minorHAnsi"/>
          <w:b w:val="0"/>
          <w:sz w:val="22"/>
          <w:szCs w:val="22"/>
        </w:rPr>
      </w:pPr>
      <w:r>
        <w:t>Chapter 7</w:t>
      </w:r>
      <w:r>
        <w:rPr>
          <w:rFonts w:asciiTheme="minorHAnsi" w:hAnsiTheme="minorHAnsi"/>
          <w:b w:val="0"/>
          <w:sz w:val="22"/>
          <w:szCs w:val="22"/>
        </w:rPr>
        <w:tab/>
      </w:r>
      <w:r>
        <w:t>Conclusion</w:t>
      </w:r>
      <w:r>
        <w:tab/>
      </w:r>
      <w:r>
        <w:fldChar w:fldCharType="begin"/>
      </w:r>
      <w:r>
        <w:instrText xml:space="preserve"> PAGEREF _Toc460879611 \h </w:instrText>
      </w:r>
      <w:r>
        <w:fldChar w:fldCharType="separate"/>
      </w:r>
      <w:r>
        <w:t>39</w:t>
      </w:r>
      <w:r>
        <w:fldChar w:fldCharType="end"/>
      </w:r>
    </w:p>
    <w:p w14:paraId="19A73C70" w14:textId="77777777" w:rsidR="00045E8D" w:rsidRDefault="00045E8D">
      <w:pPr>
        <w:pStyle w:val="TOC2"/>
        <w:rPr>
          <w:b w:val="0"/>
          <w:noProof/>
        </w:rPr>
      </w:pPr>
      <w:r>
        <w:rPr>
          <w:noProof/>
        </w:rPr>
        <w:t>7.1</w:t>
      </w:r>
      <w:r>
        <w:rPr>
          <w:b w:val="0"/>
          <w:noProof/>
        </w:rPr>
        <w:tab/>
      </w:r>
      <w:r>
        <w:rPr>
          <w:noProof/>
        </w:rPr>
        <w:t>Status of the Product</w:t>
      </w:r>
      <w:r>
        <w:rPr>
          <w:noProof/>
        </w:rPr>
        <w:tab/>
      </w:r>
      <w:r>
        <w:rPr>
          <w:noProof/>
        </w:rPr>
        <w:fldChar w:fldCharType="begin"/>
      </w:r>
      <w:r>
        <w:rPr>
          <w:noProof/>
        </w:rPr>
        <w:instrText xml:space="preserve"> PAGEREF _Toc460879612 \h </w:instrText>
      </w:r>
      <w:r>
        <w:rPr>
          <w:noProof/>
        </w:rPr>
      </w:r>
      <w:r>
        <w:rPr>
          <w:noProof/>
        </w:rPr>
        <w:fldChar w:fldCharType="separate"/>
      </w:r>
      <w:r>
        <w:rPr>
          <w:noProof/>
        </w:rPr>
        <w:t>39</w:t>
      </w:r>
      <w:r>
        <w:rPr>
          <w:noProof/>
        </w:rPr>
        <w:fldChar w:fldCharType="end"/>
      </w:r>
    </w:p>
    <w:p w14:paraId="3FC6561A" w14:textId="77777777" w:rsidR="00045E8D" w:rsidRDefault="00045E8D">
      <w:pPr>
        <w:pStyle w:val="TOC2"/>
        <w:rPr>
          <w:b w:val="0"/>
          <w:noProof/>
        </w:rPr>
      </w:pPr>
      <w:r>
        <w:rPr>
          <w:noProof/>
        </w:rPr>
        <w:t>7.2</w:t>
      </w:r>
      <w:r>
        <w:rPr>
          <w:b w:val="0"/>
          <w:noProof/>
        </w:rPr>
        <w:tab/>
      </w:r>
      <w:r>
        <w:rPr>
          <w:noProof/>
        </w:rPr>
        <w:t>What Has Been Achieved</w:t>
      </w:r>
      <w:r>
        <w:rPr>
          <w:noProof/>
        </w:rPr>
        <w:tab/>
      </w:r>
      <w:r>
        <w:rPr>
          <w:noProof/>
        </w:rPr>
        <w:fldChar w:fldCharType="begin"/>
      </w:r>
      <w:r>
        <w:rPr>
          <w:noProof/>
        </w:rPr>
        <w:instrText xml:space="preserve"> PAGEREF _Toc460879613 \h </w:instrText>
      </w:r>
      <w:r>
        <w:rPr>
          <w:noProof/>
        </w:rPr>
      </w:r>
      <w:r>
        <w:rPr>
          <w:noProof/>
        </w:rPr>
        <w:fldChar w:fldCharType="separate"/>
      </w:r>
      <w:r>
        <w:rPr>
          <w:noProof/>
        </w:rPr>
        <w:t>39</w:t>
      </w:r>
      <w:r>
        <w:rPr>
          <w:noProof/>
        </w:rPr>
        <w:fldChar w:fldCharType="end"/>
      </w:r>
    </w:p>
    <w:p w14:paraId="36E1ECE0" w14:textId="77777777" w:rsidR="00045E8D" w:rsidRDefault="00045E8D">
      <w:pPr>
        <w:pStyle w:val="TOC2"/>
        <w:rPr>
          <w:b w:val="0"/>
          <w:noProof/>
        </w:rPr>
      </w:pPr>
      <w:r>
        <w:rPr>
          <w:noProof/>
        </w:rPr>
        <w:t>7.3</w:t>
      </w:r>
      <w:r>
        <w:rPr>
          <w:b w:val="0"/>
          <w:noProof/>
        </w:rPr>
        <w:tab/>
      </w:r>
      <w:r>
        <w:rPr>
          <w:noProof/>
        </w:rPr>
        <w:t>Personal Reflection</w:t>
      </w:r>
      <w:r>
        <w:rPr>
          <w:noProof/>
        </w:rPr>
        <w:tab/>
      </w:r>
      <w:r>
        <w:rPr>
          <w:noProof/>
        </w:rPr>
        <w:fldChar w:fldCharType="begin"/>
      </w:r>
      <w:r>
        <w:rPr>
          <w:noProof/>
        </w:rPr>
        <w:instrText xml:space="preserve"> PAGEREF _Toc460879614 \h </w:instrText>
      </w:r>
      <w:r>
        <w:rPr>
          <w:noProof/>
        </w:rPr>
      </w:r>
      <w:r>
        <w:rPr>
          <w:noProof/>
        </w:rPr>
        <w:fldChar w:fldCharType="separate"/>
      </w:r>
      <w:r>
        <w:rPr>
          <w:noProof/>
        </w:rPr>
        <w:t>39</w:t>
      </w:r>
      <w:r>
        <w:rPr>
          <w:noProof/>
        </w:rPr>
        <w:fldChar w:fldCharType="end"/>
      </w:r>
    </w:p>
    <w:p w14:paraId="14492784" w14:textId="77777777" w:rsidR="00045E8D" w:rsidRDefault="00045E8D">
      <w:pPr>
        <w:pStyle w:val="TOC2"/>
        <w:rPr>
          <w:b w:val="0"/>
          <w:noProof/>
        </w:rPr>
      </w:pPr>
      <w:r>
        <w:rPr>
          <w:noProof/>
        </w:rPr>
        <w:lastRenderedPageBreak/>
        <w:t>7.4</w:t>
      </w:r>
      <w:r>
        <w:rPr>
          <w:b w:val="0"/>
          <w:noProof/>
        </w:rPr>
        <w:tab/>
      </w:r>
      <w:r>
        <w:rPr>
          <w:noProof/>
        </w:rPr>
        <w:t>Future Work</w:t>
      </w:r>
      <w:r>
        <w:rPr>
          <w:noProof/>
        </w:rPr>
        <w:tab/>
      </w:r>
      <w:r>
        <w:rPr>
          <w:noProof/>
        </w:rPr>
        <w:fldChar w:fldCharType="begin"/>
      </w:r>
      <w:r>
        <w:rPr>
          <w:noProof/>
        </w:rPr>
        <w:instrText xml:space="preserve"> PAGEREF _Toc460879615 \h </w:instrText>
      </w:r>
      <w:r>
        <w:rPr>
          <w:noProof/>
        </w:rPr>
      </w:r>
      <w:r>
        <w:rPr>
          <w:noProof/>
        </w:rPr>
        <w:fldChar w:fldCharType="separate"/>
      </w:r>
      <w:r>
        <w:rPr>
          <w:noProof/>
        </w:rPr>
        <w:t>39</w:t>
      </w:r>
      <w:r>
        <w:rPr>
          <w:noProof/>
        </w:rPr>
        <w:fldChar w:fldCharType="end"/>
      </w:r>
    </w:p>
    <w:p w14:paraId="557DBA22" w14:textId="77777777" w:rsidR="00045E8D" w:rsidRDefault="00045E8D">
      <w:pPr>
        <w:pStyle w:val="TOC1"/>
        <w:rPr>
          <w:rFonts w:asciiTheme="minorHAnsi" w:hAnsiTheme="minorHAnsi"/>
          <w:b w:val="0"/>
          <w:sz w:val="22"/>
          <w:szCs w:val="22"/>
        </w:rPr>
      </w:pPr>
      <w:r>
        <w:t>References</w:t>
      </w:r>
      <w:r>
        <w:tab/>
      </w:r>
      <w:r>
        <w:fldChar w:fldCharType="begin"/>
      </w:r>
      <w:r>
        <w:instrText xml:space="preserve"> PAGEREF _Toc460879616 \h </w:instrText>
      </w:r>
      <w:r>
        <w:fldChar w:fldCharType="separate"/>
      </w:r>
      <w:r>
        <w:t>41</w:t>
      </w:r>
      <w:r>
        <w:fldChar w:fldCharType="end"/>
      </w:r>
    </w:p>
    <w:p w14:paraId="535A999F" w14:textId="77777777" w:rsidR="00045E8D" w:rsidRDefault="00045E8D">
      <w:pPr>
        <w:pStyle w:val="TOC6"/>
        <w:rPr>
          <w:rFonts w:asciiTheme="minorHAnsi" w:hAnsiTheme="minorHAnsi"/>
          <w:b w:val="0"/>
          <w:sz w:val="22"/>
          <w:szCs w:val="22"/>
        </w:rPr>
      </w:pPr>
      <w:r>
        <w:t>Appendix A</w:t>
      </w:r>
      <w:r>
        <w:rPr>
          <w:rFonts w:asciiTheme="minorHAnsi" w:hAnsiTheme="minorHAnsi"/>
          <w:b w:val="0"/>
          <w:sz w:val="22"/>
          <w:szCs w:val="22"/>
        </w:rPr>
        <w:tab/>
      </w:r>
      <w:r>
        <w:t>Algorithms Pseudo-code</w:t>
      </w:r>
      <w:r>
        <w:tab/>
      </w:r>
      <w:r>
        <w:fldChar w:fldCharType="begin"/>
      </w:r>
      <w:r>
        <w:instrText xml:space="preserve"> PAGEREF _Toc460879617 \h </w:instrText>
      </w:r>
      <w:r>
        <w:fldChar w:fldCharType="separate"/>
      </w:r>
      <w:r>
        <w:t>1</w:t>
      </w:r>
      <w:r>
        <w:fldChar w:fldCharType="end"/>
      </w:r>
    </w:p>
    <w:p w14:paraId="55C4387C" w14:textId="77777777" w:rsidR="00045E8D" w:rsidRDefault="00045E8D">
      <w:pPr>
        <w:pStyle w:val="TOC6"/>
        <w:rPr>
          <w:rFonts w:asciiTheme="minorHAnsi" w:hAnsiTheme="minorHAnsi"/>
          <w:b w:val="0"/>
          <w:sz w:val="22"/>
          <w:szCs w:val="22"/>
        </w:rPr>
      </w:pPr>
      <w:r>
        <w:t>Appendix B</w:t>
      </w:r>
      <w:r>
        <w:rPr>
          <w:rFonts w:asciiTheme="minorHAnsi" w:hAnsiTheme="minorHAnsi"/>
          <w:b w:val="0"/>
          <w:sz w:val="22"/>
          <w:szCs w:val="22"/>
        </w:rPr>
        <w:tab/>
      </w:r>
      <w:r>
        <w:t>Evaluation Result Charts</w:t>
      </w:r>
      <w:r>
        <w:tab/>
      </w:r>
      <w:r>
        <w:fldChar w:fldCharType="begin"/>
      </w:r>
      <w:r>
        <w:instrText xml:space="preserve"> PAGEREF _Toc460879618 \h </w:instrText>
      </w:r>
      <w:r>
        <w:fldChar w:fldCharType="separate"/>
      </w:r>
      <w:r>
        <w:t>5</w:t>
      </w:r>
      <w:r>
        <w:fldChar w:fldCharType="end"/>
      </w:r>
    </w:p>
    <w:p w14:paraId="63B7D113" w14:textId="77777777" w:rsidR="00045E8D" w:rsidRDefault="00045E8D">
      <w:pPr>
        <w:pStyle w:val="TOC6"/>
        <w:rPr>
          <w:rFonts w:asciiTheme="minorHAnsi" w:hAnsiTheme="minorHAnsi"/>
          <w:b w:val="0"/>
          <w:sz w:val="22"/>
          <w:szCs w:val="22"/>
        </w:rPr>
      </w:pPr>
      <w:r>
        <w:t>Appendix C</w:t>
      </w:r>
      <w:r>
        <w:rPr>
          <w:rFonts w:asciiTheme="minorHAnsi" w:hAnsiTheme="minorHAnsi"/>
          <w:b w:val="0"/>
          <w:sz w:val="22"/>
          <w:szCs w:val="22"/>
        </w:rPr>
        <w:tab/>
      </w:r>
      <w:r>
        <w:t>UML Class Diagrams</w:t>
      </w:r>
      <w:r>
        <w:tab/>
      </w:r>
      <w:r>
        <w:fldChar w:fldCharType="begin"/>
      </w:r>
      <w:r>
        <w:instrText xml:space="preserve"> PAGEREF _Toc460879619 \h </w:instrText>
      </w:r>
      <w:r>
        <w:fldChar w:fldCharType="separate"/>
      </w:r>
      <w:r>
        <w:t>10</w:t>
      </w:r>
      <w:r>
        <w:fldChar w:fldCharType="end"/>
      </w:r>
    </w:p>
    <w:p w14:paraId="1DDCB28D" w14:textId="77777777" w:rsidR="00045E8D" w:rsidRDefault="00045E8D">
      <w:pPr>
        <w:pStyle w:val="TOC6"/>
        <w:rPr>
          <w:rFonts w:asciiTheme="minorHAnsi" w:hAnsiTheme="minorHAnsi"/>
          <w:b w:val="0"/>
          <w:sz w:val="22"/>
          <w:szCs w:val="22"/>
        </w:rPr>
      </w:pPr>
      <w:r>
        <w:t>Appendix D</w:t>
      </w:r>
      <w:r>
        <w:rPr>
          <w:rFonts w:asciiTheme="minorHAnsi" w:hAnsiTheme="minorHAnsi"/>
          <w:b w:val="0"/>
          <w:sz w:val="22"/>
          <w:szCs w:val="22"/>
        </w:rPr>
        <w:tab/>
      </w:r>
      <w:r>
        <w:t>User Manual</w:t>
      </w:r>
      <w:r>
        <w:tab/>
      </w:r>
      <w:r>
        <w:fldChar w:fldCharType="begin"/>
      </w:r>
      <w:r>
        <w:instrText xml:space="preserve"> PAGEREF _Toc460879620 \h </w:instrText>
      </w:r>
      <w:r>
        <w:fldChar w:fldCharType="separate"/>
      </w:r>
      <w:r>
        <w:t>19</w:t>
      </w:r>
      <w:r>
        <w:fldChar w:fldCharType="end"/>
      </w:r>
    </w:p>
    <w:p w14:paraId="36BA8D3C" w14:textId="77777777" w:rsidR="00045E8D" w:rsidRDefault="00045E8D">
      <w:pPr>
        <w:pStyle w:val="TOC6"/>
        <w:rPr>
          <w:rFonts w:asciiTheme="minorHAnsi" w:hAnsiTheme="minorHAnsi"/>
          <w:b w:val="0"/>
          <w:sz w:val="22"/>
          <w:szCs w:val="22"/>
        </w:rPr>
      </w:pPr>
      <w:r>
        <w:t>Appendix E</w:t>
      </w:r>
      <w:r>
        <w:rPr>
          <w:rFonts w:asciiTheme="minorHAnsi" w:hAnsiTheme="minorHAnsi"/>
          <w:b w:val="0"/>
          <w:sz w:val="22"/>
          <w:szCs w:val="22"/>
        </w:rPr>
        <w:tab/>
      </w:r>
      <w:r>
        <w:t>System Testing Results</w:t>
      </w:r>
      <w:r>
        <w:tab/>
      </w:r>
      <w:r>
        <w:fldChar w:fldCharType="begin"/>
      </w:r>
      <w:r>
        <w:instrText xml:space="preserve"> PAGEREF _Toc460879621 \h </w:instrText>
      </w:r>
      <w:r>
        <w:fldChar w:fldCharType="separate"/>
      </w:r>
      <w:r>
        <w:t>20</w:t>
      </w:r>
      <w:r>
        <w:fldChar w:fldCharType="end"/>
      </w:r>
    </w:p>
    <w:p w14:paraId="74BFECB2" w14:textId="77777777" w:rsidR="00414499" w:rsidRDefault="00414499" w:rsidP="00414499">
      <w:r w:rsidRPr="004F65C9">
        <w:fldChar w:fldCharType="end"/>
      </w:r>
    </w:p>
    <w:p w14:paraId="01E85BFC" w14:textId="77777777" w:rsidR="00414499" w:rsidRDefault="00414499" w:rsidP="00414499">
      <w:pPr>
        <w:sectPr w:rsidR="00414499" w:rsidSect="005E3085">
          <w:footerReference w:type="default" r:id="rId12"/>
          <w:pgSz w:w="11900" w:h="16840"/>
          <w:pgMar w:top="1440" w:right="1800" w:bottom="1440" w:left="1800" w:header="708" w:footer="708" w:gutter="0"/>
          <w:pgNumType w:start="1"/>
          <w:cols w:space="708"/>
          <w:docGrid w:linePitch="360"/>
        </w:sectPr>
      </w:pPr>
    </w:p>
    <w:p w14:paraId="4A1D74A4" w14:textId="77777777" w:rsidR="00414499" w:rsidRPr="00973815" w:rsidRDefault="00414499" w:rsidP="00414499">
      <w:pPr>
        <w:pStyle w:val="Heading1"/>
      </w:pPr>
      <w:bookmarkStart w:id="0" w:name="_Toc460879535"/>
      <w:r w:rsidRPr="00F72F7C">
        <w:lastRenderedPageBreak/>
        <w:t>Introduction</w:t>
      </w:r>
      <w:bookmarkEnd w:id="0"/>
    </w:p>
    <w:p w14:paraId="671083DB" w14:textId="4271DDB8" w:rsidR="00414499" w:rsidRDefault="00414499" w:rsidP="00414499">
      <w:r>
        <w:t xml:space="preserve">This report discusses the development </w:t>
      </w:r>
      <w:r w:rsidR="007347D5">
        <w:t>of a tool for subgraph identification</w:t>
      </w:r>
      <w:r>
        <w:t>. It details the research which was done, as well as the design, implementation, testing, and evaluation which were required to develop the project.</w:t>
      </w:r>
    </w:p>
    <w:p w14:paraId="7F9F55F3" w14:textId="3A44D0D1" w:rsidR="00414499" w:rsidRDefault="00414499" w:rsidP="00414499">
      <w:r>
        <w:t xml:space="preserve">Graph theory is a branch of mathematics which is concerned with </w:t>
      </w:r>
      <w:r w:rsidR="00050CED">
        <w:t xml:space="preserve">the </w:t>
      </w:r>
      <w:r>
        <w:t xml:space="preserve">study of graphs, which are network of points connected by lines. Graph theory has applications in numerous fields including chemistry, social sciences, computer science, etc. </w:t>
      </w:r>
      <w:r w:rsidR="0005087E">
        <w:t>[3</w:t>
      </w:r>
      <w:r w:rsidR="007B685A">
        <w:t>]</w:t>
      </w:r>
      <w:r>
        <w:t>.</w:t>
      </w:r>
    </w:p>
    <w:p w14:paraId="1EB152FA" w14:textId="42DF2607" w:rsidR="00414499" w:rsidRDefault="00414499" w:rsidP="00414499">
      <w:r>
        <w:t xml:space="preserve">The main focus of this project is to implement efficient algorithms to check a given </w:t>
      </w:r>
      <w:r w:rsidR="00EB73E8">
        <w:t xml:space="preserve">simple </w:t>
      </w:r>
      <w:r>
        <w:t>graph for the presence of subgraphs</w:t>
      </w:r>
      <w:r w:rsidR="0036196A">
        <w:t xml:space="preserve"> of specific types, and produce</w:t>
      </w:r>
      <w:r>
        <w:t xml:space="preserve"> </w:t>
      </w:r>
      <w:r w:rsidR="00D96757">
        <w:t>the vertices which induce such</w:t>
      </w:r>
      <w:r>
        <w:t xml:space="preserve"> subgraph</w:t>
      </w:r>
      <w:r w:rsidR="00D96757">
        <w:t>s, if they exist</w:t>
      </w:r>
      <w:r>
        <w:t xml:space="preserve">. These efficient algorithms have been described in a published paper </w:t>
      </w:r>
      <w:r w:rsidR="0005087E">
        <w:t>[11</w:t>
      </w:r>
      <w:r w:rsidR="007B685A">
        <w:t>]</w:t>
      </w:r>
      <w:r>
        <w:t xml:space="preserve"> and the tool aims to implement them to analyze their performance in practice. </w:t>
      </w:r>
    </w:p>
    <w:p w14:paraId="13C8F280" w14:textId="77777777" w:rsidR="00414499" w:rsidRDefault="00414499" w:rsidP="00414499">
      <w:pPr>
        <w:pStyle w:val="Heading2"/>
      </w:pPr>
      <w:bookmarkStart w:id="1" w:name="_Toc460879536"/>
      <w:r>
        <w:t>Problem Definition</w:t>
      </w:r>
      <w:bookmarkEnd w:id="1"/>
    </w:p>
    <w:p w14:paraId="1F0BDC63" w14:textId="17B77A7C" w:rsidR="00414499" w:rsidRDefault="00414499" w:rsidP="00414499">
      <w:r>
        <w:t xml:space="preserve">Many combinatorial problems e.g. the detection of a minimum cycle in a graph, finding the approximate Hamiltonian walk in maximal planar graphs and checking planar graphs to determine the appropriate minimum vector cover or maximum independent set rely on the detection and listing of triangles </w:t>
      </w:r>
      <w:r w:rsidR="0005087E">
        <w:t>[4</w:t>
      </w:r>
      <w:r w:rsidR="007B685A">
        <w:t>]</w:t>
      </w:r>
      <w:r>
        <w:t xml:space="preserve">. The ability to quickly </w:t>
      </w:r>
      <w:r w:rsidR="00EC57D5">
        <w:t>identify</w:t>
      </w:r>
      <w:r>
        <w:t xml:space="preserve"> triangles would make it more efficient to analyze and solve these problems. </w:t>
      </w:r>
    </w:p>
    <w:p w14:paraId="25128B2C" w14:textId="37C9F043" w:rsidR="00414499" w:rsidRPr="00E34AC5" w:rsidRDefault="00414499" w:rsidP="00414499">
      <w:r>
        <w:t xml:space="preserve">Simplicial vertices </w:t>
      </w:r>
      <w:r w:rsidR="00B907C6">
        <w:t xml:space="preserve">(i.e. vertices whose neighbour vertices form a complete subgraph) </w:t>
      </w:r>
      <w:r>
        <w:t xml:space="preserve">when quickly found and removed makes tackling the problem of graph colouring easier </w:t>
      </w:r>
      <w:r w:rsidR="0005087E">
        <w:t>[11</w:t>
      </w:r>
      <w:r w:rsidR="007B685A">
        <w:t>]</w:t>
      </w:r>
      <w:r>
        <w:t xml:space="preserve">. Graph colouring involves assigning colours to the vertices of a graph such that adjacent vertices do not have the same colour. </w:t>
      </w:r>
    </w:p>
    <w:p w14:paraId="5371DC38" w14:textId="4A2E0F13" w:rsidR="00414499" w:rsidRDefault="00414499" w:rsidP="00414499">
      <w:r>
        <w:t>Graphs that are claw-free are useful in</w:t>
      </w:r>
      <w:r w:rsidR="009524E2">
        <w:t xml:space="preserve"> finding</w:t>
      </w:r>
      <w:r>
        <w:t xml:space="preserve"> a polynomial time algorithm for the computation of the independence number of a graph, finding Hamiltonian properties, characterization of line graphs, and observation of matching properties of such graphs </w:t>
      </w:r>
      <w:r w:rsidR="0005087E">
        <w:t>[11</w:t>
      </w:r>
      <w:r w:rsidR="007B685A">
        <w:t>]</w:t>
      </w:r>
      <w:r>
        <w:t xml:space="preserve">. The quick recognition of such </w:t>
      </w:r>
      <w:r w:rsidR="009524E2">
        <w:t xml:space="preserve">claw-free </w:t>
      </w:r>
      <w:r>
        <w:t>graphs helps in solving these problems.</w:t>
      </w:r>
    </w:p>
    <w:p w14:paraId="107A6429" w14:textId="77777777" w:rsidR="009524E2" w:rsidRDefault="009524E2" w:rsidP="009524E2">
      <w:pPr>
        <w:pStyle w:val="Heading2"/>
      </w:pPr>
      <w:bookmarkStart w:id="2" w:name="_Toc460879537"/>
      <w:r>
        <w:t>Purpose of the Tool</w:t>
      </w:r>
      <w:bookmarkEnd w:id="2"/>
    </w:p>
    <w:p w14:paraId="4FDFA99C" w14:textId="0DD2CE91" w:rsidR="00414499" w:rsidRDefault="009524E2" w:rsidP="00414499">
      <w:r>
        <w:t>The tool developed in the course of this project will have the ability to efficiently identify the presence of simplicial vertices and special classes of graphs e.g. claws, diamonds and complete graphs. If any of these graphs is found, the tool outputs the vertices which induce such a graph. The tool makes use of efficient algorithms to perform the operations. Figure 1.1 gives a quick idea of the purpose of the tool. It shows a graph which contains a diamond as an induced subgraph (indicated in dotted lines) and also a simplicial vertex (indicated by the large dot).</w:t>
      </w:r>
    </w:p>
    <w:p w14:paraId="527A9FF6" w14:textId="77777777" w:rsidR="00414499" w:rsidRDefault="00414499" w:rsidP="00414499">
      <w:pPr>
        <w:pStyle w:val="figure"/>
      </w:pPr>
      <w:r>
        <w:rPr>
          <w:noProof/>
        </w:rPr>
        <w:lastRenderedPageBreak/>
        <w:drawing>
          <wp:inline distT="0" distB="0" distL="0" distR="0" wp14:anchorId="41693D98" wp14:editId="7D6CB560">
            <wp:extent cx="1527028" cy="15270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mond-coloured-graph.jpg"/>
                    <pic:cNvPicPr/>
                  </pic:nvPicPr>
                  <pic:blipFill>
                    <a:blip r:embed="rId13">
                      <a:extLst>
                        <a:ext uri="{28A0092B-C50C-407E-A947-70E740481C1C}">
                          <a14:useLocalDpi xmlns:a14="http://schemas.microsoft.com/office/drawing/2010/main" val="0"/>
                        </a:ext>
                      </a:extLst>
                    </a:blip>
                    <a:stretch>
                      <a:fillRect/>
                    </a:stretch>
                  </pic:blipFill>
                  <pic:spPr>
                    <a:xfrm>
                      <a:off x="0" y="0"/>
                      <a:ext cx="1527028" cy="1527028"/>
                    </a:xfrm>
                    <a:prstGeom prst="rect">
                      <a:avLst/>
                    </a:prstGeom>
                  </pic:spPr>
                </pic:pic>
              </a:graphicData>
            </a:graphic>
          </wp:inline>
        </w:drawing>
      </w:r>
    </w:p>
    <w:p w14:paraId="267566CC" w14:textId="26FB32A6" w:rsidR="00414499" w:rsidRDefault="00414499" w:rsidP="009524E2">
      <w:pPr>
        <w:pStyle w:val="figurecaption"/>
      </w:pPr>
      <w:r>
        <w:t>Figure 1.1: Graph showing a diamond subgraph whose edges in dotted lines. A simplicial vertex is indicated by the large dot</w:t>
      </w:r>
    </w:p>
    <w:p w14:paraId="00F56CEA" w14:textId="3BEC34E7" w:rsidR="00414499" w:rsidRDefault="00625431" w:rsidP="00414499">
      <w:r>
        <w:t>T</w:t>
      </w:r>
      <w:r w:rsidR="00414499">
        <w:t xml:space="preserve">he tool </w:t>
      </w:r>
      <w:r>
        <w:t>also contains implementations of algorithms which are used to generate ran</w:t>
      </w:r>
      <w:r w:rsidR="009524E2">
        <w:t>dom graphs that do not contain</w:t>
      </w:r>
      <w:r>
        <w:t xml:space="preserve"> specified type</w:t>
      </w:r>
      <w:r w:rsidR="009524E2">
        <w:t>s</w:t>
      </w:r>
      <w:r>
        <w:t xml:space="preserve"> of graph</w:t>
      </w:r>
      <w:r w:rsidR="009524E2">
        <w:t>s</w:t>
      </w:r>
      <w:r>
        <w:t xml:space="preserve"> as induced subgraph</w:t>
      </w:r>
      <w:r w:rsidR="009524E2">
        <w:t>s</w:t>
      </w:r>
      <w:r>
        <w:t>.</w:t>
      </w:r>
    </w:p>
    <w:p w14:paraId="62600773" w14:textId="77777777" w:rsidR="00414499" w:rsidRDefault="00414499" w:rsidP="00414499">
      <w:pPr>
        <w:pStyle w:val="Heading2"/>
      </w:pPr>
      <w:bookmarkStart w:id="3" w:name="_Toc460879538"/>
      <w:r>
        <w:t>Dissertation Organization</w:t>
      </w:r>
      <w:bookmarkEnd w:id="3"/>
    </w:p>
    <w:p w14:paraId="4BA8FD87" w14:textId="77777777" w:rsidR="00414499" w:rsidRDefault="00414499" w:rsidP="00414499">
      <w:r>
        <w:t>In chapter 2, we give a brief history of graph theory, introduce relevant terminology and theory, and discuss related software.</w:t>
      </w:r>
    </w:p>
    <w:p w14:paraId="2D130D18" w14:textId="77777777" w:rsidR="00414499" w:rsidRDefault="00414499" w:rsidP="00414499">
      <w:r>
        <w:t xml:space="preserve">In chapter 3, we discuss the requirement capture, prioritizing the various requirements using the </w:t>
      </w:r>
      <w:r w:rsidRPr="002B76BB">
        <w:rPr>
          <w:i/>
        </w:rPr>
        <w:t>MoSCoW</w:t>
      </w:r>
      <w:r>
        <w:t xml:space="preserve"> system. </w:t>
      </w:r>
    </w:p>
    <w:p w14:paraId="4EEA1E85" w14:textId="77777777" w:rsidR="00414499" w:rsidRDefault="00414499" w:rsidP="00414499">
      <w:r>
        <w:t>In chapter 4, we discuss the system architecture, design decision, the algorithms that were used and their complexities.</w:t>
      </w:r>
    </w:p>
    <w:p w14:paraId="06A1B521" w14:textId="6C65B6EB" w:rsidR="00414499" w:rsidRDefault="00414499" w:rsidP="00414499">
      <w:r>
        <w:t>In chapter 5, we discuss the im</w:t>
      </w:r>
      <w:r w:rsidR="002B76BB">
        <w:t xml:space="preserve">plementation of the algorithms, </w:t>
      </w:r>
      <w:r>
        <w:t>the challe</w:t>
      </w:r>
      <w:r w:rsidR="002B76BB">
        <w:t>nges encountered and decisions t</w:t>
      </w:r>
      <w:r>
        <w:t>hat had to be made.</w:t>
      </w:r>
    </w:p>
    <w:p w14:paraId="04AE5A2E" w14:textId="77777777" w:rsidR="00414499" w:rsidRDefault="00414499" w:rsidP="00414499">
      <w:r>
        <w:t>In chapter 6, we discuss the testing and evaluation procedure used to ascertain the correctness of the tool.</w:t>
      </w:r>
    </w:p>
    <w:p w14:paraId="2FC64A1D" w14:textId="23D7A474" w:rsidR="00414499" w:rsidRPr="00827882" w:rsidRDefault="00414499" w:rsidP="00414499">
      <w:r>
        <w:t>Chapter 7 concludes the dissertation and discusses</w:t>
      </w:r>
      <w:r w:rsidR="00B93EB5">
        <w:t xml:space="preserve"> the state of the project, what has been achieved, personal reflection and</w:t>
      </w:r>
      <w:r>
        <w:t xml:space="preserve"> future works that can be carried out.</w:t>
      </w:r>
    </w:p>
    <w:p w14:paraId="6516053D" w14:textId="77777777" w:rsidR="00414499" w:rsidRPr="00827882" w:rsidRDefault="00414499" w:rsidP="00414499"/>
    <w:p w14:paraId="18D3D2AC" w14:textId="77777777" w:rsidR="00414499" w:rsidRDefault="00414499" w:rsidP="00414499">
      <w:pPr>
        <w:spacing w:before="0"/>
        <w:jc w:val="left"/>
      </w:pPr>
      <w:r>
        <w:br w:type="page"/>
      </w:r>
    </w:p>
    <w:p w14:paraId="1145DE57" w14:textId="77777777" w:rsidR="00414499" w:rsidRDefault="00414499" w:rsidP="00414499">
      <w:pPr>
        <w:pStyle w:val="Heading1"/>
      </w:pPr>
      <w:bookmarkStart w:id="4" w:name="_Toc460879539"/>
      <w:r>
        <w:lastRenderedPageBreak/>
        <w:t>Background Survey</w:t>
      </w:r>
      <w:bookmarkEnd w:id="4"/>
      <w:r>
        <w:t xml:space="preserve"> </w:t>
      </w:r>
    </w:p>
    <w:p w14:paraId="406F5884" w14:textId="1C5DD64D" w:rsidR="00414499" w:rsidRDefault="00414499" w:rsidP="00414499">
      <w:r>
        <w:t xml:space="preserve">This chapter </w:t>
      </w:r>
      <w:r w:rsidR="00EE4E43">
        <w:t xml:space="preserve">mentions some applications of graph theory and </w:t>
      </w:r>
      <w:r w:rsidR="00647ECB">
        <w:t>provides</w:t>
      </w:r>
      <w:r>
        <w:t xml:space="preserve"> definitions of common graph terminology, especially those that were used in the course of the project. Comparisons of existing subgraph identification algorithms will be discussed together with their strengths and weaknesses. We conclude by analyzing related software products, including those that are related to subgraph identification as well as more general problems.</w:t>
      </w:r>
    </w:p>
    <w:p w14:paraId="6954BEE0" w14:textId="461875DA" w:rsidR="00625431" w:rsidRDefault="00625431" w:rsidP="00625431">
      <w:pPr>
        <w:pStyle w:val="Heading2"/>
      </w:pPr>
      <w:bookmarkStart w:id="5" w:name="_Toc460879540"/>
      <w:r>
        <w:t xml:space="preserve">Graph </w:t>
      </w:r>
      <w:r w:rsidR="00EE4E43">
        <w:t xml:space="preserve">Theory </w:t>
      </w:r>
      <w:r>
        <w:t>Applications over the Years</w:t>
      </w:r>
      <w:bookmarkEnd w:id="5"/>
    </w:p>
    <w:p w14:paraId="54F8D6C9" w14:textId="3588700F" w:rsidR="00625431" w:rsidRDefault="00625431" w:rsidP="00414499">
      <w:r>
        <w:t>Graph theory has many real world applications today due to the way in which graphs can be used to model complex relationships between data objects</w:t>
      </w:r>
      <w:r w:rsidR="002513F0">
        <w:t>, f</w:t>
      </w:r>
      <w:r>
        <w:t xml:space="preserve">or example </w:t>
      </w:r>
      <w:r w:rsidR="002513F0">
        <w:t xml:space="preserve">in </w:t>
      </w:r>
      <w:r>
        <w:t xml:space="preserve">finding the shortest path between two places as used by GPS navigation systems, where numerous paths exist through which one place can be reached from another. It is also applicable in molecule mining in chemistry and genomics in biochemistry. Applications where connectivity information exists such as in social networks, computer networks, puzzles, etc. can be modeled using graphs </w:t>
      </w:r>
      <w:r w:rsidR="00A403AA">
        <w:t>[7</w:t>
      </w:r>
      <w:r w:rsidR="007B685A">
        <w:t>]</w:t>
      </w:r>
      <w:r>
        <w:t xml:space="preserve">. </w:t>
      </w:r>
    </w:p>
    <w:p w14:paraId="12848AF9" w14:textId="77777777" w:rsidR="00414499" w:rsidRDefault="00414499" w:rsidP="00414499">
      <w:pPr>
        <w:pStyle w:val="Heading2"/>
      </w:pPr>
      <w:bookmarkStart w:id="6" w:name="_Toc460879541"/>
      <w:r>
        <w:t>Graph Terminology</w:t>
      </w:r>
      <w:bookmarkEnd w:id="6"/>
    </w:p>
    <w:p w14:paraId="01D43B24" w14:textId="16EEF38F" w:rsidR="00414499" w:rsidRPr="00FC73F9" w:rsidRDefault="00414499" w:rsidP="00414499">
      <w:r>
        <w:t xml:space="preserve">Most of the definitions used here are obtained from </w:t>
      </w:r>
      <w:r w:rsidR="00A403AA">
        <w:t>[7</w:t>
      </w:r>
      <w:r w:rsidR="007B685A">
        <w:t>]</w:t>
      </w:r>
      <w:r>
        <w:t xml:space="preserve"> and </w:t>
      </w:r>
      <w:r w:rsidR="0005087E">
        <w:t>[22</w:t>
      </w:r>
      <w:r w:rsidR="007B685A">
        <w:t>]</w:t>
      </w:r>
      <w:r>
        <w:t>.</w:t>
      </w:r>
    </w:p>
    <w:p w14:paraId="45ED8EE6" w14:textId="43CB1CF6" w:rsidR="00414499" w:rsidRDefault="00414499" w:rsidP="00414499">
      <w:r>
        <w:t>A graph G = (</w:t>
      </w:r>
      <w:r w:rsidRPr="005E4DB9">
        <w:rPr>
          <w:i/>
        </w:rPr>
        <w:t>V</w:t>
      </w:r>
      <w:r>
        <w:t xml:space="preserve">, </w:t>
      </w:r>
      <w:r w:rsidRPr="005E4DB9">
        <w:rPr>
          <w:i/>
        </w:rPr>
        <w:t>E</w:t>
      </w:r>
      <w:r>
        <w:t xml:space="preserve">), is a set, </w:t>
      </w:r>
      <w:r w:rsidRPr="005E4DB9">
        <w:rPr>
          <w:i/>
        </w:rPr>
        <w:t>V</w:t>
      </w:r>
      <w:r>
        <w:t xml:space="preserve">, of vertices and a collection, </w:t>
      </w:r>
      <w:r w:rsidRPr="005E4DB9">
        <w:rPr>
          <w:i/>
        </w:rPr>
        <w:t>E</w:t>
      </w:r>
      <w:r>
        <w:t>, of pairs of vertices from V, called edges. Some texts refer to the vertices as node. Graphs may be directed or undirected. In a directed graph, an edge (</w:t>
      </w:r>
      <w:r w:rsidRPr="00EA027A">
        <w:rPr>
          <w:i/>
        </w:rPr>
        <w:t>u,</w:t>
      </w:r>
      <w:r>
        <w:rPr>
          <w:i/>
        </w:rPr>
        <w:t xml:space="preserve"> </w:t>
      </w:r>
      <w:r w:rsidRPr="00EA027A">
        <w:rPr>
          <w:i/>
        </w:rPr>
        <w:t>v</w:t>
      </w:r>
      <w:r>
        <w:t xml:space="preserve">) is directed from </w:t>
      </w:r>
      <w:r w:rsidRPr="00EA027A">
        <w:rPr>
          <w:i/>
        </w:rPr>
        <w:t>u</w:t>
      </w:r>
      <w:r>
        <w:rPr>
          <w:i/>
        </w:rPr>
        <w:t xml:space="preserve"> </w:t>
      </w:r>
      <w:r>
        <w:t xml:space="preserve">to </w:t>
      </w:r>
      <w:r>
        <w:rPr>
          <w:i/>
        </w:rPr>
        <w:t xml:space="preserve">v </w:t>
      </w:r>
      <w:r>
        <w:t>if the pair (</w:t>
      </w:r>
      <w:r w:rsidRPr="00EA027A">
        <w:rPr>
          <w:i/>
        </w:rPr>
        <w:t>u, v</w:t>
      </w:r>
      <w:r>
        <w:t xml:space="preserve">) is ordered, with </w:t>
      </w:r>
      <w:r w:rsidRPr="00EA027A">
        <w:rPr>
          <w:i/>
        </w:rPr>
        <w:t>u</w:t>
      </w:r>
      <w:r>
        <w:t xml:space="preserve"> preceding </w:t>
      </w:r>
      <w:r w:rsidRPr="00EA027A">
        <w:rPr>
          <w:i/>
        </w:rPr>
        <w:t>v</w:t>
      </w:r>
      <w:r>
        <w:t>. In an undirected graph, the ordering of the pair (</w:t>
      </w:r>
      <w:r w:rsidRPr="00EA027A">
        <w:rPr>
          <w:i/>
        </w:rPr>
        <w:t>u, v</w:t>
      </w:r>
      <w:r>
        <w:t xml:space="preserve">) does not matter. Graph edges here are grouped as a collection, rather than a set, meaning that a graph may have multiple edges (called parallel edges) between two vertices. An edge could also exist which connects a vertex to itself. Such an edge is referred to as a self-loop. The graphs which are dealt with in this project are </w:t>
      </w:r>
      <w:r w:rsidRPr="009D1E1B">
        <w:rPr>
          <w:b/>
        </w:rPr>
        <w:t>simple</w:t>
      </w:r>
      <w:r>
        <w:t xml:space="preserve"> graphs i.e. graphs which do not contain parallel edges or self-loop </w:t>
      </w:r>
      <w:r w:rsidR="00A403AA">
        <w:t>[7</w:t>
      </w:r>
      <w:r w:rsidR="007B685A">
        <w:t>]</w:t>
      </w:r>
      <w:r>
        <w:t>.</w:t>
      </w:r>
      <w:r>
        <w:tab/>
      </w:r>
      <w:r>
        <w:tab/>
      </w:r>
      <w:r>
        <w:tab/>
      </w:r>
    </w:p>
    <w:p w14:paraId="458FD796" w14:textId="77777777" w:rsidR="00414499" w:rsidRDefault="00414499" w:rsidP="00414499">
      <w:pPr>
        <w:pStyle w:val="figure"/>
        <w:rPr>
          <w:noProof/>
        </w:rPr>
      </w:pPr>
      <w:r>
        <w:rPr>
          <w:noProof/>
        </w:rPr>
        <w:drawing>
          <wp:inline distT="0" distB="0" distL="0" distR="0" wp14:anchorId="4E7716D0" wp14:editId="49B31BD4">
            <wp:extent cx="2047875" cy="1257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directedgraph.jpg"/>
                    <pic:cNvPicPr/>
                  </pic:nvPicPr>
                  <pic:blipFill>
                    <a:blip r:embed="rId14">
                      <a:extLst>
                        <a:ext uri="{28A0092B-C50C-407E-A947-70E740481C1C}">
                          <a14:useLocalDpi xmlns:a14="http://schemas.microsoft.com/office/drawing/2010/main" val="0"/>
                        </a:ext>
                      </a:extLst>
                    </a:blip>
                    <a:stretch>
                      <a:fillRect/>
                    </a:stretch>
                  </pic:blipFill>
                  <pic:spPr>
                    <a:xfrm>
                      <a:off x="0" y="0"/>
                      <a:ext cx="2050025" cy="1259056"/>
                    </a:xfrm>
                    <a:prstGeom prst="rect">
                      <a:avLst/>
                    </a:prstGeom>
                  </pic:spPr>
                </pic:pic>
              </a:graphicData>
            </a:graphic>
          </wp:inline>
        </w:drawing>
      </w:r>
      <w:r>
        <w:rPr>
          <w:noProof/>
        </w:rPr>
        <w:t xml:space="preserve">                       </w:t>
      </w:r>
    </w:p>
    <w:p w14:paraId="3A4E71A8" w14:textId="709B4C9A" w:rsidR="00414499" w:rsidRDefault="00414499" w:rsidP="00414499">
      <w:pPr>
        <w:pStyle w:val="figurecaption"/>
      </w:pPr>
      <w:r>
        <w:t xml:space="preserve">Figure 2.1: Undirected Graph (adapted from </w:t>
      </w:r>
      <w:r w:rsidR="0005087E">
        <w:t>[25</w:t>
      </w:r>
      <w:r w:rsidR="007B685A">
        <w:t>]</w:t>
      </w:r>
      <w:r>
        <w:t>)</w:t>
      </w:r>
    </w:p>
    <w:p w14:paraId="6E6AFD8A" w14:textId="77777777" w:rsidR="00414499" w:rsidRPr="00C76389" w:rsidRDefault="00414499" w:rsidP="00414499"/>
    <w:p w14:paraId="198D8A3A" w14:textId="77777777" w:rsidR="00414499" w:rsidRDefault="00414499" w:rsidP="00414499">
      <w:pPr>
        <w:pStyle w:val="figure"/>
      </w:pPr>
      <w:r>
        <w:rPr>
          <w:noProof/>
        </w:rPr>
        <w:lastRenderedPageBreak/>
        <w:drawing>
          <wp:inline distT="0" distB="0" distL="0" distR="0" wp14:anchorId="773F6DED" wp14:editId="57691C1A">
            <wp:extent cx="2140220" cy="1314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ed graph.jpg"/>
                    <pic:cNvPicPr/>
                  </pic:nvPicPr>
                  <pic:blipFill>
                    <a:blip r:embed="rId15">
                      <a:extLst>
                        <a:ext uri="{28A0092B-C50C-407E-A947-70E740481C1C}">
                          <a14:useLocalDpi xmlns:a14="http://schemas.microsoft.com/office/drawing/2010/main" val="0"/>
                        </a:ext>
                      </a:extLst>
                    </a:blip>
                    <a:stretch>
                      <a:fillRect/>
                    </a:stretch>
                  </pic:blipFill>
                  <pic:spPr>
                    <a:xfrm>
                      <a:off x="0" y="0"/>
                      <a:ext cx="2144630" cy="1317158"/>
                    </a:xfrm>
                    <a:prstGeom prst="rect">
                      <a:avLst/>
                    </a:prstGeom>
                  </pic:spPr>
                </pic:pic>
              </a:graphicData>
            </a:graphic>
          </wp:inline>
        </w:drawing>
      </w:r>
    </w:p>
    <w:p w14:paraId="23C27A89" w14:textId="16C05886" w:rsidR="00414499" w:rsidRDefault="00414499" w:rsidP="0096177A">
      <w:pPr>
        <w:pStyle w:val="figurecaption"/>
      </w:pPr>
      <w:r>
        <w:t xml:space="preserve">Figure 2.2: Directed Graph (taken from </w:t>
      </w:r>
      <w:r w:rsidR="0005087E">
        <w:t>[25</w:t>
      </w:r>
      <w:r w:rsidR="007B685A">
        <w:t>]</w:t>
      </w:r>
      <w:r>
        <w:t>)</w:t>
      </w:r>
    </w:p>
    <w:p w14:paraId="66369CA8" w14:textId="5AAE246F" w:rsidR="00B911C8" w:rsidRDefault="00414499" w:rsidP="00414499">
      <w:r>
        <w:t xml:space="preserve">The </w:t>
      </w:r>
      <w:r w:rsidRPr="00E3284B">
        <w:rPr>
          <w:b/>
        </w:rPr>
        <w:t>size</w:t>
      </w:r>
      <w:r>
        <w:t xml:space="preserve"> of a graph is the number of vertices in the graph. The </w:t>
      </w:r>
      <w:r w:rsidRPr="00E3284B">
        <w:rPr>
          <w:b/>
        </w:rPr>
        <w:t>degree</w:t>
      </w:r>
      <w:r>
        <w:t xml:space="preserve"> of a vertex </w:t>
      </w:r>
      <w:r>
        <w:rPr>
          <w:i/>
        </w:rPr>
        <w:t>v</w:t>
      </w:r>
      <w:r>
        <w:t xml:space="preserve"> is the number of incident edges of </w:t>
      </w:r>
      <w:r>
        <w:rPr>
          <w:i/>
        </w:rPr>
        <w:t xml:space="preserve">v. </w:t>
      </w:r>
      <w:r>
        <w:t xml:space="preserve">A </w:t>
      </w:r>
      <w:r w:rsidRPr="00E3284B">
        <w:rPr>
          <w:b/>
        </w:rPr>
        <w:t>subgraph</w:t>
      </w:r>
      <w:r>
        <w:t xml:space="preserve"> </w:t>
      </w:r>
      <w:r>
        <w:rPr>
          <w:i/>
        </w:rPr>
        <w:t xml:space="preserve">H </w:t>
      </w:r>
      <w:r>
        <w:t>= (</w:t>
      </w:r>
      <w:r>
        <w:rPr>
          <w:i/>
        </w:rPr>
        <w:t>V</w:t>
      </w:r>
      <w:r>
        <w:rPr>
          <w:i/>
          <w:vertAlign w:val="subscript"/>
        </w:rPr>
        <w:t>H</w:t>
      </w:r>
      <w:r>
        <w:rPr>
          <w:i/>
        </w:rPr>
        <w:t>, E</w:t>
      </w:r>
      <w:r>
        <w:rPr>
          <w:i/>
          <w:vertAlign w:val="subscript"/>
        </w:rPr>
        <w:t>H</w:t>
      </w:r>
      <w:r>
        <w:t xml:space="preserve">) of a graph, </w:t>
      </w:r>
      <w:r w:rsidRPr="005E4DB9">
        <w:rPr>
          <w:i/>
        </w:rPr>
        <w:t>G</w:t>
      </w:r>
      <w:r>
        <w:t xml:space="preserve"> = (</w:t>
      </w:r>
      <w:r>
        <w:rPr>
          <w:i/>
        </w:rPr>
        <w:t>V</w:t>
      </w:r>
      <w:r w:rsidRPr="005E4DB9">
        <w:rPr>
          <w:i/>
          <w:vertAlign w:val="subscript"/>
        </w:rPr>
        <w:t>G</w:t>
      </w:r>
      <w:r>
        <w:rPr>
          <w:i/>
        </w:rPr>
        <w:t>, E</w:t>
      </w:r>
      <w:r w:rsidRPr="005E4DB9">
        <w:rPr>
          <w:i/>
          <w:vertAlign w:val="subscript"/>
        </w:rPr>
        <w:t>G</w:t>
      </w:r>
      <w:r>
        <w:t xml:space="preserve">), is a graph where </w:t>
      </w:r>
      <w:r w:rsidRPr="005E4DB9">
        <w:rPr>
          <w:i/>
        </w:rPr>
        <w:t>V</w:t>
      </w:r>
      <w:r w:rsidRPr="005E4DB9">
        <w:rPr>
          <w:i/>
          <w:vertAlign w:val="subscript"/>
        </w:rPr>
        <w:t>H</w:t>
      </w:r>
      <w:r>
        <w:t xml:space="preserve"> </w:t>
      </w:r>
      <w:r>
        <w:rPr>
          <w:rFonts w:hint="eastAsia"/>
        </w:rPr>
        <w:t>⊆</w:t>
      </w:r>
      <w:r>
        <w:t xml:space="preserve"> </w:t>
      </w:r>
      <w:r>
        <w:rPr>
          <w:i/>
        </w:rPr>
        <w:t>V</w:t>
      </w:r>
      <w:r w:rsidRPr="005E4DB9">
        <w:rPr>
          <w:i/>
          <w:vertAlign w:val="subscript"/>
        </w:rPr>
        <w:t>G</w:t>
      </w:r>
      <w:r>
        <w:t xml:space="preserve"> and </w:t>
      </w:r>
      <w:r w:rsidRPr="005E4DB9">
        <w:rPr>
          <w:i/>
        </w:rPr>
        <w:t>E</w:t>
      </w:r>
      <w:r w:rsidRPr="005E4DB9">
        <w:rPr>
          <w:i/>
          <w:vertAlign w:val="subscript"/>
        </w:rPr>
        <w:t>H</w:t>
      </w:r>
      <w:r>
        <w:t xml:space="preserve"> </w:t>
      </w:r>
      <w:r>
        <w:rPr>
          <w:rFonts w:hint="eastAsia"/>
        </w:rPr>
        <w:t>⊆</w:t>
      </w:r>
      <w:r>
        <w:t xml:space="preserve"> </w:t>
      </w:r>
      <w:r w:rsidRPr="005E4DB9">
        <w:rPr>
          <w:i/>
        </w:rPr>
        <w:t>E</w:t>
      </w:r>
      <w:r w:rsidRPr="005E4DB9">
        <w:rPr>
          <w:i/>
          <w:vertAlign w:val="subscript"/>
        </w:rPr>
        <w:t>G</w:t>
      </w:r>
      <w:r>
        <w:t xml:space="preserve">. An </w:t>
      </w:r>
      <w:r w:rsidRPr="00E3284B">
        <w:rPr>
          <w:b/>
        </w:rPr>
        <w:t>induced subgraph</w:t>
      </w:r>
      <w:r>
        <w:t xml:space="preserve"> of a graph, </w:t>
      </w:r>
      <w:r w:rsidRPr="0032250F">
        <w:rPr>
          <w:i/>
        </w:rPr>
        <w:t>G</w:t>
      </w:r>
      <w:r>
        <w:t xml:space="preserve">, is a subgraph graph, </w:t>
      </w:r>
      <w:r w:rsidRPr="0032250F">
        <w:rPr>
          <w:i/>
        </w:rPr>
        <w:t>H</w:t>
      </w:r>
      <w:r>
        <w:t xml:space="preserve">, of </w:t>
      </w:r>
      <w:r w:rsidRPr="0032250F">
        <w:rPr>
          <w:i/>
        </w:rPr>
        <w:t>G</w:t>
      </w:r>
      <w:r>
        <w:t xml:space="preserve"> such that </w:t>
      </w:r>
      <w:r w:rsidRPr="0032250F">
        <w:rPr>
          <w:i/>
        </w:rPr>
        <w:t>E</w:t>
      </w:r>
      <w:r>
        <w:rPr>
          <w:vertAlign w:val="subscript"/>
        </w:rPr>
        <w:t xml:space="preserve">H </w:t>
      </w:r>
      <w:r>
        <w:t xml:space="preserve">= </w:t>
      </w:r>
      <w:r w:rsidRPr="0032250F">
        <w:rPr>
          <w:i/>
        </w:rPr>
        <w:t>E</w:t>
      </w:r>
      <w:r>
        <w:rPr>
          <w:vertAlign w:val="subscript"/>
        </w:rPr>
        <w:t xml:space="preserve">G </w:t>
      </w:r>
      <w:r>
        <w:t xml:space="preserve">∩ </w:t>
      </w:r>
      <w:r w:rsidRPr="0032250F">
        <w:rPr>
          <w:i/>
        </w:rPr>
        <w:t>E</w:t>
      </w:r>
      <w:r>
        <w:t xml:space="preserve"> (</w:t>
      </w:r>
      <w:r w:rsidRPr="0032250F">
        <w:rPr>
          <w:i/>
        </w:rPr>
        <w:t>V</w:t>
      </w:r>
      <w:r>
        <w:rPr>
          <w:vertAlign w:val="subscript"/>
        </w:rPr>
        <w:t>H</w:t>
      </w:r>
      <w:r>
        <w:t xml:space="preserve">) </w:t>
      </w:r>
      <w:r w:rsidR="0005087E">
        <w:t>[22</w:t>
      </w:r>
      <w:r w:rsidR="007B685A">
        <w:t>]</w:t>
      </w:r>
      <w:r>
        <w:t>.</w:t>
      </w:r>
      <w:r>
        <w:rPr>
          <w:vertAlign w:val="subscript"/>
        </w:rPr>
        <w:t xml:space="preserve"> </w:t>
      </w:r>
      <w:r>
        <w:t xml:space="preserve"> </w:t>
      </w:r>
    </w:p>
    <w:p w14:paraId="49CFB87E" w14:textId="75BB9EB3" w:rsidR="00F90D0C" w:rsidRDefault="00F90D0C" w:rsidP="00414499">
      <w:r>
        <w:t xml:space="preserve">A </w:t>
      </w:r>
      <w:r w:rsidRPr="00E3284B">
        <w:rPr>
          <w:b/>
        </w:rPr>
        <w:t>cycle</w:t>
      </w:r>
      <w:r>
        <w:t xml:space="preserve"> is a sequence of vertices that start and end in the same vertex, such that each two consecutive vertices in the sequence are adjacent to each other in the graph</w:t>
      </w:r>
      <w:r w:rsidR="00E94976">
        <w:t xml:space="preserve"> </w:t>
      </w:r>
      <w:r w:rsidR="007B685A">
        <w:t>[6]</w:t>
      </w:r>
      <w:r>
        <w:t>.</w:t>
      </w:r>
    </w:p>
    <w:p w14:paraId="63F64B19" w14:textId="38D152CD" w:rsidR="00287591" w:rsidRPr="00132030" w:rsidRDefault="00414499" w:rsidP="00414499">
      <w:r>
        <w:t xml:space="preserve">A </w:t>
      </w:r>
      <w:r w:rsidRPr="00E3284B">
        <w:rPr>
          <w:b/>
        </w:rPr>
        <w:t>path</w:t>
      </w:r>
      <w:r>
        <w:t xml:space="preserve"> in a graph is a list of vertices such that each vertex in t</w:t>
      </w:r>
      <w:r w:rsidR="00B911C8">
        <w:t>he list and its successor in th</w:t>
      </w:r>
      <w:r>
        <w:t xml:space="preserve">e list are connected by an edge in the graph </w:t>
      </w:r>
      <w:r w:rsidR="0005087E">
        <w:t>[25</w:t>
      </w:r>
      <w:r w:rsidR="007B685A">
        <w:t>]</w:t>
      </w:r>
      <w:r>
        <w:t xml:space="preserve">. </w:t>
      </w:r>
      <w:r w:rsidR="00B911C8">
        <w:t xml:space="preserve">A path is normally represented as </w:t>
      </w:r>
      <w:r w:rsidR="00287591">
        <w:t xml:space="preserve">a </w:t>
      </w:r>
      <w:r w:rsidR="00B911C8" w:rsidRPr="00856598">
        <w:rPr>
          <w:i/>
        </w:rPr>
        <w:t>P</w:t>
      </w:r>
      <w:r w:rsidR="00132030">
        <w:rPr>
          <w:i/>
          <w:vertAlign w:val="subscript"/>
        </w:rPr>
        <w:t>n</w:t>
      </w:r>
      <w:r w:rsidR="00B911C8">
        <w:t xml:space="preserve">, where </w:t>
      </w:r>
      <w:r w:rsidR="00132030">
        <w:rPr>
          <w:i/>
        </w:rPr>
        <w:t>n</w:t>
      </w:r>
      <w:r w:rsidR="00B911C8">
        <w:rPr>
          <w:i/>
        </w:rPr>
        <w:t xml:space="preserve"> </w:t>
      </w:r>
      <w:r w:rsidR="00B911C8">
        <w:t xml:space="preserve">is the </w:t>
      </w:r>
      <w:r w:rsidR="00EE1AD4">
        <w:t>number of vertice</w:t>
      </w:r>
      <w:r w:rsidR="00B911C8">
        <w:t>s in the path.</w:t>
      </w:r>
      <w:r w:rsidR="00EE1AD4">
        <w:t xml:space="preserve"> </w:t>
      </w:r>
      <w:r w:rsidR="00E3284B">
        <w:t>The vertices in a path should</w:t>
      </w:r>
      <w:r w:rsidR="00132030">
        <w:t xml:space="preserve"> be distinct</w:t>
      </w:r>
      <w:r w:rsidR="00C64AC7">
        <w:t>.</w:t>
      </w:r>
      <w:r w:rsidR="00B911C8">
        <w:t xml:space="preserve"> </w:t>
      </w:r>
      <w:r w:rsidR="00E3284B">
        <w:t>The length of a path is the number of edges in the path.</w:t>
      </w:r>
      <w:r w:rsidR="00132030">
        <w:t xml:space="preserve"> Hence a </w:t>
      </w:r>
      <w:r w:rsidR="00132030">
        <w:rPr>
          <w:i/>
        </w:rPr>
        <w:t>P</w:t>
      </w:r>
      <w:r w:rsidR="00132030" w:rsidRPr="00132030">
        <w:rPr>
          <w:vertAlign w:val="subscript"/>
        </w:rPr>
        <w:t>n</w:t>
      </w:r>
      <w:r w:rsidR="00132030">
        <w:t xml:space="preserve"> has length </w:t>
      </w:r>
      <m:oMath>
        <m:r>
          <w:rPr>
            <w:rFonts w:ascii="Cambria Math" w:hAnsi="Cambria Math"/>
          </w:rPr>
          <m:t>n-1</m:t>
        </m:r>
      </m:oMath>
      <w:r w:rsidR="00132030">
        <w:t>.</w:t>
      </w:r>
    </w:p>
    <w:p w14:paraId="76E38CCB" w14:textId="7AABE867" w:rsidR="00414499" w:rsidRDefault="00414499" w:rsidP="00414499">
      <w:r>
        <w:t xml:space="preserve">A </w:t>
      </w:r>
      <w:r w:rsidRPr="00E3284B">
        <w:rPr>
          <w:b/>
        </w:rPr>
        <w:t>connected graph</w:t>
      </w:r>
      <w:r>
        <w:t xml:space="preserve"> is a graph in which there exists a path between any two vertices of the graph. If a graph </w:t>
      </w:r>
      <w:r w:rsidRPr="00856598">
        <w:rPr>
          <w:i/>
        </w:rPr>
        <w:t>G</w:t>
      </w:r>
      <w:r>
        <w:t xml:space="preserve"> is not connected, then the maximal connected subgraphs are referred to as the connected components (or simply components) of </w:t>
      </w:r>
      <w:r w:rsidRPr="00856598">
        <w:rPr>
          <w:i/>
        </w:rPr>
        <w:t>G</w:t>
      </w:r>
      <w:r>
        <w:t>. A connected graph has one component. The graph shown in Figure 2.3 below is a disconnected graph</w:t>
      </w:r>
    </w:p>
    <w:p w14:paraId="129D3C56" w14:textId="77777777" w:rsidR="00414499" w:rsidRDefault="00414499" w:rsidP="00414499">
      <w:pPr>
        <w:pStyle w:val="figure"/>
      </w:pPr>
      <w:r>
        <w:rPr>
          <w:noProof/>
        </w:rPr>
        <w:drawing>
          <wp:inline distT="0" distB="0" distL="0" distR="0" wp14:anchorId="7667E6C9" wp14:editId="6CF660C3">
            <wp:extent cx="3714750" cy="20854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14750" cy="2085474"/>
                    </a:xfrm>
                    <a:prstGeom prst="rect">
                      <a:avLst/>
                    </a:prstGeom>
                  </pic:spPr>
                </pic:pic>
              </a:graphicData>
            </a:graphic>
          </wp:inline>
        </w:drawing>
      </w:r>
    </w:p>
    <w:p w14:paraId="35207AFF" w14:textId="43DB6D7D" w:rsidR="00414499" w:rsidRDefault="00414499" w:rsidP="00414499">
      <w:pPr>
        <w:pStyle w:val="figurecaption"/>
      </w:pPr>
      <w:r>
        <w:t xml:space="preserve">Figure 2.3: A disconnected graph with two components (taken from </w:t>
      </w:r>
      <w:r w:rsidR="0005087E">
        <w:t>[22</w:t>
      </w:r>
      <w:r w:rsidR="007B685A">
        <w:t>]</w:t>
      </w:r>
      <w:r>
        <w:t>)</w:t>
      </w:r>
    </w:p>
    <w:p w14:paraId="3A1B549D" w14:textId="7DAA45A1" w:rsidR="00414499" w:rsidRDefault="00414499" w:rsidP="00414499">
      <w:r>
        <w:t xml:space="preserve">A graph may have an edge whose end vertices are identical. Such an edge is called a </w:t>
      </w:r>
      <w:r w:rsidRPr="00E3284B">
        <w:rPr>
          <w:b/>
        </w:rPr>
        <w:t>self-loop</w:t>
      </w:r>
      <w:r>
        <w:t xml:space="preserve"> </w:t>
      </w:r>
      <w:r w:rsidR="0005087E">
        <w:t>[22</w:t>
      </w:r>
      <w:r w:rsidR="007B685A">
        <w:t>]</w:t>
      </w:r>
      <w:r>
        <w:t xml:space="preserve">.  A graph may also have more than one edge being associated with a given pair of vertices. Such edges are known as </w:t>
      </w:r>
      <w:r w:rsidRPr="009D1E1B">
        <w:rPr>
          <w:b/>
        </w:rPr>
        <w:t>parallel</w:t>
      </w:r>
      <w:r>
        <w:t xml:space="preserve"> edges. A simple graph is a graph that does not have self-loops or parallel edges </w:t>
      </w:r>
      <w:r w:rsidR="0005087E">
        <w:t>[22</w:t>
      </w:r>
      <w:r w:rsidR="007B685A">
        <w:t>]</w:t>
      </w:r>
      <w:r>
        <w:t>.</w:t>
      </w:r>
    </w:p>
    <w:p w14:paraId="4589EBEB" w14:textId="559D7E1E" w:rsidR="00414499" w:rsidRDefault="00414499" w:rsidP="00414499">
      <w:r>
        <w:lastRenderedPageBreak/>
        <w:t xml:space="preserve">A </w:t>
      </w:r>
      <w:r w:rsidRPr="00E3284B">
        <w:rPr>
          <w:b/>
        </w:rPr>
        <w:t>complete graph</w:t>
      </w:r>
      <w:r>
        <w:t xml:space="preserve"> is a simple graph in which each pair of distinct vertices has an edge between them </w:t>
      </w:r>
      <w:r w:rsidR="0005087E">
        <w:t>[22</w:t>
      </w:r>
      <w:r w:rsidR="007B685A">
        <w:t>]</w:t>
      </w:r>
      <w:r>
        <w:t xml:space="preserve">. In a complete graph with </w:t>
      </w:r>
      <w:r>
        <w:rPr>
          <w:i/>
        </w:rPr>
        <w:t>n</w:t>
      </w:r>
      <w:r>
        <w:t xml:space="preserve"> vertices, the number of edges </w:t>
      </w:r>
      <w:r>
        <w:rPr>
          <w:i/>
        </w:rPr>
        <w:t>m</w:t>
      </w:r>
      <w:r>
        <w:t xml:space="preserve"> = </w:t>
      </w:r>
      <w:r>
        <w:rPr>
          <w:i/>
        </w:rPr>
        <w:t xml:space="preserve">n*(n-1)/2. </w:t>
      </w:r>
      <w:r>
        <w:t xml:space="preserve">A </w:t>
      </w:r>
      <w:r w:rsidRPr="00E3284B">
        <w:rPr>
          <w:b/>
        </w:rPr>
        <w:t>clique</w:t>
      </w:r>
      <w:r>
        <w:t xml:space="preserve"> of a graph</w:t>
      </w:r>
      <w:r w:rsidR="00856598">
        <w:t>,</w:t>
      </w:r>
      <w:r>
        <w:t xml:space="preserve"> </w:t>
      </w:r>
      <w:r w:rsidRPr="00856598">
        <w:rPr>
          <w:i/>
        </w:rPr>
        <w:t>G</w:t>
      </w:r>
      <w:r w:rsidR="00856598">
        <w:rPr>
          <w:i/>
        </w:rPr>
        <w:t>,</w:t>
      </w:r>
      <w:r>
        <w:t xml:space="preserve"> is a complete subgraph of </w:t>
      </w:r>
      <w:r w:rsidRPr="00856598">
        <w:rPr>
          <w:i/>
        </w:rPr>
        <w:t>G</w:t>
      </w:r>
      <w:r>
        <w:t xml:space="preserve">. A </w:t>
      </w:r>
      <w:r w:rsidRPr="00856598">
        <w:rPr>
          <w:i/>
        </w:rPr>
        <w:t>K</w:t>
      </w:r>
      <w:r w:rsidR="00856598">
        <w:rPr>
          <w:i/>
          <w:vertAlign w:val="subscript"/>
        </w:rPr>
        <w:t>l</w:t>
      </w:r>
      <w:r>
        <w:rPr>
          <w:vertAlign w:val="subscript"/>
        </w:rPr>
        <w:t xml:space="preserve"> </w:t>
      </w:r>
      <w:r>
        <w:t xml:space="preserve">graph is a complete graph with </w:t>
      </w:r>
      <w:r w:rsidR="00856598">
        <w:rPr>
          <w:i/>
        </w:rPr>
        <w:t>l</w:t>
      </w:r>
      <w:r>
        <w:rPr>
          <w:i/>
        </w:rPr>
        <w:t xml:space="preserve"> </w:t>
      </w:r>
      <w:r>
        <w:t xml:space="preserve">vertices. </w:t>
      </w:r>
    </w:p>
    <w:p w14:paraId="572C6AE4" w14:textId="77777777" w:rsidR="00414499" w:rsidRDefault="00414499" w:rsidP="00414499">
      <w:pPr>
        <w:pStyle w:val="figure"/>
      </w:pPr>
      <w:r>
        <w:rPr>
          <w:noProof/>
        </w:rPr>
        <w:drawing>
          <wp:inline distT="0" distB="0" distL="0" distR="0" wp14:anchorId="26175CC1" wp14:editId="694E0FDC">
            <wp:extent cx="4410075" cy="1009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410075" cy="1009650"/>
                    </a:xfrm>
                    <a:prstGeom prst="rect">
                      <a:avLst/>
                    </a:prstGeom>
                  </pic:spPr>
                </pic:pic>
              </a:graphicData>
            </a:graphic>
          </wp:inline>
        </w:drawing>
      </w:r>
    </w:p>
    <w:p w14:paraId="5E0D8278" w14:textId="05E616CF" w:rsidR="00414499" w:rsidRPr="000764E9" w:rsidRDefault="00414499" w:rsidP="00414499">
      <w:pPr>
        <w:pStyle w:val="figurecaption"/>
      </w:pPr>
      <w:r>
        <w:t xml:space="preserve">Figure 2.4: Complete graphs </w:t>
      </w:r>
      <w:r>
        <w:rPr>
          <w:i/>
        </w:rPr>
        <w:t>K</w:t>
      </w:r>
      <w:r>
        <w:rPr>
          <w:i/>
          <w:vertAlign w:val="subscript"/>
        </w:rPr>
        <w:t>1</w:t>
      </w:r>
      <w:r>
        <w:rPr>
          <w:i/>
        </w:rPr>
        <w:t>, K</w:t>
      </w:r>
      <w:r>
        <w:rPr>
          <w:i/>
          <w:vertAlign w:val="subscript"/>
        </w:rPr>
        <w:t>2</w:t>
      </w:r>
      <w:r>
        <w:rPr>
          <w:i/>
        </w:rPr>
        <w:t>, K</w:t>
      </w:r>
      <w:r>
        <w:rPr>
          <w:i/>
          <w:vertAlign w:val="subscript"/>
        </w:rPr>
        <w:t>3</w:t>
      </w:r>
      <w:r>
        <w:rPr>
          <w:i/>
        </w:rPr>
        <w:t xml:space="preserve">, </w:t>
      </w:r>
      <w:r w:rsidR="00236D77">
        <w:rPr>
          <w:i/>
        </w:rPr>
        <w:t xml:space="preserve">and K4 (taken from </w:t>
      </w:r>
      <w:r w:rsidR="0005087E">
        <w:rPr>
          <w:i/>
        </w:rPr>
        <w:t>[22</w:t>
      </w:r>
      <w:r w:rsidR="007B685A">
        <w:rPr>
          <w:i/>
        </w:rPr>
        <w:t>]</w:t>
      </w:r>
    </w:p>
    <w:p w14:paraId="47532709" w14:textId="5FE7CBE8" w:rsidR="00414499" w:rsidRDefault="00414499" w:rsidP="00414499">
      <w:pPr>
        <w:rPr>
          <w:rFonts w:cs="Cambria Math"/>
          <w:lang w:val="en-GB"/>
        </w:rPr>
      </w:pPr>
      <w:r>
        <w:t xml:space="preserve">The </w:t>
      </w:r>
      <w:r w:rsidRPr="00E3284B">
        <w:rPr>
          <w:b/>
        </w:rPr>
        <w:t>neighbourhood</w:t>
      </w:r>
      <w:r>
        <w:t xml:space="preserve"> of a vertex </w:t>
      </w:r>
      <w:r>
        <w:rPr>
          <w:i/>
        </w:rPr>
        <w:t xml:space="preserve">v </w:t>
      </w:r>
      <w:r>
        <w:t xml:space="preserve">of graph </w:t>
      </w:r>
      <w:r w:rsidRPr="00A87C46">
        <w:rPr>
          <w:i/>
        </w:rPr>
        <w:t>G</w:t>
      </w:r>
      <w:r>
        <w:t xml:space="preserve"> is a graph </w:t>
      </w:r>
      <w:r>
        <w:rPr>
          <w:i/>
        </w:rPr>
        <w:t>N</w:t>
      </w:r>
      <w:r w:rsidRPr="005D46D0">
        <w:t>(</w:t>
      </w:r>
      <w:r>
        <w:rPr>
          <w:i/>
        </w:rPr>
        <w:t>v</w:t>
      </w:r>
      <w:r w:rsidRPr="005D46D0">
        <w:t>)</w:t>
      </w:r>
      <w:r>
        <w:rPr>
          <w:i/>
        </w:rPr>
        <w:t xml:space="preserve"> </w:t>
      </w:r>
      <w:r>
        <w:t xml:space="preserve">induced by the vertices adjacent to </w:t>
      </w:r>
      <w:r>
        <w:rPr>
          <w:i/>
        </w:rPr>
        <w:t>v</w:t>
      </w:r>
      <w:r>
        <w:t xml:space="preserve">. The closed neighbourhood of vertex </w:t>
      </w:r>
      <w:r>
        <w:rPr>
          <w:i/>
        </w:rPr>
        <w:t xml:space="preserve">v </w:t>
      </w:r>
      <w:r>
        <w:t xml:space="preserve">is a graph </w:t>
      </w:r>
      <w:r>
        <w:rPr>
          <w:i/>
        </w:rPr>
        <w:t>N</w:t>
      </w:r>
      <w:r w:rsidRPr="005D46D0">
        <w:t>[</w:t>
      </w:r>
      <w:r>
        <w:rPr>
          <w:i/>
        </w:rPr>
        <w:t>v</w:t>
      </w:r>
      <w:r w:rsidRPr="005D46D0">
        <w:t>]</w:t>
      </w:r>
      <w:r>
        <w:rPr>
          <w:i/>
        </w:rPr>
        <w:t xml:space="preserve"> </w:t>
      </w:r>
      <w:r>
        <w:t xml:space="preserve">such that </w:t>
      </w:r>
      <w:r>
        <w:rPr>
          <w:i/>
        </w:rPr>
        <w:t>N</w:t>
      </w:r>
      <w:r w:rsidRPr="005D46D0">
        <w:t>[</w:t>
      </w:r>
      <w:r>
        <w:rPr>
          <w:i/>
        </w:rPr>
        <w:t>v</w:t>
      </w:r>
      <w:r w:rsidRPr="005D46D0">
        <w:t>]</w:t>
      </w:r>
      <w:r>
        <w:t xml:space="preserve"> = {</w:t>
      </w:r>
      <w:r>
        <w:rPr>
          <w:i/>
        </w:rPr>
        <w:t>v</w:t>
      </w:r>
      <w:r>
        <w:t xml:space="preserve">} </w:t>
      </w:r>
      <w:r w:rsidRPr="00867EE1">
        <w:rPr>
          <w:rFonts w:ascii="Cambria Math" w:hAnsi="Cambria Math" w:cs="Cambria Math"/>
          <w:lang w:val="en-GB"/>
        </w:rPr>
        <w:t>∪</w:t>
      </w:r>
      <w:r>
        <w:rPr>
          <w:rFonts w:ascii="Cambria Math" w:hAnsi="Cambria Math" w:cs="Cambria Math"/>
          <w:lang w:val="en-GB"/>
        </w:rPr>
        <w:t xml:space="preserve"> </w:t>
      </w:r>
      <w:r w:rsidRPr="00867EE1">
        <w:rPr>
          <w:rFonts w:cs="Cambria Math"/>
          <w:i/>
          <w:lang w:val="en-GB"/>
        </w:rPr>
        <w:t>N</w:t>
      </w:r>
      <w:r w:rsidRPr="00867EE1">
        <w:rPr>
          <w:rFonts w:cs="Cambria Math"/>
          <w:lang w:val="en-GB"/>
        </w:rPr>
        <w:t>(</w:t>
      </w:r>
      <w:r w:rsidRPr="00867EE1">
        <w:rPr>
          <w:rFonts w:cs="Cambria Math"/>
          <w:i/>
          <w:lang w:val="en-GB"/>
        </w:rPr>
        <w:t>v</w:t>
      </w:r>
      <w:r w:rsidRPr="00867EE1">
        <w:rPr>
          <w:rFonts w:cs="Cambria Math"/>
          <w:lang w:val="en-GB"/>
        </w:rPr>
        <w:t>)</w:t>
      </w:r>
      <w:r w:rsidR="00A87C46">
        <w:rPr>
          <w:rFonts w:cs="Cambria Math"/>
          <w:lang w:val="en-GB"/>
        </w:rPr>
        <w:t xml:space="preserve"> </w:t>
      </w:r>
      <w:r w:rsidR="0005087E">
        <w:t>[11</w:t>
      </w:r>
      <w:r w:rsidR="007B685A">
        <w:t>]</w:t>
      </w:r>
      <w:r>
        <w:rPr>
          <w:rFonts w:cs="Cambria Math"/>
          <w:lang w:val="en-GB"/>
        </w:rPr>
        <w:t xml:space="preserve">. </w:t>
      </w:r>
    </w:p>
    <w:p w14:paraId="663EC6FF" w14:textId="741EACD9" w:rsidR="00D12C30" w:rsidRPr="00D12C30" w:rsidRDefault="00D12C30" w:rsidP="00414499">
      <w:pPr>
        <w:rPr>
          <w:rFonts w:cs="Cambria Math"/>
          <w:lang w:val="en-GB"/>
        </w:rPr>
      </w:pPr>
      <w:r>
        <w:rPr>
          <w:rFonts w:cs="Cambria Math"/>
          <w:lang w:val="en-GB"/>
        </w:rPr>
        <w:t xml:space="preserve">The </w:t>
      </w:r>
      <w:r w:rsidRPr="00E3284B">
        <w:rPr>
          <w:rFonts w:cs="Cambria Math"/>
          <w:b/>
          <w:lang w:val="en-GB"/>
        </w:rPr>
        <w:t>complement graph</w:t>
      </w:r>
      <w:r>
        <w:rPr>
          <w:rFonts w:cs="Cambria Math"/>
          <w:lang w:val="en-GB"/>
        </w:rPr>
        <w:t xml:space="preserve">, </w:t>
      </w:r>
      <w:r>
        <w:rPr>
          <w:rFonts w:cs="Cambria Math"/>
          <w:lang w:val="en-GB"/>
        </w:rPr>
        <w:softHyphen/>
      </w:r>
      <m:oMath>
        <m:acc>
          <m:accPr>
            <m:chr m:val="̅"/>
            <m:ctrlPr>
              <w:rPr>
                <w:rFonts w:ascii="Cambria Math" w:hAnsi="Cambria Math" w:cs="Cambria Math"/>
                <w:i/>
                <w:lang w:val="en-GB"/>
              </w:rPr>
            </m:ctrlPr>
          </m:accPr>
          <m:e>
            <m:r>
              <w:rPr>
                <w:rFonts w:ascii="Cambria Math" w:hAnsi="Cambria Math" w:cs="Cambria Math"/>
                <w:lang w:val="en-GB"/>
              </w:rPr>
              <m:t>G</m:t>
            </m:r>
          </m:e>
        </m:acc>
      </m:oMath>
      <w:r>
        <w:rPr>
          <w:rFonts w:cs="Cambria Math"/>
          <w:lang w:val="en-GB"/>
        </w:rPr>
        <w:t xml:space="preserve">, of a graph, </w:t>
      </w:r>
      <m:oMath>
        <m:r>
          <w:rPr>
            <w:rFonts w:ascii="Cambria Math" w:hAnsi="Cambria Math" w:cs="Cambria Math"/>
            <w:lang w:val="en-GB"/>
          </w:rPr>
          <m:t>G,</m:t>
        </m:r>
      </m:oMath>
      <w:r>
        <w:rPr>
          <w:rFonts w:cs="Cambria Math"/>
          <w:lang w:val="en-GB"/>
        </w:rPr>
        <w:t xml:space="preserve"> is a graph with the same vertex set as </w:t>
      </w:r>
      <w:r>
        <w:rPr>
          <w:rFonts w:cs="Cambria Math"/>
          <w:i/>
          <w:lang w:val="en-GB"/>
        </w:rPr>
        <w:t>G</w:t>
      </w:r>
      <w:r>
        <w:rPr>
          <w:rFonts w:cs="Cambria Math"/>
          <w:lang w:val="en-GB"/>
        </w:rPr>
        <w:t xml:space="preserve"> such that two vertices </w:t>
      </w:r>
      <w:r w:rsidRPr="00D12C30">
        <w:rPr>
          <w:rFonts w:cs="Cambria Math"/>
          <w:i/>
          <w:lang w:val="en-GB"/>
        </w:rPr>
        <w:t>u</w:t>
      </w:r>
      <w:r>
        <w:rPr>
          <w:rFonts w:cs="Cambria Math"/>
          <w:lang w:val="en-GB"/>
        </w:rPr>
        <w:t xml:space="preserve"> and </w:t>
      </w:r>
      <w:r w:rsidRPr="00D12C30">
        <w:rPr>
          <w:rFonts w:cs="Cambria Math"/>
          <w:i/>
          <w:lang w:val="en-GB"/>
        </w:rPr>
        <w:t>v</w:t>
      </w:r>
      <w:r>
        <w:rPr>
          <w:rFonts w:cs="Cambria Math"/>
          <w:lang w:val="en-GB"/>
        </w:rPr>
        <w:t xml:space="preserve"> are adjacent in </w:t>
      </w:r>
      <w:r>
        <w:rPr>
          <w:rFonts w:cs="Cambria Math"/>
          <w:lang w:val="en-GB"/>
        </w:rPr>
        <w:softHyphen/>
      </w:r>
      <m:oMath>
        <m:acc>
          <m:accPr>
            <m:chr m:val="̅"/>
            <m:ctrlPr>
              <w:rPr>
                <w:rFonts w:ascii="Cambria Math" w:hAnsi="Cambria Math" w:cs="Cambria Math"/>
                <w:i/>
                <w:lang w:val="en-GB"/>
              </w:rPr>
            </m:ctrlPr>
          </m:accPr>
          <m:e>
            <m:r>
              <w:rPr>
                <w:rFonts w:ascii="Cambria Math" w:hAnsi="Cambria Math" w:cs="Cambria Math"/>
                <w:lang w:val="en-GB"/>
              </w:rPr>
              <m:t>G</m:t>
            </m:r>
          </m:e>
        </m:acc>
      </m:oMath>
      <w:r>
        <w:rPr>
          <w:rFonts w:cs="Cambria Math"/>
          <w:lang w:val="en-GB"/>
        </w:rPr>
        <w:t xml:space="preserve"> precisely when they are </w:t>
      </w:r>
      <w:r w:rsidR="00426A01">
        <w:rPr>
          <w:rFonts w:cs="Cambria Math"/>
          <w:lang w:val="en-GB"/>
        </w:rPr>
        <w:t>not adjacent</w:t>
      </w:r>
      <w:r>
        <w:rPr>
          <w:rFonts w:cs="Cambria Math"/>
          <w:lang w:val="en-GB"/>
        </w:rPr>
        <w:t xml:space="preserve"> in </w:t>
      </w:r>
      <w:r>
        <w:rPr>
          <w:rFonts w:cs="Cambria Math"/>
          <w:i/>
          <w:lang w:val="en-GB"/>
        </w:rPr>
        <w:t>G</w:t>
      </w:r>
      <w:r w:rsidR="0007414F">
        <w:rPr>
          <w:rFonts w:cs="Cambria Math"/>
          <w:i/>
          <w:lang w:val="en-GB"/>
        </w:rPr>
        <w:t xml:space="preserve"> </w:t>
      </w:r>
      <w:r w:rsidR="0005087E">
        <w:rPr>
          <w:rFonts w:cs="Cambria Math"/>
          <w:lang w:val="en-GB"/>
        </w:rPr>
        <w:t>[22</w:t>
      </w:r>
      <w:r w:rsidR="007B685A">
        <w:rPr>
          <w:rFonts w:cs="Cambria Math"/>
          <w:lang w:val="en-GB"/>
        </w:rPr>
        <w:t>]</w:t>
      </w:r>
      <w:r>
        <w:rPr>
          <w:rFonts w:cs="Cambria Math"/>
          <w:lang w:val="en-GB"/>
        </w:rPr>
        <w:t>.</w:t>
      </w:r>
    </w:p>
    <w:p w14:paraId="5C0D5E42" w14:textId="37FE2AC0" w:rsidR="00414499" w:rsidRDefault="00414499" w:rsidP="00414499">
      <w:pPr>
        <w:rPr>
          <w:rFonts w:cs="Cambria Math"/>
          <w:lang w:val="en-GB"/>
        </w:rPr>
      </w:pPr>
      <w:r>
        <w:rPr>
          <w:rFonts w:cs="Cambria Math"/>
          <w:lang w:val="en-GB"/>
        </w:rPr>
        <w:t xml:space="preserve">The </w:t>
      </w:r>
      <w:r w:rsidRPr="00E3284B">
        <w:rPr>
          <w:rFonts w:cs="Cambria Math"/>
          <w:b/>
          <w:lang w:val="en-GB"/>
        </w:rPr>
        <w:t>arboricity</w:t>
      </w:r>
      <w:r>
        <w:rPr>
          <w:rFonts w:cs="Cambria Math"/>
          <w:lang w:val="en-GB"/>
        </w:rPr>
        <w:t xml:space="preserve">, </w:t>
      </w:r>
      <m:oMath>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r>
          <w:rPr>
            <w:rFonts w:ascii="Cambria Math" w:hAnsi="Cambria Math" w:cs="Cambria Math"/>
            <w:lang w:val="en-GB"/>
          </w:rPr>
          <m:t>,</m:t>
        </m:r>
      </m:oMath>
      <w:r>
        <w:rPr>
          <w:rFonts w:cs="Cambria Math"/>
          <w:lang w:val="en-GB"/>
        </w:rPr>
        <w:t xml:space="preserve"> of a graph </w:t>
      </w:r>
      <w:r w:rsidRPr="00065428">
        <w:rPr>
          <w:rFonts w:cs="Cambria Math"/>
          <w:i/>
          <w:lang w:val="en-GB"/>
        </w:rPr>
        <w:t>G</w:t>
      </w:r>
      <w:r>
        <w:rPr>
          <w:rFonts w:cs="Cambria Math"/>
          <w:lang w:val="en-GB"/>
        </w:rPr>
        <w:t xml:space="preserve"> is the minimum number of edge-disjoint spanning forests </w:t>
      </w:r>
      <w:r w:rsidR="005A548C">
        <w:rPr>
          <w:rFonts w:cs="Cambria Math"/>
          <w:lang w:val="en-GB"/>
        </w:rPr>
        <w:t xml:space="preserve">whose union is </w:t>
      </w:r>
      <w:r w:rsidR="005A548C" w:rsidRPr="005A548C">
        <w:rPr>
          <w:rFonts w:cs="Cambria Math"/>
          <w:i/>
          <w:lang w:val="en-GB"/>
        </w:rPr>
        <w:t>G</w:t>
      </w:r>
      <w:r>
        <w:rPr>
          <w:rFonts w:cs="Cambria Math"/>
          <w:i/>
          <w:lang w:val="en-GB"/>
        </w:rPr>
        <w:t xml:space="preserve">. </w:t>
      </w:r>
      <w:r w:rsidR="000A4F63">
        <w:rPr>
          <w:rFonts w:cs="Cambria Math"/>
          <w:lang w:val="en-GB"/>
        </w:rPr>
        <w:t>The term “</w:t>
      </w:r>
      <w:r w:rsidR="005A548C">
        <w:rPr>
          <w:rFonts w:cs="Cambria Math"/>
          <w:lang w:val="en-GB"/>
        </w:rPr>
        <w:t xml:space="preserve">edge-disjoint </w:t>
      </w:r>
      <w:r w:rsidR="000A4F63">
        <w:rPr>
          <w:rFonts w:cs="Cambria Math"/>
          <w:lang w:val="en-GB"/>
        </w:rPr>
        <w:t>spanning</w:t>
      </w:r>
      <w:r w:rsidR="005A548C">
        <w:rPr>
          <w:rFonts w:cs="Cambria Math"/>
          <w:lang w:val="en-GB"/>
        </w:rPr>
        <w:t xml:space="preserve"> forests</w:t>
      </w:r>
      <w:r w:rsidR="000A4F63">
        <w:rPr>
          <w:rFonts w:cs="Cambria Math"/>
          <w:lang w:val="en-GB"/>
        </w:rPr>
        <w:t xml:space="preserve">” means that each of the </w:t>
      </w:r>
      <w:r w:rsidR="00237B2B">
        <w:rPr>
          <w:rFonts w:cs="Cambria Math"/>
          <w:lang w:val="en-GB"/>
        </w:rPr>
        <w:t>forests</w:t>
      </w:r>
      <w:r w:rsidR="000A4F63">
        <w:rPr>
          <w:rFonts w:cs="Cambria Math"/>
          <w:lang w:val="en-GB"/>
        </w:rPr>
        <w:t xml:space="preserve"> into which </w:t>
      </w:r>
      <w:r w:rsidR="000A4F63" w:rsidRPr="000A4F63">
        <w:rPr>
          <w:rFonts w:cs="Cambria Math"/>
          <w:i/>
          <w:lang w:val="en-GB"/>
        </w:rPr>
        <w:t>G</w:t>
      </w:r>
      <w:r w:rsidR="000A4F63">
        <w:rPr>
          <w:rFonts w:cs="Cambria Math"/>
          <w:i/>
          <w:lang w:val="en-GB"/>
        </w:rPr>
        <w:t xml:space="preserve"> </w:t>
      </w:r>
      <w:r w:rsidR="00237B2B">
        <w:rPr>
          <w:rFonts w:cs="Cambria Math"/>
          <w:lang w:val="en-GB"/>
        </w:rPr>
        <w:t>can be</w:t>
      </w:r>
      <w:r w:rsidR="005A548C">
        <w:rPr>
          <w:rFonts w:cs="Cambria Math"/>
          <w:lang w:val="en-GB"/>
        </w:rPr>
        <w:t xml:space="preserve"> decomposed</w:t>
      </w:r>
      <w:r w:rsidR="000A4F63">
        <w:rPr>
          <w:rFonts w:cs="Cambria Math"/>
          <w:lang w:val="en-GB"/>
        </w:rPr>
        <w:t xml:space="preserve"> </w:t>
      </w:r>
      <w:r w:rsidR="00961B81">
        <w:rPr>
          <w:rFonts w:cs="Cambria Math"/>
          <w:lang w:val="en-GB"/>
        </w:rPr>
        <w:t>has</w:t>
      </w:r>
      <w:r w:rsidR="005A548C">
        <w:rPr>
          <w:rFonts w:cs="Cambria Math"/>
          <w:lang w:val="en-GB"/>
        </w:rPr>
        <w:t xml:space="preserve"> exactly</w:t>
      </w:r>
      <w:r w:rsidR="00961B81">
        <w:rPr>
          <w:rFonts w:cs="Cambria Math"/>
          <w:lang w:val="en-GB"/>
        </w:rPr>
        <w:t xml:space="preserve"> the same vertex set as </w:t>
      </w:r>
      <w:r w:rsidR="000A4F63" w:rsidRPr="000A4F63">
        <w:rPr>
          <w:rFonts w:cs="Cambria Math"/>
          <w:i/>
          <w:lang w:val="en-GB"/>
        </w:rPr>
        <w:t>G</w:t>
      </w:r>
      <w:r w:rsidR="005A548C">
        <w:rPr>
          <w:rFonts w:cs="Cambria Math"/>
          <w:i/>
          <w:lang w:val="en-GB"/>
        </w:rPr>
        <w:t xml:space="preserve"> </w:t>
      </w:r>
      <w:r w:rsidR="005A548C">
        <w:rPr>
          <w:rFonts w:cs="Cambria Math"/>
          <w:lang w:val="en-GB"/>
        </w:rPr>
        <w:t>but the edge sets differ among the forests</w:t>
      </w:r>
      <w:r w:rsidR="000A4F63">
        <w:rPr>
          <w:rFonts w:cs="Cambria Math"/>
          <w:lang w:val="en-GB"/>
        </w:rPr>
        <w:t xml:space="preserve">. </w:t>
      </w:r>
      <w:r w:rsidRPr="000A4F63">
        <w:rPr>
          <w:rFonts w:cs="Cambria Math"/>
          <w:lang w:val="en-GB"/>
        </w:rPr>
        <w:t>An</w:t>
      </w:r>
      <w:r>
        <w:rPr>
          <w:rFonts w:cs="Cambria Math"/>
          <w:lang w:val="en-GB"/>
        </w:rPr>
        <w:t xml:space="preserve"> acyclic graph has an arboricity of 1. The maximum arboricity of a planar graph is 3. </w:t>
      </w:r>
      <w:r w:rsidR="0007309C">
        <w:rPr>
          <w:rFonts w:cs="Cambria Math"/>
          <w:lang w:val="en-GB"/>
        </w:rPr>
        <w:t xml:space="preserve">A planar graph is a graph which can be drawn such that there is no intersection between any two of its edges </w:t>
      </w:r>
      <w:r w:rsidR="0005087E">
        <w:rPr>
          <w:rFonts w:cs="Cambria Math"/>
          <w:lang w:val="en-GB"/>
        </w:rPr>
        <w:t>[22</w:t>
      </w:r>
      <w:r w:rsidR="007B685A">
        <w:rPr>
          <w:rFonts w:cs="Cambria Math"/>
          <w:lang w:val="en-GB"/>
        </w:rPr>
        <w:t>]</w:t>
      </w:r>
      <w:r w:rsidR="0007309C">
        <w:rPr>
          <w:rFonts w:cs="Cambria Math"/>
          <w:lang w:val="en-GB"/>
        </w:rPr>
        <w:t xml:space="preserve">. </w:t>
      </w:r>
      <w:r>
        <w:rPr>
          <w:rFonts w:cs="Cambria Math"/>
          <w:lang w:val="en-GB"/>
        </w:rPr>
        <w:t xml:space="preserve">A complete graph with </w:t>
      </w:r>
      <w:r>
        <w:rPr>
          <w:rFonts w:cs="Cambria Math"/>
          <w:i/>
          <w:lang w:val="en-GB"/>
        </w:rPr>
        <w:t xml:space="preserve">n </w:t>
      </w:r>
      <w:r>
        <w:rPr>
          <w:rFonts w:cs="Cambria Math"/>
          <w:lang w:val="en-GB"/>
        </w:rPr>
        <w:t xml:space="preserve">vertices has an arboricity equal to </w:t>
      </w:r>
      <m:oMath>
        <m:f>
          <m:fPr>
            <m:type m:val="lin"/>
            <m:ctrlPr>
              <w:rPr>
                <w:rFonts w:ascii="Cambria Math" w:hAnsi="Cambria Math" w:cs="Cambria Math"/>
                <w:i/>
                <w:lang w:val="en-GB"/>
              </w:rPr>
            </m:ctrlPr>
          </m:fPr>
          <m:num>
            <m:r>
              <w:rPr>
                <w:rFonts w:ascii="Cambria Math" w:hAnsi="Cambria Math" w:cs="Cambria Math"/>
                <w:lang w:val="en-GB"/>
              </w:rPr>
              <m:t>n</m:t>
            </m:r>
          </m:num>
          <m:den>
            <m:r>
              <w:rPr>
                <w:rFonts w:ascii="Cambria Math" w:hAnsi="Cambria Math" w:cs="Cambria Math"/>
                <w:lang w:val="en-GB"/>
              </w:rPr>
              <m:t>2</m:t>
            </m:r>
          </m:den>
        </m:f>
      </m:oMath>
      <w:r>
        <w:rPr>
          <w:rFonts w:cs="Cambria Math"/>
          <w:lang w:val="en-GB"/>
        </w:rPr>
        <w:t xml:space="preserve">. A graph </w:t>
      </w:r>
      <w:r>
        <w:rPr>
          <w:rFonts w:cs="Cambria Math"/>
          <w:i/>
          <w:lang w:val="en-GB"/>
        </w:rPr>
        <w:t xml:space="preserve">G </w:t>
      </w:r>
      <w:r>
        <w:rPr>
          <w:rFonts w:cs="Cambria Math"/>
          <w:lang w:val="en-GB"/>
        </w:rPr>
        <w:t xml:space="preserve">with </w:t>
      </w:r>
      <w:r>
        <w:rPr>
          <w:rFonts w:cs="Cambria Math"/>
          <w:i/>
          <w:lang w:val="en-GB"/>
        </w:rPr>
        <w:t xml:space="preserve">n </w:t>
      </w:r>
      <w:r>
        <w:rPr>
          <w:rFonts w:cs="Cambria Math"/>
          <w:lang w:val="en-GB"/>
        </w:rPr>
        <w:t>vertices</w:t>
      </w:r>
      <w:r w:rsidR="00A219EB">
        <w:rPr>
          <w:rFonts w:cs="Cambria Math"/>
          <w:lang w:val="en-GB"/>
        </w:rPr>
        <w:t xml:space="preserve"> where</w:t>
      </w:r>
      <m:oMath>
        <m:r>
          <w:rPr>
            <w:rFonts w:ascii="Cambria Math" w:hAnsi="Cambria Math" w:cs="Cambria Math"/>
            <w:lang w:val="en-GB"/>
          </w:rPr>
          <m:t xml:space="preserve"> n&gt;1</m:t>
        </m:r>
      </m:oMath>
      <w:r>
        <w:rPr>
          <w:rFonts w:cs="Cambria Math"/>
          <w:lang w:val="en-GB"/>
        </w:rPr>
        <w:t xml:space="preserve"> and m edges and </w:t>
      </w:r>
      <w:r w:rsidRPr="00594BAA">
        <w:rPr>
          <w:rFonts w:cs="Cambria Math"/>
          <w:i/>
          <w:lang w:val="en-GB"/>
        </w:rPr>
        <w:t>m</w:t>
      </w:r>
      <w:r w:rsidRPr="002E11B0">
        <w:rPr>
          <w:rFonts w:cs="Cambria Math"/>
          <w:vertAlign w:val="subscript"/>
          <w:lang w:val="en-GB"/>
        </w:rPr>
        <w:t>p</w:t>
      </w:r>
      <w:r>
        <w:rPr>
          <w:rFonts w:cs="Cambria Math"/>
          <w:lang w:val="en-GB"/>
        </w:rPr>
        <w:t xml:space="preserve"> being the maximum number of edges in any subgraph of </w:t>
      </w:r>
      <w:r w:rsidRPr="00A219EB">
        <w:rPr>
          <w:rFonts w:cs="Cambria Math"/>
          <w:i/>
          <w:lang w:val="en-GB"/>
        </w:rPr>
        <w:t>G</w:t>
      </w:r>
      <w:r>
        <w:rPr>
          <w:rFonts w:cs="Cambria Math"/>
          <w:lang w:val="en-GB"/>
        </w:rPr>
        <w:t xml:space="preserve"> with </w:t>
      </w:r>
      <w:r w:rsidRPr="00A219EB">
        <w:rPr>
          <w:rFonts w:cs="Cambria Math"/>
          <w:i/>
          <w:lang w:val="en-GB"/>
        </w:rPr>
        <w:t>p</w:t>
      </w:r>
      <w:r>
        <w:rPr>
          <w:rFonts w:cs="Cambria Math"/>
          <w:lang w:val="en-GB"/>
        </w:rPr>
        <w:t xml:space="preserve"> vertices has an arboricity given </w:t>
      </w:r>
      <w:r w:rsidR="008310F0">
        <w:rPr>
          <w:rFonts w:cs="Cambria Math"/>
          <w:lang w:val="en-GB"/>
        </w:rPr>
        <w:t>in Equation 2.1</w:t>
      </w:r>
      <w:r>
        <w:rPr>
          <w:rFonts w:cs="Cambria Math"/>
          <w:lang w:val="en-GB"/>
        </w:rPr>
        <w:t xml:space="preserve"> </w:t>
      </w:r>
      <w:r w:rsidR="0005087E">
        <w:rPr>
          <w:rFonts w:cs="Cambria Math"/>
          <w:lang w:val="en-GB"/>
        </w:rPr>
        <w:t>[9</w:t>
      </w:r>
      <w:r w:rsidR="007B685A">
        <w:rPr>
          <w:rFonts w:cs="Cambria Math"/>
          <w:lang w:val="en-GB"/>
        </w:rPr>
        <w:t>]</w:t>
      </w:r>
      <w:r>
        <w:rPr>
          <w:rFonts w:cs="Cambria Math"/>
          <w:lang w:val="en-GB"/>
        </w:rPr>
        <w:t>:</w:t>
      </w:r>
    </w:p>
    <w:p w14:paraId="07E5E997" w14:textId="7A3EEDBF" w:rsidR="00414499" w:rsidRDefault="008310F0" w:rsidP="00414499">
      <w:pPr>
        <w:rPr>
          <w:rFonts w:cs="Cambria Math"/>
          <w:lang w:val="en-GB"/>
        </w:rPr>
      </w:pPr>
      <w:r>
        <w:rPr>
          <w:rFonts w:cs="Cambria Math"/>
          <w:lang w:val="en-GB"/>
        </w:rPr>
        <w:t xml:space="preserve">                                       </w:t>
      </w:r>
      <m:oMath>
        <m:r>
          <w:rPr>
            <w:rFonts w:ascii="Cambria Math" w:hAnsi="Cambria Math" w:cs="Cambria Math"/>
            <w:lang w:val="en-GB"/>
          </w:rPr>
          <m:t xml:space="preserve">        Ƴ</m:t>
        </m:r>
        <m:d>
          <m:dPr>
            <m:ctrlPr>
              <w:rPr>
                <w:rFonts w:ascii="Cambria Math" w:hAnsi="Cambria Math" w:cs="Cambria Math"/>
                <w:i/>
                <w:lang w:val="en-GB"/>
              </w:rPr>
            </m:ctrlPr>
          </m:dPr>
          <m:e>
            <m:r>
              <w:rPr>
                <w:rFonts w:ascii="Cambria Math" w:hAnsi="Cambria Math" w:cs="Cambria Math"/>
                <w:lang w:val="en-GB"/>
              </w:rPr>
              <m:t>G</m:t>
            </m:r>
          </m:e>
        </m:d>
        <m:r>
          <w:rPr>
            <w:rFonts w:ascii="Cambria Math" w:hAnsi="Cambria Math" w:cs="Cambria Math"/>
            <w:lang w:val="en-GB"/>
          </w:rPr>
          <m:t xml:space="preserve">= </m:t>
        </m:r>
        <m:func>
          <m:funcPr>
            <m:ctrlPr>
              <w:rPr>
                <w:rFonts w:ascii="Cambria Math" w:hAnsi="Cambria Math" w:cs="Cambria Math"/>
                <w:i/>
                <w:lang w:val="en-GB"/>
              </w:rPr>
            </m:ctrlPr>
          </m:funcPr>
          <m:fName>
            <m:limLow>
              <m:limLowPr>
                <m:ctrlPr>
                  <w:rPr>
                    <w:rFonts w:ascii="Cambria Math" w:hAnsi="Cambria Math" w:cs="Cambria Math"/>
                    <w:i/>
                    <w:lang w:val="en-GB"/>
                  </w:rPr>
                </m:ctrlPr>
              </m:limLowPr>
              <m:e>
                <m:r>
                  <m:rPr>
                    <m:sty m:val="p"/>
                  </m:rPr>
                  <w:rPr>
                    <w:rFonts w:ascii="Cambria Math" w:hAnsi="Cambria Math" w:cs="Cambria Math"/>
                    <w:lang w:val="en-GB"/>
                  </w:rPr>
                  <m:t>max</m:t>
                </m:r>
              </m:e>
              <m:lim>
                <m:r>
                  <w:rPr>
                    <w:rFonts w:ascii="Cambria Math" w:hAnsi="Cambria Math" w:cs="Cambria Math"/>
                    <w:lang w:val="en-GB"/>
                  </w:rPr>
                  <m:t>p</m:t>
                </m:r>
              </m:lim>
            </m:limLow>
          </m:fName>
          <m:e>
            <m:d>
              <m:dPr>
                <m:begChr m:val="["/>
                <m:endChr m:val="]"/>
                <m:ctrlPr>
                  <w:rPr>
                    <w:rFonts w:ascii="Cambria Math" w:hAnsi="Cambria Math" w:cs="Cambria Math"/>
                    <w:i/>
                    <w:lang w:val="en-GB"/>
                  </w:rPr>
                </m:ctrlPr>
              </m:dPr>
              <m:e>
                <m:f>
                  <m:fPr>
                    <m:ctrlPr>
                      <w:rPr>
                        <w:rFonts w:ascii="Cambria Math" w:hAnsi="Cambria Math" w:cs="Cambria Math"/>
                        <w:i/>
                        <w:lang w:val="en-GB"/>
                      </w:rPr>
                    </m:ctrlPr>
                  </m:fPr>
                  <m:num>
                    <m:sSub>
                      <m:sSubPr>
                        <m:ctrlPr>
                          <w:rPr>
                            <w:rFonts w:ascii="Cambria Math" w:hAnsi="Cambria Math" w:cs="Cambria Math"/>
                            <w:i/>
                            <w:lang w:val="en-GB"/>
                          </w:rPr>
                        </m:ctrlPr>
                      </m:sSubPr>
                      <m:e>
                        <m:r>
                          <w:rPr>
                            <w:rFonts w:ascii="Cambria Math" w:hAnsi="Cambria Math" w:cs="Cambria Math"/>
                            <w:lang w:val="en-GB"/>
                          </w:rPr>
                          <m:t>m</m:t>
                        </m:r>
                      </m:e>
                      <m:sub>
                        <m:r>
                          <w:rPr>
                            <w:rFonts w:ascii="Cambria Math" w:hAnsi="Cambria Math" w:cs="Cambria Math"/>
                            <w:lang w:val="en-GB"/>
                          </w:rPr>
                          <m:t>p</m:t>
                        </m:r>
                      </m:sub>
                    </m:sSub>
                  </m:num>
                  <m:den>
                    <m:r>
                      <w:rPr>
                        <w:rFonts w:ascii="Cambria Math" w:hAnsi="Cambria Math" w:cs="Cambria Math"/>
                        <w:lang w:val="en-GB"/>
                      </w:rPr>
                      <m:t>p-1</m:t>
                    </m:r>
                  </m:den>
                </m:f>
              </m:e>
            </m:d>
          </m:e>
        </m:func>
      </m:oMath>
      <w:r>
        <w:rPr>
          <w:rFonts w:cs="Cambria Math"/>
          <w:lang w:val="en-GB"/>
        </w:rPr>
        <w:t xml:space="preserve">                                                     (2.1)</w:t>
      </w:r>
    </w:p>
    <w:p w14:paraId="1A3EF0A4" w14:textId="3F0A04CE" w:rsidR="00414499" w:rsidRDefault="00414499" w:rsidP="00414499">
      <w:r>
        <w:t xml:space="preserve">For a graph </w:t>
      </w:r>
      <w:r>
        <w:rPr>
          <w:i/>
        </w:rPr>
        <w:t xml:space="preserve">G </w:t>
      </w:r>
      <w:r>
        <w:t xml:space="preserve">with </w:t>
      </w:r>
      <w:r>
        <w:rPr>
          <w:i/>
        </w:rPr>
        <w:t xml:space="preserve">n </w:t>
      </w:r>
      <w:r>
        <w:t xml:space="preserve">vertices, the adjacency matrix of </w:t>
      </w:r>
      <w:r w:rsidRPr="00A219EB">
        <w:rPr>
          <w:i/>
        </w:rPr>
        <w:t>G</w:t>
      </w:r>
      <w:r>
        <w:t xml:space="preserve"> is an </w:t>
      </w:r>
      <w:r>
        <w:rPr>
          <w:i/>
        </w:rPr>
        <w:t xml:space="preserve">n </w:t>
      </w:r>
      <w:r w:rsidRPr="003D1448">
        <w:t>by</w:t>
      </w:r>
      <w:r>
        <w:rPr>
          <w:i/>
        </w:rPr>
        <w:t xml:space="preserve"> n </w:t>
      </w:r>
      <w:r>
        <w:t xml:space="preserve">symmetric binary matrix </w:t>
      </w:r>
      <w:r>
        <w:rPr>
          <w:i/>
        </w:rPr>
        <w:t xml:space="preserve">A </w:t>
      </w:r>
      <w:r>
        <w:t xml:space="preserve">defined over the ring of integers such that </w:t>
      </w:r>
      <w:r>
        <w:rPr>
          <w:i/>
        </w:rPr>
        <w:t>A</w:t>
      </w:r>
      <w:r>
        <w:t>[</w:t>
      </w:r>
      <w:r w:rsidRPr="00434CF8">
        <w:rPr>
          <w:i/>
        </w:rPr>
        <w:t>i, j</w:t>
      </w:r>
      <w:r>
        <w:t>] = 1 if (</w:t>
      </w:r>
      <w:r>
        <w:rPr>
          <w:i/>
        </w:rPr>
        <w:t>i, j</w:t>
      </w:r>
      <w:r>
        <w:t xml:space="preserve">) is an edge in </w:t>
      </w:r>
      <w:r w:rsidRPr="00A219EB">
        <w:rPr>
          <w:i/>
        </w:rPr>
        <w:t>G</w:t>
      </w:r>
      <w:r>
        <w:t xml:space="preserve">, and 0 otherwise </w:t>
      </w:r>
      <w:r w:rsidR="00A403AA">
        <w:t>[7</w:t>
      </w:r>
      <w:r w:rsidR="007B685A">
        <w:t>]</w:t>
      </w:r>
      <w:r w:rsidR="0005087E">
        <w:t>[22</w:t>
      </w:r>
      <w:r w:rsidR="007B685A">
        <w:t>]</w:t>
      </w:r>
      <w:r>
        <w:t>. Figure 2.5 shows an adjacency matrix of a graph.</w:t>
      </w:r>
    </w:p>
    <w:p w14:paraId="7BA2928D" w14:textId="77777777" w:rsidR="00414499" w:rsidRDefault="00414499" w:rsidP="00414499">
      <w:pPr>
        <w:pStyle w:val="figure"/>
        <w:rPr>
          <w:rFonts w:cs="Cambria Math"/>
          <w:lang w:val="en-GB"/>
        </w:rPr>
      </w:pPr>
      <w:r>
        <w:rPr>
          <w:noProof/>
        </w:rPr>
        <w:drawing>
          <wp:inline distT="0" distB="0" distL="0" distR="0" wp14:anchorId="72C34A27" wp14:editId="4900B533">
            <wp:extent cx="2400300" cy="1371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400300" cy="1371600"/>
                    </a:xfrm>
                    <a:prstGeom prst="rect">
                      <a:avLst/>
                    </a:prstGeom>
                  </pic:spPr>
                </pic:pic>
              </a:graphicData>
            </a:graphic>
          </wp:inline>
        </w:drawing>
      </w:r>
    </w:p>
    <w:p w14:paraId="26DD164C" w14:textId="53D1210F" w:rsidR="00414499" w:rsidRPr="00021649" w:rsidRDefault="00414499" w:rsidP="00414499">
      <w:pPr>
        <w:pStyle w:val="figurecaption"/>
      </w:pPr>
      <w:r>
        <w:t xml:space="preserve">Figure 2.5: Adjacency matrix of a graph (taken from </w:t>
      </w:r>
      <w:r w:rsidR="0005087E">
        <w:t>[22</w:t>
      </w:r>
      <w:r w:rsidR="007B685A">
        <w:t>]</w:t>
      </w:r>
      <w:r>
        <w:t>)</w:t>
      </w:r>
    </w:p>
    <w:p w14:paraId="0AAD2AD1" w14:textId="77777777" w:rsidR="00414499" w:rsidRDefault="00414499" w:rsidP="00414499">
      <w:pPr>
        <w:pStyle w:val="Heading2"/>
      </w:pPr>
      <w:bookmarkStart w:id="7" w:name="_Toc460879542"/>
      <w:r>
        <w:lastRenderedPageBreak/>
        <w:t>Graph Representations</w:t>
      </w:r>
      <w:bookmarkEnd w:id="7"/>
    </w:p>
    <w:p w14:paraId="30505929" w14:textId="00D9E68F" w:rsidR="00414499" w:rsidRDefault="00414499" w:rsidP="00414499">
      <w:r>
        <w:t>A graph is represented in a computer programming language as an abstract data type (ADT), i.e. its internal data representation is private, but provides a set of methods through which the internal data can be accessed or modified</w:t>
      </w:r>
      <w:r w:rsidR="00A219EB">
        <w:t xml:space="preserve"> </w:t>
      </w:r>
      <w:r w:rsidR="007B685A">
        <w:t>[17]</w:t>
      </w:r>
      <w:r>
        <w:t xml:space="preserve">. </w:t>
      </w:r>
      <w:r w:rsidR="007B7D07">
        <w:t>Some of the</w:t>
      </w:r>
      <w:r>
        <w:t xml:space="preserve"> </w:t>
      </w:r>
      <w:r w:rsidR="007B7D07">
        <w:t xml:space="preserve">ways in which the </w:t>
      </w:r>
      <w:r>
        <w:t>internal representation of a graph’s data ca</w:t>
      </w:r>
      <w:r w:rsidR="007B7D07">
        <w:t>n be done in are discussed next.</w:t>
      </w:r>
    </w:p>
    <w:p w14:paraId="15794D71" w14:textId="77777777" w:rsidR="00414499" w:rsidRDefault="00414499" w:rsidP="00414499">
      <w:pPr>
        <w:pStyle w:val="Heading3"/>
      </w:pPr>
      <w:bookmarkStart w:id="8" w:name="_Toc460879543"/>
      <w:r w:rsidRPr="00EB7DAE">
        <w:t>Edge Set Representation</w:t>
      </w:r>
      <w:bookmarkEnd w:id="8"/>
    </w:p>
    <w:p w14:paraId="699CAFD4" w14:textId="2B3B7B0C" w:rsidR="00414499" w:rsidRDefault="00414499" w:rsidP="00414499">
      <w:r>
        <w:t xml:space="preserve">Graphs can be represented as a vertex set with an edge set, with each edge </w:t>
      </w:r>
      <w:r w:rsidR="000108C1">
        <w:t xml:space="preserve">object </w:t>
      </w:r>
      <w:r>
        <w:t xml:space="preserve">having pointers to the two vertices that it connects. By representing </w:t>
      </w:r>
      <w:r w:rsidR="000108C1">
        <w:t>both</w:t>
      </w:r>
      <w:r>
        <w:t xml:space="preserve"> sets with doubly linked lists, vertex and </w:t>
      </w:r>
      <w:r w:rsidR="000108C1">
        <w:t>edge</w:t>
      </w:r>
      <w:r>
        <w:t xml:space="preserve"> addition as well as edge deletion operations can be done in constant time </w:t>
      </w:r>
      <w:r w:rsidR="0005087E">
        <w:t>[25</w:t>
      </w:r>
      <w:r w:rsidR="007B685A">
        <w:t>]</w:t>
      </w:r>
      <w:r>
        <w:t xml:space="preserve">. The size of the graph can be obtained also in constant time if the graph’s size is stored as an additional variable. </w:t>
      </w:r>
      <w:r w:rsidR="00532478">
        <w:t>Checking</w:t>
      </w:r>
      <w:r>
        <w:t xml:space="preserve"> if </w:t>
      </w:r>
      <w:r w:rsidR="00532478">
        <w:t>two vertices are adjacent</w:t>
      </w:r>
      <w:r>
        <w:t xml:space="preserve">, </w:t>
      </w:r>
      <w:r w:rsidR="00532478">
        <w:t>getting</w:t>
      </w:r>
      <w:r>
        <w:t xml:space="preserve"> a list of a vertex’s neighbours and </w:t>
      </w:r>
      <w:r w:rsidR="00532478">
        <w:t xml:space="preserve">deleting a </w:t>
      </w:r>
      <w:r>
        <w:t>vertex</w:t>
      </w:r>
      <w:r w:rsidR="00532478">
        <w:t xml:space="preserve"> </w:t>
      </w:r>
      <w:r>
        <w:t xml:space="preserve">(which also requires deletion of any connecting edges) would require a time complexity of </w:t>
      </w:r>
      <w:r>
        <w:rPr>
          <w:i/>
        </w:rPr>
        <w:t>O(m)</w:t>
      </w:r>
      <w:r>
        <w:t xml:space="preserve">, where </w:t>
      </w:r>
      <w:r w:rsidRPr="00532478">
        <w:rPr>
          <w:i/>
        </w:rPr>
        <w:t>m</w:t>
      </w:r>
      <w:r>
        <w:t xml:space="preserve"> is the number of edges in the graph. </w:t>
      </w:r>
    </w:p>
    <w:p w14:paraId="3B1258AB" w14:textId="77777777" w:rsidR="00414499" w:rsidRPr="00B35291" w:rsidRDefault="00414499" w:rsidP="00414499">
      <w:r>
        <w:t xml:space="preserve">This </w:t>
      </w:r>
      <w:r>
        <w:rPr>
          <w:i/>
        </w:rPr>
        <w:t>O(m)</w:t>
      </w:r>
      <w:r>
        <w:t xml:space="preserve"> time complexity is not suitable for the algorithms which are to be used, as the algorithms involve accessing the neighbours of a vertex on a regular basis.</w:t>
      </w:r>
    </w:p>
    <w:p w14:paraId="49E06D3D" w14:textId="77777777" w:rsidR="00414499" w:rsidRDefault="00414499" w:rsidP="00414499">
      <w:pPr>
        <w:pStyle w:val="Heading3"/>
      </w:pPr>
      <w:bookmarkStart w:id="9" w:name="_Toc460879544"/>
      <w:r w:rsidRPr="00EB7DAE">
        <w:t>Adjacency List Representation</w:t>
      </w:r>
      <w:bookmarkEnd w:id="9"/>
    </w:p>
    <w:p w14:paraId="41CBA430" w14:textId="3C28BBBA" w:rsidR="00414499" w:rsidRDefault="00414499" w:rsidP="00414499">
      <w:r>
        <w:t xml:space="preserve">An alternate representation of graphs is with the use of adjacency lists, where each vertex maintains a list of its neighbours. The adjacency list representation requires (as suggested by </w:t>
      </w:r>
      <w:r w:rsidR="00A403AA">
        <w:t>[7</w:t>
      </w:r>
      <w:r w:rsidR="007B685A">
        <w:t>]</w:t>
      </w:r>
      <w:r>
        <w:t>):</w:t>
      </w:r>
    </w:p>
    <w:p w14:paraId="3C6695E9" w14:textId="77777777" w:rsidR="00414499" w:rsidRDefault="00414499" w:rsidP="00414499">
      <w:pPr>
        <w:pStyle w:val="ListParagraph"/>
        <w:numPr>
          <w:ilvl w:val="0"/>
          <w:numId w:val="3"/>
        </w:numPr>
      </w:pPr>
      <w:r>
        <w:t xml:space="preserve">A collection, </w:t>
      </w:r>
      <w:r w:rsidRPr="00F45057">
        <w:rPr>
          <w:i/>
        </w:rPr>
        <w:t>V</w:t>
      </w:r>
      <w:r>
        <w:t xml:space="preserve">, of </w:t>
      </w:r>
      <w:r w:rsidRPr="00F45057">
        <w:rPr>
          <w:i/>
        </w:rPr>
        <w:t>n</w:t>
      </w:r>
      <w:r>
        <w:t xml:space="preserve"> vertices</w:t>
      </w:r>
    </w:p>
    <w:p w14:paraId="4691E8A1" w14:textId="77777777" w:rsidR="00414499" w:rsidRDefault="00414499" w:rsidP="00414499">
      <w:pPr>
        <w:pStyle w:val="ListParagraph"/>
        <w:numPr>
          <w:ilvl w:val="0"/>
          <w:numId w:val="3"/>
        </w:numPr>
      </w:pPr>
      <w:r>
        <w:t xml:space="preserve">A collection, </w:t>
      </w:r>
      <w:r w:rsidRPr="00F45057">
        <w:rPr>
          <w:i/>
        </w:rPr>
        <w:t>E</w:t>
      </w:r>
      <w:r>
        <w:t xml:space="preserve">, of </w:t>
      </w:r>
      <w:r>
        <w:rPr>
          <w:i/>
        </w:rPr>
        <w:t>m</w:t>
      </w:r>
      <w:r>
        <w:t xml:space="preserve"> edges</w:t>
      </w:r>
    </w:p>
    <w:p w14:paraId="66965249" w14:textId="771E5D60" w:rsidR="00414499" w:rsidRDefault="00414499" w:rsidP="00414499">
      <w:pPr>
        <w:pStyle w:val="ListParagraph"/>
        <w:numPr>
          <w:ilvl w:val="0"/>
          <w:numId w:val="3"/>
        </w:numPr>
      </w:pPr>
      <w:r>
        <w:t xml:space="preserve">For each vertex, </w:t>
      </w:r>
      <w:r>
        <w:rPr>
          <w:i/>
        </w:rPr>
        <w:t xml:space="preserve">v, </w:t>
      </w:r>
      <w:r>
        <w:t xml:space="preserve">in </w:t>
      </w:r>
      <w:r w:rsidRPr="00F45057">
        <w:rPr>
          <w:i/>
        </w:rPr>
        <w:t>V</w:t>
      </w:r>
      <w:r>
        <w:t xml:space="preserve">, an adjacency list for </w:t>
      </w:r>
      <w:r>
        <w:rPr>
          <w:i/>
        </w:rPr>
        <w:t>v</w:t>
      </w:r>
      <w:r>
        <w:t xml:space="preserve"> which represents the edges incident on </w:t>
      </w:r>
      <w:r>
        <w:rPr>
          <w:i/>
        </w:rPr>
        <w:t>v</w:t>
      </w:r>
      <w:r>
        <w:t xml:space="preserve">. The adjacency list could be implemented as a list of references to each vertex, </w:t>
      </w:r>
      <w:r>
        <w:rPr>
          <w:i/>
        </w:rPr>
        <w:t>w,</w:t>
      </w:r>
      <w:r>
        <w:t xml:space="preserve"> so that edge (</w:t>
      </w:r>
      <w:r>
        <w:rPr>
          <w:i/>
        </w:rPr>
        <w:t xml:space="preserve">v, w) </w:t>
      </w:r>
      <w:r>
        <w:t xml:space="preserve">is contained in </w:t>
      </w:r>
      <w:r w:rsidRPr="00F45057">
        <w:rPr>
          <w:i/>
        </w:rPr>
        <w:t>E</w:t>
      </w:r>
      <w:r>
        <w:t xml:space="preserve">, or as a list of references to each edge that is incident on </w:t>
      </w:r>
      <w:r w:rsidRPr="00F45057">
        <w:rPr>
          <w:i/>
        </w:rPr>
        <w:t>v</w:t>
      </w:r>
    </w:p>
    <w:p w14:paraId="2FDFA6A4" w14:textId="55F4C680" w:rsidR="00414499" w:rsidRPr="00A93288" w:rsidRDefault="00414499" w:rsidP="00414499">
      <w:r>
        <w:t xml:space="preserve">A </w:t>
      </w:r>
      <w:r w:rsidR="00532478">
        <w:t>constant</w:t>
      </w:r>
      <w:r>
        <w:t xml:space="preserve"> time operat</w:t>
      </w:r>
      <w:r w:rsidR="00532478">
        <w:t>ion to retrieve the neighbours of</w:t>
      </w:r>
      <w:r>
        <w:t xml:space="preserve"> vertex </w:t>
      </w:r>
      <w:r w:rsidRPr="008A7A59">
        <w:rPr>
          <w:i/>
        </w:rPr>
        <w:t>v</w:t>
      </w:r>
      <w:r w:rsidR="00532478">
        <w:t xml:space="preserve"> is then</w:t>
      </w:r>
      <w:r>
        <w:t xml:space="preserve"> possible. Checking if vertices </w:t>
      </w:r>
      <w:r>
        <w:rPr>
          <w:i/>
        </w:rPr>
        <w:t>u</w:t>
      </w:r>
      <w:r>
        <w:t xml:space="preserve"> and </w:t>
      </w:r>
      <w:r>
        <w:rPr>
          <w:i/>
        </w:rPr>
        <w:t>v</w:t>
      </w:r>
      <w:r>
        <w:t xml:space="preserve"> are adjacent can be done by checking the adjacency list for </w:t>
      </w:r>
      <w:r>
        <w:rPr>
          <w:i/>
        </w:rPr>
        <w:t xml:space="preserve">u </w:t>
      </w:r>
      <w:r>
        <w:t xml:space="preserve">or </w:t>
      </w:r>
      <w:r w:rsidRPr="00A93288">
        <w:rPr>
          <w:i/>
        </w:rPr>
        <w:t>v</w:t>
      </w:r>
      <w:r>
        <w:t>. Checking the smaller of the two lists will result</w:t>
      </w:r>
      <w:r>
        <w:rPr>
          <w:i/>
        </w:rPr>
        <w:t xml:space="preserve"> </w:t>
      </w:r>
      <w:r w:rsidRPr="00A93288">
        <w:t>in</w:t>
      </w:r>
      <w:r>
        <w:t xml:space="preserve"> </w:t>
      </w:r>
      <w:r w:rsidRPr="00A93288">
        <w:rPr>
          <w:i/>
        </w:rPr>
        <w:t>O</w:t>
      </w:r>
      <w:r>
        <w:t>(</w:t>
      </w:r>
      <w:r w:rsidRPr="00A93288">
        <w:t>min</w:t>
      </w:r>
      <w:r>
        <w:t>{</w:t>
      </w:r>
      <w:r>
        <w:rPr>
          <w:i/>
        </w:rPr>
        <w:t>d</w:t>
      </w:r>
      <w:r>
        <w:rPr>
          <w:i/>
          <w:vertAlign w:val="subscript"/>
        </w:rPr>
        <w:t>u</w:t>
      </w:r>
      <w:r>
        <w:rPr>
          <w:i/>
        </w:rPr>
        <w:t>,d</w:t>
      </w:r>
      <w:r>
        <w:rPr>
          <w:i/>
          <w:vertAlign w:val="subscript"/>
        </w:rPr>
        <w:t>v</w:t>
      </w:r>
      <w:r>
        <w:t xml:space="preserve">}) running time </w:t>
      </w:r>
      <w:r w:rsidR="00A403AA">
        <w:t>[7</w:t>
      </w:r>
      <w:r w:rsidR="007B685A">
        <w:t>]</w:t>
      </w:r>
      <w:r>
        <w:t xml:space="preserve">, where </w:t>
      </w:r>
      <w:r>
        <w:rPr>
          <w:i/>
        </w:rPr>
        <w:t>d</w:t>
      </w:r>
      <w:r>
        <w:rPr>
          <w:i/>
          <w:vertAlign w:val="subscript"/>
        </w:rPr>
        <w:t>v</w:t>
      </w:r>
      <w:r>
        <w:t xml:space="preserve"> is the degree of </w:t>
      </w:r>
      <w:r w:rsidRPr="00A93288">
        <w:rPr>
          <w:i/>
        </w:rPr>
        <w:t>v</w:t>
      </w:r>
      <w:r w:rsidR="00532478">
        <w:t xml:space="preserve"> and </w:t>
      </w:r>
      <w:r w:rsidR="00532478">
        <w:rPr>
          <w:i/>
        </w:rPr>
        <w:t>d</w:t>
      </w:r>
      <w:r w:rsidR="00532478">
        <w:rPr>
          <w:vertAlign w:val="subscript"/>
        </w:rPr>
        <w:t>u</w:t>
      </w:r>
      <w:r w:rsidR="00532478">
        <w:t xml:space="preserve"> is the degree of </w:t>
      </w:r>
      <w:r w:rsidR="00532478">
        <w:rPr>
          <w:i/>
        </w:rPr>
        <w:t>u</w:t>
      </w:r>
      <w:r>
        <w:t>.</w:t>
      </w:r>
    </w:p>
    <w:p w14:paraId="3208BF8A" w14:textId="47572224" w:rsidR="00414499" w:rsidRPr="006954D9" w:rsidRDefault="00414499" w:rsidP="00414499">
      <w:r>
        <w:t xml:space="preserve">Deletion of vertex </w:t>
      </w:r>
      <w:r>
        <w:rPr>
          <w:i/>
        </w:rPr>
        <w:t xml:space="preserve">v </w:t>
      </w:r>
      <w:r>
        <w:t xml:space="preserve">will take </w:t>
      </w:r>
      <w:r>
        <w:rPr>
          <w:i/>
        </w:rPr>
        <w:t>O(d</w:t>
      </w:r>
      <w:r>
        <w:rPr>
          <w:i/>
          <w:vertAlign w:val="subscript"/>
        </w:rPr>
        <w:t>v</w:t>
      </w:r>
      <w:r>
        <w:rPr>
          <w:i/>
        </w:rPr>
        <w:t xml:space="preserve">) </w:t>
      </w:r>
      <w:r>
        <w:t xml:space="preserve">time, </w:t>
      </w:r>
      <w:r w:rsidRPr="008A7A59">
        <w:t>because</w:t>
      </w:r>
      <w:r>
        <w:t xml:space="preserve"> even though removing the vertex from the collection (e.g. a doubly linked list or a hash map) will take constant time, the deleted vertex would still have edges </w:t>
      </w:r>
      <w:r w:rsidR="002C5572">
        <w:t>that link</w:t>
      </w:r>
      <w:r>
        <w:t xml:space="preserve"> to it present in the edges collection, </w:t>
      </w:r>
      <w:r w:rsidRPr="002C5572">
        <w:rPr>
          <w:i/>
        </w:rPr>
        <w:t>E</w:t>
      </w:r>
      <w:r>
        <w:t xml:space="preserve">, and </w:t>
      </w:r>
      <w:r w:rsidRPr="006954D9">
        <w:t>its</w:t>
      </w:r>
      <w:r>
        <w:t xml:space="preserve"> neighbours’ adjacency lists, and traversing all the adjacency lists to find and delete these edges would require </w:t>
      </w:r>
      <w:r>
        <w:rPr>
          <w:i/>
        </w:rPr>
        <w:t>d</w:t>
      </w:r>
      <w:r>
        <w:rPr>
          <w:i/>
          <w:vertAlign w:val="subscript"/>
        </w:rPr>
        <w:t>v</w:t>
      </w:r>
      <w:r>
        <w:rPr>
          <w:i/>
        </w:rPr>
        <w:t xml:space="preserve"> </w:t>
      </w:r>
      <w:r>
        <w:t xml:space="preserve">steps. Traversing </w:t>
      </w:r>
      <w:r>
        <w:rPr>
          <w:i/>
        </w:rPr>
        <w:t>E</w:t>
      </w:r>
      <w:r>
        <w:t xml:space="preserve"> would also require </w:t>
      </w:r>
      <w:r>
        <w:rPr>
          <w:i/>
        </w:rPr>
        <w:t>d</w:t>
      </w:r>
      <w:r>
        <w:rPr>
          <w:i/>
          <w:vertAlign w:val="subscript"/>
        </w:rPr>
        <w:t xml:space="preserve">v </w:t>
      </w:r>
      <w:r>
        <w:t>steps, giving a total of 2*</w:t>
      </w:r>
      <w:r>
        <w:rPr>
          <w:i/>
        </w:rPr>
        <w:t>d</w:t>
      </w:r>
      <w:r>
        <w:rPr>
          <w:i/>
          <w:vertAlign w:val="subscript"/>
        </w:rPr>
        <w:t xml:space="preserve">v </w:t>
      </w:r>
      <w:r>
        <w:t xml:space="preserve">steps and a time complexity of </w:t>
      </w:r>
      <w:r w:rsidRPr="007A65F5">
        <w:rPr>
          <w:i/>
        </w:rPr>
        <w:t>O</w:t>
      </w:r>
      <w:r w:rsidRPr="007A65F5">
        <w:t>(</w:t>
      </w:r>
      <w:r>
        <w:rPr>
          <w:i/>
        </w:rPr>
        <w:t>d</w:t>
      </w:r>
      <w:r>
        <w:rPr>
          <w:i/>
          <w:vertAlign w:val="subscript"/>
        </w:rPr>
        <w:t>v</w:t>
      </w:r>
      <w:r w:rsidRPr="007A65F5">
        <w:t>)</w:t>
      </w:r>
      <w:r>
        <w:t>.</w:t>
      </w:r>
    </w:p>
    <w:p w14:paraId="14A8E26F" w14:textId="77777777" w:rsidR="00414499" w:rsidRPr="00EB7DAE" w:rsidRDefault="00414499" w:rsidP="00414499">
      <w:pPr>
        <w:pStyle w:val="Heading3"/>
      </w:pPr>
      <w:bookmarkStart w:id="10" w:name="_Toc460879545"/>
      <w:r w:rsidRPr="00EB7DAE">
        <w:lastRenderedPageBreak/>
        <w:t>Adjacency Matrix Representation</w:t>
      </w:r>
      <w:bookmarkEnd w:id="10"/>
    </w:p>
    <w:p w14:paraId="2E0372E0" w14:textId="7A6A3FB6" w:rsidR="00414499" w:rsidRDefault="00414499" w:rsidP="00414499">
      <w:r>
        <w:t>Adjacency matrix representation of graphs involves numbering of the vertices 1, 2, 3,…,n, with the edges being viewed as pairs of the integers</w:t>
      </w:r>
      <w:r w:rsidR="00A403AA">
        <w:t>[7</w:t>
      </w:r>
      <w:r w:rsidR="007B685A">
        <w:t>]</w:t>
      </w:r>
      <w:r>
        <w:t xml:space="preserve">. Representations may make use of an </w:t>
      </w:r>
      <w:r>
        <w:rPr>
          <w:i/>
        </w:rPr>
        <w:t xml:space="preserve">n </w:t>
      </w:r>
      <w:r>
        <w:t xml:space="preserve">by </w:t>
      </w:r>
      <w:r>
        <w:rPr>
          <w:i/>
        </w:rPr>
        <w:t xml:space="preserve">n </w:t>
      </w:r>
      <w:r>
        <w:t xml:space="preserve">array, </w:t>
      </w:r>
      <w:r>
        <w:rPr>
          <w:i/>
        </w:rPr>
        <w:t>A</w:t>
      </w:r>
      <w:r>
        <w:t xml:space="preserve"> to represent a graph, </w:t>
      </w:r>
      <w:r>
        <w:rPr>
          <w:i/>
        </w:rPr>
        <w:t>G</w:t>
      </w:r>
      <w:r>
        <w:t xml:space="preserve">, such that </w:t>
      </w:r>
      <w:r w:rsidRPr="009C14F2">
        <w:rPr>
          <w:i/>
        </w:rPr>
        <w:t>A</w:t>
      </w:r>
      <w:r>
        <w:t>[</w:t>
      </w:r>
      <w:r w:rsidRPr="00FF14BB">
        <w:rPr>
          <w:i/>
        </w:rPr>
        <w:t>i</w:t>
      </w:r>
      <w:r>
        <w:t xml:space="preserve">, </w:t>
      </w:r>
      <w:r w:rsidRPr="00FF14BB">
        <w:rPr>
          <w:i/>
        </w:rPr>
        <w:t>j</w:t>
      </w:r>
      <w:r>
        <w:t xml:space="preserve">] stores a reference to an edge object, </w:t>
      </w:r>
      <w:r w:rsidRPr="00FF14BB">
        <w:rPr>
          <w:i/>
        </w:rPr>
        <w:t>e</w:t>
      </w:r>
      <w:r>
        <w:t>, if an edge, (</w:t>
      </w:r>
      <w:r>
        <w:rPr>
          <w:i/>
        </w:rPr>
        <w:t>i, j</w:t>
      </w:r>
      <w:r w:rsidRPr="00FF14BB">
        <w:t>)</w:t>
      </w:r>
      <w:r>
        <w:t xml:space="preserve"> exists in </w:t>
      </w:r>
      <w:r w:rsidRPr="009C14F2">
        <w:rPr>
          <w:i/>
        </w:rPr>
        <w:t>G</w:t>
      </w:r>
      <w:r>
        <w:t xml:space="preserve">, otherwise </w:t>
      </w:r>
      <w:r w:rsidRPr="009C14F2">
        <w:rPr>
          <w:i/>
        </w:rPr>
        <w:t>A</w:t>
      </w:r>
      <w:r>
        <w:t>[</w:t>
      </w:r>
      <w:r w:rsidRPr="00FF14BB">
        <w:rPr>
          <w:i/>
        </w:rPr>
        <w:t>i</w:t>
      </w:r>
      <w:r>
        <w:t xml:space="preserve">, </w:t>
      </w:r>
      <w:r w:rsidRPr="00FF14BB">
        <w:rPr>
          <w:i/>
        </w:rPr>
        <w:t>j</w:t>
      </w:r>
      <w:r>
        <w:t>] is null</w:t>
      </w:r>
      <w:r w:rsidR="009C14F2">
        <w:t xml:space="preserve"> </w:t>
      </w:r>
      <w:r w:rsidR="00A403AA">
        <w:t>[7</w:t>
      </w:r>
      <w:r w:rsidR="007B685A">
        <w:t>]</w:t>
      </w:r>
      <w:r w:rsidR="009C14F2">
        <w:t>.</w:t>
      </w:r>
      <w:r>
        <w:t xml:space="preserve"> </w:t>
      </w:r>
      <w:r w:rsidR="00166DF2">
        <w:t xml:space="preserve">In some cases in which a custom edge object is not be required, </w:t>
      </w:r>
      <m:oMath>
        <m:r>
          <w:rPr>
            <w:rFonts w:ascii="Cambria Math" w:hAnsi="Cambria Math"/>
          </w:rPr>
          <m:t>A</m:t>
        </m:r>
        <m:d>
          <m:dPr>
            <m:begChr m:val="["/>
            <m:endChr m:val="]"/>
            <m:ctrlPr>
              <w:rPr>
                <w:rFonts w:ascii="Cambria Math" w:hAnsi="Cambria Math"/>
                <w:i/>
              </w:rPr>
            </m:ctrlPr>
          </m:dPr>
          <m:e>
            <m:r>
              <w:rPr>
                <w:rFonts w:ascii="Cambria Math" w:hAnsi="Cambria Math"/>
              </w:rPr>
              <m:t>i, j</m:t>
            </m:r>
          </m:e>
        </m:d>
        <m:r>
          <w:rPr>
            <w:rFonts w:ascii="Cambria Math" w:hAnsi="Cambria Math"/>
          </w:rPr>
          <m:t xml:space="preserve">=1 </m:t>
        </m:r>
      </m:oMath>
      <w:r w:rsidR="00166DF2">
        <w:t xml:space="preserve">if an edge, </w:t>
      </w:r>
      <m:oMath>
        <m:d>
          <m:dPr>
            <m:ctrlPr>
              <w:rPr>
                <w:rFonts w:ascii="Cambria Math" w:hAnsi="Cambria Math"/>
                <w:i/>
              </w:rPr>
            </m:ctrlPr>
          </m:dPr>
          <m:e>
            <m:r>
              <w:rPr>
                <w:rFonts w:ascii="Cambria Math" w:hAnsi="Cambria Math"/>
              </w:rPr>
              <m:t>i, j</m:t>
            </m:r>
          </m:e>
        </m:d>
      </m:oMath>
      <w:r w:rsidR="00166DF2">
        <w:t xml:space="preserve"> exists in </w:t>
      </w:r>
      <w:r w:rsidR="00166DF2">
        <w:rPr>
          <w:i/>
        </w:rPr>
        <w:t>G</w:t>
      </w:r>
      <w:r w:rsidR="00166DF2">
        <w:t xml:space="preserve">, otherwise </w:t>
      </w:r>
      <m:oMath>
        <m:r>
          <w:rPr>
            <w:rFonts w:ascii="Cambria Math" w:hAnsi="Cambria Math"/>
          </w:rPr>
          <m:t>A</m:t>
        </m:r>
        <m:d>
          <m:dPr>
            <m:begChr m:val="["/>
            <m:endChr m:val="]"/>
            <m:ctrlPr>
              <w:rPr>
                <w:rFonts w:ascii="Cambria Math" w:hAnsi="Cambria Math"/>
                <w:i/>
              </w:rPr>
            </m:ctrlPr>
          </m:dPr>
          <m:e>
            <m:r>
              <w:rPr>
                <w:rFonts w:ascii="Cambria Math" w:hAnsi="Cambria Math"/>
              </w:rPr>
              <m:t>i, j</m:t>
            </m:r>
          </m:e>
        </m:d>
        <m:r>
          <w:rPr>
            <w:rFonts w:ascii="Cambria Math" w:hAnsi="Cambria Math"/>
          </w:rPr>
          <m:t>=0.</m:t>
        </m:r>
      </m:oMath>
      <w:r w:rsidR="00166DF2">
        <w:rPr>
          <w:i/>
        </w:rPr>
        <w:t xml:space="preserve"> </w:t>
      </w:r>
      <w:r w:rsidRPr="00166DF2">
        <w:t>If</w:t>
      </w:r>
      <w:r>
        <w:t xml:space="preserve"> the vertices or edges have data associated with t</w:t>
      </w:r>
      <w:r w:rsidR="009C14F2">
        <w:t>hem, then some sort of mapping of</w:t>
      </w:r>
      <w:r>
        <w:t xml:space="preserve"> vertex numbers </w:t>
      </w:r>
      <w:r w:rsidR="009C14F2">
        <w:t>to</w:t>
      </w:r>
      <w:r>
        <w:t xml:space="preserve"> vertex data, and vertex pairs to edge data, must be present.</w:t>
      </w:r>
    </w:p>
    <w:p w14:paraId="555AB7D7" w14:textId="5E445884" w:rsidR="00414499" w:rsidRDefault="00414499" w:rsidP="00414499">
      <w:r>
        <w:t xml:space="preserve">With the use of an adjacency matrix to represent a graph, </w:t>
      </w:r>
      <w:r w:rsidR="009C14F2">
        <w:t>to check</w:t>
      </w:r>
      <w:r>
        <w:t xml:space="preserve"> if two vertices </w:t>
      </w:r>
      <w:r w:rsidR="009C14F2">
        <w:t>are adjacent takes</w:t>
      </w:r>
      <w:r>
        <w:t xml:space="preserve"> constant time. This is done by accessing the matrix indices </w:t>
      </w:r>
      <w:r w:rsidRPr="00181D42">
        <w:rPr>
          <w:i/>
        </w:rPr>
        <w:t>i</w:t>
      </w:r>
      <w:r>
        <w:t xml:space="preserve"> </w:t>
      </w:r>
      <w:r>
        <w:rPr>
          <w:i/>
        </w:rPr>
        <w:t xml:space="preserve">and </w:t>
      </w:r>
      <w:r w:rsidRPr="00181D42">
        <w:rPr>
          <w:i/>
        </w:rPr>
        <w:t>j</w:t>
      </w:r>
      <w:r>
        <w:rPr>
          <w:i/>
        </w:rPr>
        <w:t>,</w:t>
      </w:r>
      <w:r>
        <w:t xml:space="preserve"> which correspond to vertices </w:t>
      </w:r>
      <w:r>
        <w:rPr>
          <w:i/>
        </w:rPr>
        <w:t xml:space="preserve">v </w:t>
      </w:r>
      <w:r>
        <w:t xml:space="preserve">and </w:t>
      </w:r>
      <w:r>
        <w:rPr>
          <w:i/>
        </w:rPr>
        <w:t>w</w:t>
      </w:r>
      <w:r>
        <w:t xml:space="preserve"> respectively, and then checking if </w:t>
      </w:r>
      <w:r w:rsidR="009C14F2">
        <w:t xml:space="preserve"> </w:t>
      </w:r>
      <w:r>
        <w:rPr>
          <w:i/>
        </w:rPr>
        <w:t>A</w:t>
      </w:r>
      <w:r w:rsidRPr="00181D42">
        <w:t>[</w:t>
      </w:r>
      <w:r>
        <w:rPr>
          <w:i/>
        </w:rPr>
        <w:t>i, j</w:t>
      </w:r>
      <w:r w:rsidRPr="00181D42">
        <w:t>]</w:t>
      </w:r>
      <w:r>
        <w:t xml:space="preserve"> contain a reference to an edge object</w:t>
      </w:r>
      <w:r w:rsidR="007B2363">
        <w:t xml:space="preserve">, or </w:t>
      </w:r>
      <m:oMath>
        <m:r>
          <w:rPr>
            <w:rFonts w:ascii="Cambria Math" w:hAnsi="Cambria Math"/>
          </w:rPr>
          <m:t>A</m:t>
        </m:r>
        <m:d>
          <m:dPr>
            <m:begChr m:val="["/>
            <m:endChr m:val="]"/>
            <m:ctrlPr>
              <w:rPr>
                <w:rFonts w:ascii="Cambria Math" w:hAnsi="Cambria Math"/>
                <w:i/>
              </w:rPr>
            </m:ctrlPr>
          </m:dPr>
          <m:e>
            <m:r>
              <w:rPr>
                <w:rFonts w:ascii="Cambria Math" w:hAnsi="Cambria Math"/>
              </w:rPr>
              <m:t>i, j</m:t>
            </m:r>
          </m:e>
        </m:d>
        <m:r>
          <w:rPr>
            <w:rFonts w:ascii="Cambria Math" w:hAnsi="Cambria Math"/>
          </w:rPr>
          <m:t>=1</m:t>
        </m:r>
      </m:oMath>
      <w:r w:rsidR="007B2363">
        <w:t xml:space="preserve"> if a custom edge object is not required</w:t>
      </w:r>
      <w:r w:rsidR="00561CAD">
        <w:t xml:space="preserve"> for the graph</w:t>
      </w:r>
      <w:r>
        <w:t>.  In addition, edge addition and edge deletion operations are constant time operations.</w:t>
      </w:r>
    </w:p>
    <w:p w14:paraId="144BA35A" w14:textId="77777777" w:rsidR="00414499" w:rsidRDefault="00414499" w:rsidP="00414499">
      <w:r>
        <w:t xml:space="preserve">However, adjacency matrix representation of graphs consumes space as it has a space complexity of </w:t>
      </w:r>
      <w:r>
        <w:rPr>
          <w:i/>
        </w:rPr>
        <w:t>O</w:t>
      </w:r>
      <w:r>
        <w:t>(</w:t>
      </w:r>
      <w:r>
        <w:rPr>
          <w:i/>
        </w:rPr>
        <w:t>n</w:t>
      </w:r>
      <w:r>
        <w:rPr>
          <w:i/>
          <w:vertAlign w:val="superscript"/>
        </w:rPr>
        <w:t>2</w:t>
      </w:r>
      <w:r>
        <w:t>). Also, it is unsuitable for graphs in which parallel edges are possible. The representation is not suitable for use in situations where vertices are added or removed after the matrix has been created. It is for this reason that the adjacency matrix implementation was not used in the development of the tool.</w:t>
      </w:r>
    </w:p>
    <w:p w14:paraId="34C66AEB" w14:textId="49907D4D" w:rsidR="00414499" w:rsidRDefault="00414499" w:rsidP="00414499">
      <w:r>
        <w:t xml:space="preserve">A useful property of adjacency matrices </w:t>
      </w:r>
      <w:r w:rsidR="002513F0">
        <w:t>is that when the matrix is raised</w:t>
      </w:r>
      <w:r>
        <w:t xml:space="preserve"> to the </w:t>
      </w:r>
      <w:r>
        <w:rPr>
          <w:i/>
        </w:rPr>
        <w:t>k</w:t>
      </w:r>
      <w:r>
        <w:rPr>
          <w:i/>
          <w:vertAlign w:val="superscript"/>
        </w:rPr>
        <w:t>th</w:t>
      </w:r>
      <w:r>
        <w:t xml:space="preserve"> power, it is easy to see at a glance the number of paths of length </w:t>
      </w:r>
      <w:r>
        <w:rPr>
          <w:i/>
        </w:rPr>
        <w:t xml:space="preserve">k </w:t>
      </w:r>
      <w:r>
        <w:t>that exist between any pair of vertices. This is useful in the algorithm to detect the presence of a triangle in a graph.</w:t>
      </w:r>
    </w:p>
    <w:p w14:paraId="3B008E31" w14:textId="77777777" w:rsidR="00414499" w:rsidRDefault="00414499" w:rsidP="00414499">
      <w:pPr>
        <w:pStyle w:val="Heading2"/>
      </w:pPr>
      <w:bookmarkStart w:id="11" w:name="_Toc460879546"/>
      <w:r>
        <w:t>Matrix Multiplication Algorithms</w:t>
      </w:r>
      <w:bookmarkEnd w:id="11"/>
    </w:p>
    <w:p w14:paraId="1F5BB8F5" w14:textId="77777777" w:rsidR="00414499" w:rsidRDefault="00414499" w:rsidP="00414499">
      <w:r>
        <w:t>Matrix multiplication algorithms are discussed because the algorithms implemented rely on a fast matrix multiplication algorithm to arrive at the specified time complexities.</w:t>
      </w:r>
    </w:p>
    <w:p w14:paraId="1CD3499A" w14:textId="5AF6B7ED" w:rsidR="00414499" w:rsidRDefault="00414499" w:rsidP="00414499">
      <w:r>
        <w:t xml:space="preserve">The standard operation of multiplying two </w:t>
      </w:r>
      <w:r>
        <w:rPr>
          <w:i/>
        </w:rPr>
        <w:t xml:space="preserve">n </w:t>
      </w:r>
      <w:r>
        <w:t xml:space="preserve">x </w:t>
      </w:r>
      <w:r>
        <w:rPr>
          <w:i/>
        </w:rPr>
        <w:t>n</w:t>
      </w:r>
      <w:r>
        <w:t xml:space="preserve"> matrices together is commonly known to require a cubic number of operations, </w:t>
      </w:r>
      <w:r w:rsidR="009D1E1B">
        <w:t xml:space="preserve">i.e. </w:t>
      </w:r>
      <w:r>
        <w:t xml:space="preserve">running in </w:t>
      </w:r>
      <w:r>
        <w:rPr>
          <w:i/>
        </w:rPr>
        <w:t>O</w:t>
      </w:r>
      <w:r>
        <w:t>(</w:t>
      </w:r>
      <w:r>
        <w:rPr>
          <w:i/>
        </w:rPr>
        <w:t>n</w:t>
      </w:r>
      <w:r w:rsidRPr="007D0A3C">
        <w:rPr>
          <w:i/>
          <w:vertAlign w:val="superscript"/>
        </w:rPr>
        <w:t>3</w:t>
      </w:r>
      <w:r>
        <w:t xml:space="preserve">) time. Strassen in 1969 came up with an algorithm which reduced the </w:t>
      </w:r>
      <w:r w:rsidR="009D1E1B">
        <w:t xml:space="preserve">time complexity of matrix multiplication to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808</m:t>
            </m:r>
          </m:sup>
        </m:sSup>
        <m:r>
          <w:rPr>
            <w:rFonts w:ascii="Cambria Math" w:hAnsi="Cambria Math"/>
          </w:rPr>
          <m:t>)</m:t>
        </m:r>
      </m:oMath>
      <w:r>
        <w:t>. Over the years, different researchers have made breakthroughs aim</w:t>
      </w:r>
      <w:r w:rsidR="00061ED5">
        <w:t xml:space="preserve">ed at reducing the exponent of matrix multiplication, ω, </w:t>
      </w:r>
      <w:r>
        <w:t xml:space="preserve">even further. </w:t>
      </w:r>
      <w:r w:rsidR="000F0D63">
        <w:t xml:space="preserve">Note that ω = 3 for standard matrix multiplication and ω = 2.808 for Strassen’s matrix multiplication. </w:t>
      </w:r>
      <w:r>
        <w:t xml:space="preserve">Coppersmith and Winograd in 1989 came up with an algorithm that reduced ω to less than 2.376 and this remained unchanged for more than twenty years </w:t>
      </w:r>
      <w:r w:rsidR="007B685A">
        <w:t>[26]</w:t>
      </w:r>
      <w:r>
        <w:t xml:space="preserve">. Williams in 2014 improved upon Coppersmith-Winograd’s algorithm, by reducing ω to less than 2.373 </w:t>
      </w:r>
      <w:r w:rsidR="007B685A">
        <w:t>[26]</w:t>
      </w:r>
      <w:r>
        <w:t xml:space="preserve">. </w:t>
      </w:r>
    </w:p>
    <w:p w14:paraId="70BB4E11" w14:textId="77777777" w:rsidR="00414499" w:rsidRPr="00442268" w:rsidRDefault="00414499" w:rsidP="00414499">
      <w:r>
        <w:t xml:space="preserve">However among the fast matrix multiplication algorithms which have been discovered, – Coppersmith-Winograd algorithm, Strassen algorithm, Stother’s algorithm, William’s algorithm – only Strassen’s algorithm has been implemented practically, due to the high degree of complexity surrounding the other algorithms. </w:t>
      </w:r>
    </w:p>
    <w:p w14:paraId="5CAEDA0F" w14:textId="77777777" w:rsidR="00414499" w:rsidRPr="004555E8" w:rsidRDefault="00414499" w:rsidP="00414499">
      <w:pPr>
        <w:pStyle w:val="Heading3"/>
      </w:pPr>
      <w:bookmarkStart w:id="12" w:name="_Toc460879547"/>
      <w:r w:rsidRPr="004555E8">
        <w:lastRenderedPageBreak/>
        <w:t>Strassen Multiplication Algorithm</w:t>
      </w:r>
      <w:bookmarkEnd w:id="12"/>
    </w:p>
    <w:p w14:paraId="3AF06344" w14:textId="45F6631D" w:rsidR="00414499" w:rsidRDefault="00414499" w:rsidP="00414499">
      <w:r>
        <w:t xml:space="preserve">As found in </w:t>
      </w:r>
      <w:r w:rsidR="0005087E">
        <w:t>[5</w:t>
      </w:r>
      <w:r w:rsidR="007B685A">
        <w:t>]</w:t>
      </w:r>
      <w:r>
        <w:t xml:space="preserve">, Strassen’s multiplication approach follows an idea in which the number of multiplication operations </w:t>
      </w:r>
      <w:r w:rsidR="000F0D63">
        <w:t>that</w:t>
      </w:r>
      <w:r>
        <w:t xml:space="preserve"> will be performed during matrix multiplication is reduced. Strassen used a recursive approach, in which two </w:t>
      </w:r>
      <w:r>
        <w:rPr>
          <w:i/>
        </w:rPr>
        <w:t>n</w:t>
      </w:r>
      <w:r>
        <w:t xml:space="preserve"> x </w:t>
      </w:r>
      <w:r>
        <w:rPr>
          <w:i/>
        </w:rPr>
        <w:t xml:space="preserve">n </w:t>
      </w:r>
      <w:r>
        <w:t xml:space="preserve">matrices are multiplied by making use of 7 recursive multiplications of </w:t>
      </w:r>
      <w:r w:rsidRPr="00EA2BF6">
        <w:rPr>
          <w:i/>
        </w:rPr>
        <w:t>n</w:t>
      </w:r>
      <w:r>
        <w:t xml:space="preserve">/2 x </w:t>
      </w:r>
      <w:r w:rsidRPr="00EA2BF6">
        <w:rPr>
          <w:i/>
        </w:rPr>
        <w:t>n</w:t>
      </w:r>
      <w:r>
        <w:t>/2 matrices. The base condition of the recursion occurs when the r</w:t>
      </w:r>
      <w:r w:rsidR="000F0D63">
        <w:t>esulting matrix is of dimension</w:t>
      </w:r>
      <w:r>
        <w:t xml:space="preserve"> </w:t>
      </w:r>
      <w:r w:rsidRPr="00EA2BF6">
        <w:rPr>
          <w:i/>
        </w:rPr>
        <w:t>1</w:t>
      </w:r>
      <w:r>
        <w:t xml:space="preserve"> x </w:t>
      </w:r>
      <w:r w:rsidRPr="00EA2BF6">
        <w:rPr>
          <w:i/>
        </w:rPr>
        <w:t>1</w:t>
      </w:r>
      <w:r>
        <w:rPr>
          <w:i/>
        </w:rPr>
        <w:t xml:space="preserve">, </w:t>
      </w:r>
      <w:r>
        <w:t>where only one multiplication operation occurs and that branch of the recursion tree terminates</w:t>
      </w:r>
      <w:r>
        <w:rPr>
          <w:i/>
        </w:rPr>
        <w:t xml:space="preserve">. </w:t>
      </w:r>
      <w:r>
        <w:t xml:space="preserve">To ensure that </w:t>
      </w:r>
      <w:r w:rsidRPr="00EA2BF6">
        <w:rPr>
          <w:i/>
        </w:rPr>
        <w:t>n</w:t>
      </w:r>
      <w:r>
        <w:t xml:space="preserve">/2 will always result in a whole number, the initial value of </w:t>
      </w:r>
      <w:r>
        <w:rPr>
          <w:i/>
        </w:rPr>
        <w:t xml:space="preserve">n </w:t>
      </w:r>
      <w:r>
        <w:t xml:space="preserve">must therefore be a power of 2. </w:t>
      </w:r>
    </w:p>
    <w:p w14:paraId="331CFE2C" w14:textId="4CE727AC" w:rsidR="00414499" w:rsidRDefault="00414499" w:rsidP="00414499">
      <w:r>
        <w:t xml:space="preserve">Ideally, a simple divide-and-conquer algorithm for matrix multiplication described in </w:t>
      </w:r>
      <w:r w:rsidR="0005087E">
        <w:t>[5</w:t>
      </w:r>
      <w:r w:rsidR="007B685A">
        <w:t>]</w:t>
      </w:r>
      <w:r>
        <w:t xml:space="preserve"> would require 8 recursive multiplication operations of </w:t>
      </w:r>
      <w:r w:rsidRPr="00EA2BF6">
        <w:rPr>
          <w:i/>
        </w:rPr>
        <w:t>n</w:t>
      </w:r>
      <w:r>
        <w:t xml:space="preserve">/2 x </w:t>
      </w:r>
      <w:r w:rsidRPr="00EA2BF6">
        <w:rPr>
          <w:i/>
        </w:rPr>
        <w:t>n</w:t>
      </w:r>
      <w:r>
        <w:t xml:space="preserve">/2 matrices at each depth of the recursion tree, except at the base condition. Strassen reduced this number by eliminating one matrix multiplication and instead adding several new </w:t>
      </w:r>
      <w:r w:rsidRPr="00EA2BF6">
        <w:rPr>
          <w:i/>
        </w:rPr>
        <w:t>n</w:t>
      </w:r>
      <w:r>
        <w:t xml:space="preserve">/2 x </w:t>
      </w:r>
      <w:r w:rsidRPr="00EA2BF6">
        <w:rPr>
          <w:i/>
        </w:rPr>
        <w:t>n</w:t>
      </w:r>
      <w:r>
        <w:t xml:space="preserve">/2 matrices, which will require a constant number of additions. The idea is that it is more efficient to perform addition operations on matrices than it is to multiply them. </w:t>
      </w:r>
      <w:r>
        <w:softHyphen/>
      </w:r>
      <w:r>
        <w:softHyphen/>
      </w:r>
      <w:r>
        <w:softHyphen/>
        <w:t xml:space="preserve">This trade off resulted in a lower asymptotic running time, giving a time complexity of </w:t>
      </w:r>
      <w:r w:rsidRPr="00F647EB">
        <w:rPr>
          <w:i/>
        </w:rPr>
        <w:t>O</w:t>
      </w:r>
      <w:r>
        <w:t>(</w:t>
      </w:r>
      <m:oMath>
        <m:sSup>
          <m:sSupPr>
            <m:ctrlPr>
              <w:rPr>
                <w:rFonts w:ascii="Cambria Math" w:hAnsi="Cambria Math"/>
                <w:i/>
              </w:rPr>
            </m:ctrlPr>
          </m:sSupPr>
          <m:e>
            <m:r>
              <w:rPr>
                <w:rFonts w:ascii="Cambria Math" w:hAnsi="Cambria Math"/>
              </w:rPr>
              <m:t>n</m:t>
            </m:r>
          </m:e>
          <m:sup>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7</m:t>
            </m:r>
          </m:sup>
        </m:sSup>
      </m:oMath>
      <w:r>
        <w:t xml:space="preserve">). More details of Strassen’s implementation can be found in </w:t>
      </w:r>
      <w:r w:rsidR="0005087E">
        <w:t>[5</w:t>
      </w:r>
      <w:r w:rsidR="007B685A">
        <w:t>]</w:t>
      </w:r>
      <w:r>
        <w:t>.</w:t>
      </w:r>
    </w:p>
    <w:p w14:paraId="29EFF513" w14:textId="77777777" w:rsidR="00DC3053" w:rsidRDefault="00414499" w:rsidP="00414499">
      <w:r>
        <w:t xml:space="preserve">Due to the requirement that the initial value </w:t>
      </w:r>
      <w:r>
        <w:rPr>
          <w:i/>
        </w:rPr>
        <w:t>n</w:t>
      </w:r>
      <w:r>
        <w:t xml:space="preserve"> is a power of 2, matrices which do not satisfy this requirement would require their rows and columns to be padded with zeros before Strassen’</w:t>
      </w:r>
      <w:r w:rsidR="000F0D63">
        <w:t xml:space="preserve">s multiplication can be applied. This means that the calculated product would have some padded entries. The correct result will have to be obtained by picking the values at the related rows and columns from the calculated result. </w:t>
      </w:r>
    </w:p>
    <w:p w14:paraId="7A4FA8FC" w14:textId="588B6568" w:rsidR="00414499" w:rsidRDefault="00414499" w:rsidP="00414499">
      <w:r>
        <w:t>Strassen’s algorithm produces better performance in practice when applied to large matrices</w:t>
      </w:r>
      <w:r w:rsidR="000F0D63">
        <w:t>. This is due to the large value of the constant factor</w:t>
      </w:r>
      <w:r w:rsidR="000D179E">
        <w:t>s</w:t>
      </w:r>
      <w:r w:rsidR="000F0D63">
        <w:t xml:space="preserve"> which </w:t>
      </w:r>
      <w:r w:rsidR="000D179E">
        <w:t>are</w:t>
      </w:r>
      <w:r w:rsidR="000F0D63">
        <w:t xml:space="preserve"> omitted in the analysi</w:t>
      </w:r>
      <w:r w:rsidR="000D179E">
        <w:t>s of the time complexity but have</w:t>
      </w:r>
      <w:r w:rsidR="000F0D63">
        <w:t xml:space="preserve"> an impact on the practical performance</w:t>
      </w:r>
      <w:r>
        <w:t xml:space="preserve">. It would be ideal to add a check such that Strassen’s algorithm is used on matrices above a certain size (the cross-over point), while switching to the standard matrix multiplication below that size. The size is however highly system dependent </w:t>
      </w:r>
      <w:r w:rsidR="0005087E">
        <w:t>[5</w:t>
      </w:r>
      <w:r w:rsidR="007B685A">
        <w:t>]</w:t>
      </w:r>
      <w:r>
        <w:t>.</w:t>
      </w:r>
      <w:r w:rsidR="00FE0A9F">
        <w:t xml:space="preserve"> The sub-matrices that are created at the recursion depths also take up some space</w:t>
      </w:r>
      <w:r w:rsidR="00052153">
        <w:t>, and could cause the program to run out of heap space when implemented in</w:t>
      </w:r>
      <w:r w:rsidR="00FE0A9F">
        <w:t xml:space="preserve"> </w:t>
      </w:r>
      <w:r w:rsidR="00052153">
        <w:t>java.</w:t>
      </w:r>
    </w:p>
    <w:p w14:paraId="5D12C4EE" w14:textId="77777777" w:rsidR="00414499" w:rsidRDefault="00414499" w:rsidP="00414499">
      <w:pPr>
        <w:pStyle w:val="Heading3"/>
      </w:pPr>
      <w:bookmarkStart w:id="13" w:name="_Toc460879548"/>
      <w:r w:rsidRPr="004555E8">
        <w:t>Coppersmith-Winograd Algorithm</w:t>
      </w:r>
      <w:bookmarkEnd w:id="13"/>
    </w:p>
    <w:p w14:paraId="3419C231" w14:textId="73378D15" w:rsidR="00414499" w:rsidRPr="004555E8" w:rsidRDefault="00414499" w:rsidP="00414499">
      <w:r>
        <w:t xml:space="preserve">Coppersmith-Winograd’s algorithm is unfortunately very complex to implement practically, and in addition requires very large matrix sizes to be used </w:t>
      </w:r>
      <w:r w:rsidR="007B685A">
        <w:t>[26]</w:t>
      </w:r>
      <w:r>
        <w:t xml:space="preserve"> in order to record practical advantages over standard matrix multiplication</w:t>
      </w:r>
      <w:r w:rsidR="000D179E">
        <w:t>. This is</w:t>
      </w:r>
      <w:r w:rsidR="00061ED5">
        <w:t xml:space="preserve"> mainly as a result of the large constant factors which are left out in the analysis of the time complexity but turn out to be significant in practice</w:t>
      </w:r>
      <w:r>
        <w:t xml:space="preserve">. Details of the algorithm can be found in </w:t>
      </w:r>
      <w:r w:rsidR="007B685A">
        <w:t>[26]</w:t>
      </w:r>
      <w:r>
        <w:t>. No practical implementation of this algorithm in any programming language has been found.</w:t>
      </w:r>
    </w:p>
    <w:p w14:paraId="5B3BA292" w14:textId="77777777" w:rsidR="00414499" w:rsidRDefault="00414499" w:rsidP="00414499">
      <w:pPr>
        <w:pStyle w:val="Heading2"/>
      </w:pPr>
      <w:bookmarkStart w:id="14" w:name="_Toc460879549"/>
      <w:r>
        <w:t>Triangle Detection and Listing</w:t>
      </w:r>
      <w:bookmarkEnd w:id="14"/>
    </w:p>
    <w:p w14:paraId="297A57DF" w14:textId="009E15CF" w:rsidR="00414499" w:rsidRDefault="00121F20" w:rsidP="00414499">
      <w:r>
        <w:t xml:space="preserve">In </w:t>
      </w:r>
      <w:r w:rsidR="0005087E">
        <w:t>[10</w:t>
      </w:r>
      <w:r w:rsidR="007B685A">
        <w:t>]</w:t>
      </w:r>
      <w:r>
        <w:t>,</w:t>
      </w:r>
      <w:r w:rsidR="00414499">
        <w:t xml:space="preserve"> algorithms for finding a triangle (a cycle that contains three vertices, commonly referred to as a </w:t>
      </w:r>
      <w:r w:rsidR="00414499">
        <w:rPr>
          <w:i/>
        </w:rPr>
        <w:t>C</w:t>
      </w:r>
      <w:r w:rsidR="00414499">
        <w:rPr>
          <w:i/>
        </w:rPr>
        <w:softHyphen/>
      </w:r>
      <w:r w:rsidR="00414499">
        <w:rPr>
          <w:i/>
          <w:vertAlign w:val="subscript"/>
        </w:rPr>
        <w:t>3</w:t>
      </w:r>
      <w:r w:rsidR="00414499">
        <w:t xml:space="preserve">) in a graph, </w:t>
      </w:r>
      <w:r w:rsidR="00414499" w:rsidRPr="00926BBD">
        <w:rPr>
          <w:i/>
        </w:rPr>
        <w:t>G</w:t>
      </w:r>
      <w:r>
        <w:rPr>
          <w:i/>
        </w:rPr>
        <w:t xml:space="preserve"> </w:t>
      </w:r>
      <w:r>
        <w:t>were presented</w:t>
      </w:r>
      <w:r w:rsidR="00414499">
        <w:rPr>
          <w:i/>
        </w:rPr>
        <w:t xml:space="preserve">.  </w:t>
      </w:r>
      <w:r w:rsidR="00414499">
        <w:t xml:space="preserve">In one of these </w:t>
      </w:r>
      <w:r w:rsidR="00414499">
        <w:lastRenderedPageBreak/>
        <w:t xml:space="preserve">algorithms, a triangle can be found with a worst case time complexity of </w:t>
      </w:r>
      <w:r w:rsidR="00414499" w:rsidRPr="005910F5">
        <w:rPr>
          <w:i/>
        </w:rPr>
        <w:t>O</w:t>
      </w:r>
      <w:r w:rsidR="00414499">
        <w:t>(</w:t>
      </w:r>
      <w:r w:rsidR="00414499">
        <w:rPr>
          <w:i/>
        </w:rPr>
        <w:t>nm</w:t>
      </w:r>
      <w:r w:rsidR="00414499">
        <w:t>)</w:t>
      </w:r>
      <w:r w:rsidR="00414499">
        <w:rPr>
          <w:i/>
        </w:rPr>
        <w:t xml:space="preserve">, </w:t>
      </w:r>
      <w:r w:rsidR="00414499">
        <w:t xml:space="preserve">where </w:t>
      </w:r>
      <w:r w:rsidR="00414499">
        <w:rPr>
          <w:i/>
        </w:rPr>
        <w:t xml:space="preserve">n </w:t>
      </w:r>
      <w:r w:rsidR="00414499">
        <w:t xml:space="preserve">is the number of vertices in G and </w:t>
      </w:r>
      <w:r w:rsidR="00414499">
        <w:rPr>
          <w:i/>
        </w:rPr>
        <w:t xml:space="preserve">m </w:t>
      </w:r>
      <w:r w:rsidR="00414499">
        <w:t xml:space="preserve">is the number of edges. </w:t>
      </w:r>
    </w:p>
    <w:p w14:paraId="5589CD44" w14:textId="36600630" w:rsidR="00414499" w:rsidRDefault="00414499" w:rsidP="00414499">
      <w:r w:rsidRPr="005910F5">
        <w:t>Another</w:t>
      </w:r>
      <w:r>
        <w:t xml:space="preserve"> algorithm presented</w:t>
      </w:r>
      <w:r>
        <w:rPr>
          <w:i/>
        </w:rPr>
        <w:t xml:space="preserve"> </w:t>
      </w:r>
      <w:r>
        <w:t xml:space="preserve">involves finding the square of </w:t>
      </w:r>
      <w:r>
        <w:rPr>
          <w:i/>
        </w:rPr>
        <w:t>A</w:t>
      </w:r>
      <w:r>
        <w:t xml:space="preserve">, where </w:t>
      </w:r>
      <w:r>
        <w:rPr>
          <w:i/>
        </w:rPr>
        <w:t xml:space="preserve">A </w:t>
      </w:r>
      <w:r>
        <w:t xml:space="preserve">is the adjacency matrix of </w:t>
      </w:r>
      <w:r>
        <w:rPr>
          <w:i/>
        </w:rPr>
        <w:t>G.</w:t>
      </w:r>
      <w:r>
        <w:t xml:space="preserve"> and then checking</w:t>
      </w:r>
      <w:r w:rsidR="003C4E60">
        <w:t xml:space="preserve"> that </w:t>
      </w:r>
      <w:r w:rsidR="003C4E60">
        <w:rPr>
          <w:i/>
        </w:rPr>
        <w:t>A</w:t>
      </w:r>
      <w:r w:rsidR="003C4E60">
        <w:rPr>
          <w:i/>
          <w:vertAlign w:val="superscript"/>
        </w:rPr>
        <w:t>2</w:t>
      </w:r>
      <w:r w:rsidR="003C4E60">
        <w:t>[</w:t>
      </w:r>
      <w:r w:rsidR="003C4E60">
        <w:rPr>
          <w:i/>
        </w:rPr>
        <w:t>i, j</w:t>
      </w:r>
      <w:r w:rsidR="003C4E60">
        <w:t>] &gt; 0 for</w:t>
      </w:r>
      <w:r w:rsidR="00B9326E">
        <w:t xml:space="preserve"> all</w:t>
      </w:r>
      <w:r w:rsidR="003C4E60">
        <w:t xml:space="preserve"> </w:t>
      </w:r>
      <w:r>
        <w:rPr>
          <w:i/>
        </w:rPr>
        <w:t>i ≠ j</w:t>
      </w:r>
      <w:r>
        <w:t>. Such an occurrence indicates the presence of a path with three vertices</w:t>
      </w:r>
      <w:r>
        <w:rPr>
          <w:i/>
        </w:rPr>
        <w:t xml:space="preserve">. </w:t>
      </w:r>
      <w:r>
        <w:t xml:space="preserve">This can be done in </w:t>
      </w:r>
      <w:r>
        <w:rPr>
          <w:i/>
        </w:rPr>
        <w:t>O(n</w:t>
      </w:r>
      <w:r w:rsidR="000003DC">
        <w:rPr>
          <w:vertAlign w:val="superscript"/>
        </w:rPr>
        <w:t>ω</w:t>
      </w:r>
      <w:r>
        <w:rPr>
          <w:i/>
        </w:rPr>
        <w:t xml:space="preserve">) </w:t>
      </w:r>
      <w:r>
        <w:t>running time</w:t>
      </w:r>
      <w:r>
        <w:rPr>
          <w:i/>
        </w:rPr>
        <w:t xml:space="preserve">, </w:t>
      </w:r>
      <w:r>
        <w:t xml:space="preserve">where </w:t>
      </w:r>
      <w:r w:rsidR="000003DC">
        <w:t>ω</w:t>
      </w:r>
      <w:r>
        <w:t xml:space="preserve"> = </w:t>
      </w:r>
      <w:r w:rsidR="000003DC">
        <w:t>2.808</w:t>
      </w:r>
      <w:r>
        <w:t xml:space="preserve"> as calculated from Strassen’s matrix multiplication algorithm. The third vertex </w:t>
      </w:r>
      <w:r>
        <w:rPr>
          <w:i/>
        </w:rPr>
        <w:t xml:space="preserve">k </w:t>
      </w:r>
      <w:r>
        <w:t xml:space="preserve">to complete the triangle can be found in </w:t>
      </w:r>
      <w:r w:rsidRPr="00074375">
        <w:rPr>
          <w:i/>
        </w:rPr>
        <w:t>O</w:t>
      </w:r>
      <w:r>
        <w:t>(</w:t>
      </w:r>
      <w:r w:rsidRPr="00074375">
        <w:rPr>
          <w:i/>
        </w:rPr>
        <w:t>n</w:t>
      </w:r>
      <w:r>
        <w:t xml:space="preserve">) running time, giving a combined running time of </w:t>
      </w:r>
      <w:r>
        <w:rPr>
          <w:i/>
        </w:rPr>
        <w:t>O(n</w:t>
      </w:r>
      <w:r w:rsidR="000003DC">
        <w:rPr>
          <w:vertAlign w:val="superscript"/>
        </w:rPr>
        <w:t>ω</w:t>
      </w:r>
      <w:r>
        <w:rPr>
          <w:i/>
        </w:rPr>
        <w:t>)</w:t>
      </w:r>
      <w:r>
        <w:t xml:space="preserve">. </w:t>
      </w:r>
    </w:p>
    <w:p w14:paraId="22949FF1" w14:textId="5177105C" w:rsidR="00414499" w:rsidRDefault="000003DC" w:rsidP="00414499">
      <w:r>
        <w:t>In</w:t>
      </w:r>
      <w:r w:rsidR="00414499">
        <w:t xml:space="preserve"> </w:t>
      </w:r>
      <w:r w:rsidR="0005087E">
        <w:t>[1</w:t>
      </w:r>
      <w:r w:rsidR="007B685A">
        <w:t>]</w:t>
      </w:r>
      <w:r>
        <w:t>,</w:t>
      </w:r>
      <w:r w:rsidR="00414499">
        <w:t xml:space="preserve"> another algorithm for detecting the presence of a triangle in a graph </w:t>
      </w:r>
      <w:r>
        <w:t>was presented. This algorithm ha</w:t>
      </w:r>
      <w:r w:rsidR="00414499">
        <w:t xml:space="preserve">s a running time of </w:t>
      </w:r>
      <w:r w:rsidR="00414499">
        <w:rPr>
          <w:i/>
        </w:rPr>
        <w:t>O</w:t>
      </w:r>
      <w:r w:rsidR="00414499">
        <w:t>(</w:t>
      </w:r>
      <w:r w:rsidR="00414499">
        <w:rPr>
          <w:i/>
        </w:rPr>
        <w:t>m</w:t>
      </w:r>
      <w:r w:rsidR="00414499">
        <w:rPr>
          <w:i/>
          <w:vertAlign w:val="superscript"/>
        </w:rPr>
        <w:t>1.41</w:t>
      </w:r>
      <w:r w:rsidR="00414499">
        <w:t xml:space="preserve">), where </w:t>
      </w:r>
      <w:r w:rsidR="00414499">
        <w:rPr>
          <w:i/>
        </w:rPr>
        <w:t>m</w:t>
      </w:r>
      <w:r w:rsidR="00414499">
        <w:t xml:space="preserve"> is the number of edges in </w:t>
      </w:r>
      <w:r w:rsidR="00414499" w:rsidRPr="00CB5966">
        <w:rPr>
          <w:i/>
        </w:rPr>
        <w:t>G</w:t>
      </w:r>
      <w:r w:rsidR="00CB5966">
        <w:t>. This algorithm assumed that the Coppersmith-Winograd multiplication algorithm is used</w:t>
      </w:r>
      <w:r w:rsidR="00F813AA">
        <w:t>, and has ω = 2.376</w:t>
      </w:r>
      <w:r w:rsidR="00E40703">
        <w:t>. The</w:t>
      </w:r>
      <w:r w:rsidR="00414499">
        <w:t xml:space="preserve"> algorithm involves partitioning the vertices of </w:t>
      </w:r>
      <w:r w:rsidR="00414499" w:rsidRPr="00E40703">
        <w:rPr>
          <w:i/>
        </w:rPr>
        <w:t>G</w:t>
      </w:r>
      <w:r w:rsidR="00414499">
        <w:t xml:space="preserve"> into low deg</w:t>
      </w:r>
      <w:r w:rsidR="00E40703">
        <w:t xml:space="preserve">ree and high degree vertices. High degree vertices have degrees greater than </w:t>
      </w:r>
      <w:r w:rsidR="00E40703">
        <w:rPr>
          <w:i/>
        </w:rPr>
        <w:t>D</w:t>
      </w:r>
      <w:r w:rsidR="00F813AA">
        <w:rPr>
          <w:i/>
        </w:rPr>
        <w:t xml:space="preserve"> </w:t>
      </w:r>
      <w:r w:rsidR="00F813AA">
        <w:t xml:space="preserve">while low </w:t>
      </w:r>
      <w:r w:rsidR="00E40703">
        <w:t xml:space="preserve">degree vertices have degrees less than or equal to </w:t>
      </w:r>
      <w:r w:rsidR="00E40703">
        <w:rPr>
          <w:i/>
        </w:rPr>
        <w:t>D</w:t>
      </w:r>
      <w:r w:rsidR="00E40703">
        <w:t xml:space="preserve">. </w:t>
      </w:r>
      <w:r w:rsidR="00414499">
        <w:t xml:space="preserve">The value of </w:t>
      </w:r>
      <w:r w:rsidR="00414499" w:rsidRPr="0005774E">
        <w:rPr>
          <w:i/>
        </w:rPr>
        <w:t>D</w:t>
      </w:r>
      <w:r w:rsidR="00414499">
        <w:t xml:space="preserve"> is obtained from </w:t>
      </w:r>
      <w:r w:rsidR="008310F0">
        <w:t>Equation 2.2</w:t>
      </w:r>
      <w:r w:rsidR="00414499">
        <w:t>:</w:t>
      </w:r>
    </w:p>
    <w:p w14:paraId="3AC8AC27" w14:textId="7AE9870F" w:rsidR="00414499" w:rsidRPr="008310F0" w:rsidRDefault="008310F0" w:rsidP="00414499">
      <w:pPr>
        <w:ind w:left="1440" w:firstLine="720"/>
        <w:rPr>
          <w:caps/>
          <w:u w:val="single"/>
          <w:vertAlign w:val="superscript"/>
        </w:rPr>
      </w:pPr>
      <m:oMath>
        <m:r>
          <w:rPr>
            <w:rFonts w:ascii="Cambria Math" w:hAnsi="Cambria Math"/>
            <w:caps/>
            <w:sz w:val="28"/>
          </w:rPr>
          <m:t xml:space="preserve">D= </m:t>
        </m:r>
        <m:sSup>
          <m:sSupPr>
            <m:ctrlPr>
              <w:rPr>
                <w:rFonts w:ascii="Cambria Math" w:hAnsi="Cambria Math"/>
                <w:i/>
                <w:caps/>
                <w:sz w:val="28"/>
              </w:rPr>
            </m:ctrlPr>
          </m:sSupPr>
          <m:e>
            <m:r>
              <w:rPr>
                <w:rFonts w:ascii="Cambria Math" w:hAnsi="Cambria Math"/>
                <w:caps/>
                <w:sz w:val="28"/>
              </w:rPr>
              <m:t>m</m:t>
            </m:r>
          </m:e>
          <m:sup>
            <m:f>
              <m:fPr>
                <m:ctrlPr>
                  <w:rPr>
                    <w:rFonts w:ascii="Cambria Math" w:hAnsi="Cambria Math"/>
                    <w:i/>
                    <w:caps/>
                    <w:sz w:val="28"/>
                  </w:rPr>
                </m:ctrlPr>
              </m:fPr>
              <m:num>
                <m:r>
                  <w:rPr>
                    <w:rFonts w:ascii="Cambria Math" w:hAnsi="Cambria Math"/>
                    <w:caps/>
                    <w:sz w:val="28"/>
                  </w:rPr>
                  <m:t>ω-1</m:t>
                </m:r>
              </m:num>
              <m:den>
                <m:r>
                  <w:rPr>
                    <w:rFonts w:ascii="Cambria Math" w:hAnsi="Cambria Math"/>
                    <w:caps/>
                    <w:sz w:val="28"/>
                  </w:rPr>
                  <m:t>ω+1</m:t>
                </m:r>
              </m:den>
            </m:f>
          </m:sup>
        </m:sSup>
      </m:oMath>
      <w:r>
        <w:rPr>
          <w:caps/>
          <w:sz w:val="28"/>
        </w:rPr>
        <w:t xml:space="preserve">                                                        </w:t>
      </w:r>
      <w:r w:rsidRPr="008310F0">
        <w:rPr>
          <w:caps/>
          <w:sz w:val="24"/>
          <w:szCs w:val="24"/>
        </w:rPr>
        <w:t>(2.2)</w:t>
      </w:r>
    </w:p>
    <w:p w14:paraId="3F813892" w14:textId="77777777" w:rsidR="00414499" w:rsidRDefault="00414499" w:rsidP="00414499">
      <w:pPr>
        <w:spacing w:before="0"/>
      </w:pPr>
    </w:p>
    <w:p w14:paraId="5B642229" w14:textId="36A612FA" w:rsidR="00414499" w:rsidRPr="00855788" w:rsidRDefault="00414499" w:rsidP="00414499">
      <w:pPr>
        <w:spacing w:before="0"/>
      </w:pPr>
      <w:r>
        <w:t xml:space="preserve">All paths of length two whose intermediate vertex is of low degree can be found in </w:t>
      </w:r>
      <w:r>
        <w:rPr>
          <w:i/>
        </w:rPr>
        <w:t>O</w:t>
      </w:r>
      <w:r>
        <w:t>(</w:t>
      </w:r>
      <w:r>
        <w:rPr>
          <w:i/>
        </w:rPr>
        <w:t>mD</w:t>
      </w:r>
      <w:r>
        <w:t xml:space="preserve">) running time. The endpoints of each such path can then be checked to detect if an edge exists between them. The presence of such an edge indicates the presence of a triangle. If a triangle is not found at this stage, then a triangle, if present in </w:t>
      </w:r>
      <w:r w:rsidRPr="00251D0C">
        <w:rPr>
          <w:i/>
        </w:rPr>
        <w:t>G</w:t>
      </w:r>
      <w:r>
        <w:t xml:space="preserve">, has all its vertices as high degree vertices. The maximum number of high degree vertices in </w:t>
      </w:r>
      <w:r w:rsidRPr="00251D0C">
        <w:rPr>
          <w:i/>
        </w:rPr>
        <w:t>G</w:t>
      </w:r>
      <w:r>
        <w:t xml:space="preserve"> is</w:t>
      </w:r>
      <m:oMath>
        <m:f>
          <m:fPr>
            <m:type m:val="lin"/>
            <m:ctrlPr>
              <w:rPr>
                <w:rFonts w:ascii="Cambria Math" w:hAnsi="Cambria Math"/>
                <w:i/>
              </w:rPr>
            </m:ctrlPr>
          </m:fPr>
          <m:num>
            <m:r>
              <w:rPr>
                <w:rFonts w:ascii="Cambria Math" w:hAnsi="Cambria Math"/>
              </w:rPr>
              <m:t xml:space="preserve"> 2m</m:t>
            </m:r>
          </m:num>
          <m:den>
            <m:r>
              <w:rPr>
                <w:rFonts w:ascii="Cambria Math" w:hAnsi="Cambria Math"/>
              </w:rPr>
              <m:t>D</m:t>
            </m:r>
          </m:den>
        </m:f>
      </m:oMath>
      <w:r>
        <w:t xml:space="preserve">, hence a triangle can be found in </w:t>
      </w:r>
      <m:oMath>
        <m:r>
          <w:rPr>
            <w:rFonts w:ascii="Cambria Math" w:hAnsi="Cambria Math"/>
          </w:rPr>
          <m:t>O(</m:t>
        </m:r>
        <m:sSup>
          <m:sSupPr>
            <m:ctrlPr>
              <w:rPr>
                <w:rFonts w:ascii="Cambria Math" w:hAnsi="Cambria Math"/>
                <w:i/>
              </w:rPr>
            </m:ctrlPr>
          </m:sSupPr>
          <m:e>
            <m:r>
              <w:rPr>
                <w:rFonts w:ascii="Cambria Math" w:hAnsi="Cambria Math"/>
              </w:rPr>
              <m:t>(m/D)</m:t>
            </m:r>
          </m:e>
          <m:sup>
            <m:r>
              <w:rPr>
                <w:rFonts w:ascii="Cambria Math" w:hAnsi="Cambria Math"/>
              </w:rPr>
              <m:t>ω</m:t>
            </m:r>
          </m:sup>
        </m:sSup>
        <m:r>
          <w:rPr>
            <w:rFonts w:ascii="Cambria Math" w:hAnsi="Cambria Math"/>
          </w:rPr>
          <m:t>)</m:t>
        </m:r>
      </m:oMath>
      <w:r>
        <w:t xml:space="preserve"> time thr</w:t>
      </w:r>
      <w:r w:rsidR="00646DAC">
        <w:t xml:space="preserve">ough matrix multiplication </w:t>
      </w:r>
      <w:r w:rsidR="0005087E">
        <w:t>[1</w:t>
      </w:r>
      <w:r w:rsidR="007B685A">
        <w:t>]</w:t>
      </w:r>
      <w:r w:rsidR="00646DAC">
        <w:t xml:space="preserve">. Adding </w:t>
      </w:r>
      <m:oMath>
        <m:r>
          <w:rPr>
            <w:rFonts w:ascii="Cambria Math" w:hAnsi="Cambria Math"/>
          </w:rPr>
          <m:t>O</m:t>
        </m:r>
        <m:d>
          <m:dPr>
            <m:ctrlPr>
              <w:rPr>
                <w:rFonts w:ascii="Cambria Math" w:hAnsi="Cambria Math"/>
                <w:i/>
              </w:rPr>
            </m:ctrlPr>
          </m:dPr>
          <m:e>
            <m:r>
              <w:rPr>
                <w:rFonts w:ascii="Cambria Math" w:hAnsi="Cambria Math"/>
              </w:rPr>
              <m:t>mD</m:t>
            </m:r>
          </m:e>
        </m:d>
      </m:oMath>
      <w:r w:rsidR="00646DAC">
        <w:t xml:space="preserve"> and </w:t>
      </w:r>
      <m:oMath>
        <m:r>
          <w:rPr>
            <w:rFonts w:ascii="Cambria Math" w:hAnsi="Cambria Math"/>
          </w:rPr>
          <m:t>O(</m:t>
        </m:r>
        <m:sSup>
          <m:sSupPr>
            <m:ctrlPr>
              <w:rPr>
                <w:rFonts w:ascii="Cambria Math" w:hAnsi="Cambria Math"/>
                <w:i/>
              </w:rPr>
            </m:ctrlPr>
          </m:sSupPr>
          <m:e>
            <m:r>
              <w:rPr>
                <w:rFonts w:ascii="Cambria Math" w:hAnsi="Cambria Math"/>
              </w:rPr>
              <m:t>(m/D)</m:t>
            </m:r>
          </m:e>
          <m:sup>
            <m:r>
              <w:rPr>
                <w:rFonts w:ascii="Cambria Math" w:hAnsi="Cambria Math"/>
              </w:rPr>
              <m:t>ω</m:t>
            </m:r>
          </m:sup>
        </m:sSup>
        <m:r>
          <w:rPr>
            <w:rFonts w:ascii="Cambria Math" w:hAnsi="Cambria Math"/>
          </w:rPr>
          <m:t>)</m:t>
        </m:r>
      </m:oMath>
      <w:r w:rsidR="00855788">
        <w:t xml:space="preserve"> and substituting the value of </w:t>
      </w:r>
      <w:r w:rsidR="00855788">
        <w:rPr>
          <w:i/>
        </w:rPr>
        <w:t>D</w:t>
      </w:r>
      <w:r w:rsidR="00855788">
        <w:t xml:space="preserve"> results in a time complexity of </w:t>
      </w:r>
      <w:r w:rsidR="00855788">
        <w:rPr>
          <w:i/>
        </w:rPr>
        <w:t>O</w:t>
      </w:r>
      <w:r w:rsidR="00855788">
        <w:t>(</w:t>
      </w:r>
      <w:r w:rsidR="00855788">
        <w:rPr>
          <w:i/>
        </w:rPr>
        <w:t>m</w:t>
      </w:r>
      <w:r w:rsidR="00855788">
        <w:rPr>
          <w:i/>
          <w:vertAlign w:val="superscript"/>
        </w:rPr>
        <w:t>1.41</w:t>
      </w:r>
      <w:r w:rsidR="00855788">
        <w:t>).</w:t>
      </w:r>
      <w:r w:rsidR="00246C66">
        <w:t xml:space="preserve"> For complete graphs, the stage of the algorithm that utilizes matrix multiplication will be used, which puts it at a disadvantage when compared to triangle detection algorithms that do not involve matrix multiplication.</w:t>
      </w:r>
    </w:p>
    <w:p w14:paraId="2B7F7907" w14:textId="68AD6F57" w:rsidR="00414499" w:rsidRPr="00095303" w:rsidRDefault="008C3809" w:rsidP="00414499">
      <w:r>
        <w:t xml:space="preserve">In </w:t>
      </w:r>
      <w:r w:rsidR="0005087E">
        <w:t>[4</w:t>
      </w:r>
      <w:r w:rsidR="007B685A">
        <w:t>]</w:t>
      </w:r>
      <w:r>
        <w:t>,</w:t>
      </w:r>
      <w:r w:rsidR="00414499">
        <w:t xml:space="preserve"> </w:t>
      </w:r>
      <w:r>
        <w:t xml:space="preserve">an algorithm </w:t>
      </w:r>
      <w:r w:rsidR="00414499">
        <w:t xml:space="preserve">which lists all triangles in a graph in </w:t>
      </w:r>
      <w:r w:rsidR="00414499">
        <w:rPr>
          <w:i/>
        </w:rPr>
        <w:t>O</w:t>
      </w:r>
      <w:r w:rsidR="00414499">
        <w:t>(</w:t>
      </w:r>
      <m:oMath>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r>
          <w:rPr>
            <w:rFonts w:ascii="Cambria Math" w:hAnsi="Cambria Math" w:cs="Cambria Math"/>
            <w:lang w:val="en-GB"/>
          </w:rPr>
          <m:t>m</m:t>
        </m:r>
      </m:oMath>
      <w:r w:rsidR="00414499">
        <w:t>) running time</w:t>
      </w:r>
      <w:r>
        <w:t xml:space="preserve"> was described. This algorithm</w:t>
      </w:r>
      <w:r w:rsidR="00414499">
        <w:t xml:space="preserve"> was discovered to perform better in practice than </w:t>
      </w:r>
      <w:r>
        <w:t xml:space="preserve">the triangle listing algorithms of </w:t>
      </w:r>
      <w:r w:rsidR="0005087E">
        <w:t>[1</w:t>
      </w:r>
      <w:r w:rsidR="007B685A">
        <w:t>]</w:t>
      </w:r>
      <w:r>
        <w:t xml:space="preserve"> and </w:t>
      </w:r>
      <w:r w:rsidR="0005087E">
        <w:t>[10</w:t>
      </w:r>
      <w:r w:rsidR="007B685A">
        <w:t>]</w:t>
      </w:r>
      <w:r>
        <w:t xml:space="preserve"> </w:t>
      </w:r>
      <w:r w:rsidR="00414499">
        <w:t xml:space="preserve">when the latter algorithms were modified to list all triangles found. According to </w:t>
      </w:r>
      <w:r w:rsidR="00414499">
        <w:fldChar w:fldCharType="begin" w:fldLock="1"/>
      </w:r>
      <w:r w:rsidR="00414499">
        <w:instrText>ADDIN CSL_CITATION { "citationItems" : [ { "id" : "ITEM-1", "itemData" : { "abstract" : "A rigorous experimental study of algorithms for counting and listing all triangles in large existing networks as well as generated graphs is presented. In the past, this fundamental graph problem has been studied intensively from a theoretical point of view. Recently, tri-angle counting has also become a widely used tool in network analysis. Due to the very large size of networks like the Internet, WWW or social networks, the efficiency of algorithms for triangle counting and listing is an important issue. The main intention of this work is to evaluate the practicability of triangle counting and listing in very large graphs with various degree distributions. We give a surprisingly simple enhancement of a well known algorithm that performs best, and makes triangle listing and counting in huge networks feasible.", "author" : [ { "dropping-particle" : "", "family" : "Schank", "given" : "Thomas", "non-dropping-particle" : "", "parse-names" : false, "suffix" : "" }, { "dropping-particle" : "", "family" : "Wagner", "given" : "Dorothea", "non-dropping-particle" : "", "parse-names" : false, "suffix" : "" } ], "id" : "ITEM-1", "issued" : { "date-parts" : [ [ "0" ] ] }, "title" : "Finding, Counting and Listing all Triangles in Large Graphs, An Experimental Study", "type" : "article-journal" }, "uris" : [ "http://www.mendeley.com/documents/?uuid=b7b8178c-4518-3e1c-85d8-ea0d06d6f0af" ] } ], "mendeley" : { "formattedCitation" : "(Schank &amp; Wagner, n.d.)", "manualFormatting" : "Schank &amp; Wagner ", "plainTextFormattedCitation" : "(Schank &amp; Wagner, n.d.)", "previouslyFormattedCitation" : "(Schank &amp; Wagner, n.d.)" }, "properties" : { "noteIndex" : 0 }, "schema" : "https://github.com/citation-style-language/schema/raw/master/csl-citation.json" }</w:instrText>
      </w:r>
      <w:r w:rsidR="00414499">
        <w:fldChar w:fldCharType="end"/>
      </w:r>
      <w:r w:rsidR="007B685A">
        <w:t>[23]</w:t>
      </w:r>
      <w:r w:rsidR="00414499">
        <w:t>, algorithms which are based on matrix multiplication are useful in counting triangles in a graph but not in listing them.</w:t>
      </w:r>
    </w:p>
    <w:p w14:paraId="5452DE3A" w14:textId="77777777" w:rsidR="00414499" w:rsidRDefault="00414499" w:rsidP="00414499">
      <w:pPr>
        <w:pStyle w:val="Heading2"/>
      </w:pPr>
      <w:bookmarkStart w:id="15" w:name="_Toc460879550"/>
      <w:r w:rsidRPr="001A01B4">
        <w:rPr>
          <w:i/>
        </w:rPr>
        <w:t>K</w:t>
      </w:r>
      <w:r>
        <w:rPr>
          <w:vertAlign w:val="subscript"/>
        </w:rPr>
        <w:t>4</w:t>
      </w:r>
      <w:r>
        <w:t xml:space="preserve"> Detection</w:t>
      </w:r>
      <w:bookmarkEnd w:id="15"/>
    </w:p>
    <w:p w14:paraId="0A244B5D" w14:textId="59D4A860" w:rsidR="00414499" w:rsidRDefault="0071021C" w:rsidP="00414499">
      <w:r>
        <w:t xml:space="preserve">In </w:t>
      </w:r>
      <w:r w:rsidR="0005087E">
        <w:t>[11</w:t>
      </w:r>
      <w:r w:rsidR="007B685A">
        <w:t>]</w:t>
      </w:r>
      <w:r>
        <w:t>,</w:t>
      </w:r>
      <w:r w:rsidR="00414499">
        <w:t xml:space="preserve"> an algorithm </w:t>
      </w:r>
      <w:r w:rsidR="001A01B4">
        <w:t>to detect</w:t>
      </w:r>
      <w:r w:rsidR="00414499">
        <w:t xml:space="preserve"> the presence of an induced </w:t>
      </w:r>
      <w:r w:rsidR="00414499">
        <w:rPr>
          <w:i/>
        </w:rPr>
        <w:t>K</w:t>
      </w:r>
      <w:r w:rsidR="00414499">
        <w:rPr>
          <w:vertAlign w:val="subscript"/>
        </w:rPr>
        <w:t>4</w:t>
      </w:r>
      <w:r w:rsidR="00414499">
        <w:rPr>
          <w:i/>
        </w:rPr>
        <w:t xml:space="preserve"> </w:t>
      </w:r>
      <w:r w:rsidR="00414499">
        <w:t>subgraph in a connected graph</w:t>
      </w:r>
      <w:r>
        <w:t xml:space="preserve"> was described</w:t>
      </w:r>
      <w:r w:rsidR="00414499">
        <w:t xml:space="preserve">. The algorithm was also extended to make it count the number of </w:t>
      </w:r>
      <w:r w:rsidR="00414499" w:rsidRPr="00363FB9">
        <w:rPr>
          <w:i/>
        </w:rPr>
        <w:t>K</w:t>
      </w:r>
      <w:r w:rsidR="00414499" w:rsidRPr="00363FB9">
        <w:rPr>
          <w:vertAlign w:val="subscript"/>
        </w:rPr>
        <w:t>4</w:t>
      </w:r>
      <w:r w:rsidR="00414499">
        <w:t xml:space="preserve">’s in the given connected graph. </w:t>
      </w:r>
    </w:p>
    <w:p w14:paraId="2D6BDEAA" w14:textId="7F1408F8" w:rsidR="00414499" w:rsidRDefault="00414499" w:rsidP="00414499">
      <w:r>
        <w:t xml:space="preserve">This algorithm has a time complexity of </w:t>
      </w:r>
      <w:r w:rsidRPr="00363FB9">
        <w:rPr>
          <w:i/>
        </w:rPr>
        <w:t>O</w:t>
      </w:r>
      <w:r>
        <w:t>(</w:t>
      </w:r>
      <w:r w:rsidR="00B10EF4">
        <w:rPr>
          <w:i/>
        </w:rPr>
        <w:t>m</w:t>
      </w:r>
      <w:r w:rsidR="00486A42">
        <w:rPr>
          <w:vertAlign w:val="superscript"/>
        </w:rPr>
        <w:t xml:space="preserve">(ω </w:t>
      </w:r>
      <w:r>
        <w:rPr>
          <w:vertAlign w:val="superscript"/>
        </w:rPr>
        <w:t>+1)/2</w:t>
      </w:r>
      <w:r>
        <w:t xml:space="preserve">) = </w:t>
      </w:r>
      <w:r w:rsidRPr="00363FB9">
        <w:rPr>
          <w:i/>
        </w:rPr>
        <w:t>O</w:t>
      </w:r>
      <w:r>
        <w:t>(</w:t>
      </w:r>
      <w:r w:rsidR="00B10EF4">
        <w:rPr>
          <w:i/>
        </w:rPr>
        <w:t>m</w:t>
      </w:r>
      <w:r>
        <w:rPr>
          <w:vertAlign w:val="superscript"/>
        </w:rPr>
        <w:t>1.69</w:t>
      </w:r>
      <w:r>
        <w:t xml:space="preserve">) if </w:t>
      </w:r>
      <w:r w:rsidR="00486A42">
        <w:rPr>
          <w:i/>
        </w:rPr>
        <w:t>ω</w:t>
      </w:r>
      <w:r w:rsidR="00842CA8">
        <w:t xml:space="preserve"> is the exponent of matrix multiplication and is equal to</w:t>
      </w:r>
      <w:r>
        <w:t xml:space="preserve"> </w:t>
      </w:r>
      <w:r w:rsidR="00486A42">
        <w:t>2.376 as proposed by</w:t>
      </w:r>
      <w:r>
        <w:t xml:space="preserve"> Coppersmith-Winograd’s </w:t>
      </w:r>
      <w:r w:rsidR="00486A42">
        <w:t xml:space="preserve">matrix multiplication </w:t>
      </w:r>
      <w:r>
        <w:t>algorithm. Details of this algorithm will be discussed in chapter 4 of this dissertation.</w:t>
      </w:r>
    </w:p>
    <w:p w14:paraId="1E49FC39" w14:textId="77777777" w:rsidR="00414499" w:rsidRDefault="00414499" w:rsidP="00414499">
      <w:pPr>
        <w:pStyle w:val="Heading2"/>
      </w:pPr>
      <w:bookmarkStart w:id="16" w:name="_Toc460879551"/>
      <w:r>
        <w:lastRenderedPageBreak/>
        <w:t>Complete Subgraph Listing</w:t>
      </w:r>
      <w:bookmarkEnd w:id="16"/>
    </w:p>
    <w:p w14:paraId="175DCFBB" w14:textId="5FC3E8D7" w:rsidR="00414499" w:rsidRDefault="00414499" w:rsidP="00414499">
      <w:pPr>
        <w:rPr>
          <w:lang w:val="en-GB"/>
        </w:rPr>
      </w:pPr>
      <w:r>
        <w:t xml:space="preserve">An algorithm </w:t>
      </w:r>
      <w:r w:rsidR="00486A42">
        <w:t>to list</w:t>
      </w:r>
      <w:r>
        <w:t xml:space="preserve"> all the complete subgraphs of </w:t>
      </w:r>
      <w:r w:rsidR="004F0407">
        <w:t>size</w:t>
      </w:r>
      <w:r>
        <w:t xml:space="preserve"> </w:t>
      </w:r>
      <w:r w:rsidR="0009625D">
        <w:rPr>
          <w:i/>
        </w:rPr>
        <w:t xml:space="preserve">l </w:t>
      </w:r>
      <w:r>
        <w:t>was provided</w:t>
      </w:r>
      <w:r w:rsidR="004E02C5">
        <w:t xml:space="preserve"> in</w:t>
      </w:r>
      <w:r>
        <w:t xml:space="preserve"> </w:t>
      </w:r>
      <w:r w:rsidR="0005087E">
        <w:t>[4</w:t>
      </w:r>
      <w:r w:rsidR="007B685A">
        <w:t>]</w:t>
      </w:r>
      <w:r>
        <w:t xml:space="preserve">. The algorithm runs recursively such that to find a complete subgraph </w:t>
      </w:r>
      <w:r>
        <w:rPr>
          <w:i/>
        </w:rPr>
        <w:t>K</w:t>
      </w:r>
      <w:r>
        <w:rPr>
          <w:i/>
          <w:vertAlign w:val="subscript"/>
        </w:rPr>
        <w:t>l</w:t>
      </w:r>
      <w:r>
        <w:t xml:space="preserve">, one can pick a vertex </w:t>
      </w:r>
      <w:r>
        <w:rPr>
          <w:i/>
        </w:rPr>
        <w:t>v</w:t>
      </w:r>
      <w:r>
        <w:t xml:space="preserve"> and find a complete subgraph </w:t>
      </w:r>
      <w:r>
        <w:rPr>
          <w:i/>
        </w:rPr>
        <w:t>K</w:t>
      </w:r>
      <w:r>
        <w:rPr>
          <w:i/>
          <w:vertAlign w:val="subscript"/>
        </w:rPr>
        <w:t>l-1</w:t>
      </w:r>
      <w:r>
        <w:rPr>
          <w:vertAlign w:val="subscript"/>
        </w:rPr>
        <w:t xml:space="preserve"> </w:t>
      </w:r>
      <w:r>
        <w:t xml:space="preserve">that is induced by the neighbours of </w:t>
      </w:r>
      <w:r>
        <w:rPr>
          <w:i/>
        </w:rPr>
        <w:t>v</w:t>
      </w:r>
      <w:r>
        <w:t xml:space="preserve">. </w:t>
      </w:r>
      <w:r w:rsidR="004F0407">
        <w:t>This algorithm was proven to have a</w:t>
      </w:r>
      <w:r>
        <w:t xml:space="preserve"> running time of </w:t>
      </w:r>
      <m:oMath>
        <m:r>
          <w:rPr>
            <w:rFonts w:ascii="Cambria Math" w:hAnsi="Cambria Math"/>
          </w:rPr>
          <m:t>O(l</m:t>
        </m:r>
        <m:sSup>
          <m:sSupPr>
            <m:ctrlPr>
              <w:rPr>
                <w:rFonts w:ascii="Cambria Math" w:hAnsi="Cambria Math"/>
                <w:i/>
                <w:lang w:val="en-GB"/>
              </w:rPr>
            </m:ctrlPr>
          </m:sSupPr>
          <m:e>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e>
          <m:sup>
            <m:r>
              <w:rPr>
                <w:rFonts w:ascii="Cambria Math" w:hAnsi="Cambria Math"/>
                <w:lang w:val="en-GB"/>
              </w:rPr>
              <m:t>l-2</m:t>
            </m:r>
          </m:sup>
        </m:sSup>
        <m:r>
          <w:rPr>
            <w:rFonts w:ascii="Cambria Math" w:hAnsi="Cambria Math"/>
            <w:lang w:val="en-GB"/>
          </w:rPr>
          <m:t>m)</m:t>
        </m:r>
      </m:oMath>
      <w:r>
        <w:rPr>
          <w:lang w:val="en-GB"/>
        </w:rPr>
        <w:t>, and uses linear space.</w:t>
      </w:r>
    </w:p>
    <w:p w14:paraId="23418545" w14:textId="17A519C7" w:rsidR="00503DC6" w:rsidRPr="009D4C43" w:rsidRDefault="00E95E45" w:rsidP="00414499">
      <w:r>
        <w:rPr>
          <w:lang w:val="en-GB"/>
        </w:rPr>
        <w:t>A</w:t>
      </w:r>
      <w:r w:rsidR="00414499">
        <w:rPr>
          <w:lang w:val="en-GB"/>
        </w:rPr>
        <w:t>n algorithm which detects the presence of a K</w:t>
      </w:r>
      <w:r w:rsidR="00414499">
        <w:rPr>
          <w:i/>
          <w:vertAlign w:val="subscript"/>
          <w:lang w:val="en-GB"/>
        </w:rPr>
        <w:t xml:space="preserve">l </w:t>
      </w:r>
      <w:r w:rsidR="00414499">
        <w:t xml:space="preserve">graph in </w:t>
      </w:r>
      <w:r w:rsidR="00414499">
        <w:rPr>
          <w:i/>
        </w:rPr>
        <w:t>O</w:t>
      </w:r>
      <w:r w:rsidR="00414499">
        <w:t>(</w:t>
      </w:r>
      <m:oMath>
        <m:sSup>
          <m:sSupPr>
            <m:ctrlPr>
              <w:rPr>
                <w:rFonts w:ascii="Cambria Math" w:hAnsi="Cambria Math"/>
                <w:i/>
              </w:rPr>
            </m:ctrlPr>
          </m:sSupPr>
          <m:e>
            <m:r>
              <w:rPr>
                <w:rFonts w:ascii="Cambria Math" w:hAnsi="Cambria Math"/>
              </w:rPr>
              <m:t>n</m:t>
            </m:r>
          </m:e>
          <m:sup>
            <m:r>
              <w:rPr>
                <w:rFonts w:ascii="Cambria Math" w:hAnsi="Cambria Math"/>
              </w:rPr>
              <m:t>ω</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3</m:t>
                    </m:r>
                  </m:den>
                </m:f>
              </m:e>
            </m:d>
            <m:r>
              <w:rPr>
                <w:rFonts w:ascii="Cambria Math" w:hAnsi="Cambria Math"/>
              </w:rPr>
              <m:t>]+i</m:t>
            </m:r>
          </m:sup>
        </m:sSup>
      </m:oMath>
      <w:r w:rsidR="00503DC6">
        <w:t>) time</w:t>
      </w:r>
      <w:r>
        <w:t xml:space="preserve"> was provided in </w:t>
      </w:r>
      <w:r w:rsidR="0005087E">
        <w:t>[18</w:t>
      </w:r>
      <w:r w:rsidR="007B685A">
        <w:t>]</w:t>
      </w:r>
      <w:r w:rsidR="00503DC6">
        <w:t>, where</w:t>
      </w:r>
      <w:r w:rsidR="00414499">
        <w:t xml:space="preserve"> </w:t>
      </w:r>
      <w:r w:rsidR="00414499">
        <w:rPr>
          <w:i/>
        </w:rPr>
        <w:t xml:space="preserve">i </w:t>
      </w:r>
      <w:r w:rsidR="00414499">
        <w:t xml:space="preserve">here equals </w:t>
      </w:r>
      <w:r w:rsidR="00A65096">
        <w:t xml:space="preserve">the remainder when </w:t>
      </w:r>
      <w:r w:rsidR="00A65096">
        <w:rPr>
          <w:i/>
        </w:rPr>
        <w:t>l</w:t>
      </w:r>
      <w:r w:rsidR="00A65096">
        <w:t xml:space="preserve"> is divided by 3</w:t>
      </w:r>
      <w:r w:rsidR="00503DC6">
        <w:t xml:space="preserve"> and </w:t>
      </w:r>
      <w:r w:rsidR="00503DC6">
        <w:rPr>
          <w:i/>
        </w:rPr>
        <w:t>n</w:t>
      </w:r>
      <w:r w:rsidR="00503DC6">
        <w:t xml:space="preserve"> is the size of the graph</w:t>
      </w:r>
      <w:r w:rsidR="00414499">
        <w:t xml:space="preserve">. </w:t>
      </w:r>
      <w:r w:rsidR="00ED34C0">
        <w:t>The algorithm was designed</w:t>
      </w:r>
      <w:r w:rsidR="00414499">
        <w:t xml:space="preserve"> around the time complexity of the triangle detection algorithm being </w:t>
      </w:r>
      <w:r w:rsidR="00414499">
        <w:rPr>
          <w:i/>
        </w:rPr>
        <w:t>O</w:t>
      </w:r>
      <w:r w:rsidR="00414499">
        <w:t>(</w:t>
      </w:r>
      <m:oMath>
        <m:sSup>
          <m:sSupPr>
            <m:ctrlPr>
              <w:rPr>
                <w:rFonts w:ascii="Cambria Math" w:hAnsi="Cambria Math"/>
                <w:i/>
              </w:rPr>
            </m:ctrlPr>
          </m:sSupPr>
          <m:e>
            <m:r>
              <w:rPr>
                <w:rFonts w:ascii="Cambria Math" w:hAnsi="Cambria Math"/>
              </w:rPr>
              <m:t>n</m:t>
            </m:r>
          </m:e>
          <m:sup>
            <m:r>
              <w:rPr>
                <w:rFonts w:ascii="Cambria Math" w:hAnsi="Cambria Math"/>
              </w:rPr>
              <m:t>ω</m:t>
            </m:r>
          </m:sup>
        </m:sSup>
      </m:oMath>
      <w:r w:rsidR="00414499">
        <w:t xml:space="preserve">). The idea was that an auxiliary graph, </w:t>
      </w:r>
      <w:r w:rsidR="00414499">
        <w:rPr>
          <w:i/>
        </w:rPr>
        <w:t xml:space="preserve">H, </w:t>
      </w:r>
      <w:r w:rsidR="00414499">
        <w:t xml:space="preserve">is created such that </w:t>
      </w:r>
      <w:r w:rsidR="00414499">
        <w:rPr>
          <w:i/>
        </w:rPr>
        <w:t>H</w:t>
      </w:r>
      <w:r w:rsidR="00414499">
        <w:t xml:space="preserve"> contains a triangle if and only if </w:t>
      </w:r>
      <w:r w:rsidR="00414499" w:rsidRPr="00ED34C0">
        <w:rPr>
          <w:i/>
        </w:rPr>
        <w:t>G</w:t>
      </w:r>
      <w:r w:rsidR="00414499">
        <w:t xml:space="preserve"> contains a subgraph of size </w:t>
      </w:r>
      <w:r w:rsidR="00414499">
        <w:rPr>
          <w:i/>
        </w:rPr>
        <w:t xml:space="preserve">l. </w:t>
      </w:r>
      <w:r w:rsidR="00487AA8">
        <w:t xml:space="preserve">For values of </w:t>
      </w:r>
      <w:r w:rsidR="00487AA8" w:rsidRPr="00487AA8">
        <w:rPr>
          <w:i/>
        </w:rPr>
        <w:t>l</w:t>
      </w:r>
      <w:r w:rsidR="00487AA8">
        <w:rPr>
          <w:i/>
        </w:rPr>
        <w:t xml:space="preserve"> </w:t>
      </w:r>
      <w:r w:rsidR="00A27164">
        <w:t>greater than 5</w:t>
      </w:r>
      <w:r w:rsidR="00487AA8">
        <w:t>, such an algorithm has to operate recursively</w:t>
      </w:r>
      <w:r w:rsidR="006F4A2C">
        <w:t xml:space="preserve"> (i.e. call itself)</w:t>
      </w:r>
      <w:r w:rsidR="00487AA8">
        <w:t xml:space="preserve"> in order to construct the auxiliary graph </w:t>
      </w:r>
      <w:r w:rsidR="00487AA8" w:rsidRPr="00487AA8">
        <w:rPr>
          <w:i/>
        </w:rPr>
        <w:t>H</w:t>
      </w:r>
      <w:r w:rsidR="00487AA8">
        <w:rPr>
          <w:i/>
        </w:rPr>
        <w:t xml:space="preserve">. </w:t>
      </w:r>
    </w:p>
    <w:p w14:paraId="04F6F52E" w14:textId="04170C44" w:rsidR="00414499" w:rsidRPr="00DC73BB" w:rsidRDefault="004F0407" w:rsidP="004F0407">
      <w:pPr>
        <w:rPr>
          <w:rFonts w:ascii="Cambria Math" w:hAnsi="Cambria Math" w:cs="Cambria Math" w:hint="eastAsia"/>
          <w:szCs w:val="12"/>
        </w:rPr>
      </w:pPr>
      <w:r>
        <w:t xml:space="preserve">The complete subgraph detection algorithm of </w:t>
      </w:r>
      <w:r w:rsidR="0005087E">
        <w:t>[18</w:t>
      </w:r>
      <w:r w:rsidR="007B685A">
        <w:t>]</w:t>
      </w:r>
      <w:r>
        <w:t xml:space="preserve"> </w:t>
      </w:r>
      <w:r w:rsidR="00DC73BB">
        <w:t>is improved in</w:t>
      </w:r>
      <w:r>
        <w:t xml:space="preserve"> </w:t>
      </w:r>
      <w:r w:rsidR="0005087E">
        <w:t>[11</w:t>
      </w:r>
      <w:r w:rsidR="007B685A">
        <w:t>]</w:t>
      </w:r>
      <w:r>
        <w:t xml:space="preserve"> </w:t>
      </w:r>
      <w:r w:rsidR="00414499">
        <w:t xml:space="preserve">by modifying the triangle recognition algorithm </w:t>
      </w:r>
      <w:r w:rsidR="00DC73BB">
        <w:t>from</w:t>
      </w:r>
      <w:r w:rsidR="00414499">
        <w:t xml:space="preserve"> </w:t>
      </w:r>
      <w:r w:rsidR="0005087E">
        <w:t>[1</w:t>
      </w:r>
      <w:r w:rsidR="007B685A">
        <w:t>]</w:t>
      </w:r>
      <w:r w:rsidR="00414499">
        <w:t xml:space="preserve"> and the </w:t>
      </w:r>
      <w:r w:rsidR="00414499">
        <w:rPr>
          <w:i/>
        </w:rPr>
        <w:t>K</w:t>
      </w:r>
      <w:r w:rsidR="00414499">
        <w:rPr>
          <w:i/>
          <w:vertAlign w:val="subscript"/>
        </w:rPr>
        <w:t>4</w:t>
      </w:r>
      <w:r w:rsidR="00414499">
        <w:t xml:space="preserve"> recognition algorithm </w:t>
      </w:r>
      <w:r w:rsidR="00DC73BB">
        <w:t xml:space="preserve">described </w:t>
      </w:r>
      <w:r w:rsidR="00414499">
        <w:t>in section 2.</w:t>
      </w:r>
      <w:r w:rsidR="006F4A0B">
        <w:t>6</w:t>
      </w:r>
      <w:r w:rsidR="00414499">
        <w:t xml:space="preserve">. This resulted in a running time of </w:t>
      </w:r>
      <w:r w:rsidR="00414499">
        <w:rPr>
          <w:i/>
        </w:rPr>
        <w:t>O</w:t>
      </w:r>
      <w:r w:rsidR="00414499">
        <w:t>(</w:t>
      </w:r>
      <m:oMath>
        <m:sSup>
          <m:sSupPr>
            <m:ctrlPr>
              <w:rPr>
                <w:rFonts w:ascii="Cambria Math" w:hAnsi="Cambria Math"/>
                <w:i/>
              </w:rPr>
            </m:ctrlPr>
          </m:sSupPr>
          <m:e>
            <m:r>
              <w:rPr>
                <w:rFonts w:ascii="Cambria Math" w:hAnsi="Cambria Math"/>
              </w:rPr>
              <m:t>m</m:t>
            </m:r>
          </m:e>
          <m:sup>
            <m:r>
              <w:rPr>
                <w:rFonts w:ascii="Cambria Math" w:hAnsi="Cambria Math"/>
              </w:rPr>
              <m:t>(ω</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3</m:t>
                    </m:r>
                  </m:den>
                </m:f>
              </m:e>
            </m:d>
            <m:r>
              <w:rPr>
                <w:rFonts w:ascii="Cambria Math" w:hAnsi="Cambria Math"/>
              </w:rPr>
              <m:t>]+i)/2</m:t>
            </m:r>
          </m:sup>
        </m:sSup>
      </m:oMath>
      <w:r w:rsidR="00414499">
        <w:t xml:space="preserve">) if </w:t>
      </w:r>
      <w:r w:rsidR="00414499">
        <w:rPr>
          <w:i/>
        </w:rPr>
        <w:t xml:space="preserve">i </w:t>
      </w:r>
      <w:r w:rsidR="00414499" w:rsidRPr="00025F99">
        <w:rPr>
          <w:rFonts w:ascii="Cambria Math" w:hAnsi="Cambria Math" w:cs="Cambria Math"/>
          <w:szCs w:val="12"/>
        </w:rPr>
        <w:t>∈</w:t>
      </w:r>
      <w:r w:rsidR="00414499">
        <w:rPr>
          <w:rFonts w:ascii="Cambria Math" w:hAnsi="Cambria Math" w:cs="Cambria Math"/>
          <w:szCs w:val="12"/>
        </w:rPr>
        <w:t xml:space="preserve"> {</w:t>
      </w:r>
      <w:r w:rsidR="00414499" w:rsidRPr="00025F99">
        <w:rPr>
          <w:rFonts w:cs="Cambria Math"/>
          <w:szCs w:val="12"/>
        </w:rPr>
        <w:t>1, 2</w:t>
      </w:r>
      <w:r w:rsidR="00414499">
        <w:rPr>
          <w:rFonts w:ascii="Cambria Math" w:hAnsi="Cambria Math" w:cs="Cambria Math"/>
          <w:szCs w:val="12"/>
        </w:rPr>
        <w:t xml:space="preserve">} and </w:t>
      </w:r>
      <w:r w:rsidR="00414499">
        <w:rPr>
          <w:i/>
        </w:rPr>
        <w:t>O</w:t>
      </w:r>
      <w:r w:rsidR="00414499">
        <w:t>(</w:t>
      </w:r>
      <m:oMath>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β(β-ω+2)</m:t>
                </m:r>
              </m:num>
              <m:den>
                <m:r>
                  <w:rPr>
                    <w:rFonts w:ascii="Cambria Math" w:hAnsi="Cambria Math"/>
                  </w:rPr>
                  <m:t>(2β-ω+1</m:t>
                </m:r>
              </m:den>
            </m:f>
          </m:sup>
        </m:sSup>
      </m:oMath>
      <w:r w:rsidR="00414499">
        <w:t>), where</w:t>
      </w:r>
      <w:r w:rsidR="00503DC6">
        <w:t xml:space="preserve"> </w:t>
      </w:r>
      <w:r w:rsidR="00503DC6">
        <w:rPr>
          <w:i/>
        </w:rPr>
        <w:t xml:space="preserve">m </w:t>
      </w:r>
      <w:r w:rsidR="00503DC6">
        <w:t>is the number of edges in the graph and</w:t>
      </w:r>
      <w:r w:rsidR="00414499">
        <w:t xml:space="preserve"> </w:t>
      </w:r>
      <m:oMath>
        <m:r>
          <w:rPr>
            <w:rFonts w:ascii="Cambria Math" w:hAnsi="Cambria Math"/>
          </w:rPr>
          <m:t>β=(ωl)/3</m:t>
        </m:r>
      </m:oMath>
      <w:r w:rsidR="00414499">
        <w:t xml:space="preserve"> if </w:t>
      </w:r>
      <w:r w:rsidR="00503DC6">
        <w:rPr>
          <w:i/>
        </w:rPr>
        <w:t>i</w:t>
      </w:r>
      <w:r w:rsidR="00503DC6">
        <w:rPr>
          <w:i/>
          <w:vertAlign w:val="subscript"/>
        </w:rPr>
        <w:t xml:space="preserve"> </w:t>
      </w:r>
      <w:r w:rsidR="00503DC6">
        <w:t>= 0</w:t>
      </w:r>
      <w:r w:rsidR="00414499">
        <w:t>.</w:t>
      </w:r>
      <w:r w:rsidR="00DC73BB">
        <w:t xml:space="preserve"> </w:t>
      </w:r>
      <w:r w:rsidR="00DC73BB">
        <w:rPr>
          <w:i/>
        </w:rPr>
        <w:t xml:space="preserve">i </w:t>
      </w:r>
      <w:r w:rsidR="00DC73BB">
        <w:t>is as defined in the previous paragraph.</w:t>
      </w:r>
    </w:p>
    <w:p w14:paraId="11289AB0" w14:textId="77777777" w:rsidR="00414499" w:rsidRDefault="00414499" w:rsidP="00414499">
      <w:pPr>
        <w:pStyle w:val="Heading2"/>
      </w:pPr>
      <w:bookmarkStart w:id="17" w:name="_Toc460879552"/>
      <w:r>
        <w:t>Diamond Detection</w:t>
      </w:r>
      <w:bookmarkEnd w:id="17"/>
    </w:p>
    <w:p w14:paraId="5DC31585" w14:textId="77777777" w:rsidR="00414499" w:rsidRDefault="00414499" w:rsidP="00414499">
      <w:pPr>
        <w:pStyle w:val="figure"/>
      </w:pPr>
      <w:r>
        <w:rPr>
          <w:noProof/>
        </w:rPr>
        <w:drawing>
          <wp:inline distT="0" distB="0" distL="0" distR="0" wp14:anchorId="3B34491C" wp14:editId="5FE57A02">
            <wp:extent cx="1933575" cy="13525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933575" cy="1352550"/>
                    </a:xfrm>
                    <a:prstGeom prst="rect">
                      <a:avLst/>
                    </a:prstGeom>
                  </pic:spPr>
                </pic:pic>
              </a:graphicData>
            </a:graphic>
          </wp:inline>
        </w:drawing>
      </w:r>
    </w:p>
    <w:p w14:paraId="201D8960" w14:textId="04DDC5A6" w:rsidR="00414499" w:rsidRDefault="00414499" w:rsidP="00414499">
      <w:pPr>
        <w:pStyle w:val="figurecaption"/>
      </w:pPr>
      <w:r>
        <w:t xml:space="preserve">Figure 2.6: A diamond (taken from </w:t>
      </w:r>
      <w:r w:rsidR="0005087E">
        <w:t>[11</w:t>
      </w:r>
      <w:r w:rsidR="007B685A">
        <w:t>]</w:t>
      </w:r>
      <w:r>
        <w:t>)</w:t>
      </w:r>
    </w:p>
    <w:p w14:paraId="5CAACEC0" w14:textId="565D9F62" w:rsidR="00B456FA" w:rsidRDefault="00414499" w:rsidP="00414499">
      <w:r>
        <w:t xml:space="preserve">A diamond graph is a graph that is isomorphic to the graph shown in Figure 2.6 </w:t>
      </w:r>
      <w:r w:rsidR="00B456FA">
        <w:t xml:space="preserve">It is noteworthy that by the definition of an induced subgraph, a complete graph cannot contain an induced diamond. If a diamond is to be detected in a graph but not as an </w:t>
      </w:r>
      <w:r w:rsidR="00B456FA" w:rsidRPr="00B456FA">
        <w:rPr>
          <w:i/>
        </w:rPr>
        <w:t>induced</w:t>
      </w:r>
      <w:r w:rsidR="00B456FA">
        <w:t xml:space="preserve"> subgraph, then a graph containing a complete subgraph of size greater than or equal to 4 would contain such diamond. </w:t>
      </w:r>
    </w:p>
    <w:p w14:paraId="282BFD98" w14:textId="3ACC5C79" w:rsidR="00414499" w:rsidRPr="00DA6ADF" w:rsidRDefault="00896D2A" w:rsidP="00414499">
      <w:r>
        <w:t xml:space="preserve">An algorithm which detects the presence an induced subgraph isomorphic to a diamond in a graph </w:t>
      </w:r>
      <w:r w:rsidRPr="000F16C8">
        <w:rPr>
          <w:i/>
        </w:rPr>
        <w:t>G</w:t>
      </w:r>
      <w:r>
        <w:rPr>
          <w:i/>
        </w:rPr>
        <w:t xml:space="preserve"> </w:t>
      </w:r>
      <w:r>
        <w:t xml:space="preserve">was presented in </w:t>
      </w:r>
      <w:r w:rsidR="0005087E">
        <w:t>[11</w:t>
      </w:r>
      <w:r w:rsidR="007B685A">
        <w:t>]</w:t>
      </w:r>
      <w:r>
        <w:t xml:space="preserve">. </w:t>
      </w:r>
      <w:r w:rsidR="00414499">
        <w:t xml:space="preserve">The algorithm once again involves partitioning the vertices of graph </w:t>
      </w:r>
      <w:r w:rsidR="00414499">
        <w:rPr>
          <w:i/>
        </w:rPr>
        <w:t>G</w:t>
      </w:r>
      <w:r w:rsidR="00414499">
        <w:t xml:space="preserve"> into low and high degree vertices, such that the high degree vertices are vertices whose degree</w:t>
      </w:r>
      <w:r w:rsidR="00B456FA">
        <w:t>s</w:t>
      </w:r>
      <w:r w:rsidR="00414499">
        <w:t xml:space="preserve"> </w:t>
      </w:r>
      <w:r w:rsidR="00B456FA">
        <w:t>are</w:t>
      </w:r>
      <w:r w:rsidR="00414499">
        <w:t xml:space="preserve"> greater than </w:t>
      </w:r>
      <w:r w:rsidR="00414499">
        <w:rPr>
          <w:i/>
        </w:rPr>
        <w:t xml:space="preserve">D, </w:t>
      </w:r>
      <w:r w:rsidR="00CC0137">
        <w:t xml:space="preserve">where </w:t>
      </w:r>
      <m:oMath>
        <m:r>
          <w:rPr>
            <w:rFonts w:ascii="Cambria Math" w:hAnsi="Cambria Math"/>
          </w:rPr>
          <m:t xml:space="preserve">D= </m:t>
        </m:r>
        <m:rad>
          <m:radPr>
            <m:degHide m:val="1"/>
            <m:ctrlPr>
              <w:rPr>
                <w:rFonts w:ascii="Cambria Math" w:hAnsi="Cambria Math"/>
                <w:i/>
              </w:rPr>
            </m:ctrlPr>
          </m:radPr>
          <m:deg/>
          <m:e>
            <m:r>
              <w:rPr>
                <w:rFonts w:ascii="Cambria Math" w:hAnsi="Cambria Math"/>
              </w:rPr>
              <m:t>m</m:t>
            </m:r>
          </m:e>
        </m:rad>
        <m:r>
          <w:rPr>
            <w:rFonts w:ascii="Cambria Math" w:hAnsi="Cambria Math"/>
          </w:rPr>
          <m:t xml:space="preserve"> </m:t>
        </m:r>
      </m:oMath>
      <w:r w:rsidR="00CC0137">
        <w:t xml:space="preserve">and </w:t>
      </w:r>
      <w:r w:rsidR="00CC0137">
        <w:rPr>
          <w:i/>
        </w:rPr>
        <w:t>m</w:t>
      </w:r>
      <w:r w:rsidR="00CC0137">
        <w:t xml:space="preserve"> is the number of edges in the graph</w:t>
      </w:r>
      <w:r w:rsidR="00414499">
        <w:t>. The alg</w:t>
      </w:r>
      <w:r w:rsidR="00F36C07">
        <w:t>orithm involved was done in three</w:t>
      </w:r>
      <w:r w:rsidR="00414499">
        <w:t xml:space="preserve"> phases. Details of this are found in </w:t>
      </w:r>
      <w:r w:rsidR="0005087E">
        <w:t>[11</w:t>
      </w:r>
      <w:r w:rsidR="007B685A">
        <w:t>]</w:t>
      </w:r>
      <w:r w:rsidR="00414499">
        <w:t xml:space="preserve"> and in chapter 4 of this dissertation.</w:t>
      </w:r>
    </w:p>
    <w:p w14:paraId="3AAC8244" w14:textId="6B568C76" w:rsidR="00414499" w:rsidRPr="000F16C8" w:rsidRDefault="00414499" w:rsidP="00414499">
      <w:r w:rsidRPr="00DA6ADF">
        <w:lastRenderedPageBreak/>
        <w:t>This</w:t>
      </w:r>
      <w:r>
        <w:t xml:space="preserve"> algorithm has a time complexity of </w:t>
      </w:r>
      <m:oMath>
        <m:r>
          <w:rPr>
            <w:rFonts w:ascii="Cambria Math" w:hAnsi="Cambria Math"/>
          </w:rPr>
          <m:t>O(</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3</m:t>
                </m:r>
              </m:num>
              <m:den>
                <m:r>
                  <w:rPr>
                    <w:rFonts w:ascii="Cambria Math" w:hAnsi="Cambria Math"/>
                  </w:rPr>
                  <m:t>2</m:t>
                </m:r>
              </m:den>
            </m:f>
          </m:sup>
        </m:sSup>
        <m:r>
          <w:rPr>
            <w:rFonts w:ascii="Cambria Math" w:hAnsi="Cambria Math"/>
          </w:rPr>
          <m:t xml:space="preserve">+ </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where </w:t>
      </w:r>
      <w:r w:rsidR="006869D2">
        <w:rPr>
          <w:i/>
        </w:rPr>
        <w:t xml:space="preserve">ω </w:t>
      </w:r>
      <w:r>
        <w:t xml:space="preserve"> is as defined in previous sections</w:t>
      </w:r>
      <w:r w:rsidR="00B10EF4">
        <w:t xml:space="preserve">, </w:t>
      </w:r>
      <w:r w:rsidR="00B10EF4">
        <w:rPr>
          <w:i/>
        </w:rPr>
        <w:t xml:space="preserve">m </w:t>
      </w:r>
      <w:r w:rsidR="00B10EF4">
        <w:t>is the number of edges in the graph</w:t>
      </w:r>
      <w:r>
        <w:t xml:space="preserve"> and </w:t>
      </w:r>
      <w:r>
        <w:rPr>
          <w:i/>
        </w:rPr>
        <w:t xml:space="preserve">n </w:t>
      </w:r>
      <w:r>
        <w:t xml:space="preserve">is the number of vertices in </w:t>
      </w:r>
      <w:r>
        <w:rPr>
          <w:i/>
        </w:rPr>
        <w:t>G</w:t>
      </w:r>
      <w:r>
        <w:t xml:space="preserve">. </w:t>
      </w:r>
    </w:p>
    <w:p w14:paraId="070E4093" w14:textId="77777777" w:rsidR="00414499" w:rsidRDefault="00414499" w:rsidP="00414499">
      <w:pPr>
        <w:pStyle w:val="Heading2"/>
      </w:pPr>
      <w:bookmarkStart w:id="18" w:name="_Toc460879553"/>
      <w:r>
        <w:t>Claw Detection</w:t>
      </w:r>
      <w:bookmarkEnd w:id="18"/>
    </w:p>
    <w:p w14:paraId="48D00106" w14:textId="77777777" w:rsidR="00414499" w:rsidRDefault="00414499" w:rsidP="00414499">
      <w:pPr>
        <w:pStyle w:val="figure"/>
      </w:pPr>
      <w:r>
        <w:rPr>
          <w:noProof/>
        </w:rPr>
        <w:drawing>
          <wp:inline distT="0" distB="0" distL="0" distR="0" wp14:anchorId="01867978" wp14:editId="1EEEA2CC">
            <wp:extent cx="1866900" cy="1362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866900" cy="1362075"/>
                    </a:xfrm>
                    <a:prstGeom prst="rect">
                      <a:avLst/>
                    </a:prstGeom>
                  </pic:spPr>
                </pic:pic>
              </a:graphicData>
            </a:graphic>
          </wp:inline>
        </w:drawing>
      </w:r>
    </w:p>
    <w:p w14:paraId="6EC410CE" w14:textId="3979D809" w:rsidR="00414499" w:rsidRDefault="00414499" w:rsidP="00414499">
      <w:pPr>
        <w:pStyle w:val="figurecaption"/>
      </w:pPr>
      <w:r>
        <w:t xml:space="preserve">Figure 2.7: A claw (taken from </w:t>
      </w:r>
      <w:r w:rsidR="0005087E">
        <w:t>[11</w:t>
      </w:r>
      <w:r w:rsidR="007B685A">
        <w:t>]</w:t>
      </w:r>
      <w:r>
        <w:t>)</w:t>
      </w:r>
    </w:p>
    <w:p w14:paraId="6BE4BA92" w14:textId="77777777" w:rsidR="006869D2" w:rsidRDefault="00414499" w:rsidP="00414499">
      <w:r>
        <w:t xml:space="preserve">A claw graph is a graph that is isomorphic to the graph shown in Figure 2.7 above. The vertex of a claw whose degree is 3 is known as the central </w:t>
      </w:r>
      <w:r w:rsidR="00896D2A">
        <w:t xml:space="preserve">vertex. </w:t>
      </w:r>
      <w:r w:rsidR="006869D2">
        <w:t xml:space="preserve">A complete graph cannot contain a claw as an </w:t>
      </w:r>
      <w:r w:rsidR="006869D2" w:rsidRPr="006869D2">
        <w:rPr>
          <w:i/>
        </w:rPr>
        <w:t>induced</w:t>
      </w:r>
      <w:r w:rsidR="006869D2">
        <w:t xml:space="preserve"> subgraph. However any graph which contains a complete subgraph of size greater than 3 will contain a claw as a subgraph. </w:t>
      </w:r>
    </w:p>
    <w:p w14:paraId="72C58F91" w14:textId="07E47DB7" w:rsidR="00414499" w:rsidRPr="00684075" w:rsidRDefault="00EA6146" w:rsidP="00414499">
      <w:r>
        <w:t>A</w:t>
      </w:r>
      <w:r w:rsidR="00414499">
        <w:t>n algorithm for chec</w:t>
      </w:r>
      <w:r w:rsidR="009F51F8">
        <w:t>king if a given graph G is claw-</w:t>
      </w:r>
      <w:r w:rsidR="00414499">
        <w:t>free</w:t>
      </w:r>
      <w:r>
        <w:t xml:space="preserve"> was presented in </w:t>
      </w:r>
      <w:r w:rsidR="0005087E">
        <w:t>[11</w:t>
      </w:r>
      <w:r w:rsidR="007B685A">
        <w:t>]</w:t>
      </w:r>
      <w:r w:rsidR="00414499">
        <w:t xml:space="preserve">. The algorithm was developed around the fact that a claw-free graph does not have any vertex with more than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rsidR="00414499">
        <w:t xml:space="preserve"> neighbours. Details of the algorithm can be found in </w:t>
      </w:r>
      <w:r w:rsidR="0005087E">
        <w:t>[11</w:t>
      </w:r>
      <w:r w:rsidR="007B685A">
        <w:t>]</w:t>
      </w:r>
      <w:r w:rsidR="00414499">
        <w:t xml:space="preserve"> and in chapter 4 of this dissertation. The algorithm has a running time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ω+1)/2</m:t>
            </m:r>
          </m:sup>
        </m:sSup>
        <m:r>
          <w:rPr>
            <w:rFonts w:ascii="Cambria Math" w:hAnsi="Cambria Math"/>
          </w:rPr>
          <m:t>)</m:t>
        </m:r>
      </m:oMath>
      <w:r w:rsidR="00414499">
        <w:t>.</w:t>
      </w:r>
      <w:r w:rsidR="00684075">
        <w:t xml:space="preserve"> </w:t>
      </w:r>
      <w:r w:rsidR="00684075">
        <w:rPr>
          <w:i/>
        </w:rPr>
        <w:t xml:space="preserve">m </w:t>
      </w:r>
      <w:r w:rsidR="00684075">
        <w:t>and ω are as defined earlier.</w:t>
      </w:r>
    </w:p>
    <w:p w14:paraId="20219AB3" w14:textId="77777777" w:rsidR="00414499" w:rsidRDefault="00414499" w:rsidP="00414499">
      <w:pPr>
        <w:pStyle w:val="Heading2"/>
      </w:pPr>
      <w:bookmarkStart w:id="19" w:name="_Toc460879554"/>
      <w:r>
        <w:t>Simplicial Vertices Listing</w:t>
      </w:r>
      <w:bookmarkEnd w:id="19"/>
    </w:p>
    <w:p w14:paraId="44388398" w14:textId="72C657A0" w:rsidR="00414499" w:rsidRPr="00FE0493" w:rsidRDefault="00C94F1D" w:rsidP="00414499">
      <w:r>
        <w:t>A</w:t>
      </w:r>
      <w:r w:rsidR="00414499">
        <w:t xml:space="preserve">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2ω)/(ω+1)</m:t>
            </m:r>
          </m:sup>
        </m:sSup>
        <m:r>
          <w:rPr>
            <w:rFonts w:ascii="Cambria Math" w:hAnsi="Cambria Math"/>
          </w:rPr>
          <m:t>)</m:t>
        </m:r>
      </m:oMath>
      <w:r w:rsidR="00414499">
        <w:t xml:space="preserve"> time algorithm </w:t>
      </w:r>
      <w:r>
        <w:t>for</w:t>
      </w:r>
      <w:r w:rsidR="00414499">
        <w:t xml:space="preserve"> listing all the simplicial vertices of a graph</w:t>
      </w:r>
      <w:r>
        <w:t xml:space="preserve"> was described in </w:t>
      </w:r>
      <w:r w:rsidR="0005087E">
        <w:t>[11</w:t>
      </w:r>
      <w:r w:rsidR="007B685A">
        <w:t>]</w:t>
      </w:r>
      <w:r w:rsidR="00414499">
        <w:t xml:space="preserve">. A simplicial vertex is a vertex whose neighbourhood forms a complete subgraph. This algorithm was implemented in phases. Details of the phases can be found in </w:t>
      </w:r>
      <w:r w:rsidR="0005087E">
        <w:t>[11</w:t>
      </w:r>
      <w:r w:rsidR="007B685A">
        <w:t>]</w:t>
      </w:r>
      <w:r w:rsidR="00414499">
        <w:t xml:space="preserve"> and in chapter 4 of this dissertation.</w:t>
      </w:r>
    </w:p>
    <w:p w14:paraId="471D2B65" w14:textId="77777777" w:rsidR="00414499" w:rsidRDefault="00414499" w:rsidP="00414499">
      <w:pPr>
        <w:pStyle w:val="Heading2"/>
      </w:pPr>
      <w:bookmarkStart w:id="20" w:name="_Toc460879555"/>
      <w:r>
        <w:t>Related Software Products</w:t>
      </w:r>
      <w:bookmarkEnd w:id="20"/>
    </w:p>
    <w:p w14:paraId="45169EFA" w14:textId="77777777" w:rsidR="00414499" w:rsidRPr="00884476" w:rsidRDefault="00414499" w:rsidP="00414499">
      <w:pPr>
        <w:pStyle w:val="Heading3"/>
      </w:pPr>
      <w:bookmarkStart w:id="21" w:name="_Toc460879556"/>
      <w:r w:rsidRPr="00884476">
        <w:t>NetworkX</w:t>
      </w:r>
      <w:bookmarkEnd w:id="21"/>
    </w:p>
    <w:p w14:paraId="0FDDBC22" w14:textId="73733EF5" w:rsidR="00414499" w:rsidRDefault="00414499" w:rsidP="00414499">
      <w:r>
        <w:t xml:space="preserve">NetworkX is a python package for working with graphs. It provides functionalities for different graph types i.e. undirected simple graphs, directed simple graphs, undirected and directed graphs with self-loop and multigraphs. The main purpose of the library is to perform different analyses on graphs </w:t>
      </w:r>
      <w:r w:rsidR="007B685A">
        <w:t>[24]</w:t>
      </w:r>
      <w:r>
        <w:t xml:space="preserve">. Some of these analyses </w:t>
      </w:r>
      <w:r w:rsidR="00207273">
        <w:t xml:space="preserve">as seen in </w:t>
      </w:r>
      <w:r w:rsidR="007B685A">
        <w:t>[24]</w:t>
      </w:r>
      <w:r w:rsidR="00207273">
        <w:t xml:space="preserve"> </w:t>
      </w:r>
      <w:r>
        <w:t>include:</w:t>
      </w:r>
    </w:p>
    <w:p w14:paraId="488719A0" w14:textId="77777777" w:rsidR="00414499" w:rsidRDefault="00414499" w:rsidP="00414499">
      <w:pPr>
        <w:pStyle w:val="ListParagraph"/>
        <w:numPr>
          <w:ilvl w:val="0"/>
          <w:numId w:val="4"/>
        </w:numPr>
      </w:pPr>
      <w:r>
        <w:t>Working with components of graphs such as testing for graph connectivity, number of connected components, etc.</w:t>
      </w:r>
    </w:p>
    <w:p w14:paraId="01EEEE96" w14:textId="77777777" w:rsidR="00414499" w:rsidRDefault="00414499" w:rsidP="00414499">
      <w:pPr>
        <w:pStyle w:val="ListParagraph"/>
        <w:numPr>
          <w:ilvl w:val="0"/>
          <w:numId w:val="4"/>
        </w:numPr>
      </w:pPr>
      <w:r>
        <w:t>Working with cliques for example finding the maximal clique in a graph, removing cliques from a graph, getting the clique number, etc.</w:t>
      </w:r>
    </w:p>
    <w:p w14:paraId="4643B3B4" w14:textId="77777777" w:rsidR="00414499" w:rsidRDefault="00414499" w:rsidP="00414499">
      <w:pPr>
        <w:pStyle w:val="ListParagraph"/>
        <w:numPr>
          <w:ilvl w:val="0"/>
          <w:numId w:val="4"/>
        </w:numPr>
      </w:pPr>
      <w:r>
        <w:t>Getting an approximate maximum independent set of a graph</w:t>
      </w:r>
    </w:p>
    <w:p w14:paraId="14C956A3" w14:textId="77777777" w:rsidR="00414499" w:rsidRDefault="00414499" w:rsidP="00414499">
      <w:pPr>
        <w:pStyle w:val="ListParagraph"/>
        <w:numPr>
          <w:ilvl w:val="0"/>
          <w:numId w:val="4"/>
        </w:numPr>
      </w:pPr>
      <w:r>
        <w:lastRenderedPageBreak/>
        <w:t>Isomorphism operations such as checking if two graphs are definitely isomorphic or could be isomorphic, etc.</w:t>
      </w:r>
    </w:p>
    <w:p w14:paraId="0B0D7253" w14:textId="57C120BF" w:rsidR="00414499" w:rsidRDefault="00414499" w:rsidP="00414499">
      <w:r>
        <w:t xml:space="preserve">NetworkX can interface with another python library, </w:t>
      </w:r>
      <w:r w:rsidRPr="004E10D4">
        <w:rPr>
          <w:i/>
        </w:rPr>
        <w:t>matplotlib</w:t>
      </w:r>
      <w:r>
        <w:t>, to visualize graphs</w:t>
      </w:r>
      <w:r w:rsidR="00716C5C">
        <w:t xml:space="preserve"> </w:t>
      </w:r>
      <w:r w:rsidR="007B685A">
        <w:t>[24]</w:t>
      </w:r>
      <w:r>
        <w:t xml:space="preserve">. </w:t>
      </w:r>
    </w:p>
    <w:p w14:paraId="1DE79C17" w14:textId="35742B16" w:rsidR="00414499" w:rsidRDefault="00414499" w:rsidP="00414499">
      <w:r>
        <w:t>Since NetworkX is actually a software library, and not a ready-to-use tool, it will require coding skills before it can be put to use.</w:t>
      </w:r>
    </w:p>
    <w:p w14:paraId="595BF233" w14:textId="77777777" w:rsidR="00414499" w:rsidRPr="00884476" w:rsidRDefault="00414499" w:rsidP="00414499">
      <w:pPr>
        <w:pStyle w:val="Heading3"/>
      </w:pPr>
      <w:bookmarkStart w:id="22" w:name="_Toc460879557"/>
      <w:r w:rsidRPr="00884476">
        <w:t>Graph-tool</w:t>
      </w:r>
      <w:bookmarkEnd w:id="22"/>
    </w:p>
    <w:p w14:paraId="3767722F" w14:textId="7DFF64FD" w:rsidR="00414499" w:rsidRDefault="00414499" w:rsidP="00414499">
      <w:r>
        <w:t xml:space="preserve">Graph-tool is another library for manipulating directed and undirected graphs. It is equipped with numerous algorithms for performing different operations on graph. It is python based, but its internals </w:t>
      </w:r>
      <w:r w:rsidR="006519CE">
        <w:t>make</w:t>
      </w:r>
      <w:r>
        <w:t xml:space="preserve"> use of C++ for performance through the Boost Graph Library </w:t>
      </w:r>
      <w:r w:rsidR="0005087E">
        <w:t>[21</w:t>
      </w:r>
      <w:r w:rsidR="007B685A">
        <w:t>]</w:t>
      </w:r>
      <w:r>
        <w:t>. Like NetworkX, it has methods for standard graph operations – vertex addition and deletion, edge addition and deletion, providing different iterators for iterating through vertices and edges, etc. It also has the ability to visualize graphs that have been created.</w:t>
      </w:r>
    </w:p>
    <w:p w14:paraId="16943EE2" w14:textId="1E447723" w:rsidR="00414499" w:rsidRDefault="00414499" w:rsidP="00414499">
      <w:r>
        <w:t xml:space="preserve">Graph-tool has </w:t>
      </w:r>
      <w:r w:rsidR="003139DC">
        <w:t>many</w:t>
      </w:r>
      <w:r>
        <w:t xml:space="preserve"> similarities with NetworkX in terms of the different types of analyses that both libraries can perform on graphs. As a result, they share similar </w:t>
      </w:r>
      <w:r w:rsidR="00240D20">
        <w:t>drawback</w:t>
      </w:r>
      <w:r>
        <w:t xml:space="preserve">s when compared with the tool which was developed in this project. The creators of Graph-tool in </w:t>
      </w:r>
      <w:r w:rsidR="0005087E">
        <w:t>[8</w:t>
      </w:r>
      <w:r w:rsidR="007B685A">
        <w:t>]</w:t>
      </w:r>
      <w:r>
        <w:t xml:space="preserve"> claim that it performs faster than NetworkX due to the pure python implementation of NetworkX, which makes it slower than C++.</w:t>
      </w:r>
    </w:p>
    <w:p w14:paraId="503D145B" w14:textId="77777777" w:rsidR="00414499" w:rsidRDefault="00414499" w:rsidP="00414499">
      <w:pPr>
        <w:pStyle w:val="Heading3"/>
      </w:pPr>
      <w:bookmarkStart w:id="23" w:name="_Toc460879558"/>
      <w:r w:rsidRPr="00884476">
        <w:t>Nauty</w:t>
      </w:r>
      <w:r>
        <w:t xml:space="preserve"> and Traces</w:t>
      </w:r>
      <w:bookmarkEnd w:id="23"/>
    </w:p>
    <w:p w14:paraId="5242BFFF" w14:textId="0F161704" w:rsidR="00414499" w:rsidRDefault="00414499" w:rsidP="00414499">
      <w:r>
        <w:t xml:space="preserve">Nauty and Traces are programs which </w:t>
      </w:r>
      <w:r w:rsidR="00894F6B">
        <w:t>are</w:t>
      </w:r>
      <w:r>
        <w:t xml:space="preserve"> useful in computing the automorphism groups of graphs, testing graphs for isomorphism, as well as producing the canonical labeling of graphs. The automorphism group of a graph is the group of isomorphisms of the coloured graph to itself </w:t>
      </w:r>
      <w:r w:rsidR="007B685A">
        <w:t>[15]</w:t>
      </w:r>
      <w:r>
        <w:t xml:space="preserve">. Canonical labeling of graphs involves placing the vertex labels such that their new positions are independent on their former positions. Isomorphic graphs have the same canonical labeling. </w:t>
      </w:r>
      <w:r w:rsidR="007B685A">
        <w:t>[14]</w:t>
      </w:r>
      <w:r>
        <w:t>.</w:t>
      </w:r>
    </w:p>
    <w:p w14:paraId="65CC8AC7" w14:textId="3B6BE6EE" w:rsidR="00414499" w:rsidRDefault="00414499" w:rsidP="00414499">
      <w:r>
        <w:t xml:space="preserve">Included in the Nauty </w:t>
      </w:r>
      <w:r w:rsidR="00DA7F51">
        <w:t>packages are</w:t>
      </w:r>
      <w:r>
        <w:t xml:space="preserve"> tools for generating ma</w:t>
      </w:r>
      <w:r w:rsidR="00AF34C8">
        <w:t>n</w:t>
      </w:r>
      <w:r>
        <w:t>y types of graphs: bipartite, multigra</w:t>
      </w:r>
      <w:r w:rsidR="00363485">
        <w:t>phs, non-isomorphic graphs, etc.,</w:t>
      </w:r>
      <w:r>
        <w:t xml:space="preserve"> </w:t>
      </w:r>
      <w:r w:rsidR="00C4354D">
        <w:t xml:space="preserve">and for </w:t>
      </w:r>
      <w:r>
        <w:t xml:space="preserve">solving the graph isomorphism problem. This problem is known to belong to the NP computational complexity class </w:t>
      </w:r>
      <w:r w:rsidR="007B685A">
        <w:t>[15]</w:t>
      </w:r>
      <w:r>
        <w:t xml:space="preserve">. The tool aims to tackle the problem by generating the automorphism groups of the graphs to be checked for isomorphism, and then comparing both groups. Both Nauty and Traces are written in a portable subset of C programming language, making them runnable of modern computers. </w:t>
      </w:r>
    </w:p>
    <w:p w14:paraId="72F4D8C5" w14:textId="77777777" w:rsidR="00414499" w:rsidRDefault="00414499" w:rsidP="00414499">
      <w:r>
        <w:t>Nauty and Traces are useful programs, due to their features and functionalities. However, these make them very complex to use, as they have a lot of commands which a user would have to be familiar with.</w:t>
      </w:r>
    </w:p>
    <w:p w14:paraId="362CEDA9" w14:textId="006D7178" w:rsidR="00414499" w:rsidRDefault="008D6D0B" w:rsidP="008D6D0B">
      <w:pPr>
        <w:pStyle w:val="Heading2"/>
      </w:pPr>
      <w:bookmarkStart w:id="24" w:name="_Toc460879559"/>
      <w:r>
        <w:t>Conclusion</w:t>
      </w:r>
      <w:bookmarkEnd w:id="24"/>
    </w:p>
    <w:p w14:paraId="285A4F0F" w14:textId="4F7BB86D" w:rsidR="00414499" w:rsidRPr="00DD3B58" w:rsidRDefault="008D6D0B" w:rsidP="00DD3B58">
      <w:r>
        <w:t>We have discussed the related literature works that were consulted as well as related tools. In the next chapter, the requirements gathering and requirement priorities will be discussed.</w:t>
      </w:r>
      <w:r w:rsidR="00414499">
        <w:br w:type="page"/>
      </w:r>
    </w:p>
    <w:p w14:paraId="2B97BCDB" w14:textId="77777777" w:rsidR="00414499" w:rsidRDefault="00414499" w:rsidP="00414499">
      <w:pPr>
        <w:pStyle w:val="Heading1"/>
      </w:pPr>
      <w:bookmarkStart w:id="25" w:name="_Toc460879560"/>
      <w:r>
        <w:lastRenderedPageBreak/>
        <w:t>Requirements</w:t>
      </w:r>
      <w:bookmarkEnd w:id="25"/>
    </w:p>
    <w:p w14:paraId="7734DF31" w14:textId="77777777" w:rsidR="00414499" w:rsidRDefault="00414499" w:rsidP="00414499">
      <w:pPr>
        <w:pStyle w:val="Heading2"/>
      </w:pPr>
      <w:bookmarkStart w:id="26" w:name="_Toc460879561"/>
      <w:r>
        <w:t>Requirements Capture</w:t>
      </w:r>
      <w:bookmarkEnd w:id="26"/>
    </w:p>
    <w:p w14:paraId="42635F80" w14:textId="1B3775BD" w:rsidR="00414499" w:rsidRDefault="00414499" w:rsidP="00414499">
      <w:r>
        <w:t xml:space="preserve">The requirements of the tool were received after discussions with </w:t>
      </w:r>
      <w:r w:rsidR="00C67065">
        <w:t xml:space="preserve">the project supervisor </w:t>
      </w:r>
      <w:r w:rsidR="00A42A0F">
        <w:t>Dr. Alice Miller and Craig Reilly</w:t>
      </w:r>
      <w:r w:rsidR="00187F51">
        <w:t>, a PhD candidate</w:t>
      </w:r>
      <w:r w:rsidR="00A42A0F">
        <w:t xml:space="preserve"> who works with graphs</w:t>
      </w:r>
      <w:r>
        <w:t xml:space="preserve">. The tool is required to implement algorithms described </w:t>
      </w:r>
      <w:r w:rsidR="006B3039">
        <w:t>in</w:t>
      </w:r>
      <w:r>
        <w:t xml:space="preserve"> </w:t>
      </w:r>
      <w:r w:rsidR="0005087E">
        <w:t>[11</w:t>
      </w:r>
      <w:r w:rsidR="007B685A">
        <w:t>]</w:t>
      </w:r>
      <w:r>
        <w:t>.</w:t>
      </w:r>
      <w:r w:rsidR="00B77EE6">
        <w:t xml:space="preserve"> </w:t>
      </w:r>
    </w:p>
    <w:p w14:paraId="79537F59" w14:textId="2F3E480C" w:rsidR="00414499" w:rsidRDefault="00414499" w:rsidP="00414499">
      <w:r>
        <w:t xml:space="preserve">The following requirements were developed and their priorities assigned using MoSCoW analysis. MoSCoW analysis involves assigning priorities to the requirements. These priorities include: must have, should have, could have and would like to have </w:t>
      </w:r>
      <w:r w:rsidR="007B685A">
        <w:t>[20]</w:t>
      </w:r>
      <w:r>
        <w:t>.</w:t>
      </w:r>
    </w:p>
    <w:p w14:paraId="13496EF9" w14:textId="77777777" w:rsidR="00414499" w:rsidRDefault="00414499" w:rsidP="003373AB">
      <w:pPr>
        <w:pStyle w:val="Heading2"/>
      </w:pPr>
      <w:bookmarkStart w:id="27" w:name="_Toc460879562"/>
      <w:r w:rsidRPr="00FC473C">
        <w:t>Functional requirements</w:t>
      </w:r>
      <w:bookmarkEnd w:id="27"/>
    </w:p>
    <w:p w14:paraId="033300AE" w14:textId="4DE3A427" w:rsidR="00414499" w:rsidRDefault="00414499" w:rsidP="00414499">
      <w:r>
        <w:t>The functional requirements of the tool are provided in Table 3.1 below.</w:t>
      </w:r>
      <w:r w:rsidR="005C47C5">
        <w:t xml:space="preserve"> Figure 3.1 shows the use case diagram of the system.</w:t>
      </w:r>
    </w:p>
    <w:p w14:paraId="56ADCBDB" w14:textId="77777777" w:rsidR="00414499" w:rsidRPr="00FC473C" w:rsidRDefault="00414499" w:rsidP="00414499"/>
    <w:tbl>
      <w:tblPr>
        <w:tblStyle w:val="TableGrid"/>
        <w:tblW w:w="0" w:type="auto"/>
        <w:tblLook w:val="04A0" w:firstRow="1" w:lastRow="0" w:firstColumn="1" w:lastColumn="0" w:noHBand="0" w:noVBand="1"/>
      </w:tblPr>
      <w:tblGrid>
        <w:gridCol w:w="738"/>
        <w:gridCol w:w="4939"/>
        <w:gridCol w:w="2839"/>
      </w:tblGrid>
      <w:tr w:rsidR="00414499" w14:paraId="04EF5D49" w14:textId="77777777" w:rsidTr="000944A4">
        <w:tc>
          <w:tcPr>
            <w:tcW w:w="738" w:type="dxa"/>
          </w:tcPr>
          <w:p w14:paraId="647276B0" w14:textId="77777777" w:rsidR="00414499" w:rsidRPr="00AD1769" w:rsidRDefault="00414499" w:rsidP="000944A4">
            <w:pPr>
              <w:pStyle w:val="figure"/>
              <w:rPr>
                <w:b/>
              </w:rPr>
            </w:pPr>
            <w:r w:rsidRPr="00AD1769">
              <w:rPr>
                <w:b/>
              </w:rPr>
              <w:t>S/N</w:t>
            </w:r>
          </w:p>
        </w:tc>
        <w:tc>
          <w:tcPr>
            <w:tcW w:w="4939" w:type="dxa"/>
          </w:tcPr>
          <w:p w14:paraId="16401E86" w14:textId="77777777" w:rsidR="00414499" w:rsidRPr="00AD1769" w:rsidRDefault="00414499" w:rsidP="000944A4">
            <w:pPr>
              <w:pStyle w:val="figure"/>
              <w:rPr>
                <w:b/>
              </w:rPr>
            </w:pPr>
            <w:r w:rsidRPr="00AD1769">
              <w:rPr>
                <w:b/>
              </w:rPr>
              <w:t>Requirement</w:t>
            </w:r>
          </w:p>
        </w:tc>
        <w:tc>
          <w:tcPr>
            <w:tcW w:w="2839" w:type="dxa"/>
          </w:tcPr>
          <w:p w14:paraId="34DFB354" w14:textId="77777777" w:rsidR="00414499" w:rsidRPr="00AD1769" w:rsidRDefault="00414499" w:rsidP="000944A4">
            <w:pPr>
              <w:pStyle w:val="figure"/>
              <w:rPr>
                <w:b/>
              </w:rPr>
            </w:pPr>
            <w:r w:rsidRPr="00AD1769">
              <w:rPr>
                <w:b/>
              </w:rPr>
              <w:t>Priority</w:t>
            </w:r>
          </w:p>
        </w:tc>
      </w:tr>
      <w:tr w:rsidR="00414499" w14:paraId="1F187887" w14:textId="77777777" w:rsidTr="000944A4">
        <w:tc>
          <w:tcPr>
            <w:tcW w:w="738" w:type="dxa"/>
          </w:tcPr>
          <w:p w14:paraId="6DDA5CBC" w14:textId="77777777" w:rsidR="00414499" w:rsidRDefault="00414499" w:rsidP="000944A4">
            <w:pPr>
              <w:pStyle w:val="figure"/>
            </w:pPr>
            <w:r>
              <w:t>1</w:t>
            </w:r>
          </w:p>
        </w:tc>
        <w:tc>
          <w:tcPr>
            <w:tcW w:w="4939" w:type="dxa"/>
          </w:tcPr>
          <w:p w14:paraId="6D24805F" w14:textId="3CBA6670" w:rsidR="00414499" w:rsidRDefault="00414499" w:rsidP="000944A4">
            <w:pPr>
              <w:pStyle w:val="figure"/>
            </w:pPr>
            <w:r>
              <w:t xml:space="preserve">Detect and list </w:t>
            </w:r>
            <w:r w:rsidR="0027158D">
              <w:t xml:space="preserve">induced </w:t>
            </w:r>
            <w:r>
              <w:t>subgraphs that are triangles</w:t>
            </w:r>
          </w:p>
        </w:tc>
        <w:tc>
          <w:tcPr>
            <w:tcW w:w="2839" w:type="dxa"/>
          </w:tcPr>
          <w:p w14:paraId="2C5DA1E4" w14:textId="77777777" w:rsidR="00414499" w:rsidRDefault="00414499" w:rsidP="000944A4">
            <w:pPr>
              <w:pStyle w:val="figure"/>
            </w:pPr>
            <w:r>
              <w:t>Must have</w:t>
            </w:r>
          </w:p>
        </w:tc>
      </w:tr>
      <w:tr w:rsidR="00414499" w14:paraId="49BB5549" w14:textId="77777777" w:rsidTr="000944A4">
        <w:tc>
          <w:tcPr>
            <w:tcW w:w="738" w:type="dxa"/>
          </w:tcPr>
          <w:p w14:paraId="08D49E93" w14:textId="77777777" w:rsidR="00414499" w:rsidRDefault="00414499" w:rsidP="000944A4">
            <w:pPr>
              <w:pStyle w:val="figure"/>
            </w:pPr>
            <w:r>
              <w:t>2</w:t>
            </w:r>
          </w:p>
        </w:tc>
        <w:tc>
          <w:tcPr>
            <w:tcW w:w="4939" w:type="dxa"/>
          </w:tcPr>
          <w:p w14:paraId="5FD42479" w14:textId="449443F5" w:rsidR="00414499" w:rsidRDefault="00414499" w:rsidP="000944A4">
            <w:pPr>
              <w:pStyle w:val="figure"/>
            </w:pPr>
            <w:r>
              <w:t xml:space="preserve">Detect and list </w:t>
            </w:r>
            <w:r w:rsidR="0027158D">
              <w:t xml:space="preserve">induced </w:t>
            </w:r>
            <w:r>
              <w:t>subgraphs that are diamonds</w:t>
            </w:r>
          </w:p>
        </w:tc>
        <w:tc>
          <w:tcPr>
            <w:tcW w:w="2839" w:type="dxa"/>
          </w:tcPr>
          <w:p w14:paraId="68882333" w14:textId="77777777" w:rsidR="00414499" w:rsidRDefault="00414499" w:rsidP="000944A4">
            <w:pPr>
              <w:pStyle w:val="figure"/>
            </w:pPr>
            <w:r>
              <w:t>Must have</w:t>
            </w:r>
          </w:p>
        </w:tc>
      </w:tr>
      <w:tr w:rsidR="00414499" w14:paraId="570A15A2" w14:textId="77777777" w:rsidTr="000944A4">
        <w:tc>
          <w:tcPr>
            <w:tcW w:w="738" w:type="dxa"/>
          </w:tcPr>
          <w:p w14:paraId="32C3B1BB" w14:textId="77777777" w:rsidR="00414499" w:rsidRDefault="00414499" w:rsidP="000944A4">
            <w:pPr>
              <w:pStyle w:val="figure"/>
            </w:pPr>
            <w:r>
              <w:t>3</w:t>
            </w:r>
          </w:p>
        </w:tc>
        <w:tc>
          <w:tcPr>
            <w:tcW w:w="4939" w:type="dxa"/>
          </w:tcPr>
          <w:p w14:paraId="18860F1B" w14:textId="06FFDD48" w:rsidR="00414499" w:rsidRDefault="00414499" w:rsidP="000944A4">
            <w:pPr>
              <w:pStyle w:val="figure"/>
            </w:pPr>
            <w:r>
              <w:t xml:space="preserve">Detect and list </w:t>
            </w:r>
            <w:r w:rsidR="0027158D">
              <w:t xml:space="preserve">induced </w:t>
            </w:r>
            <w:r>
              <w:t>subgraphs that are claws</w:t>
            </w:r>
          </w:p>
        </w:tc>
        <w:tc>
          <w:tcPr>
            <w:tcW w:w="2839" w:type="dxa"/>
          </w:tcPr>
          <w:p w14:paraId="69FE2CD0" w14:textId="77777777" w:rsidR="00414499" w:rsidRDefault="00414499" w:rsidP="000944A4">
            <w:pPr>
              <w:pStyle w:val="figure"/>
            </w:pPr>
            <w:r>
              <w:t>Must have</w:t>
            </w:r>
          </w:p>
        </w:tc>
      </w:tr>
      <w:tr w:rsidR="00414499" w14:paraId="3C130A6B" w14:textId="77777777" w:rsidTr="000944A4">
        <w:tc>
          <w:tcPr>
            <w:tcW w:w="738" w:type="dxa"/>
          </w:tcPr>
          <w:p w14:paraId="38ECBB2C" w14:textId="77777777" w:rsidR="00414499" w:rsidRDefault="00414499" w:rsidP="000944A4">
            <w:pPr>
              <w:pStyle w:val="figure"/>
            </w:pPr>
            <w:r>
              <w:t>4</w:t>
            </w:r>
          </w:p>
        </w:tc>
        <w:tc>
          <w:tcPr>
            <w:tcW w:w="4939" w:type="dxa"/>
          </w:tcPr>
          <w:p w14:paraId="6CD56039" w14:textId="77777777" w:rsidR="00414499" w:rsidRDefault="00414499" w:rsidP="000944A4">
            <w:pPr>
              <w:pStyle w:val="figure"/>
            </w:pPr>
            <w:r>
              <w:t>Detect and list simplicial vertices</w:t>
            </w:r>
          </w:p>
        </w:tc>
        <w:tc>
          <w:tcPr>
            <w:tcW w:w="2839" w:type="dxa"/>
          </w:tcPr>
          <w:p w14:paraId="50D9515C" w14:textId="77777777" w:rsidR="00414499" w:rsidRDefault="00414499" w:rsidP="000944A4">
            <w:pPr>
              <w:pStyle w:val="figure"/>
            </w:pPr>
            <w:r>
              <w:t>Must have</w:t>
            </w:r>
          </w:p>
        </w:tc>
      </w:tr>
      <w:tr w:rsidR="00414499" w14:paraId="444DEB9E" w14:textId="77777777" w:rsidTr="000944A4">
        <w:tc>
          <w:tcPr>
            <w:tcW w:w="738" w:type="dxa"/>
          </w:tcPr>
          <w:p w14:paraId="41837619" w14:textId="77777777" w:rsidR="00414499" w:rsidRDefault="00414499" w:rsidP="000944A4">
            <w:pPr>
              <w:pStyle w:val="figure"/>
            </w:pPr>
            <w:r>
              <w:t>5</w:t>
            </w:r>
          </w:p>
        </w:tc>
        <w:tc>
          <w:tcPr>
            <w:tcW w:w="4939" w:type="dxa"/>
          </w:tcPr>
          <w:p w14:paraId="6B568501" w14:textId="635097C8" w:rsidR="00414499" w:rsidRPr="00342A74" w:rsidRDefault="00414499" w:rsidP="000944A4">
            <w:pPr>
              <w:pStyle w:val="figure"/>
            </w:pPr>
            <w:r>
              <w:t xml:space="preserve">Detect and list </w:t>
            </w:r>
            <w:r w:rsidR="0027158D">
              <w:t xml:space="preserve">induced </w:t>
            </w:r>
            <w:r>
              <w:t>complete subgraphs of size 4 using the K</w:t>
            </w:r>
            <w:r w:rsidRPr="00342A74">
              <w:rPr>
                <w:i/>
                <w:vertAlign w:val="subscript"/>
              </w:rPr>
              <w:t>4</w:t>
            </w:r>
            <w:r>
              <w:rPr>
                <w:vertAlign w:val="subscript"/>
              </w:rPr>
              <w:t xml:space="preserve"> </w:t>
            </w:r>
            <w:r w:rsidR="00FD68FA">
              <w:t>detection</w:t>
            </w:r>
            <w:r>
              <w:t xml:space="preserve"> algorithm in </w:t>
            </w:r>
            <w:r w:rsidR="0005087E">
              <w:t>[11</w:t>
            </w:r>
            <w:r w:rsidR="007B685A">
              <w:t>]</w:t>
            </w:r>
          </w:p>
        </w:tc>
        <w:tc>
          <w:tcPr>
            <w:tcW w:w="2839" w:type="dxa"/>
          </w:tcPr>
          <w:p w14:paraId="71397517" w14:textId="77777777" w:rsidR="00414499" w:rsidRDefault="00414499" w:rsidP="000944A4">
            <w:pPr>
              <w:pStyle w:val="figure"/>
            </w:pPr>
            <w:r>
              <w:t>Must have</w:t>
            </w:r>
          </w:p>
        </w:tc>
      </w:tr>
      <w:tr w:rsidR="00414499" w14:paraId="2709D289" w14:textId="77777777" w:rsidTr="000944A4">
        <w:tc>
          <w:tcPr>
            <w:tcW w:w="738" w:type="dxa"/>
          </w:tcPr>
          <w:p w14:paraId="7C54D467" w14:textId="77777777" w:rsidR="00414499" w:rsidRDefault="00414499" w:rsidP="000944A4">
            <w:pPr>
              <w:pStyle w:val="figure"/>
            </w:pPr>
            <w:r>
              <w:t>6</w:t>
            </w:r>
          </w:p>
        </w:tc>
        <w:tc>
          <w:tcPr>
            <w:tcW w:w="4939" w:type="dxa"/>
          </w:tcPr>
          <w:p w14:paraId="5D65629C" w14:textId="78B28643" w:rsidR="00414499" w:rsidRPr="00342A74" w:rsidRDefault="00414499" w:rsidP="000944A4">
            <w:pPr>
              <w:pStyle w:val="figure"/>
            </w:pPr>
            <w:r>
              <w:t xml:space="preserve">Detect and list </w:t>
            </w:r>
            <w:r w:rsidR="0027158D">
              <w:t xml:space="preserve">induced </w:t>
            </w:r>
            <w:r>
              <w:t>complete subgraphs using the K</w:t>
            </w:r>
            <w:r w:rsidRPr="00342A74">
              <w:rPr>
                <w:i/>
                <w:vertAlign w:val="subscript"/>
              </w:rPr>
              <w:t>L</w:t>
            </w:r>
            <w:r>
              <w:rPr>
                <w:vertAlign w:val="subscript"/>
              </w:rPr>
              <w:t xml:space="preserve"> </w:t>
            </w:r>
            <w:r>
              <w:t xml:space="preserve">detection algorithm in </w:t>
            </w:r>
            <w:r w:rsidR="0005087E">
              <w:t>[11</w:t>
            </w:r>
            <w:r w:rsidR="007B685A">
              <w:t>]</w:t>
            </w:r>
          </w:p>
        </w:tc>
        <w:tc>
          <w:tcPr>
            <w:tcW w:w="2839" w:type="dxa"/>
          </w:tcPr>
          <w:p w14:paraId="1584E9CB" w14:textId="77777777" w:rsidR="00414499" w:rsidRDefault="00414499" w:rsidP="000944A4">
            <w:pPr>
              <w:pStyle w:val="figure"/>
            </w:pPr>
            <w:r>
              <w:t>Must have</w:t>
            </w:r>
          </w:p>
        </w:tc>
      </w:tr>
      <w:tr w:rsidR="00414499" w14:paraId="5AE11FC9" w14:textId="77777777" w:rsidTr="000944A4">
        <w:tc>
          <w:tcPr>
            <w:tcW w:w="738" w:type="dxa"/>
          </w:tcPr>
          <w:p w14:paraId="3EDE97AE" w14:textId="77777777" w:rsidR="00414499" w:rsidRDefault="00414499" w:rsidP="000944A4">
            <w:pPr>
              <w:pStyle w:val="figure"/>
            </w:pPr>
            <w:r>
              <w:t>7</w:t>
            </w:r>
          </w:p>
        </w:tc>
        <w:tc>
          <w:tcPr>
            <w:tcW w:w="4939" w:type="dxa"/>
          </w:tcPr>
          <w:p w14:paraId="7C6DB3BE" w14:textId="77777777" w:rsidR="00414499" w:rsidRDefault="00414499" w:rsidP="000944A4">
            <w:pPr>
              <w:pStyle w:val="figure"/>
            </w:pPr>
            <w:r>
              <w:t>Interact with the tool via command prompt</w:t>
            </w:r>
          </w:p>
        </w:tc>
        <w:tc>
          <w:tcPr>
            <w:tcW w:w="2839" w:type="dxa"/>
          </w:tcPr>
          <w:p w14:paraId="17956F72" w14:textId="77777777" w:rsidR="00414499" w:rsidRDefault="00414499" w:rsidP="000944A4">
            <w:pPr>
              <w:pStyle w:val="figure"/>
            </w:pPr>
            <w:r>
              <w:t>Should have</w:t>
            </w:r>
          </w:p>
        </w:tc>
      </w:tr>
      <w:tr w:rsidR="00414499" w14:paraId="0B808F08" w14:textId="77777777" w:rsidTr="000944A4">
        <w:tc>
          <w:tcPr>
            <w:tcW w:w="738" w:type="dxa"/>
          </w:tcPr>
          <w:p w14:paraId="098D44C7" w14:textId="77777777" w:rsidR="00414499" w:rsidRDefault="00414499" w:rsidP="000944A4">
            <w:pPr>
              <w:pStyle w:val="figure"/>
            </w:pPr>
            <w:r>
              <w:t>8</w:t>
            </w:r>
          </w:p>
        </w:tc>
        <w:tc>
          <w:tcPr>
            <w:tcW w:w="4939" w:type="dxa"/>
          </w:tcPr>
          <w:p w14:paraId="0B944935" w14:textId="3AF32A1D" w:rsidR="00414499" w:rsidRDefault="00414499" w:rsidP="00040FFA">
            <w:pPr>
              <w:pStyle w:val="figure"/>
            </w:pPr>
            <w:r>
              <w:t xml:space="preserve">Accept graphs presented as </w:t>
            </w:r>
            <w:r w:rsidR="00040FFA">
              <w:t>adjacency</w:t>
            </w:r>
            <w:r>
              <w:t xml:space="preserve"> matrix in a file</w:t>
            </w:r>
          </w:p>
        </w:tc>
        <w:tc>
          <w:tcPr>
            <w:tcW w:w="2839" w:type="dxa"/>
          </w:tcPr>
          <w:p w14:paraId="52C93199" w14:textId="77777777" w:rsidR="00414499" w:rsidRDefault="00414499" w:rsidP="000944A4">
            <w:pPr>
              <w:pStyle w:val="figure"/>
            </w:pPr>
            <w:r>
              <w:t>Should have</w:t>
            </w:r>
          </w:p>
        </w:tc>
      </w:tr>
      <w:tr w:rsidR="00414499" w14:paraId="7DDAEB1A" w14:textId="77777777" w:rsidTr="000944A4">
        <w:tc>
          <w:tcPr>
            <w:tcW w:w="738" w:type="dxa"/>
          </w:tcPr>
          <w:p w14:paraId="6109DBCC" w14:textId="77777777" w:rsidR="00414499" w:rsidRDefault="00414499" w:rsidP="000944A4">
            <w:pPr>
              <w:pStyle w:val="figure"/>
            </w:pPr>
            <w:r>
              <w:t>10</w:t>
            </w:r>
          </w:p>
        </w:tc>
        <w:tc>
          <w:tcPr>
            <w:tcW w:w="4939" w:type="dxa"/>
          </w:tcPr>
          <w:p w14:paraId="52421B8B" w14:textId="77777777" w:rsidR="00414499" w:rsidRDefault="00414499" w:rsidP="000944A4">
            <w:pPr>
              <w:pStyle w:val="figure"/>
            </w:pPr>
            <w:r>
              <w:t>Generate random diamond-free graphs</w:t>
            </w:r>
          </w:p>
        </w:tc>
        <w:tc>
          <w:tcPr>
            <w:tcW w:w="2839" w:type="dxa"/>
          </w:tcPr>
          <w:p w14:paraId="4D2775B1" w14:textId="77777777" w:rsidR="00414499" w:rsidRDefault="00414499" w:rsidP="000944A4">
            <w:pPr>
              <w:pStyle w:val="figure"/>
            </w:pPr>
            <w:r>
              <w:t>Could have</w:t>
            </w:r>
          </w:p>
        </w:tc>
      </w:tr>
      <w:tr w:rsidR="00414499" w14:paraId="66F1E70E" w14:textId="77777777" w:rsidTr="000944A4">
        <w:tc>
          <w:tcPr>
            <w:tcW w:w="738" w:type="dxa"/>
          </w:tcPr>
          <w:p w14:paraId="527A428D" w14:textId="77777777" w:rsidR="00414499" w:rsidRDefault="00414499" w:rsidP="000944A4">
            <w:pPr>
              <w:pStyle w:val="figure"/>
            </w:pPr>
            <w:r>
              <w:t>11</w:t>
            </w:r>
          </w:p>
        </w:tc>
        <w:tc>
          <w:tcPr>
            <w:tcW w:w="4939" w:type="dxa"/>
          </w:tcPr>
          <w:p w14:paraId="3757E9AC" w14:textId="77777777" w:rsidR="00414499" w:rsidRDefault="00414499" w:rsidP="000944A4">
            <w:pPr>
              <w:pStyle w:val="figure"/>
            </w:pPr>
            <w:r>
              <w:t>Generate random claw-free graphs</w:t>
            </w:r>
          </w:p>
        </w:tc>
        <w:tc>
          <w:tcPr>
            <w:tcW w:w="2839" w:type="dxa"/>
          </w:tcPr>
          <w:p w14:paraId="42AC4C24" w14:textId="77777777" w:rsidR="00414499" w:rsidRDefault="00414499" w:rsidP="000944A4">
            <w:pPr>
              <w:pStyle w:val="figure"/>
            </w:pPr>
            <w:r>
              <w:t>Could have</w:t>
            </w:r>
          </w:p>
        </w:tc>
      </w:tr>
      <w:tr w:rsidR="00414499" w14:paraId="0784DF56" w14:textId="77777777" w:rsidTr="000944A4">
        <w:tc>
          <w:tcPr>
            <w:tcW w:w="738" w:type="dxa"/>
          </w:tcPr>
          <w:p w14:paraId="6939E617" w14:textId="77777777" w:rsidR="00414499" w:rsidRDefault="00414499" w:rsidP="000944A4">
            <w:pPr>
              <w:pStyle w:val="figure"/>
            </w:pPr>
            <w:r>
              <w:t>12</w:t>
            </w:r>
          </w:p>
        </w:tc>
        <w:tc>
          <w:tcPr>
            <w:tcW w:w="4939" w:type="dxa"/>
          </w:tcPr>
          <w:p w14:paraId="6D3CF0AC" w14:textId="77777777" w:rsidR="00414499" w:rsidRDefault="00414499" w:rsidP="000944A4">
            <w:pPr>
              <w:pStyle w:val="figure"/>
            </w:pPr>
            <w:r>
              <w:t>Generate random simplicial vertex free graphs</w:t>
            </w:r>
          </w:p>
        </w:tc>
        <w:tc>
          <w:tcPr>
            <w:tcW w:w="2839" w:type="dxa"/>
          </w:tcPr>
          <w:p w14:paraId="55E9DB0A" w14:textId="77777777" w:rsidR="00414499" w:rsidRDefault="00414499" w:rsidP="000944A4">
            <w:pPr>
              <w:pStyle w:val="figure"/>
            </w:pPr>
            <w:r>
              <w:t>Could have</w:t>
            </w:r>
          </w:p>
        </w:tc>
      </w:tr>
      <w:tr w:rsidR="00414499" w14:paraId="38582577" w14:textId="77777777" w:rsidTr="000944A4">
        <w:tc>
          <w:tcPr>
            <w:tcW w:w="738" w:type="dxa"/>
          </w:tcPr>
          <w:p w14:paraId="0F788B69" w14:textId="77777777" w:rsidR="00414499" w:rsidRDefault="00414499" w:rsidP="000944A4">
            <w:pPr>
              <w:pStyle w:val="figure"/>
            </w:pPr>
            <w:r>
              <w:lastRenderedPageBreak/>
              <w:t>13</w:t>
            </w:r>
          </w:p>
        </w:tc>
        <w:tc>
          <w:tcPr>
            <w:tcW w:w="4939" w:type="dxa"/>
          </w:tcPr>
          <w:p w14:paraId="1E88F238" w14:textId="034B3F79" w:rsidR="00414499" w:rsidRDefault="00414499" w:rsidP="002C3958">
            <w:pPr>
              <w:pStyle w:val="figure"/>
            </w:pPr>
            <w:r>
              <w:t xml:space="preserve">Generate random graphs free of complete subgraphs of size </w:t>
            </w:r>
            <w:r w:rsidR="002C3958">
              <w:t>greater than 1</w:t>
            </w:r>
          </w:p>
        </w:tc>
        <w:tc>
          <w:tcPr>
            <w:tcW w:w="2839" w:type="dxa"/>
          </w:tcPr>
          <w:p w14:paraId="06C1153B" w14:textId="77777777" w:rsidR="00414499" w:rsidRDefault="00414499" w:rsidP="000944A4">
            <w:pPr>
              <w:pStyle w:val="figure"/>
            </w:pPr>
            <w:r>
              <w:t>Could have</w:t>
            </w:r>
          </w:p>
        </w:tc>
      </w:tr>
      <w:tr w:rsidR="00D9302C" w14:paraId="1A1238E0" w14:textId="77777777" w:rsidTr="000944A4">
        <w:tc>
          <w:tcPr>
            <w:tcW w:w="738" w:type="dxa"/>
          </w:tcPr>
          <w:p w14:paraId="66905B4D" w14:textId="481CBC18" w:rsidR="00D9302C" w:rsidRDefault="00D9302C" w:rsidP="000944A4">
            <w:pPr>
              <w:pStyle w:val="figure"/>
            </w:pPr>
            <w:r>
              <w:t>14</w:t>
            </w:r>
          </w:p>
        </w:tc>
        <w:tc>
          <w:tcPr>
            <w:tcW w:w="4939" w:type="dxa"/>
          </w:tcPr>
          <w:p w14:paraId="4B0B73B6" w14:textId="58EC406A" w:rsidR="00D9302C" w:rsidRDefault="00D9302C" w:rsidP="002C3958">
            <w:pPr>
              <w:pStyle w:val="figure"/>
            </w:pPr>
            <w:r>
              <w:t>Save randomly generated graphs in files</w:t>
            </w:r>
          </w:p>
        </w:tc>
        <w:tc>
          <w:tcPr>
            <w:tcW w:w="2839" w:type="dxa"/>
          </w:tcPr>
          <w:p w14:paraId="1162E5B0" w14:textId="7A7006E9" w:rsidR="00D9302C" w:rsidRDefault="00D9302C" w:rsidP="000944A4">
            <w:pPr>
              <w:pStyle w:val="figure"/>
            </w:pPr>
            <w:r>
              <w:t>Could have</w:t>
            </w:r>
          </w:p>
        </w:tc>
      </w:tr>
      <w:tr w:rsidR="00414499" w14:paraId="0E59A74C" w14:textId="77777777" w:rsidTr="000944A4">
        <w:tc>
          <w:tcPr>
            <w:tcW w:w="738" w:type="dxa"/>
          </w:tcPr>
          <w:p w14:paraId="763F3DC1" w14:textId="7D712271" w:rsidR="00414499" w:rsidRDefault="00414499" w:rsidP="002C3958">
            <w:pPr>
              <w:pStyle w:val="figure"/>
            </w:pPr>
            <w:r>
              <w:t>1</w:t>
            </w:r>
            <w:r w:rsidR="00D9302C">
              <w:t>5</w:t>
            </w:r>
          </w:p>
        </w:tc>
        <w:tc>
          <w:tcPr>
            <w:tcW w:w="4939" w:type="dxa"/>
          </w:tcPr>
          <w:p w14:paraId="733114B7" w14:textId="158FCB10" w:rsidR="00414499" w:rsidRDefault="00675CDA" w:rsidP="000944A4">
            <w:pPr>
              <w:pStyle w:val="figure"/>
            </w:pPr>
            <w:r>
              <w:t>Interact with tool via a graphical user interface</w:t>
            </w:r>
          </w:p>
        </w:tc>
        <w:tc>
          <w:tcPr>
            <w:tcW w:w="2839" w:type="dxa"/>
          </w:tcPr>
          <w:p w14:paraId="3CF49735" w14:textId="77777777" w:rsidR="00414499" w:rsidRDefault="00414499" w:rsidP="000944A4">
            <w:pPr>
              <w:pStyle w:val="figure"/>
            </w:pPr>
            <w:r>
              <w:t>Could have</w:t>
            </w:r>
          </w:p>
        </w:tc>
      </w:tr>
      <w:tr w:rsidR="00414499" w14:paraId="62660632" w14:textId="77777777" w:rsidTr="000944A4">
        <w:tc>
          <w:tcPr>
            <w:tcW w:w="738" w:type="dxa"/>
          </w:tcPr>
          <w:p w14:paraId="2073B653" w14:textId="6728E049" w:rsidR="00414499" w:rsidRDefault="002C3958" w:rsidP="000944A4">
            <w:pPr>
              <w:pStyle w:val="figure"/>
            </w:pPr>
            <w:r>
              <w:t>15</w:t>
            </w:r>
          </w:p>
        </w:tc>
        <w:tc>
          <w:tcPr>
            <w:tcW w:w="4939" w:type="dxa"/>
          </w:tcPr>
          <w:p w14:paraId="12264BF9" w14:textId="77777777" w:rsidR="00414499" w:rsidRDefault="00414499" w:rsidP="000944A4">
            <w:pPr>
              <w:pStyle w:val="figure"/>
            </w:pPr>
            <w:r>
              <w:t>Visualize graph and any subgraph found</w:t>
            </w:r>
          </w:p>
        </w:tc>
        <w:tc>
          <w:tcPr>
            <w:tcW w:w="2839" w:type="dxa"/>
          </w:tcPr>
          <w:p w14:paraId="623D3D50" w14:textId="77777777" w:rsidR="00414499" w:rsidRDefault="00414499" w:rsidP="000944A4">
            <w:pPr>
              <w:pStyle w:val="figure"/>
            </w:pPr>
            <w:r>
              <w:t>Would like to have</w:t>
            </w:r>
          </w:p>
        </w:tc>
      </w:tr>
    </w:tbl>
    <w:p w14:paraId="7F0887B9" w14:textId="77777777" w:rsidR="00414499" w:rsidRDefault="00414499" w:rsidP="00414499">
      <w:pPr>
        <w:pStyle w:val="figurecaption"/>
      </w:pPr>
      <w:r>
        <w:t>Table 3.1: Functional Requirements and their priorities</w:t>
      </w:r>
    </w:p>
    <w:p w14:paraId="054BC311" w14:textId="77777777" w:rsidR="00414499" w:rsidRPr="00FC473C" w:rsidRDefault="00414499" w:rsidP="003373AB">
      <w:pPr>
        <w:pStyle w:val="Heading2"/>
      </w:pPr>
      <w:bookmarkStart w:id="28" w:name="_Toc460879563"/>
      <w:r w:rsidRPr="00FC473C">
        <w:t>Non-functional requirements</w:t>
      </w:r>
      <w:bookmarkEnd w:id="28"/>
    </w:p>
    <w:p w14:paraId="46870438" w14:textId="77777777" w:rsidR="00414499" w:rsidRDefault="00414499" w:rsidP="00414499">
      <w:pPr>
        <w:pStyle w:val="ListParagraph"/>
        <w:numPr>
          <w:ilvl w:val="0"/>
          <w:numId w:val="6"/>
        </w:numPr>
      </w:pPr>
      <w:r>
        <w:t>Implemented algorithms conform to the theoretical worst-case time complexities.</w:t>
      </w:r>
    </w:p>
    <w:p w14:paraId="44B9B627" w14:textId="77777777" w:rsidR="00414499" w:rsidRDefault="00414499" w:rsidP="00414499">
      <w:pPr>
        <w:pStyle w:val="ListParagraph"/>
        <w:numPr>
          <w:ilvl w:val="0"/>
          <w:numId w:val="6"/>
        </w:numPr>
      </w:pPr>
      <w:r>
        <w:t>Perform testing to check correctness of implemented algorithm.</w:t>
      </w:r>
    </w:p>
    <w:p w14:paraId="238DDFE5" w14:textId="77777777" w:rsidR="00414499" w:rsidRDefault="00414499" w:rsidP="00414499">
      <w:pPr>
        <w:pStyle w:val="ListParagraph"/>
        <w:numPr>
          <w:ilvl w:val="0"/>
          <w:numId w:val="6"/>
        </w:numPr>
      </w:pPr>
      <w:r>
        <w:t>Evaluate algorithm performance when compared to naïve brute force approach in the detection of the various subgraphs and produce evaluations results.</w:t>
      </w:r>
    </w:p>
    <w:p w14:paraId="17AC8552" w14:textId="5C076E37" w:rsidR="00A32055" w:rsidRDefault="00A32055" w:rsidP="00FD15D2">
      <w:pPr>
        <w:pStyle w:val="figure"/>
      </w:pPr>
      <w:r>
        <w:rPr>
          <w:noProof/>
        </w:rPr>
        <w:drawing>
          <wp:inline distT="0" distB="0" distL="0" distR="0" wp14:anchorId="241C0C9F" wp14:editId="5E4FE179">
            <wp:extent cx="5905419" cy="3667124"/>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1.jpg"/>
                    <pic:cNvPicPr/>
                  </pic:nvPicPr>
                  <pic:blipFill>
                    <a:blip r:embed="rId21">
                      <a:extLst>
                        <a:ext uri="{28A0092B-C50C-407E-A947-70E740481C1C}">
                          <a14:useLocalDpi xmlns:a14="http://schemas.microsoft.com/office/drawing/2010/main" val="0"/>
                        </a:ext>
                      </a:extLst>
                    </a:blip>
                    <a:stretch>
                      <a:fillRect/>
                    </a:stretch>
                  </pic:blipFill>
                  <pic:spPr>
                    <a:xfrm>
                      <a:off x="0" y="0"/>
                      <a:ext cx="5905419" cy="3667124"/>
                    </a:xfrm>
                    <a:prstGeom prst="rect">
                      <a:avLst/>
                    </a:prstGeom>
                  </pic:spPr>
                </pic:pic>
              </a:graphicData>
            </a:graphic>
          </wp:inline>
        </w:drawing>
      </w:r>
    </w:p>
    <w:p w14:paraId="00F1F3C9" w14:textId="5D221140" w:rsidR="00FD15D2" w:rsidRPr="00FD15D2" w:rsidRDefault="00FD15D2" w:rsidP="00FD15D2">
      <w:pPr>
        <w:pStyle w:val="figurecaption"/>
      </w:pPr>
      <w:r>
        <w:t>Figure 3.1: Use case diagram</w:t>
      </w:r>
    </w:p>
    <w:p w14:paraId="6D3F17E9" w14:textId="77777777" w:rsidR="00B11C7C" w:rsidRDefault="00B11C7C" w:rsidP="00B11C7C">
      <w:pPr>
        <w:pStyle w:val="Heading2"/>
      </w:pPr>
      <w:bookmarkStart w:id="29" w:name="_Toc460879564"/>
      <w:r>
        <w:t>Users</w:t>
      </w:r>
      <w:bookmarkEnd w:id="29"/>
    </w:p>
    <w:p w14:paraId="2AF3FD09" w14:textId="737A68E4" w:rsidR="00B11C7C" w:rsidRPr="00990303" w:rsidRDefault="00B11C7C" w:rsidP="00B11C7C">
      <w:r>
        <w:t>The users of the tool include students and researchers that work in the field of combinatorics and have to solve the problems listed in section 1.1.</w:t>
      </w:r>
    </w:p>
    <w:p w14:paraId="643E488F" w14:textId="77777777" w:rsidR="00414499" w:rsidRDefault="00414499" w:rsidP="00414499">
      <w:pPr>
        <w:pStyle w:val="Heading1"/>
      </w:pPr>
      <w:bookmarkStart w:id="30" w:name="_Toc460879565"/>
      <w:r>
        <w:lastRenderedPageBreak/>
        <w:t>Design</w:t>
      </w:r>
      <w:bookmarkEnd w:id="30"/>
    </w:p>
    <w:p w14:paraId="44727286" w14:textId="7DC95100" w:rsidR="00414499" w:rsidRPr="00972EA0" w:rsidRDefault="00414499" w:rsidP="00414499">
      <w:r>
        <w:t>In this chapter, the architecture of the system will be discussed, together with the major algorithms which were used in the development</w:t>
      </w:r>
      <w:r w:rsidR="008310F0">
        <w:t xml:space="preserve"> of the tool</w:t>
      </w:r>
      <w:r>
        <w:t>.</w:t>
      </w:r>
    </w:p>
    <w:p w14:paraId="75A0555E" w14:textId="77777777" w:rsidR="00414499" w:rsidRDefault="00414499" w:rsidP="00414499">
      <w:pPr>
        <w:pStyle w:val="Heading2"/>
      </w:pPr>
      <w:bookmarkStart w:id="31" w:name="_Toc460879566"/>
      <w:r>
        <w:t>System Architecture</w:t>
      </w:r>
      <w:bookmarkEnd w:id="31"/>
    </w:p>
    <w:p w14:paraId="25CBE305" w14:textId="77777777" w:rsidR="008B2570" w:rsidRDefault="00414499" w:rsidP="00414499">
      <w:r>
        <w:t xml:space="preserve">The tool design is split into multiple packages: </w:t>
      </w:r>
      <w:r w:rsidRPr="00062BA3">
        <w:rPr>
          <w:rFonts w:ascii="Courier New" w:hAnsi="Courier New" w:cs="Courier New"/>
        </w:rPr>
        <w:t>efficient</w:t>
      </w:r>
      <w:r w:rsidR="008B2570" w:rsidRPr="00062BA3">
        <w:rPr>
          <w:rFonts w:ascii="Courier New" w:hAnsi="Courier New" w:cs="Courier New"/>
        </w:rPr>
        <w:t>.detection</w:t>
      </w:r>
      <w:r w:rsidR="008B2570">
        <w:t xml:space="preserve">, </w:t>
      </w:r>
      <w:r w:rsidR="008B2570" w:rsidRPr="00062BA3">
        <w:rPr>
          <w:rFonts w:ascii="Courier New" w:hAnsi="Courier New" w:cs="Courier New"/>
        </w:rPr>
        <w:t>bruteforce.</w:t>
      </w:r>
      <w:r w:rsidRPr="00062BA3">
        <w:rPr>
          <w:rFonts w:ascii="Courier New" w:hAnsi="Courier New" w:cs="Courier New"/>
        </w:rPr>
        <w:t>detection</w:t>
      </w:r>
      <w:r>
        <w:t xml:space="preserve">, </w:t>
      </w:r>
      <w:r w:rsidRPr="00062BA3">
        <w:rPr>
          <w:rFonts w:ascii="Courier New" w:hAnsi="Courier New" w:cs="Courier New"/>
        </w:rPr>
        <w:t>efficient</w:t>
      </w:r>
      <w:r w:rsidR="008B2570" w:rsidRPr="00062BA3">
        <w:rPr>
          <w:rFonts w:ascii="Courier New" w:hAnsi="Courier New" w:cs="Courier New"/>
        </w:rPr>
        <w:t>.listing</w:t>
      </w:r>
      <w:r w:rsidR="008B2570">
        <w:t xml:space="preserve">, </w:t>
      </w:r>
      <w:r w:rsidR="008B2570" w:rsidRPr="00062BA3">
        <w:rPr>
          <w:rFonts w:ascii="Courier New" w:hAnsi="Courier New" w:cs="Courier New"/>
        </w:rPr>
        <w:t>bruteforce.</w:t>
      </w:r>
      <w:r w:rsidRPr="00062BA3">
        <w:rPr>
          <w:rFonts w:ascii="Courier New" w:hAnsi="Courier New" w:cs="Courier New"/>
        </w:rPr>
        <w:t>listing</w:t>
      </w:r>
      <w:r>
        <w:t xml:space="preserve">, </w:t>
      </w:r>
      <w:r w:rsidR="0066597E" w:rsidRPr="00062BA3">
        <w:rPr>
          <w:rFonts w:ascii="Courier New" w:hAnsi="Courier New" w:cs="Courier New"/>
        </w:rPr>
        <w:t>exception</w:t>
      </w:r>
      <w:r w:rsidR="0066597E">
        <w:t xml:space="preserve">, </w:t>
      </w:r>
      <w:r w:rsidRPr="00062BA3">
        <w:rPr>
          <w:rFonts w:ascii="Courier New" w:hAnsi="Courier New" w:cs="Courier New"/>
        </w:rPr>
        <w:t>gui</w:t>
      </w:r>
      <w:r>
        <w:t xml:space="preserve">, </w:t>
      </w:r>
      <w:r w:rsidRPr="00062BA3">
        <w:rPr>
          <w:rFonts w:ascii="Courier New" w:hAnsi="Courier New" w:cs="Courier New"/>
        </w:rPr>
        <w:t>generate</w:t>
      </w:r>
      <w:r>
        <w:t xml:space="preserve">, </w:t>
      </w:r>
      <w:r w:rsidRPr="00062BA3">
        <w:rPr>
          <w:rFonts w:ascii="Courier New" w:hAnsi="Courier New" w:cs="Courier New"/>
        </w:rPr>
        <w:t>general</w:t>
      </w:r>
      <w:r>
        <w:t xml:space="preserve">, </w:t>
      </w:r>
      <w:r w:rsidRPr="00062BA3">
        <w:rPr>
          <w:rFonts w:ascii="Courier New" w:hAnsi="Courier New" w:cs="Courier New"/>
        </w:rPr>
        <w:t>test</w:t>
      </w:r>
      <w:r>
        <w:t xml:space="preserve"> and a default package. </w:t>
      </w:r>
    </w:p>
    <w:p w14:paraId="22F7FD6C" w14:textId="669A3ABF" w:rsidR="00414499" w:rsidRDefault="00414499" w:rsidP="00414499">
      <w:r>
        <w:t xml:space="preserve">The </w:t>
      </w:r>
      <w:r w:rsidRPr="00062BA3">
        <w:rPr>
          <w:rFonts w:ascii="Courier New" w:hAnsi="Courier New" w:cs="Courier New"/>
        </w:rPr>
        <w:t>efficient</w:t>
      </w:r>
      <w:r w:rsidR="008B2570" w:rsidRPr="00062BA3">
        <w:rPr>
          <w:rFonts w:ascii="Courier New" w:hAnsi="Courier New" w:cs="Courier New"/>
        </w:rPr>
        <w:t>.</w:t>
      </w:r>
      <w:r w:rsidRPr="00062BA3">
        <w:rPr>
          <w:rFonts w:ascii="Courier New" w:hAnsi="Courier New" w:cs="Courier New"/>
        </w:rPr>
        <w:t>detection</w:t>
      </w:r>
      <w:r>
        <w:t xml:space="preserve"> package contains the different classes which detect the </w:t>
      </w:r>
      <w:r w:rsidR="00A23207">
        <w:t xml:space="preserve">presence of </w:t>
      </w:r>
      <w:r>
        <w:t xml:space="preserve">various types of induced subgraphs using the algorithms described in </w:t>
      </w:r>
      <w:r w:rsidR="0005087E">
        <w:t>[11</w:t>
      </w:r>
      <w:r w:rsidR="007B685A">
        <w:t>]</w:t>
      </w:r>
      <w:r>
        <w:t>.</w:t>
      </w:r>
      <w:r w:rsidR="00A23207">
        <w:t xml:space="preserve"> The algorithms terminate as soon as one of such subgraphs is found.</w:t>
      </w:r>
      <w:r>
        <w:t xml:space="preserve"> </w:t>
      </w:r>
    </w:p>
    <w:p w14:paraId="1EC1DEE5" w14:textId="240DC7C8" w:rsidR="00414499" w:rsidRDefault="00414499" w:rsidP="00414499">
      <w:r>
        <w:t>T</w:t>
      </w:r>
      <w:r w:rsidR="006D1F35">
        <w:t xml:space="preserve">he </w:t>
      </w:r>
      <w:r w:rsidR="006D1F35" w:rsidRPr="00062BA3">
        <w:rPr>
          <w:rFonts w:ascii="Courier New" w:hAnsi="Courier New" w:cs="Courier New"/>
        </w:rPr>
        <w:t>generate</w:t>
      </w:r>
      <w:r w:rsidR="006D1F35">
        <w:t xml:space="preserve"> package contains a</w:t>
      </w:r>
      <w:r>
        <w:t xml:space="preserve"> class which contains methods for generating random graphs that are free from certain induced subgraph types</w:t>
      </w:r>
      <w:r w:rsidR="006D1F35">
        <w:t xml:space="preserve"> and another class for generating random graphs used for evaluation purposes</w:t>
      </w:r>
      <w:r>
        <w:t xml:space="preserve">. </w:t>
      </w:r>
    </w:p>
    <w:p w14:paraId="0E90B5AF" w14:textId="46EFE9F0" w:rsidR="00414499" w:rsidRDefault="00414499" w:rsidP="00414499">
      <w:r>
        <w:t xml:space="preserve">The </w:t>
      </w:r>
      <w:r w:rsidRPr="00062BA3">
        <w:rPr>
          <w:rFonts w:ascii="Courier New" w:hAnsi="Courier New" w:cs="Courier New"/>
        </w:rPr>
        <w:t>test</w:t>
      </w:r>
      <w:r w:rsidR="00186236">
        <w:t xml:space="preserve"> package contains unit test classes</w:t>
      </w:r>
      <w:r>
        <w:t xml:space="preserve"> for verifying the correctness of the tool</w:t>
      </w:r>
      <w:r w:rsidR="00186236">
        <w:t xml:space="preserve"> and a class for combining results of the evaluation experiments</w:t>
      </w:r>
      <w:r>
        <w:t>.</w:t>
      </w:r>
    </w:p>
    <w:p w14:paraId="6096C0C8" w14:textId="62773B25" w:rsidR="00414499" w:rsidRDefault="00414499" w:rsidP="00414499">
      <w:r>
        <w:t xml:space="preserve"> The </w:t>
      </w:r>
      <w:r w:rsidRPr="00062BA3">
        <w:rPr>
          <w:rFonts w:ascii="Courier New" w:hAnsi="Courier New" w:cs="Courier New"/>
        </w:rPr>
        <w:t>gui</w:t>
      </w:r>
      <w:r>
        <w:t xml:space="preserve"> package contains the </w:t>
      </w:r>
      <w:r w:rsidRPr="005D5694">
        <w:rPr>
          <w:rFonts w:ascii="Courier New" w:hAnsi="Courier New" w:cs="Courier New"/>
        </w:rPr>
        <w:t>GUI</w:t>
      </w:r>
      <w:r>
        <w:t xml:space="preserve"> class for creating a graphi</w:t>
      </w:r>
      <w:r w:rsidR="00B219A0">
        <w:t xml:space="preserve">cal user interface for the tool, </w:t>
      </w:r>
      <w:r>
        <w:t xml:space="preserve">some worker classes used by the </w:t>
      </w:r>
      <w:r w:rsidRPr="005D5694">
        <w:rPr>
          <w:rFonts w:ascii="Courier New" w:hAnsi="Courier New" w:cs="Courier New"/>
        </w:rPr>
        <w:t>GUI</w:t>
      </w:r>
      <w:r>
        <w:t xml:space="preserve"> class to prevent the GUI display from freezing up when it is performing a long task</w:t>
      </w:r>
      <w:r w:rsidR="00B219A0">
        <w:t>, and a class which serves as the controller</w:t>
      </w:r>
      <w:r w:rsidR="00521186">
        <w:t xml:space="preserve"> class</w:t>
      </w:r>
      <w:r w:rsidR="00B219A0">
        <w:t xml:space="preserve"> </w:t>
      </w:r>
      <w:r w:rsidR="00124A49">
        <w:t>for handling events generated in</w:t>
      </w:r>
      <w:r w:rsidR="00B219A0">
        <w:t xml:space="preserve"> swing</w:t>
      </w:r>
      <w:r>
        <w:t xml:space="preserve">. </w:t>
      </w:r>
    </w:p>
    <w:p w14:paraId="126E9A11" w14:textId="37E7CE15" w:rsidR="00414499" w:rsidRDefault="00414499" w:rsidP="00414499">
      <w:r>
        <w:t xml:space="preserve">The </w:t>
      </w:r>
      <w:r w:rsidR="008B2570" w:rsidRPr="00062BA3">
        <w:rPr>
          <w:rFonts w:ascii="Courier New" w:hAnsi="Courier New" w:cs="Courier New"/>
        </w:rPr>
        <w:t>bruteforce.</w:t>
      </w:r>
      <w:r w:rsidRPr="00062BA3">
        <w:rPr>
          <w:rFonts w:ascii="Courier New" w:hAnsi="Courier New" w:cs="Courier New"/>
        </w:rPr>
        <w:t xml:space="preserve">detection </w:t>
      </w:r>
      <w:r>
        <w:t xml:space="preserve">package contains brute force implementations of algorithms to detect the presence of the different induced subgraph types. This is useful to determine how well the efficient algorithms perform in practice. </w:t>
      </w:r>
    </w:p>
    <w:p w14:paraId="381936BF" w14:textId="246A4888" w:rsidR="00414499" w:rsidRDefault="00414499" w:rsidP="00414499">
      <w:r>
        <w:t xml:space="preserve">The </w:t>
      </w:r>
      <w:r w:rsidRPr="00062BA3">
        <w:rPr>
          <w:rFonts w:ascii="Courier New" w:hAnsi="Courier New" w:cs="Courier New"/>
        </w:rPr>
        <w:t>efficient</w:t>
      </w:r>
      <w:r w:rsidR="008B2570" w:rsidRPr="00062BA3">
        <w:rPr>
          <w:rFonts w:ascii="Courier New" w:hAnsi="Courier New" w:cs="Courier New"/>
        </w:rPr>
        <w:t>.</w:t>
      </w:r>
      <w:r w:rsidRPr="00062BA3">
        <w:rPr>
          <w:rFonts w:ascii="Courier New" w:hAnsi="Courier New" w:cs="Courier New"/>
        </w:rPr>
        <w:t xml:space="preserve">listing </w:t>
      </w:r>
      <w:r>
        <w:t xml:space="preserve">package contains modifications of the </w:t>
      </w:r>
      <w:r w:rsidRPr="00062BA3">
        <w:rPr>
          <w:rFonts w:ascii="Courier New" w:hAnsi="Courier New" w:cs="Courier New"/>
        </w:rPr>
        <w:t>efficient</w:t>
      </w:r>
      <w:r w:rsidR="008B2570" w:rsidRPr="00062BA3">
        <w:rPr>
          <w:rFonts w:ascii="Courier New" w:hAnsi="Courier New" w:cs="Courier New"/>
        </w:rPr>
        <w:t>.</w:t>
      </w:r>
      <w:r w:rsidRPr="00062BA3">
        <w:rPr>
          <w:rFonts w:ascii="Courier New" w:hAnsi="Courier New" w:cs="Courier New"/>
        </w:rPr>
        <w:t xml:space="preserve">detection </w:t>
      </w:r>
      <w:r>
        <w:t xml:space="preserve">package classes to list all the subgraphs found. </w:t>
      </w:r>
    </w:p>
    <w:p w14:paraId="3A561C8C" w14:textId="27DC23B8" w:rsidR="00414499" w:rsidRDefault="00414499" w:rsidP="00414499">
      <w:r>
        <w:t xml:space="preserve">The </w:t>
      </w:r>
      <w:r w:rsidR="008B2570" w:rsidRPr="00062BA3">
        <w:rPr>
          <w:rFonts w:ascii="Courier New" w:hAnsi="Courier New" w:cs="Courier New"/>
        </w:rPr>
        <w:t>bruteforce.</w:t>
      </w:r>
      <w:r w:rsidRPr="00062BA3">
        <w:rPr>
          <w:rFonts w:ascii="Courier New" w:hAnsi="Courier New" w:cs="Courier New"/>
        </w:rPr>
        <w:t xml:space="preserve">listing </w:t>
      </w:r>
      <w:r>
        <w:t xml:space="preserve">package contains modifications of the </w:t>
      </w:r>
      <w:r w:rsidR="008B2570" w:rsidRPr="00062BA3">
        <w:rPr>
          <w:rFonts w:ascii="Courier New" w:hAnsi="Courier New" w:cs="Courier New"/>
        </w:rPr>
        <w:t>bruteforce.</w:t>
      </w:r>
      <w:r w:rsidRPr="00062BA3">
        <w:rPr>
          <w:rFonts w:ascii="Courier New" w:hAnsi="Courier New" w:cs="Courier New"/>
        </w:rPr>
        <w:t xml:space="preserve">detection </w:t>
      </w:r>
      <w:r>
        <w:t xml:space="preserve">package classes to list all the subgraphs found. </w:t>
      </w:r>
    </w:p>
    <w:p w14:paraId="609A59DC" w14:textId="1A44BEA2" w:rsidR="0066597E" w:rsidRDefault="0066597E" w:rsidP="00414499">
      <w:r>
        <w:t xml:space="preserve">The </w:t>
      </w:r>
      <w:r w:rsidRPr="00062BA3">
        <w:rPr>
          <w:rFonts w:ascii="Courier New" w:hAnsi="Courier New" w:cs="Courier New"/>
        </w:rPr>
        <w:t>exception</w:t>
      </w:r>
      <w:r>
        <w:t xml:space="preserve"> package contains custom </w:t>
      </w:r>
      <w:r w:rsidR="006B667A">
        <w:t>exce</w:t>
      </w:r>
      <w:r w:rsidR="008258B7">
        <w:t>ption classes which are useful in communicating disruptive events that occur during program execution.</w:t>
      </w:r>
    </w:p>
    <w:p w14:paraId="1491F490" w14:textId="57E5047C" w:rsidR="00414499" w:rsidRDefault="00414499" w:rsidP="00414499">
      <w:r>
        <w:t>The defaul</w:t>
      </w:r>
      <w:r w:rsidR="005D5694">
        <w:t xml:space="preserve">t package contains only the </w:t>
      </w:r>
      <w:r w:rsidR="005D5694" w:rsidRPr="005D5694">
        <w:rPr>
          <w:rFonts w:ascii="Courier New" w:hAnsi="Courier New" w:cs="Courier New"/>
        </w:rPr>
        <w:t>RunM</w:t>
      </w:r>
      <w:r w:rsidRPr="005D5694">
        <w:rPr>
          <w:rFonts w:ascii="Courier New" w:hAnsi="Courier New" w:cs="Courier New"/>
        </w:rPr>
        <w:t>e</w:t>
      </w:r>
      <w:r>
        <w:t xml:space="preserve"> class which is used to provide a command line interface for interacting with the tool.</w:t>
      </w:r>
    </w:p>
    <w:p w14:paraId="48309A4B" w14:textId="77777777" w:rsidR="00BE79B8" w:rsidRDefault="00414499" w:rsidP="00414499">
      <w:r>
        <w:t xml:space="preserve">The </w:t>
      </w:r>
      <w:r w:rsidRPr="00062BA3">
        <w:rPr>
          <w:rFonts w:ascii="Courier New" w:hAnsi="Courier New" w:cs="Courier New"/>
        </w:rPr>
        <w:t>general</w:t>
      </w:r>
      <w:r>
        <w:t xml:space="preserve"> package contains other classes such as the </w:t>
      </w:r>
      <w:r w:rsidRPr="00062BA3">
        <w:rPr>
          <w:rFonts w:ascii="Courier New" w:hAnsi="Courier New" w:cs="Courier New"/>
        </w:rPr>
        <w:t>Utility</w:t>
      </w:r>
      <w:r>
        <w:t xml:space="preserve"> class which contains methods that were used repeatedly by other classes, the </w:t>
      </w:r>
      <w:r w:rsidRPr="00062BA3">
        <w:rPr>
          <w:rFonts w:ascii="Courier New" w:hAnsi="Courier New" w:cs="Courier New"/>
        </w:rPr>
        <w:t>Graph</w:t>
      </w:r>
      <w:r>
        <w:t xml:space="preserve"> interface which represents</w:t>
      </w:r>
      <w:r w:rsidR="00062BA3">
        <w:t xml:space="preserve"> the contract for the graph ADT and</w:t>
      </w:r>
      <w:r>
        <w:t xml:space="preserve"> the </w:t>
      </w:r>
      <w:r w:rsidRPr="00062BA3">
        <w:rPr>
          <w:rFonts w:ascii="Courier New" w:hAnsi="Courier New" w:cs="Courier New"/>
        </w:rPr>
        <w:t>UndirectedGraph</w:t>
      </w:r>
      <w:r>
        <w:t xml:space="preserve"> class which contains implementation of the graph ADT.</w:t>
      </w:r>
      <w:r w:rsidR="00ED622A">
        <w:t xml:space="preserve"> </w:t>
      </w:r>
    </w:p>
    <w:p w14:paraId="3E5FF9A7" w14:textId="55AF8CFA" w:rsidR="00414499" w:rsidRDefault="00ED622A" w:rsidP="00414499">
      <w:r>
        <w:lastRenderedPageBreak/>
        <w:t xml:space="preserve">UML </w:t>
      </w:r>
      <w:r w:rsidR="003478C4">
        <w:t>class diagrams are provided in A</w:t>
      </w:r>
      <w:r>
        <w:t>ppendix</w:t>
      </w:r>
      <w:r w:rsidR="003478C4">
        <w:t xml:space="preserve"> C</w:t>
      </w:r>
      <w:r>
        <w:t>.</w:t>
      </w:r>
    </w:p>
    <w:p w14:paraId="02F93E22" w14:textId="77777777" w:rsidR="00414499" w:rsidRDefault="00414499" w:rsidP="00414499">
      <w:pPr>
        <w:pStyle w:val="Heading2"/>
      </w:pPr>
      <w:bookmarkStart w:id="32" w:name="_Toc460879567"/>
      <w:r>
        <w:t>GUI Design</w:t>
      </w:r>
      <w:bookmarkEnd w:id="32"/>
    </w:p>
    <w:p w14:paraId="2FE69C10" w14:textId="4D5BD82F" w:rsidR="00414499" w:rsidRDefault="00414499" w:rsidP="00384156">
      <w:r>
        <w:t>Since the GUI requirement has a “could have” priority, the design was done later in the project and it presents the user with a way to interact with the tool without having to type in commands on a command line interface. The GUI offers most of the features which are accessible through the command line interface. Figure 4.</w:t>
      </w:r>
      <w:r w:rsidR="00384156">
        <w:t>1 shows a wireframe of the GUI.</w:t>
      </w:r>
    </w:p>
    <w:p w14:paraId="3CFDCEE1" w14:textId="77777777" w:rsidR="00414499" w:rsidRDefault="00414499" w:rsidP="00414499">
      <w:pPr>
        <w:pStyle w:val="figure"/>
      </w:pPr>
      <w:r w:rsidRPr="00CA494F">
        <w:rPr>
          <w:noProof/>
        </w:rPr>
        <w:drawing>
          <wp:inline distT="0" distB="0" distL="0" distR="0" wp14:anchorId="43E83A69" wp14:editId="3F15AC5E">
            <wp:extent cx="3117088" cy="5177407"/>
            <wp:effectExtent l="0" t="1588" r="6033" b="6032"/>
            <wp:docPr id="6" name="Picture 6" descr="C:\Users\Chigozie Ekwonu\Documents\IMG_20160823_152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gozie Ekwonu\Documents\IMG_20160823_152203.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17102" t="7089" r="12425" b="5140"/>
                    <a:stretch/>
                  </pic:blipFill>
                  <pic:spPr bwMode="auto">
                    <a:xfrm rot="16200000">
                      <a:off x="0" y="0"/>
                      <a:ext cx="3124768" cy="5190163"/>
                    </a:xfrm>
                    <a:prstGeom prst="rect">
                      <a:avLst/>
                    </a:prstGeom>
                    <a:noFill/>
                    <a:ln>
                      <a:noFill/>
                    </a:ln>
                    <a:extLst>
                      <a:ext uri="{53640926-AAD7-44D8-BBD7-CCE9431645EC}">
                        <a14:shadowObscured xmlns:a14="http://schemas.microsoft.com/office/drawing/2010/main"/>
                      </a:ext>
                    </a:extLst>
                  </pic:spPr>
                </pic:pic>
              </a:graphicData>
            </a:graphic>
          </wp:inline>
        </w:drawing>
      </w:r>
    </w:p>
    <w:p w14:paraId="6FF66900" w14:textId="6C1809DE" w:rsidR="00414499" w:rsidRPr="00DD25E9" w:rsidRDefault="00414499" w:rsidP="00414499">
      <w:pPr>
        <w:pStyle w:val="figurecaption"/>
      </w:pPr>
      <w:r>
        <w:t xml:space="preserve">Figure 4.1: </w:t>
      </w:r>
      <w:r w:rsidR="00EB1283">
        <w:t>Wireframe of t</w:t>
      </w:r>
      <w:r>
        <w:t>he graphical user interface of the tool</w:t>
      </w:r>
    </w:p>
    <w:p w14:paraId="5B2707FB" w14:textId="77777777" w:rsidR="00414499" w:rsidRDefault="00414499" w:rsidP="00414499">
      <w:pPr>
        <w:pStyle w:val="Heading2"/>
      </w:pPr>
      <w:bookmarkStart w:id="33" w:name="_Toc460879568"/>
      <w:r>
        <w:t>Overview of Algorithms</w:t>
      </w:r>
      <w:bookmarkEnd w:id="33"/>
    </w:p>
    <w:p w14:paraId="036A0014" w14:textId="77777777" w:rsidR="00414499" w:rsidRDefault="00414499" w:rsidP="00414499">
      <w:pPr>
        <w:pStyle w:val="Heading3"/>
      </w:pPr>
      <w:bookmarkStart w:id="34" w:name="_Toc460879569"/>
      <w:r>
        <w:t>Matrix Multiplication Algorithm</w:t>
      </w:r>
      <w:bookmarkEnd w:id="34"/>
    </w:p>
    <w:p w14:paraId="1491B538" w14:textId="57391160" w:rsidR="00414499" w:rsidRDefault="000453E3" w:rsidP="00414499">
      <w:r>
        <w:t xml:space="preserve">Most of the </w:t>
      </w:r>
      <w:r w:rsidR="00414499">
        <w:t>algorithm</w:t>
      </w:r>
      <w:r>
        <w:t xml:space="preserve">s described in </w:t>
      </w:r>
      <w:r w:rsidR="0005087E">
        <w:t>[11</w:t>
      </w:r>
      <w:r w:rsidR="007B685A">
        <w:t>]</w:t>
      </w:r>
      <w:r>
        <w:t xml:space="preserve"> make use of matrix multiplication. To achieve the best performance when these algorithms are implemented, the best matrix multiplication algorithm should be used. The Coppersmith-Winograd matrix multiplication algorithm has the best theoretical time complexity, but </w:t>
      </w:r>
      <w:r w:rsidR="00414499">
        <w:t>has alread</w:t>
      </w:r>
      <w:r w:rsidR="006F4A0B">
        <w:t>y been stated in section 2.4</w:t>
      </w:r>
      <w:r w:rsidR="00414499">
        <w:t>.2 to be complicated and has no known implementation in practice. Strassen‘s algorithm</w:t>
      </w:r>
      <w:r w:rsidR="00FE0A9F">
        <w:t xml:space="preserve"> was also considered</w:t>
      </w:r>
      <w:r w:rsidR="00A97FDD">
        <w:t xml:space="preserve"> but </w:t>
      </w:r>
      <w:r w:rsidR="00800134">
        <w:t>the s</w:t>
      </w:r>
      <w:r w:rsidR="006F4A0B">
        <w:t>etbacks discussed in section 2.4</w:t>
      </w:r>
      <w:r w:rsidR="00800134">
        <w:t>.1 prevented it from being used</w:t>
      </w:r>
      <w:r w:rsidR="00FE0A9F">
        <w:t>.</w:t>
      </w:r>
      <w:r w:rsidR="00414499">
        <w:t xml:space="preserve"> As a result of these, matrix multiplication was done using the standard matrix multiplication algorithm. The matrices which are to be multiplied are all square matrices with equal dimensions. This algorithm is given in algorithm 1 below.</w:t>
      </w:r>
    </w:p>
    <w:p w14:paraId="34E1D06E" w14:textId="4A3C6F91" w:rsidR="00414499" w:rsidRPr="004065C7" w:rsidRDefault="00414499" w:rsidP="00414499">
      <w:pPr>
        <w:pStyle w:val="AlgorithmTitle"/>
        <w:rPr>
          <w:b w:val="0"/>
        </w:rPr>
      </w:pPr>
      <w:r>
        <w:t xml:space="preserve">Algorithm 1: </w:t>
      </w:r>
      <w:r w:rsidRPr="004065C7">
        <w:rPr>
          <w:b w:val="0"/>
        </w:rPr>
        <w:t>Standard Matrix Multiplication Algorithm</w:t>
      </w:r>
      <w:r>
        <w:rPr>
          <w:b w:val="0"/>
        </w:rPr>
        <w:t xml:space="preserve"> (from </w:t>
      </w:r>
      <w:r w:rsidR="007B685A">
        <w:rPr>
          <w:b w:val="0"/>
        </w:rPr>
        <w:t>[13]</w:t>
      </w:r>
      <w:r>
        <w:rPr>
          <w:b w:val="0"/>
        </w:rPr>
        <w:t>)</w:t>
      </w:r>
    </w:p>
    <w:p w14:paraId="5605D072" w14:textId="77777777" w:rsidR="00414499" w:rsidRPr="00755EBD" w:rsidRDefault="00414499" w:rsidP="00414499">
      <w:pPr>
        <w:rPr>
          <w:i/>
        </w:rPr>
      </w:pPr>
      <w:r>
        <w:t xml:space="preserve">Input: matrices </w:t>
      </w:r>
      <w:r w:rsidRPr="00755EBD">
        <w:rPr>
          <w:i/>
        </w:rPr>
        <w:t>A</w:t>
      </w:r>
      <w:r>
        <w:t xml:space="preserve"> and </w:t>
      </w:r>
      <w:r w:rsidRPr="00755EBD">
        <w:rPr>
          <w:i/>
        </w:rPr>
        <w:t>B</w:t>
      </w:r>
      <w:r>
        <w:t xml:space="preserve">, each matrix having a dimension of </w:t>
      </w:r>
      <w:r>
        <w:rPr>
          <w:i/>
        </w:rPr>
        <w:t xml:space="preserve">n </w:t>
      </w:r>
      <w:r>
        <w:t>by</w:t>
      </w:r>
      <w:r>
        <w:rPr>
          <w:i/>
        </w:rPr>
        <w:t xml:space="preserve"> n</w:t>
      </w:r>
    </w:p>
    <w:p w14:paraId="381A8001" w14:textId="77777777" w:rsidR="00414499" w:rsidRDefault="00414499" w:rsidP="00414499">
      <w:pPr>
        <w:pStyle w:val="ListParagraph"/>
        <w:numPr>
          <w:ilvl w:val="0"/>
          <w:numId w:val="24"/>
        </w:numPr>
        <w:ind w:left="360"/>
      </w:pPr>
      <w:r>
        <w:t xml:space="preserve">Let </w:t>
      </w:r>
      <w:r w:rsidRPr="00755EBD">
        <w:rPr>
          <w:i/>
        </w:rPr>
        <w:t>C</w:t>
      </w:r>
      <w:r>
        <w:t xml:space="preserve"> be a new matrix with dimension </w:t>
      </w:r>
      <w:r w:rsidRPr="00755EBD">
        <w:rPr>
          <w:i/>
        </w:rPr>
        <w:t>n</w:t>
      </w:r>
      <w:r>
        <w:t xml:space="preserve"> by </w:t>
      </w:r>
      <w:r w:rsidRPr="00755EBD">
        <w:rPr>
          <w:i/>
        </w:rPr>
        <w:t>n</w:t>
      </w:r>
    </w:p>
    <w:p w14:paraId="6BAD70FD" w14:textId="77777777" w:rsidR="00414499" w:rsidRDefault="00414499" w:rsidP="00414499">
      <w:pPr>
        <w:pStyle w:val="ListParagraph"/>
        <w:numPr>
          <w:ilvl w:val="0"/>
          <w:numId w:val="24"/>
        </w:numPr>
        <w:ind w:left="360"/>
      </w:pPr>
      <w:r w:rsidRPr="00755EBD">
        <w:rPr>
          <w:b/>
        </w:rPr>
        <w:lastRenderedPageBreak/>
        <w:t>For</w:t>
      </w:r>
      <w:r>
        <w:t xml:space="preserve"> </w:t>
      </w:r>
      <w:r w:rsidRPr="00755EBD">
        <w:rPr>
          <w:i/>
        </w:rPr>
        <w:t>i</w:t>
      </w:r>
      <w:r>
        <w:t xml:space="preserve"> = 1,…,</w:t>
      </w:r>
      <w:r w:rsidRPr="00755EBD">
        <w:rPr>
          <w:i/>
        </w:rPr>
        <w:t>n</w:t>
      </w:r>
      <w:r>
        <w:t xml:space="preserve">, </w:t>
      </w:r>
      <w:r w:rsidRPr="00755EBD">
        <w:rPr>
          <w:b/>
        </w:rPr>
        <w:t>do</w:t>
      </w:r>
      <w:r>
        <w:t>:</w:t>
      </w:r>
    </w:p>
    <w:p w14:paraId="77D496D0" w14:textId="77777777" w:rsidR="00414499" w:rsidRDefault="00414499" w:rsidP="00414499">
      <w:pPr>
        <w:pStyle w:val="ListParagraph"/>
        <w:numPr>
          <w:ilvl w:val="0"/>
          <w:numId w:val="24"/>
        </w:numPr>
        <w:ind w:left="360"/>
      </w:pPr>
      <w:r>
        <w:tab/>
      </w:r>
      <w:r w:rsidRPr="00755EBD">
        <w:rPr>
          <w:b/>
        </w:rPr>
        <w:t>for</w:t>
      </w:r>
      <w:r>
        <w:t xml:space="preserve"> </w:t>
      </w:r>
      <w:r w:rsidRPr="00755EBD">
        <w:rPr>
          <w:i/>
        </w:rPr>
        <w:t>j</w:t>
      </w:r>
      <w:r>
        <w:t>=1,….,</w:t>
      </w:r>
      <w:r w:rsidRPr="00755EBD">
        <w:rPr>
          <w:i/>
        </w:rPr>
        <w:t>n</w:t>
      </w:r>
      <w:r w:rsidRPr="00755EBD">
        <w:rPr>
          <w:b/>
        </w:rPr>
        <w:t>, do</w:t>
      </w:r>
      <w:r>
        <w:t>:</w:t>
      </w:r>
    </w:p>
    <w:p w14:paraId="31AAA1F9" w14:textId="77777777" w:rsidR="00414499" w:rsidRDefault="00414499" w:rsidP="00414499">
      <w:pPr>
        <w:pStyle w:val="ListParagraph"/>
        <w:numPr>
          <w:ilvl w:val="0"/>
          <w:numId w:val="24"/>
        </w:numPr>
        <w:ind w:left="360"/>
      </w:pPr>
      <w:r>
        <w:tab/>
      </w:r>
      <w:r>
        <w:tab/>
        <w:t xml:space="preserve">let </w:t>
      </w:r>
      <w:r w:rsidRPr="00755EBD">
        <w:rPr>
          <w:i/>
        </w:rPr>
        <w:t>sum</w:t>
      </w:r>
      <w:r>
        <w:t xml:space="preserve"> = 0</w:t>
      </w:r>
    </w:p>
    <w:p w14:paraId="7A14A366" w14:textId="77777777" w:rsidR="00414499" w:rsidRDefault="00414499" w:rsidP="00414499">
      <w:pPr>
        <w:pStyle w:val="ListParagraph"/>
        <w:numPr>
          <w:ilvl w:val="0"/>
          <w:numId w:val="24"/>
        </w:numPr>
        <w:ind w:left="360"/>
      </w:pPr>
      <w:r>
        <w:tab/>
      </w:r>
      <w:r>
        <w:tab/>
      </w:r>
      <w:r w:rsidRPr="00755EBD">
        <w:rPr>
          <w:b/>
        </w:rPr>
        <w:t>for</w:t>
      </w:r>
      <w:r>
        <w:t xml:space="preserve"> </w:t>
      </w:r>
      <w:r w:rsidRPr="00755EBD">
        <w:rPr>
          <w:i/>
        </w:rPr>
        <w:t>k</w:t>
      </w:r>
      <w:r>
        <w:t xml:space="preserve">= 1,…,n, </w:t>
      </w:r>
      <w:r w:rsidRPr="00755EBD">
        <w:rPr>
          <w:b/>
        </w:rPr>
        <w:t>do</w:t>
      </w:r>
      <w:r>
        <w:t>:</w:t>
      </w:r>
    </w:p>
    <w:p w14:paraId="04CD6703" w14:textId="77777777" w:rsidR="00414499" w:rsidRDefault="00414499" w:rsidP="00414499">
      <w:pPr>
        <w:pStyle w:val="ListParagraph"/>
        <w:numPr>
          <w:ilvl w:val="0"/>
          <w:numId w:val="24"/>
        </w:numPr>
        <w:ind w:left="360"/>
      </w:pPr>
      <w:r>
        <w:tab/>
      </w:r>
      <w:r>
        <w:tab/>
      </w:r>
      <w:r>
        <w:tab/>
        <w:t xml:space="preserve">add </w:t>
      </w:r>
      <m:oMath>
        <m:r>
          <w:rPr>
            <w:rFonts w:ascii="Cambria Math" w:hAnsi="Cambria Math"/>
          </w:rPr>
          <m:t>A</m:t>
        </m:r>
        <m:d>
          <m:dPr>
            <m:ctrlPr>
              <w:rPr>
                <w:rFonts w:ascii="Cambria Math" w:hAnsi="Cambria Math"/>
                <w:i/>
              </w:rPr>
            </m:ctrlPr>
          </m:dPr>
          <m:e>
            <m:r>
              <w:rPr>
                <w:rFonts w:ascii="Cambria Math" w:hAnsi="Cambria Math"/>
              </w:rPr>
              <m:t>i, k</m:t>
            </m:r>
          </m:e>
        </m:d>
        <m:r>
          <w:rPr>
            <w:rFonts w:ascii="Cambria Math" w:hAnsi="Cambria Math"/>
          </w:rPr>
          <m:t>*B(k, j)</m:t>
        </m:r>
      </m:oMath>
      <w:r>
        <w:t xml:space="preserve"> to </w:t>
      </w:r>
      <w:r w:rsidRPr="00755EBD">
        <w:rPr>
          <w:i/>
        </w:rPr>
        <w:t>sum</w:t>
      </w:r>
    </w:p>
    <w:p w14:paraId="56F5813B" w14:textId="77777777" w:rsidR="00414499" w:rsidRPr="00755EBD" w:rsidRDefault="00414499" w:rsidP="00414499">
      <w:pPr>
        <w:pStyle w:val="ListParagraph"/>
        <w:numPr>
          <w:ilvl w:val="0"/>
          <w:numId w:val="24"/>
        </w:numPr>
        <w:ind w:left="360"/>
        <w:rPr>
          <w:b/>
        </w:rPr>
      </w:pPr>
      <w:r>
        <w:tab/>
      </w:r>
      <w:r>
        <w:tab/>
      </w:r>
      <w:r w:rsidRPr="00755EBD">
        <w:rPr>
          <w:b/>
        </w:rPr>
        <w:t>end for</w:t>
      </w:r>
    </w:p>
    <w:p w14:paraId="236B958B" w14:textId="77777777" w:rsidR="00414499" w:rsidRDefault="00414499" w:rsidP="00414499">
      <w:pPr>
        <w:pStyle w:val="ListParagraph"/>
        <w:numPr>
          <w:ilvl w:val="0"/>
          <w:numId w:val="24"/>
        </w:numPr>
        <w:ind w:left="360"/>
      </w:pPr>
      <w:r>
        <w:tab/>
      </w:r>
      <w:r>
        <w:tab/>
        <w:t xml:space="preserve">set </w:t>
      </w:r>
      <m:oMath>
        <m:r>
          <w:rPr>
            <w:rFonts w:ascii="Cambria Math" w:hAnsi="Cambria Math"/>
          </w:rPr>
          <m:t>C</m:t>
        </m:r>
        <m:d>
          <m:dPr>
            <m:ctrlPr>
              <w:rPr>
                <w:rFonts w:ascii="Cambria Math" w:hAnsi="Cambria Math"/>
                <w:i/>
              </w:rPr>
            </m:ctrlPr>
          </m:dPr>
          <m:e>
            <m:r>
              <w:rPr>
                <w:rFonts w:ascii="Cambria Math" w:hAnsi="Cambria Math"/>
              </w:rPr>
              <m:t>i, j</m:t>
            </m:r>
          </m:e>
        </m:d>
      </m:oMath>
      <w:r>
        <w:t xml:space="preserve"> to </w:t>
      </w:r>
      <w:r w:rsidRPr="00755EBD">
        <w:rPr>
          <w:i/>
        </w:rPr>
        <w:t>sum</w:t>
      </w:r>
    </w:p>
    <w:p w14:paraId="7154B88E" w14:textId="77777777" w:rsidR="00414499" w:rsidRPr="00755EBD" w:rsidRDefault="00414499" w:rsidP="00414499">
      <w:pPr>
        <w:pStyle w:val="ListParagraph"/>
        <w:numPr>
          <w:ilvl w:val="0"/>
          <w:numId w:val="24"/>
        </w:numPr>
        <w:ind w:left="360"/>
        <w:rPr>
          <w:b/>
        </w:rPr>
      </w:pPr>
      <w:r>
        <w:tab/>
      </w:r>
      <w:r w:rsidRPr="00755EBD">
        <w:rPr>
          <w:b/>
        </w:rPr>
        <w:t>end for</w:t>
      </w:r>
    </w:p>
    <w:p w14:paraId="5A390F3A" w14:textId="77777777" w:rsidR="00414499" w:rsidRPr="00755EBD" w:rsidRDefault="00414499" w:rsidP="00414499">
      <w:pPr>
        <w:pStyle w:val="ListParagraph"/>
        <w:numPr>
          <w:ilvl w:val="0"/>
          <w:numId w:val="24"/>
        </w:numPr>
        <w:ind w:left="360"/>
        <w:rPr>
          <w:b/>
        </w:rPr>
      </w:pPr>
      <w:r w:rsidRPr="00755EBD">
        <w:rPr>
          <w:b/>
        </w:rPr>
        <w:t>end for</w:t>
      </w:r>
    </w:p>
    <w:p w14:paraId="5A0A16A2" w14:textId="77777777" w:rsidR="00414499" w:rsidRPr="00C45511" w:rsidRDefault="00414499" w:rsidP="00414499">
      <w:pPr>
        <w:pStyle w:val="ListParagraph"/>
        <w:numPr>
          <w:ilvl w:val="0"/>
          <w:numId w:val="24"/>
        </w:numPr>
        <w:pBdr>
          <w:bottom w:val="single" w:sz="4" w:space="1" w:color="auto"/>
        </w:pBdr>
        <w:ind w:left="360"/>
      </w:pPr>
      <w:r w:rsidRPr="00755EBD">
        <w:rPr>
          <w:b/>
        </w:rPr>
        <w:t>terminate</w:t>
      </w:r>
      <w:r>
        <w:t xml:space="preserve"> yielding </w:t>
      </w:r>
      <w:r w:rsidRPr="00755EBD">
        <w:rPr>
          <w:i/>
        </w:rPr>
        <w:t>C</w:t>
      </w:r>
    </w:p>
    <w:p w14:paraId="50133AA3" w14:textId="77777777" w:rsidR="00414499" w:rsidRPr="003F1EAB" w:rsidRDefault="00414499" w:rsidP="00414499">
      <w:r w:rsidRPr="003F1EAB">
        <w:t xml:space="preserve">The </w:t>
      </w:r>
      <w:r>
        <w:t xml:space="preserve">standard matrix multiplication algorithm has a time complexity of </w:t>
      </w:r>
      <m:oMath>
        <m:r>
          <w:rPr>
            <w:rFonts w:ascii="Cambria Math" w:hAnsi="Cambria Math"/>
          </w:rPr>
          <m:t>O(</m:t>
        </m:r>
        <m:sSup>
          <m:sSupPr>
            <m:ctrlPr>
              <w:rPr>
                <w:rFonts w:ascii="Cambria Math" w:eastAsiaTheme="majorEastAsia" w:hAnsi="Cambria Math" w:cstheme="majorBidi"/>
                <w:bCs/>
                <w:i/>
              </w:rPr>
            </m:ctrlPr>
          </m:sSupPr>
          <m:e>
            <m:r>
              <w:rPr>
                <w:rFonts w:ascii="Cambria Math" w:hAnsi="Cambria Math"/>
              </w:rPr>
              <m:t>n</m:t>
            </m:r>
          </m:e>
          <m:sup>
            <m:r>
              <w:rPr>
                <w:rFonts w:ascii="Cambria Math" w:hAnsi="Cambria Math"/>
              </w:rPr>
              <m:t>3</m:t>
            </m:r>
          </m:sup>
        </m:sSup>
        <m:r>
          <w:rPr>
            <w:rFonts w:ascii="Cambria Math" w:hAnsi="Cambria Math"/>
          </w:rPr>
          <m:t>)</m:t>
        </m:r>
      </m:oMath>
      <w:r>
        <w:t>.</w:t>
      </w:r>
    </w:p>
    <w:p w14:paraId="0CBD6DBD" w14:textId="77777777" w:rsidR="00414499" w:rsidRPr="00197421" w:rsidRDefault="00414499" w:rsidP="00414499">
      <w:pPr>
        <w:pStyle w:val="Heading3"/>
      </w:pPr>
      <w:bookmarkStart w:id="35" w:name="_Toc460879570"/>
      <w:r w:rsidRPr="00197421">
        <w:t>Triangle Detection Algorithm</w:t>
      </w:r>
      <w:bookmarkEnd w:id="35"/>
    </w:p>
    <w:p w14:paraId="5A279C10" w14:textId="1EBAE0D2" w:rsidR="00414499" w:rsidRDefault="00414499" w:rsidP="00414499">
      <w:r>
        <w:t xml:space="preserve">A lot of </w:t>
      </w:r>
      <w:r w:rsidR="00383558">
        <w:t xml:space="preserve">the detection </w:t>
      </w:r>
      <w:r>
        <w:t xml:space="preserve">algorithms described below involve the recognition of the presence of a triangle in a given graph or subgraph. A common triangle detection algorithm relies on matrix multiplication to achieve a time complexity of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rsidR="006F4A0B">
        <w:t xml:space="preserve"> as described in section 2.5</w:t>
      </w:r>
      <w:r>
        <w:t xml:space="preserve"> earlier. The square of the adjacency matrix of a graph reveal</w:t>
      </w:r>
      <w:r w:rsidR="00383558">
        <w:t>s pairs of vertices which have one or mor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00383558">
        <w:t>s</w:t>
      </w:r>
      <w:r>
        <w:t xml:space="preserve"> between them.</w:t>
      </w:r>
      <w:r w:rsidR="00FD62EF">
        <w:t xml:space="preserve"> A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00FD62EF">
        <w:t xml:space="preserve"> is a path with 3 vertices.</w:t>
      </w:r>
      <w:r>
        <w:t xml:space="preserve"> If such vertices are found and there exists an edge between them as well, then this indicates the presence of </w:t>
      </w:r>
      <w:r w:rsidR="00383558">
        <w:t>a triangle in the graph. The</w:t>
      </w:r>
      <w:r>
        <w:t xml:space="preserve"> </w:t>
      </w:r>
      <w:r w:rsidR="00383558">
        <w:t>pseudo-</w:t>
      </w:r>
      <w:r>
        <w:t>code</w:t>
      </w:r>
      <w:r w:rsidR="00383558">
        <w:t xml:space="preserve"> of this algorithm is provided below</w:t>
      </w:r>
      <w:r>
        <w:t>.</w:t>
      </w:r>
    </w:p>
    <w:p w14:paraId="3C9AF8B1" w14:textId="4A4E057A" w:rsidR="00414499" w:rsidRPr="007834C0" w:rsidRDefault="00414499" w:rsidP="00414499">
      <w:pPr>
        <w:pStyle w:val="AlgorithmTitle"/>
        <w:spacing w:after="120"/>
        <w:rPr>
          <w:b w:val="0"/>
        </w:rPr>
      </w:pPr>
      <w:r>
        <w:t>Algorithm 2:</w:t>
      </w:r>
      <w:r w:rsidRPr="007834C0">
        <w:t xml:space="preserve"> </w:t>
      </w:r>
      <w:r w:rsidRPr="007834C0">
        <w:rPr>
          <w:b w:val="0"/>
        </w:rPr>
        <w:t xml:space="preserve">To detect a triangle in graph </w:t>
      </w:r>
      <w:r w:rsidRPr="002777C2">
        <w:rPr>
          <w:b w:val="0"/>
          <w:i/>
        </w:rPr>
        <w:t>G</w:t>
      </w:r>
      <w:r w:rsidRPr="007834C0">
        <w:rPr>
          <w:b w:val="0"/>
        </w:rPr>
        <w:t xml:space="preserve"> with </w:t>
      </w:r>
      <w:r w:rsidRPr="002777C2">
        <w:rPr>
          <w:b w:val="0"/>
          <w:i/>
        </w:rPr>
        <w:t>n</w:t>
      </w:r>
      <w:r w:rsidRPr="007834C0">
        <w:rPr>
          <w:b w:val="0"/>
        </w:rPr>
        <w:t xml:space="preserve"> </w:t>
      </w:r>
      <w:r w:rsidR="001B2FA7">
        <w:rPr>
          <w:b w:val="0"/>
        </w:rPr>
        <w:t>vertices</w:t>
      </w:r>
    </w:p>
    <w:p w14:paraId="204360D7" w14:textId="77777777" w:rsidR="00414499" w:rsidRPr="007834C0" w:rsidRDefault="00414499" w:rsidP="00414499">
      <w:pPr>
        <w:spacing w:before="120"/>
      </w:pPr>
      <w:r w:rsidRPr="007834C0">
        <w:rPr>
          <w:b/>
        </w:rPr>
        <w:t xml:space="preserve">input: </w:t>
      </w:r>
      <w:r>
        <w:t>the graph</w:t>
      </w:r>
      <w:r w:rsidRPr="007834C0">
        <w:t xml:space="preserve"> </w:t>
      </w:r>
      <w:r w:rsidRPr="00763223">
        <w:rPr>
          <w:i/>
        </w:rPr>
        <w:t>G</w:t>
      </w:r>
      <w:r w:rsidRPr="007834C0">
        <w:t xml:space="preserve"> </w:t>
      </w:r>
    </w:p>
    <w:p w14:paraId="53E6D6F8" w14:textId="77777777" w:rsidR="00414499" w:rsidRDefault="00414499" w:rsidP="00414499">
      <w:pPr>
        <w:pStyle w:val="ListParagraph"/>
        <w:numPr>
          <w:ilvl w:val="0"/>
          <w:numId w:val="9"/>
        </w:numPr>
        <w:spacing w:before="120"/>
      </w:pPr>
      <w:r>
        <w:t xml:space="preserve">Get the adjacency matrix </w:t>
      </w:r>
      <w:r w:rsidRPr="00763223">
        <w:rPr>
          <w:i/>
        </w:rPr>
        <w:t>A</w:t>
      </w:r>
      <w:r>
        <w:rPr>
          <w:i/>
        </w:rPr>
        <w:t xml:space="preserve"> </w:t>
      </w:r>
      <w:r>
        <w:t xml:space="preserve">of </w:t>
      </w:r>
      <w:r>
        <w:rPr>
          <w:i/>
        </w:rPr>
        <w:t>G</w:t>
      </w:r>
    </w:p>
    <w:p w14:paraId="59D1D124" w14:textId="77777777" w:rsidR="00414499" w:rsidRPr="007834C0" w:rsidRDefault="00414499" w:rsidP="00414499">
      <w:pPr>
        <w:pStyle w:val="ListParagraph"/>
        <w:numPr>
          <w:ilvl w:val="0"/>
          <w:numId w:val="9"/>
        </w:numPr>
        <w:spacing w:before="120"/>
      </w:pPr>
      <w:r w:rsidRPr="007834C0">
        <w:t xml:space="preserve">Calculate </w:t>
      </w:r>
      <m:oMath>
        <m:sSup>
          <m:sSupPr>
            <m:ctrlPr>
              <w:rPr>
                <w:rFonts w:ascii="Cambria Math" w:hAnsi="Cambria Math"/>
                <w:i/>
              </w:rPr>
            </m:ctrlPr>
          </m:sSupPr>
          <m:e>
            <m:r>
              <w:rPr>
                <w:rFonts w:ascii="Cambria Math" w:hAnsi="Cambria Math"/>
              </w:rPr>
              <m:t>A</m:t>
            </m:r>
          </m:e>
          <m:sup>
            <m:r>
              <w:rPr>
                <w:rFonts w:ascii="Cambria Math" w:hAnsi="Cambria Math"/>
              </w:rPr>
              <m:t>2</m:t>
            </m:r>
          </m:sup>
        </m:sSup>
      </m:oMath>
      <w:r w:rsidRPr="007834C0">
        <w:t xml:space="preserve"> </w:t>
      </w:r>
    </w:p>
    <w:p w14:paraId="6151453E" w14:textId="77777777" w:rsidR="00414499" w:rsidRPr="007834C0" w:rsidRDefault="00414499" w:rsidP="00414499">
      <w:pPr>
        <w:pStyle w:val="ListParagraph"/>
        <w:numPr>
          <w:ilvl w:val="0"/>
          <w:numId w:val="9"/>
        </w:numPr>
      </w:pPr>
      <w:r>
        <w:rPr>
          <w:b/>
        </w:rPr>
        <w:t>f</w:t>
      </w:r>
      <w:r w:rsidRPr="007834C0">
        <w:rPr>
          <w:b/>
        </w:rPr>
        <w:t xml:space="preserve">or </w:t>
      </w:r>
      <w:r w:rsidRPr="007834C0">
        <w:rPr>
          <w:i/>
        </w:rPr>
        <w:t>i</w:t>
      </w:r>
      <w:r w:rsidRPr="007834C0">
        <w:t xml:space="preserve"> = 0,1,…,n-1, </w:t>
      </w:r>
      <w:r w:rsidRPr="007834C0">
        <w:rPr>
          <w:b/>
        </w:rPr>
        <w:t>do</w:t>
      </w:r>
      <w:r w:rsidRPr="007834C0">
        <w:t>:</w:t>
      </w:r>
    </w:p>
    <w:p w14:paraId="05DA3C56" w14:textId="77777777" w:rsidR="00414499" w:rsidRPr="007834C0" w:rsidRDefault="00414499" w:rsidP="00414499">
      <w:pPr>
        <w:pStyle w:val="ListParagraph"/>
        <w:numPr>
          <w:ilvl w:val="0"/>
          <w:numId w:val="9"/>
        </w:numPr>
      </w:pPr>
      <w:r w:rsidRPr="007834C0">
        <w:t xml:space="preserve">     </w:t>
      </w:r>
      <w:r>
        <w:rPr>
          <w:b/>
        </w:rPr>
        <w:t>f</w:t>
      </w:r>
      <w:r w:rsidRPr="007834C0">
        <w:rPr>
          <w:b/>
        </w:rPr>
        <w:t>or</w:t>
      </w:r>
      <w:r w:rsidRPr="007834C0">
        <w:t xml:space="preserve"> </w:t>
      </w:r>
      <w:r w:rsidRPr="007834C0">
        <w:rPr>
          <w:i/>
        </w:rPr>
        <w:t>j</w:t>
      </w:r>
      <w:r w:rsidRPr="007834C0">
        <w:t xml:space="preserve"> = </w:t>
      </w:r>
      <w:r w:rsidRPr="007834C0">
        <w:rPr>
          <w:i/>
        </w:rPr>
        <w:t>i</w:t>
      </w:r>
      <w:r w:rsidRPr="007834C0">
        <w:t>+1,…,n-1, do:</w:t>
      </w:r>
    </w:p>
    <w:p w14:paraId="2049566F" w14:textId="589118D7" w:rsidR="00414499" w:rsidRPr="007834C0" w:rsidRDefault="00414499" w:rsidP="00414499">
      <w:pPr>
        <w:pStyle w:val="ListParagraph"/>
        <w:numPr>
          <w:ilvl w:val="0"/>
          <w:numId w:val="9"/>
        </w:numPr>
      </w:pPr>
      <w:r w:rsidRPr="007834C0">
        <w:t xml:space="preserve">          </w:t>
      </w:r>
      <w:r>
        <w:rPr>
          <w:b/>
        </w:rPr>
        <w:t>i</w:t>
      </w:r>
      <w:r w:rsidRPr="007834C0">
        <w:rPr>
          <w:b/>
        </w:rPr>
        <w:t xml:space="preserve">f </w:t>
      </w:r>
      <w:r w:rsidRPr="007834C0">
        <w:rPr>
          <w:i/>
        </w:rPr>
        <w:t>A</w:t>
      </w:r>
      <w:r w:rsidRPr="007834C0">
        <w:t>(</w:t>
      </w:r>
      <w:r w:rsidRPr="007834C0">
        <w:rPr>
          <w:i/>
        </w:rPr>
        <w:t>i,</w:t>
      </w:r>
      <w:r>
        <w:rPr>
          <w:i/>
        </w:rPr>
        <w:t xml:space="preserve"> </w:t>
      </w:r>
      <w:r w:rsidRPr="007834C0">
        <w:rPr>
          <w:i/>
        </w:rPr>
        <w:t>j</w:t>
      </w:r>
      <w:r w:rsidRPr="007834C0">
        <w:t xml:space="preserve">) = 1 and </w:t>
      </w:r>
      <w:r w:rsidRPr="007834C0">
        <w:rPr>
          <w:i/>
        </w:rPr>
        <w:t>A</w:t>
      </w:r>
      <w:r w:rsidRPr="007834C0">
        <w:rPr>
          <w:i/>
          <w:vertAlign w:val="superscript"/>
        </w:rPr>
        <w:t>2</w:t>
      </w:r>
      <w:r w:rsidRPr="007834C0">
        <w:t>(</w:t>
      </w:r>
      <w:r w:rsidR="00E56257">
        <w:rPr>
          <w:i/>
        </w:rPr>
        <w:t xml:space="preserve">i </w:t>
      </w:r>
      <w:r w:rsidRPr="00E56257">
        <w:rPr>
          <w:i/>
        </w:rPr>
        <w:t>,j</w:t>
      </w:r>
      <w:r w:rsidRPr="007834C0">
        <w:t xml:space="preserve">) &gt; 0, </w:t>
      </w:r>
      <w:r w:rsidRPr="007834C0">
        <w:rPr>
          <w:b/>
        </w:rPr>
        <w:t>do</w:t>
      </w:r>
      <w:r w:rsidRPr="007834C0">
        <w:t>:</w:t>
      </w:r>
    </w:p>
    <w:p w14:paraId="388593BA" w14:textId="77777777" w:rsidR="00414499" w:rsidRPr="007834C0" w:rsidRDefault="00414499" w:rsidP="00414499">
      <w:pPr>
        <w:pStyle w:val="ListParagraph"/>
        <w:numPr>
          <w:ilvl w:val="0"/>
          <w:numId w:val="9"/>
        </w:numPr>
      </w:pPr>
      <w:r w:rsidRPr="007834C0">
        <w:t xml:space="preserve">               </w:t>
      </w:r>
      <w:r>
        <w:rPr>
          <w:b/>
        </w:rPr>
        <w:t>f</w:t>
      </w:r>
      <w:r w:rsidRPr="007834C0">
        <w:rPr>
          <w:b/>
        </w:rPr>
        <w:t>or</w:t>
      </w:r>
      <w:r w:rsidRPr="007834C0">
        <w:t xml:space="preserve"> </w:t>
      </w:r>
      <w:r w:rsidRPr="007834C0">
        <w:rPr>
          <w:i/>
        </w:rPr>
        <w:t>k</w:t>
      </w:r>
      <w:r w:rsidRPr="007834C0">
        <w:t xml:space="preserve"> = 0,1,…,</w:t>
      </w:r>
      <w:r w:rsidRPr="007834C0">
        <w:rPr>
          <w:i/>
        </w:rPr>
        <w:t>n</w:t>
      </w:r>
      <w:r w:rsidRPr="007834C0">
        <w:t xml:space="preserve">-1, </w:t>
      </w:r>
      <w:r w:rsidRPr="007834C0">
        <w:rPr>
          <w:b/>
        </w:rPr>
        <w:t>do</w:t>
      </w:r>
      <w:r w:rsidRPr="007834C0">
        <w:t>:</w:t>
      </w:r>
    </w:p>
    <w:p w14:paraId="77811145" w14:textId="77777777" w:rsidR="00414499" w:rsidRPr="007834C0" w:rsidRDefault="00414499" w:rsidP="00414499">
      <w:pPr>
        <w:pStyle w:val="ListParagraph"/>
        <w:numPr>
          <w:ilvl w:val="0"/>
          <w:numId w:val="9"/>
        </w:numPr>
      </w:pPr>
      <w:r w:rsidRPr="007834C0">
        <w:t xml:space="preserve">                    </w:t>
      </w:r>
      <w:r>
        <w:rPr>
          <w:b/>
        </w:rPr>
        <w:t>i</w:t>
      </w:r>
      <w:r w:rsidRPr="007834C0">
        <w:rPr>
          <w:b/>
        </w:rPr>
        <w:t>f</w:t>
      </w:r>
      <w:r w:rsidRPr="007834C0">
        <w:t xml:space="preserve"> </w:t>
      </w:r>
      <w:r w:rsidRPr="007834C0">
        <w:rPr>
          <w:i/>
        </w:rPr>
        <w:t>A</w:t>
      </w:r>
      <w:r w:rsidRPr="007834C0">
        <w:t>(</w:t>
      </w:r>
      <w:r w:rsidRPr="007834C0">
        <w:rPr>
          <w:i/>
        </w:rPr>
        <w:t>k,</w:t>
      </w:r>
      <w:r>
        <w:rPr>
          <w:i/>
        </w:rPr>
        <w:t xml:space="preserve"> </w:t>
      </w:r>
      <w:r w:rsidRPr="007834C0">
        <w:rPr>
          <w:i/>
        </w:rPr>
        <w:t>i</w:t>
      </w:r>
      <w:r w:rsidRPr="007834C0">
        <w:t xml:space="preserve">) = 1 and </w:t>
      </w:r>
      <w:r w:rsidRPr="007834C0">
        <w:rPr>
          <w:i/>
        </w:rPr>
        <w:t>A</w:t>
      </w:r>
      <w:r w:rsidRPr="007834C0">
        <w:t>(</w:t>
      </w:r>
      <w:r w:rsidRPr="007834C0">
        <w:rPr>
          <w:i/>
        </w:rPr>
        <w:t>k,</w:t>
      </w:r>
      <w:r>
        <w:rPr>
          <w:i/>
        </w:rPr>
        <w:t xml:space="preserve"> </w:t>
      </w:r>
      <w:r w:rsidRPr="007834C0">
        <w:rPr>
          <w:i/>
        </w:rPr>
        <w:t>j</w:t>
      </w:r>
      <w:r w:rsidRPr="007834C0">
        <w:t>) = 1:</w:t>
      </w:r>
    </w:p>
    <w:p w14:paraId="2D8087F1" w14:textId="77777777" w:rsidR="00414499" w:rsidRPr="007834C0" w:rsidRDefault="00414499" w:rsidP="00414499">
      <w:pPr>
        <w:pStyle w:val="ListParagraph"/>
        <w:numPr>
          <w:ilvl w:val="0"/>
          <w:numId w:val="9"/>
        </w:numPr>
      </w:pPr>
      <w:r w:rsidRPr="007834C0">
        <w:rPr>
          <w:b/>
        </w:rPr>
        <w:t xml:space="preserve">                         </w:t>
      </w:r>
      <w:r>
        <w:rPr>
          <w:b/>
        </w:rPr>
        <w:t>r</w:t>
      </w:r>
      <w:r w:rsidRPr="007834C0">
        <w:rPr>
          <w:b/>
        </w:rPr>
        <w:t xml:space="preserve">eturn </w:t>
      </w:r>
      <w:r w:rsidRPr="007834C0">
        <w:t>(</w:t>
      </w:r>
      <w:r w:rsidRPr="007834C0">
        <w:rPr>
          <w:i/>
        </w:rPr>
        <w:t>i,</w:t>
      </w:r>
      <w:r>
        <w:rPr>
          <w:i/>
        </w:rPr>
        <w:t xml:space="preserve"> </w:t>
      </w:r>
      <w:r w:rsidRPr="007834C0">
        <w:rPr>
          <w:i/>
        </w:rPr>
        <w:t>j,</w:t>
      </w:r>
      <w:r>
        <w:rPr>
          <w:i/>
        </w:rPr>
        <w:t xml:space="preserve"> </w:t>
      </w:r>
      <w:r w:rsidRPr="007834C0">
        <w:rPr>
          <w:i/>
        </w:rPr>
        <w:t>k</w:t>
      </w:r>
      <w:r w:rsidRPr="007834C0">
        <w:t>)</w:t>
      </w:r>
    </w:p>
    <w:p w14:paraId="36EBF667"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if</w:t>
      </w:r>
    </w:p>
    <w:p w14:paraId="15589CB2"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for</w:t>
      </w:r>
    </w:p>
    <w:p w14:paraId="038012E3"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if</w:t>
      </w:r>
    </w:p>
    <w:p w14:paraId="6361471C"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for</w:t>
      </w:r>
    </w:p>
    <w:p w14:paraId="25F1E34D" w14:textId="77777777" w:rsidR="00414499" w:rsidRPr="007834C0" w:rsidRDefault="00414499" w:rsidP="00414499">
      <w:pPr>
        <w:pStyle w:val="ListParagraph"/>
        <w:numPr>
          <w:ilvl w:val="0"/>
          <w:numId w:val="9"/>
        </w:numPr>
        <w:rPr>
          <w:b/>
        </w:rPr>
      </w:pPr>
      <w:r w:rsidRPr="007834C0">
        <w:t xml:space="preserve">  </w:t>
      </w:r>
      <w:r>
        <w:rPr>
          <w:b/>
        </w:rPr>
        <w:t>e</w:t>
      </w:r>
      <w:r w:rsidRPr="007834C0">
        <w:rPr>
          <w:b/>
        </w:rPr>
        <w:t>nd for</w:t>
      </w:r>
    </w:p>
    <w:p w14:paraId="4BA9CA8D" w14:textId="77777777" w:rsidR="00414499" w:rsidRDefault="00414499" w:rsidP="00414499">
      <w:pPr>
        <w:pStyle w:val="ListParagraph"/>
        <w:numPr>
          <w:ilvl w:val="0"/>
          <w:numId w:val="9"/>
        </w:numPr>
        <w:pBdr>
          <w:bottom w:val="single" w:sz="4" w:space="1" w:color="auto"/>
        </w:pBdr>
        <w:spacing w:after="240"/>
      </w:pPr>
      <w:r>
        <w:rPr>
          <w:b/>
        </w:rPr>
        <w:t>r</w:t>
      </w:r>
      <w:r w:rsidRPr="007834C0">
        <w:rPr>
          <w:b/>
        </w:rPr>
        <w:t>eturn</w:t>
      </w:r>
      <w:r w:rsidRPr="007834C0">
        <w:t xml:space="preserve"> nothing</w:t>
      </w:r>
    </w:p>
    <w:p w14:paraId="4BCC6B4C" w14:textId="77777777" w:rsidR="00414499" w:rsidRDefault="00414499" w:rsidP="00414499">
      <w:pPr>
        <w:spacing w:after="240"/>
        <w:rPr>
          <w:b/>
        </w:rPr>
      </w:pPr>
      <w:r w:rsidRPr="00D24F65">
        <w:rPr>
          <w:b/>
        </w:rPr>
        <w:t>Time complexity</w:t>
      </w:r>
      <w:r>
        <w:rPr>
          <w:b/>
        </w:rPr>
        <w:t xml:space="preserve"> analysis</w:t>
      </w:r>
    </w:p>
    <w:p w14:paraId="7C3D27E9" w14:textId="2A5609B4" w:rsidR="00414499" w:rsidRPr="007834C0" w:rsidRDefault="00414499" w:rsidP="00414499">
      <w:pPr>
        <w:spacing w:after="240"/>
      </w:pPr>
      <w:r>
        <w:t xml:space="preserve">Step 1 </w:t>
      </w:r>
      <w:r w:rsidR="006D7FD2">
        <w:t>takes</w:t>
      </w:r>
      <w:r>
        <w:t xml:space="preserve"> </w:t>
      </w:r>
      <w:r>
        <w:rPr>
          <w:i/>
        </w:rPr>
        <w:t>O</w:t>
      </w:r>
      <w:r>
        <w:t>(</w:t>
      </w:r>
      <m:oMath>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ime. Step 2 involves matrix multiplication and will take </w:t>
      </w:r>
      <w:r>
        <w:rPr>
          <w:i/>
        </w:rPr>
        <w:t>O</w:t>
      </w:r>
      <w:r>
        <w:t>(</w:t>
      </w:r>
      <m:oMath>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time</w:t>
      </w:r>
      <w:r w:rsidR="00D70CA7">
        <w:t xml:space="preserve">, </w:t>
      </w:r>
      <w:r w:rsidR="00DB6DD0">
        <w:t xml:space="preserve">where ω </w:t>
      </w:r>
      <w:r w:rsidR="00D70CA7">
        <w:t>depend</w:t>
      </w:r>
      <w:r w:rsidR="00DB6DD0">
        <w:t>s</w:t>
      </w:r>
      <w:r w:rsidR="00D70CA7">
        <w:t xml:space="preserve"> on which matrix multiplication algorithm is used</w:t>
      </w:r>
      <w:r>
        <w:t xml:space="preserve">. The </w:t>
      </w:r>
      <w:r w:rsidR="00BA000E">
        <w:t xml:space="preserve">outer </w:t>
      </w:r>
      <w:r>
        <w:t xml:space="preserve">loop in step 3 requires </w:t>
      </w:r>
      <w:r>
        <w:rPr>
          <w:i/>
        </w:rPr>
        <w:t xml:space="preserve">n </w:t>
      </w:r>
      <w:r w:rsidR="00BA000E">
        <w:t>iteration</w:t>
      </w:r>
      <w:r>
        <w:t xml:space="preserve">s. The inner loop in step 4 requires </w:t>
      </w:r>
      <m:oMath>
        <m:r>
          <w:rPr>
            <w:rFonts w:ascii="Cambria Math" w:hAnsi="Cambria Math"/>
          </w:rPr>
          <m:t>n-1</m:t>
        </m:r>
      </m:oMath>
      <w:r>
        <w:rPr>
          <w:i/>
        </w:rPr>
        <w:t xml:space="preserve"> </w:t>
      </w:r>
      <w:r w:rsidR="00BA000E">
        <w:t>iterations</w:t>
      </w:r>
      <w:r>
        <w:t xml:space="preserve">. The </w:t>
      </w:r>
      <w:r w:rsidR="00BA000E">
        <w:t xml:space="preserve">inner </w:t>
      </w:r>
      <w:r>
        <w:t xml:space="preserve">loop in step 6 will run only once and has </w:t>
      </w:r>
      <w:r>
        <w:rPr>
          <w:i/>
        </w:rPr>
        <w:t xml:space="preserve">n </w:t>
      </w:r>
      <w:r w:rsidR="00BA000E">
        <w:t>iteration</w:t>
      </w:r>
      <w:r>
        <w:t xml:space="preserve">s, and it is guaranteed that </w:t>
      </w:r>
      <w:r>
        <w:rPr>
          <w:i/>
        </w:rPr>
        <w:t xml:space="preserve">k </w:t>
      </w:r>
      <w:r>
        <w:t xml:space="preserve">will be found once this algorithm processor gets to this loop, after which the algorithm terminates. As a result, the total time complexity of </w:t>
      </w:r>
      <w:r w:rsidR="007F46AE">
        <w:t>steps</w:t>
      </w:r>
      <w:r>
        <w:t xml:space="preserve"> </w:t>
      </w:r>
      <w:r w:rsidR="00BA000E">
        <w:t>3 to 13</w:t>
      </w:r>
      <w:r>
        <w:t xml:space="preserve"> is </w:t>
      </w:r>
      <w:r>
        <w:rPr>
          <w:i/>
        </w:rPr>
        <w:t>O</w:t>
      </w:r>
      <w:r>
        <w:t>(</w:t>
      </w:r>
      <w:r>
        <w:rPr>
          <w:i/>
        </w:rPr>
        <w:t>n</w:t>
      </w:r>
      <w:r w:rsidRPr="008310C8">
        <w:rPr>
          <w:vertAlign w:val="superscript"/>
        </w:rPr>
        <w:t>2</w:t>
      </w:r>
      <w:r>
        <w:t xml:space="preserve"> + </w:t>
      </w:r>
      <w:r>
        <w:rPr>
          <w:i/>
        </w:rPr>
        <w:t>n</w:t>
      </w:r>
      <w:r>
        <w:t xml:space="preserve">) and therefore a combined time complexity </w:t>
      </w:r>
      <w:r>
        <w:lastRenderedPageBreak/>
        <w:t xml:space="preserve">of </w:t>
      </w:r>
      <w:r>
        <w:rPr>
          <w:i/>
        </w:rPr>
        <w:t>O</w:t>
      </w:r>
      <w:r>
        <w:t>(</w:t>
      </w:r>
      <w:r>
        <w:rPr>
          <w:i/>
        </w:rPr>
        <w:t>n</w:t>
      </w:r>
      <w:r w:rsidRPr="008310C8">
        <w:rPr>
          <w:vertAlign w:val="superscript"/>
        </w:rPr>
        <w:t>2</w:t>
      </w:r>
      <w:r>
        <w:t xml:space="preserve">). </w:t>
      </w:r>
      <w:r w:rsidR="00D70CA7">
        <w:t>T</w:t>
      </w:r>
      <w:r>
        <w:t xml:space="preserve">he </w:t>
      </w:r>
      <w:r w:rsidR="00BA000E">
        <w:t xml:space="preserve">entire </w:t>
      </w:r>
      <w:r>
        <w:t xml:space="preserve">algorithm has a combined running time of </w:t>
      </w:r>
      <w:r>
        <w:rPr>
          <w:i/>
        </w:rPr>
        <w:t>O</w:t>
      </w:r>
      <w:r>
        <w:t>(</w:t>
      </w:r>
      <m:oMath>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sSup>
          <m:sSupPr>
            <m:ctrlPr>
              <w:rPr>
                <w:rFonts w:ascii="Cambria Math" w:hAnsi="Cambria Math"/>
                <w:i/>
              </w:rPr>
            </m:ctrlPr>
          </m:sSupPr>
          <m:e>
            <m:r>
              <w:rPr>
                <w:rFonts w:ascii="Cambria Math" w:hAnsi="Cambria Math"/>
              </w:rPr>
              <m:t>2n</m:t>
            </m:r>
          </m:e>
          <m:sup>
            <m:r>
              <w:rPr>
                <w:rFonts w:ascii="Cambria Math" w:hAnsi="Cambria Math"/>
              </w:rPr>
              <m:t>2</m:t>
            </m:r>
          </m:sup>
        </m:sSup>
        <m:r>
          <w:rPr>
            <w:rFonts w:ascii="Cambria Math" w:hAnsi="Cambria Math"/>
          </w:rPr>
          <m:t>)</m:t>
        </m:r>
      </m:oMath>
      <w:r>
        <w:t xml:space="preserve"> and therefore is asymptotically </w:t>
      </w:r>
      <w:r>
        <w:rPr>
          <w:i/>
        </w:rPr>
        <w:t>O</w:t>
      </w:r>
      <w:r>
        <w:t>(</w:t>
      </w:r>
      <m:oMath>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p>
    <w:p w14:paraId="513105A9" w14:textId="77777777" w:rsidR="00414499" w:rsidRDefault="00414499" w:rsidP="00414499">
      <w:pPr>
        <w:pStyle w:val="Heading3"/>
      </w:pPr>
      <w:bookmarkStart w:id="36" w:name="_Toc460879571"/>
      <w:r w:rsidRPr="00705C3D">
        <w:rPr>
          <w:i/>
        </w:rPr>
        <w:t>P</w:t>
      </w:r>
      <w:r w:rsidRPr="00705C3D">
        <w:rPr>
          <w:vertAlign w:val="subscript"/>
        </w:rPr>
        <w:t>3</w:t>
      </w:r>
      <w:r w:rsidRPr="00E163E6">
        <w:t xml:space="preserve"> Detection </w:t>
      </w:r>
      <w:r>
        <w:t>Algorithm</w:t>
      </w:r>
      <w:bookmarkEnd w:id="36"/>
    </w:p>
    <w:p w14:paraId="60B31383" w14:textId="5634C611" w:rsidR="00414499" w:rsidRDefault="00414499" w:rsidP="00414499">
      <w:r w:rsidRPr="00705C3D">
        <w:rPr>
          <w:i/>
        </w:rPr>
        <w:t>P</w:t>
      </w:r>
      <w:r w:rsidRPr="00705C3D">
        <w:rPr>
          <w:vertAlign w:val="subscript"/>
        </w:rPr>
        <w:t>3</w:t>
      </w:r>
      <w:r>
        <w:t xml:space="preserve"> detection </w:t>
      </w:r>
      <w:r w:rsidR="00CC36CF">
        <w:t>i</w:t>
      </w:r>
      <w:r>
        <w:t>s useful in the algorithm given to detect a</w:t>
      </w:r>
      <w:r w:rsidR="0057776B">
        <w:t>n induced</w:t>
      </w:r>
      <w:r>
        <w:t xml:space="preserve"> diamond</w:t>
      </w:r>
      <w:r w:rsidR="0057776B">
        <w:t xml:space="preserve"> in a graph</w:t>
      </w:r>
      <w:r>
        <w:t xml:space="preserve">. </w:t>
      </w:r>
      <w:r w:rsidR="00E46411">
        <w:t xml:space="preserve">A </w:t>
      </w:r>
      <w:r w:rsidR="00E46411" w:rsidRPr="00E46411">
        <w:rPr>
          <w:i/>
        </w:rPr>
        <w:t>P</w:t>
      </w:r>
      <w:r w:rsidR="00E46411" w:rsidRPr="00E46411">
        <w:rPr>
          <w:vertAlign w:val="subscript"/>
        </w:rPr>
        <w:t>3</w:t>
      </w:r>
      <w:r w:rsidR="00E46411">
        <w:t xml:space="preserve"> is a path of length 2. </w:t>
      </w:r>
      <w:r>
        <w:t xml:space="preserve">Like the triangle detection algorithm, it has a time complexity of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as both algorithms are similar but with only a sligh</w:t>
      </w:r>
      <w:r w:rsidR="00D67CF6">
        <w:t>t difference between them.  The pseudo-code of this</w:t>
      </w:r>
      <w:r>
        <w:t xml:space="preserve"> algorithm is</w:t>
      </w:r>
      <w:r w:rsidR="00D67CF6">
        <w:t xml:space="preserve"> given in Algorithm 3.</w:t>
      </w:r>
    </w:p>
    <w:p w14:paraId="510070BD" w14:textId="77777777" w:rsidR="00414499" w:rsidRPr="007834C0" w:rsidRDefault="00414499" w:rsidP="00414499">
      <w:pPr>
        <w:pStyle w:val="AlgorithmTitle"/>
        <w:spacing w:after="120"/>
        <w:rPr>
          <w:b w:val="0"/>
        </w:rPr>
      </w:pPr>
      <w:r w:rsidRPr="007834C0">
        <w:t>Al</w:t>
      </w:r>
      <w:r>
        <w:t>gorithm 3:</w:t>
      </w:r>
      <w:r w:rsidRPr="007834C0">
        <w:t xml:space="preserve"> </w:t>
      </w:r>
      <w:r w:rsidRPr="007834C0">
        <w:rPr>
          <w:b w:val="0"/>
        </w:rPr>
        <w:t xml:space="preserve">To detect a </w:t>
      </w:r>
      <w:r w:rsidRPr="00705C3D">
        <w:rPr>
          <w:b w:val="0"/>
          <w:i/>
        </w:rPr>
        <w:t>P</w:t>
      </w:r>
      <w:r w:rsidRPr="00705C3D">
        <w:rPr>
          <w:b w:val="0"/>
          <w:vertAlign w:val="subscript"/>
        </w:rPr>
        <w:t>3</w:t>
      </w:r>
      <w:r w:rsidRPr="007834C0">
        <w:rPr>
          <w:b w:val="0"/>
        </w:rPr>
        <w:t xml:space="preserve"> in graph </w:t>
      </w:r>
      <w:r w:rsidRPr="002777C2">
        <w:rPr>
          <w:b w:val="0"/>
          <w:i/>
        </w:rPr>
        <w:t>G</w:t>
      </w:r>
      <w:r w:rsidRPr="007834C0">
        <w:rPr>
          <w:b w:val="0"/>
        </w:rPr>
        <w:t xml:space="preserve"> with </w:t>
      </w:r>
      <w:r w:rsidRPr="002777C2">
        <w:rPr>
          <w:b w:val="0"/>
          <w:i/>
        </w:rPr>
        <w:t>n</w:t>
      </w:r>
      <w:r w:rsidRPr="007834C0">
        <w:rPr>
          <w:b w:val="0"/>
        </w:rPr>
        <w:t xml:space="preserve"> nodes</w:t>
      </w:r>
    </w:p>
    <w:p w14:paraId="18F1EEEF" w14:textId="77777777" w:rsidR="00414499" w:rsidRPr="007834C0" w:rsidRDefault="00414499" w:rsidP="00414499">
      <w:pPr>
        <w:spacing w:before="120"/>
      </w:pPr>
      <w:r w:rsidRPr="007834C0">
        <w:rPr>
          <w:b/>
        </w:rPr>
        <w:t xml:space="preserve">input: </w:t>
      </w:r>
      <w:r>
        <w:t>the graph</w:t>
      </w:r>
      <w:r w:rsidRPr="007834C0">
        <w:t xml:space="preserve"> </w:t>
      </w:r>
      <w:r w:rsidRPr="00763223">
        <w:rPr>
          <w:i/>
        </w:rPr>
        <w:t>G</w:t>
      </w:r>
      <w:r w:rsidRPr="007834C0">
        <w:t xml:space="preserve"> </w:t>
      </w:r>
    </w:p>
    <w:p w14:paraId="14680C5C" w14:textId="77777777" w:rsidR="00414499" w:rsidRDefault="00414499" w:rsidP="00414499">
      <w:pPr>
        <w:pStyle w:val="ListParagraph"/>
        <w:numPr>
          <w:ilvl w:val="0"/>
          <w:numId w:val="10"/>
        </w:numPr>
        <w:spacing w:before="120"/>
      </w:pPr>
      <w:r>
        <w:t xml:space="preserve">Get the adjacency matrix </w:t>
      </w:r>
      <w:r w:rsidRPr="00763223">
        <w:rPr>
          <w:i/>
        </w:rPr>
        <w:t>A</w:t>
      </w:r>
      <w:r>
        <w:t xml:space="preserve"> of </w:t>
      </w:r>
      <w:r w:rsidRPr="00763223">
        <w:rPr>
          <w:i/>
        </w:rPr>
        <w:t>G</w:t>
      </w:r>
    </w:p>
    <w:p w14:paraId="76AEEE79" w14:textId="77777777" w:rsidR="00414499" w:rsidRPr="007834C0" w:rsidRDefault="00414499" w:rsidP="00414499">
      <w:pPr>
        <w:pStyle w:val="ListParagraph"/>
        <w:numPr>
          <w:ilvl w:val="0"/>
          <w:numId w:val="10"/>
        </w:numPr>
        <w:spacing w:before="120"/>
      </w:pPr>
      <w:r w:rsidRPr="007834C0">
        <w:t xml:space="preserve">Calculate </w:t>
      </w:r>
      <m:oMath>
        <m:sSup>
          <m:sSupPr>
            <m:ctrlPr>
              <w:rPr>
                <w:rFonts w:ascii="Cambria Math" w:hAnsi="Cambria Math"/>
                <w:i/>
              </w:rPr>
            </m:ctrlPr>
          </m:sSupPr>
          <m:e>
            <m:r>
              <w:rPr>
                <w:rFonts w:ascii="Cambria Math" w:hAnsi="Cambria Math"/>
              </w:rPr>
              <m:t>A</m:t>
            </m:r>
          </m:e>
          <m:sup>
            <m:r>
              <w:rPr>
                <w:rFonts w:ascii="Cambria Math" w:hAnsi="Cambria Math"/>
              </w:rPr>
              <m:t>2</m:t>
            </m:r>
          </m:sup>
        </m:sSup>
      </m:oMath>
      <w:r w:rsidRPr="007834C0">
        <w:t xml:space="preserve"> </w:t>
      </w:r>
    </w:p>
    <w:p w14:paraId="2FFF9BFB" w14:textId="77777777" w:rsidR="00414499" w:rsidRPr="007834C0" w:rsidRDefault="00414499" w:rsidP="00414499">
      <w:pPr>
        <w:pStyle w:val="ListParagraph"/>
        <w:numPr>
          <w:ilvl w:val="0"/>
          <w:numId w:val="10"/>
        </w:numPr>
      </w:pPr>
      <w:r>
        <w:rPr>
          <w:b/>
        </w:rPr>
        <w:t>f</w:t>
      </w:r>
      <w:r w:rsidRPr="007834C0">
        <w:rPr>
          <w:b/>
        </w:rPr>
        <w:t xml:space="preserve">or </w:t>
      </w:r>
      <w:r w:rsidRPr="007834C0">
        <w:rPr>
          <w:i/>
        </w:rPr>
        <w:t>i</w:t>
      </w:r>
      <w:r w:rsidRPr="007834C0">
        <w:t xml:space="preserve"> = 0,1,…,n-1, </w:t>
      </w:r>
      <w:r w:rsidRPr="007834C0">
        <w:rPr>
          <w:b/>
        </w:rPr>
        <w:t>do</w:t>
      </w:r>
      <w:r w:rsidRPr="007834C0">
        <w:t>:</w:t>
      </w:r>
    </w:p>
    <w:p w14:paraId="7C0FC7F8" w14:textId="77777777" w:rsidR="00414499" w:rsidRPr="007834C0" w:rsidRDefault="00414499" w:rsidP="00414499">
      <w:pPr>
        <w:pStyle w:val="ListParagraph"/>
        <w:numPr>
          <w:ilvl w:val="0"/>
          <w:numId w:val="10"/>
        </w:numPr>
      </w:pPr>
      <w:r w:rsidRPr="007834C0">
        <w:t xml:space="preserve">     </w:t>
      </w:r>
      <w:r>
        <w:rPr>
          <w:b/>
        </w:rPr>
        <w:t>f</w:t>
      </w:r>
      <w:r w:rsidRPr="007834C0">
        <w:rPr>
          <w:b/>
        </w:rPr>
        <w:t>or</w:t>
      </w:r>
      <w:r w:rsidRPr="007834C0">
        <w:t xml:space="preserve"> </w:t>
      </w:r>
      <w:r w:rsidRPr="007834C0">
        <w:rPr>
          <w:i/>
        </w:rPr>
        <w:t>j</w:t>
      </w:r>
      <w:r w:rsidRPr="007834C0">
        <w:t xml:space="preserve"> = </w:t>
      </w:r>
      <w:r w:rsidRPr="007834C0">
        <w:rPr>
          <w:i/>
        </w:rPr>
        <w:t>i</w:t>
      </w:r>
      <w:r w:rsidRPr="007834C0">
        <w:t>+1,…,n-1, do:</w:t>
      </w:r>
    </w:p>
    <w:p w14:paraId="0477627E" w14:textId="77777777" w:rsidR="00414499" w:rsidRPr="007834C0" w:rsidRDefault="00414499" w:rsidP="00414499">
      <w:pPr>
        <w:pStyle w:val="ListParagraph"/>
        <w:numPr>
          <w:ilvl w:val="0"/>
          <w:numId w:val="10"/>
        </w:numPr>
      </w:pPr>
      <w:r w:rsidRPr="007834C0">
        <w:t xml:space="preserve">          </w:t>
      </w:r>
      <w:r>
        <w:rPr>
          <w:b/>
        </w:rPr>
        <w:t>i</w:t>
      </w:r>
      <w:r w:rsidRPr="007834C0">
        <w:rPr>
          <w:b/>
        </w:rPr>
        <w:t xml:space="preserve">f </w:t>
      </w:r>
      <w:r w:rsidRPr="007834C0">
        <w:rPr>
          <w:i/>
        </w:rPr>
        <w:t>A</w:t>
      </w:r>
      <w:r w:rsidRPr="007834C0">
        <w:t>(</w:t>
      </w:r>
      <w:r w:rsidRPr="007834C0">
        <w:rPr>
          <w:i/>
        </w:rPr>
        <w:t>i,</w:t>
      </w:r>
      <w:r>
        <w:rPr>
          <w:i/>
        </w:rPr>
        <w:t xml:space="preserve"> </w:t>
      </w:r>
      <w:r w:rsidRPr="007834C0">
        <w:rPr>
          <w:i/>
        </w:rPr>
        <w:t>j</w:t>
      </w:r>
      <w:r w:rsidRPr="007834C0">
        <w:t xml:space="preserve">) </w:t>
      </w:r>
      <w:r>
        <w:t>= 0</w:t>
      </w:r>
      <w:r w:rsidRPr="007834C0">
        <w:t xml:space="preserve"> and </w:t>
      </w:r>
      <w:r w:rsidRPr="007834C0">
        <w:rPr>
          <w:i/>
        </w:rPr>
        <w:t>A</w:t>
      </w:r>
      <w:r w:rsidRPr="007834C0">
        <w:rPr>
          <w:i/>
          <w:vertAlign w:val="superscript"/>
        </w:rPr>
        <w:t>2</w:t>
      </w:r>
      <w:r w:rsidRPr="007834C0">
        <w:t>(i,</w:t>
      </w:r>
      <w:r>
        <w:t xml:space="preserve"> </w:t>
      </w:r>
      <w:r w:rsidRPr="007834C0">
        <w:t xml:space="preserve">j) &gt; 0, </w:t>
      </w:r>
      <w:r w:rsidRPr="007834C0">
        <w:rPr>
          <w:b/>
        </w:rPr>
        <w:t>do</w:t>
      </w:r>
      <w:r w:rsidRPr="007834C0">
        <w:t>:</w:t>
      </w:r>
    </w:p>
    <w:p w14:paraId="730A36BD" w14:textId="77777777" w:rsidR="00414499" w:rsidRPr="007834C0" w:rsidRDefault="00414499" w:rsidP="00414499">
      <w:pPr>
        <w:pStyle w:val="ListParagraph"/>
        <w:numPr>
          <w:ilvl w:val="0"/>
          <w:numId w:val="10"/>
        </w:numPr>
      </w:pPr>
      <w:r w:rsidRPr="007834C0">
        <w:t xml:space="preserve">               </w:t>
      </w:r>
      <w:r>
        <w:rPr>
          <w:b/>
        </w:rPr>
        <w:t>f</w:t>
      </w:r>
      <w:r w:rsidRPr="007834C0">
        <w:rPr>
          <w:b/>
        </w:rPr>
        <w:t>or</w:t>
      </w:r>
      <w:r w:rsidRPr="007834C0">
        <w:t xml:space="preserve"> </w:t>
      </w:r>
      <w:r w:rsidRPr="007834C0">
        <w:rPr>
          <w:i/>
        </w:rPr>
        <w:t>k</w:t>
      </w:r>
      <w:r w:rsidRPr="007834C0">
        <w:t xml:space="preserve"> = 0,1,…,</w:t>
      </w:r>
      <w:r w:rsidRPr="007834C0">
        <w:rPr>
          <w:i/>
        </w:rPr>
        <w:t>n</w:t>
      </w:r>
      <w:r w:rsidRPr="007834C0">
        <w:t xml:space="preserve">-1, </w:t>
      </w:r>
      <w:r w:rsidRPr="007834C0">
        <w:rPr>
          <w:b/>
        </w:rPr>
        <w:t>do</w:t>
      </w:r>
      <w:r w:rsidRPr="007834C0">
        <w:t>:</w:t>
      </w:r>
    </w:p>
    <w:p w14:paraId="69E2EEFD" w14:textId="77777777" w:rsidR="00414499" w:rsidRPr="007834C0" w:rsidRDefault="00414499" w:rsidP="00414499">
      <w:pPr>
        <w:pStyle w:val="ListParagraph"/>
        <w:numPr>
          <w:ilvl w:val="0"/>
          <w:numId w:val="10"/>
        </w:numPr>
      </w:pPr>
      <w:r w:rsidRPr="007834C0">
        <w:t xml:space="preserve">                    </w:t>
      </w:r>
      <w:r>
        <w:rPr>
          <w:b/>
        </w:rPr>
        <w:t>i</w:t>
      </w:r>
      <w:r w:rsidRPr="007834C0">
        <w:rPr>
          <w:b/>
        </w:rPr>
        <w:t>f</w:t>
      </w:r>
      <w:r w:rsidRPr="007834C0">
        <w:t xml:space="preserve"> </w:t>
      </w:r>
      <w:r w:rsidRPr="007834C0">
        <w:rPr>
          <w:i/>
        </w:rPr>
        <w:t>A</w:t>
      </w:r>
      <w:r w:rsidRPr="007834C0">
        <w:t>(</w:t>
      </w:r>
      <w:r w:rsidRPr="007834C0">
        <w:rPr>
          <w:i/>
        </w:rPr>
        <w:t>k,</w:t>
      </w:r>
      <w:r>
        <w:rPr>
          <w:i/>
        </w:rPr>
        <w:t xml:space="preserve"> </w:t>
      </w:r>
      <w:r w:rsidRPr="007834C0">
        <w:rPr>
          <w:i/>
        </w:rPr>
        <w:t>i</w:t>
      </w:r>
      <w:r w:rsidRPr="007834C0">
        <w:t xml:space="preserve">) = 1 and </w:t>
      </w:r>
      <w:r w:rsidRPr="007834C0">
        <w:rPr>
          <w:i/>
        </w:rPr>
        <w:t>A</w:t>
      </w:r>
      <w:r w:rsidRPr="007834C0">
        <w:t>(</w:t>
      </w:r>
      <w:r w:rsidRPr="007834C0">
        <w:rPr>
          <w:i/>
        </w:rPr>
        <w:t>k</w:t>
      </w:r>
      <w:r>
        <w:rPr>
          <w:i/>
        </w:rPr>
        <w:t xml:space="preserve"> </w:t>
      </w:r>
      <w:r w:rsidRPr="007834C0">
        <w:rPr>
          <w:i/>
        </w:rPr>
        <w:t>,j</w:t>
      </w:r>
      <w:r w:rsidRPr="007834C0">
        <w:t>) = 1:</w:t>
      </w:r>
    </w:p>
    <w:p w14:paraId="41F74331" w14:textId="4F3C0774" w:rsidR="00414499" w:rsidRPr="007834C0" w:rsidRDefault="00414499" w:rsidP="00414499">
      <w:pPr>
        <w:pStyle w:val="ListParagraph"/>
        <w:numPr>
          <w:ilvl w:val="0"/>
          <w:numId w:val="10"/>
        </w:numPr>
      </w:pPr>
      <w:r w:rsidRPr="007834C0">
        <w:rPr>
          <w:b/>
        </w:rPr>
        <w:t xml:space="preserve">                         </w:t>
      </w:r>
      <w:r>
        <w:rPr>
          <w:b/>
        </w:rPr>
        <w:t>r</w:t>
      </w:r>
      <w:r w:rsidRPr="007834C0">
        <w:rPr>
          <w:b/>
        </w:rPr>
        <w:t>eturn</w:t>
      </w:r>
      <w:r>
        <w:rPr>
          <w:b/>
        </w:rPr>
        <w:t xml:space="preserve"> </w:t>
      </w:r>
      <w:r w:rsidRPr="007834C0">
        <w:t>(</w:t>
      </w:r>
      <w:r w:rsidRPr="007834C0">
        <w:rPr>
          <w:i/>
        </w:rPr>
        <w:t>i</w:t>
      </w:r>
      <w:r>
        <w:rPr>
          <w:i/>
        </w:rPr>
        <w:t xml:space="preserve"> </w:t>
      </w:r>
      <w:r w:rsidRPr="007834C0">
        <w:rPr>
          <w:i/>
        </w:rPr>
        <w:t>,j,</w:t>
      </w:r>
      <w:r>
        <w:rPr>
          <w:i/>
        </w:rPr>
        <w:t xml:space="preserve"> </w:t>
      </w:r>
      <w:r w:rsidRPr="007834C0">
        <w:rPr>
          <w:i/>
        </w:rPr>
        <w:t>k</w:t>
      </w:r>
      <w:r w:rsidRPr="007834C0">
        <w:t>)</w:t>
      </w:r>
    </w:p>
    <w:p w14:paraId="45D97C20"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if</w:t>
      </w:r>
    </w:p>
    <w:p w14:paraId="437BC2D9"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for</w:t>
      </w:r>
    </w:p>
    <w:p w14:paraId="7DEED5E5"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if</w:t>
      </w:r>
    </w:p>
    <w:p w14:paraId="4E90B4F1"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for</w:t>
      </w:r>
    </w:p>
    <w:p w14:paraId="207A5A0B" w14:textId="77777777" w:rsidR="00414499" w:rsidRPr="007834C0" w:rsidRDefault="00414499" w:rsidP="00414499">
      <w:pPr>
        <w:pStyle w:val="ListParagraph"/>
        <w:numPr>
          <w:ilvl w:val="0"/>
          <w:numId w:val="10"/>
        </w:numPr>
        <w:rPr>
          <w:b/>
        </w:rPr>
      </w:pPr>
      <w:r w:rsidRPr="007834C0">
        <w:t xml:space="preserve">  </w:t>
      </w:r>
      <w:r>
        <w:rPr>
          <w:b/>
        </w:rPr>
        <w:t>e</w:t>
      </w:r>
      <w:r w:rsidRPr="007834C0">
        <w:rPr>
          <w:b/>
        </w:rPr>
        <w:t>nd for</w:t>
      </w:r>
    </w:p>
    <w:p w14:paraId="10DD1F55" w14:textId="54146AA6" w:rsidR="00414499" w:rsidRDefault="00371E6B" w:rsidP="00414499">
      <w:pPr>
        <w:pStyle w:val="ListParagraph"/>
        <w:numPr>
          <w:ilvl w:val="0"/>
          <w:numId w:val="10"/>
        </w:numPr>
        <w:pBdr>
          <w:bottom w:val="single" w:sz="4" w:space="1" w:color="auto"/>
        </w:pBdr>
        <w:spacing w:after="240"/>
      </w:pPr>
      <w:r>
        <w:rPr>
          <w:b/>
        </w:rPr>
        <w:t>return</w:t>
      </w:r>
      <w:r w:rsidR="00414499" w:rsidRPr="007834C0">
        <w:t xml:space="preserve"> nothing</w:t>
      </w:r>
    </w:p>
    <w:p w14:paraId="0E07B05C" w14:textId="77777777" w:rsidR="00414499" w:rsidRDefault="00414499" w:rsidP="00414499">
      <w:pPr>
        <w:spacing w:after="240"/>
        <w:rPr>
          <w:b/>
        </w:rPr>
      </w:pPr>
      <w:r w:rsidRPr="00D24F65">
        <w:rPr>
          <w:b/>
        </w:rPr>
        <w:t>Time Complexity</w:t>
      </w:r>
      <w:r>
        <w:rPr>
          <w:b/>
        </w:rPr>
        <w:t xml:space="preserve"> Analysis</w:t>
      </w:r>
    </w:p>
    <w:p w14:paraId="580580E7" w14:textId="334C0640" w:rsidR="00414499" w:rsidRDefault="00414499" w:rsidP="00414499">
      <w:pPr>
        <w:spacing w:after="240"/>
      </w:pPr>
      <w:r>
        <w:t xml:space="preserve">Due to the similarity with the triangle detection algorithm, the same </w:t>
      </w:r>
      <w:r w:rsidR="002C7CCB">
        <w:t>loops</w:t>
      </w:r>
      <w:r>
        <w:t xml:space="preserve"> </w:t>
      </w:r>
      <w:r w:rsidR="002C7CCB">
        <w:t>are</w:t>
      </w:r>
      <w:r>
        <w:t xml:space="preserve"> involved. The difference exists in step 5 of both algorithms. While the triangle detection algorithm checks if </w:t>
      </w:r>
      <w:r w:rsidRPr="007834C0">
        <w:rPr>
          <w:i/>
        </w:rPr>
        <w:t>A</w:t>
      </w:r>
      <w:r w:rsidRPr="007834C0">
        <w:t>(</w:t>
      </w:r>
      <w:r w:rsidRPr="007834C0">
        <w:rPr>
          <w:i/>
        </w:rPr>
        <w:t>i,</w:t>
      </w:r>
      <w:r>
        <w:rPr>
          <w:i/>
        </w:rPr>
        <w:t xml:space="preserve"> </w:t>
      </w:r>
      <w:r w:rsidRPr="007834C0">
        <w:rPr>
          <w:i/>
        </w:rPr>
        <w:t>j</w:t>
      </w:r>
      <w:r w:rsidRPr="007834C0">
        <w:t xml:space="preserve">) </w:t>
      </w:r>
      <w:r>
        <w:t xml:space="preserve">= 1, the </w:t>
      </w:r>
      <w:r w:rsidRPr="00705C3D">
        <w:rPr>
          <w:i/>
        </w:rPr>
        <w:t>P</w:t>
      </w:r>
      <w:r w:rsidRPr="00705C3D">
        <w:rPr>
          <w:vertAlign w:val="subscript"/>
        </w:rPr>
        <w:t>3</w:t>
      </w:r>
      <w:r>
        <w:t xml:space="preserve"> detection algorithm checks if </w:t>
      </w:r>
      <w:r w:rsidRPr="007834C0">
        <w:rPr>
          <w:i/>
        </w:rPr>
        <w:t>A</w:t>
      </w:r>
      <w:r w:rsidRPr="007834C0">
        <w:t>(</w:t>
      </w:r>
      <w:r w:rsidRPr="007834C0">
        <w:rPr>
          <w:i/>
        </w:rPr>
        <w:t>i,</w:t>
      </w:r>
      <w:r>
        <w:rPr>
          <w:i/>
        </w:rPr>
        <w:t xml:space="preserve"> </w:t>
      </w:r>
      <w:r w:rsidRPr="007834C0">
        <w:rPr>
          <w:i/>
        </w:rPr>
        <w:t>j</w:t>
      </w:r>
      <w:r w:rsidRPr="007834C0">
        <w:t xml:space="preserve">) </w:t>
      </w:r>
      <w:r>
        <w:t xml:space="preserve">= 0. Step 5 does not have any significant contribution to the overall time complexity hence it is still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w:t>
      </w:r>
    </w:p>
    <w:p w14:paraId="209F0004" w14:textId="3D566755" w:rsidR="002706E8" w:rsidRDefault="002706E8" w:rsidP="002706E8">
      <w:pPr>
        <w:pStyle w:val="Heading3"/>
      </w:pPr>
      <w:bookmarkStart w:id="37" w:name="_Toc460879572"/>
      <w:r w:rsidRPr="002706E8">
        <w:rPr>
          <w:i/>
        </w:rPr>
        <w:t>P</w:t>
      </w:r>
      <w:r w:rsidRPr="002706E8">
        <w:rPr>
          <w:vertAlign w:val="subscript"/>
        </w:rPr>
        <w:t xml:space="preserve">3 </w:t>
      </w:r>
      <w:r w:rsidRPr="002706E8">
        <w:t>Listing Algorithm</w:t>
      </w:r>
      <w:bookmarkEnd w:id="37"/>
    </w:p>
    <w:p w14:paraId="67B902BD" w14:textId="2B4D6A13" w:rsidR="00F94A5F" w:rsidRPr="0075168E" w:rsidRDefault="002706E8" w:rsidP="00F94A5F">
      <w:r>
        <w:rPr>
          <w:rFonts w:eastAsiaTheme="majorEastAsia" w:cstheme="majorBidi"/>
          <w:bCs/>
        </w:rPr>
        <w:t xml:space="preserve">The </w:t>
      </w:r>
      <w:r w:rsidRPr="002706E8">
        <w:rPr>
          <w:rFonts w:eastAsiaTheme="majorEastAsia" w:cstheme="majorBidi"/>
          <w:bCs/>
          <w:i/>
        </w:rPr>
        <w:t>P</w:t>
      </w:r>
      <w:r w:rsidRPr="002706E8">
        <w:rPr>
          <w:rFonts w:eastAsiaTheme="majorEastAsia" w:cstheme="majorBidi"/>
          <w:bCs/>
          <w:vertAlign w:val="subscript"/>
        </w:rPr>
        <w:t>3</w:t>
      </w:r>
      <w:r>
        <w:rPr>
          <w:rFonts w:eastAsiaTheme="majorEastAsia" w:cstheme="majorBidi"/>
          <w:bCs/>
          <w:vertAlign w:val="subscript"/>
        </w:rPr>
        <w:t xml:space="preserve"> </w:t>
      </w:r>
      <w:r>
        <w:rPr>
          <w:rFonts w:eastAsiaTheme="majorEastAsia" w:cstheme="majorBidi"/>
          <w:bCs/>
        </w:rPr>
        <w:t xml:space="preserve">detection algorithm is modified so that each </w:t>
      </w:r>
      <w:r w:rsidRPr="002706E8">
        <w:rPr>
          <w:rFonts w:eastAsiaTheme="majorEastAsia" w:cstheme="majorBidi"/>
          <w:bCs/>
          <w:i/>
        </w:rPr>
        <w:t>P</w:t>
      </w:r>
      <w:r w:rsidRPr="002706E8">
        <w:rPr>
          <w:rFonts w:eastAsiaTheme="majorEastAsia" w:cstheme="majorBidi"/>
          <w:bCs/>
          <w:vertAlign w:val="subscript"/>
        </w:rPr>
        <w:t>3</w:t>
      </w:r>
      <w:r>
        <w:rPr>
          <w:rFonts w:eastAsiaTheme="majorEastAsia" w:cstheme="majorBidi"/>
          <w:bCs/>
          <w:vertAlign w:val="subscript"/>
        </w:rPr>
        <w:t xml:space="preserve"> </w:t>
      </w:r>
      <w:r>
        <w:t xml:space="preserve">found is added to a list, rather than terminating the algorithm as soon as a </w:t>
      </w:r>
      <w:r w:rsidRPr="002706E8">
        <w:rPr>
          <w:rFonts w:eastAsiaTheme="majorEastAsia" w:cstheme="majorBidi"/>
          <w:bCs/>
          <w:i/>
        </w:rPr>
        <w:t>P</w:t>
      </w:r>
      <w:r w:rsidRPr="002706E8">
        <w:rPr>
          <w:rFonts w:eastAsiaTheme="majorEastAsia" w:cstheme="majorBidi"/>
          <w:bCs/>
          <w:vertAlign w:val="subscript"/>
        </w:rPr>
        <w:t>3</w:t>
      </w:r>
      <w:r>
        <w:rPr>
          <w:rFonts w:eastAsiaTheme="majorEastAsia" w:cstheme="majorBidi"/>
          <w:bCs/>
          <w:vertAlign w:val="subscript"/>
        </w:rPr>
        <w:t xml:space="preserve"> </w:t>
      </w:r>
      <w:r>
        <w:rPr>
          <w:rFonts w:eastAsiaTheme="majorEastAsia" w:cstheme="majorBidi"/>
          <w:bCs/>
        </w:rPr>
        <w:t xml:space="preserve">is found. The list of all the </w:t>
      </w:r>
      <w:r w:rsidRPr="002706E8">
        <w:rPr>
          <w:rFonts w:eastAsiaTheme="majorEastAsia" w:cstheme="majorBidi"/>
          <w:bCs/>
          <w:i/>
        </w:rPr>
        <w:t>P</w:t>
      </w:r>
      <w:r w:rsidRPr="002706E8">
        <w:rPr>
          <w:rFonts w:eastAsiaTheme="majorEastAsia" w:cstheme="majorBidi"/>
          <w:bCs/>
          <w:vertAlign w:val="subscript"/>
        </w:rPr>
        <w:t>3</w:t>
      </w:r>
      <w:r>
        <w:rPr>
          <w:rFonts w:eastAsiaTheme="majorEastAsia" w:cstheme="majorBidi"/>
          <w:bCs/>
        </w:rPr>
        <w:t>s</w:t>
      </w:r>
      <w:r>
        <w:rPr>
          <w:rFonts w:eastAsiaTheme="majorEastAsia" w:cstheme="majorBidi"/>
          <w:bCs/>
          <w:vertAlign w:val="subscript"/>
        </w:rPr>
        <w:t xml:space="preserve"> </w:t>
      </w:r>
      <w:r>
        <w:rPr>
          <w:rFonts w:eastAsiaTheme="majorEastAsia" w:cstheme="majorBidi"/>
          <w:bCs/>
        </w:rPr>
        <w:t xml:space="preserve">found is then returned at the end of the algorithm. </w:t>
      </w:r>
      <w:r w:rsidR="00F94A5F">
        <w:rPr>
          <w:rFonts w:eastAsiaTheme="majorEastAsia" w:cstheme="majorBidi"/>
          <w:bCs/>
        </w:rPr>
        <w:t xml:space="preserve">Since a </w:t>
      </w:r>
      <w:r w:rsidR="00F94A5F" w:rsidRPr="002706E8">
        <w:rPr>
          <w:rFonts w:eastAsiaTheme="majorEastAsia" w:cstheme="majorBidi"/>
          <w:bCs/>
          <w:i/>
        </w:rPr>
        <w:t>P</w:t>
      </w:r>
      <w:r w:rsidR="00F94A5F" w:rsidRPr="002706E8">
        <w:rPr>
          <w:rFonts w:eastAsiaTheme="majorEastAsia" w:cstheme="majorBidi"/>
          <w:bCs/>
          <w:vertAlign w:val="subscript"/>
        </w:rPr>
        <w:t>3</w:t>
      </w:r>
      <w:r w:rsidR="00F94A5F">
        <w:rPr>
          <w:rFonts w:eastAsiaTheme="majorEastAsia" w:cstheme="majorBidi"/>
          <w:bCs/>
          <w:vertAlign w:val="subscript"/>
        </w:rPr>
        <w:t xml:space="preserve"> </w:t>
      </w:r>
      <w:r w:rsidR="00F94A5F">
        <w:rPr>
          <w:rFonts w:eastAsiaTheme="majorEastAsia" w:cstheme="majorBidi"/>
          <w:bCs/>
        </w:rPr>
        <w:t>may be found more than once,</w:t>
      </w:r>
      <w:r w:rsidR="00F94A5F">
        <w:t xml:space="preserve"> a measure is put in place to check if a </w:t>
      </w:r>
      <w:r w:rsidR="00F94A5F">
        <w:rPr>
          <w:i/>
        </w:rPr>
        <w:t>P</w:t>
      </w:r>
      <w:r w:rsidR="00F94A5F">
        <w:rPr>
          <w:vertAlign w:val="subscript"/>
        </w:rPr>
        <w:t>3</w:t>
      </w:r>
      <w:r w:rsidR="00F94A5F">
        <w:t xml:space="preserve"> has already been found before adding it</w:t>
      </w:r>
      <w:r w:rsidR="006C389E">
        <w:t xml:space="preserve"> to the list</w:t>
      </w:r>
      <w:r w:rsidR="00F94A5F">
        <w:t>.</w:t>
      </w:r>
    </w:p>
    <w:p w14:paraId="662F02B2" w14:textId="77777777" w:rsidR="00414499" w:rsidRDefault="00414499" w:rsidP="00414499">
      <w:pPr>
        <w:pStyle w:val="Heading3"/>
      </w:pPr>
      <w:bookmarkStart w:id="38" w:name="_Toc460879573"/>
      <w:r w:rsidRPr="0060007B">
        <w:t>Triangle Listing Algorithm</w:t>
      </w:r>
      <w:bookmarkEnd w:id="38"/>
    </w:p>
    <w:p w14:paraId="34874C45" w14:textId="42952068" w:rsidR="00414499" w:rsidRPr="00EC07F0" w:rsidRDefault="00414499" w:rsidP="00414499">
      <w:pPr>
        <w:rPr>
          <w:lang w:val="en-GB"/>
        </w:rPr>
      </w:pPr>
      <w:r>
        <w:t xml:space="preserve">Triangle listing is particularly useful in the complete </w:t>
      </w:r>
      <w:r w:rsidR="00E46411">
        <w:t>sub</w:t>
      </w:r>
      <w:r>
        <w:t xml:space="preserve">graph detection algorithm as described </w:t>
      </w:r>
      <w:r w:rsidR="00E46411">
        <w:t>in</w:t>
      </w:r>
      <w:r>
        <w:t xml:space="preserve"> </w:t>
      </w:r>
      <w:r w:rsidR="0005087E">
        <w:t>[18</w:t>
      </w:r>
      <w:r w:rsidR="007B685A">
        <w:t>]</w:t>
      </w:r>
      <w:r>
        <w:t xml:space="preserve">. The triangle detection algorithm could easily be modified to list all triangles found. However this will lead to the listing of the same triangle more than once. Duplication can be avoided by keeping a collection of already found triangles and checking if the collection already contains a new triangle before it is added. This additional check increases the time required to </w:t>
      </w:r>
      <w:r>
        <w:lastRenderedPageBreak/>
        <w:t xml:space="preserve">list all triangles, since the time to perform the check increases as more triangles are added to the collection. </w:t>
      </w:r>
      <w:r w:rsidR="00FD78FF">
        <w:t>A</w:t>
      </w:r>
      <w:r>
        <w:t xml:space="preserve"> more efficient algorithm for triangle listing that does not rely on matrix multiplication</w:t>
      </w:r>
      <w:r w:rsidR="00FD78FF">
        <w:t xml:space="preserve"> was presented in </w:t>
      </w:r>
      <w:r w:rsidR="0005087E">
        <w:t>[4</w:t>
      </w:r>
      <w:r w:rsidR="007B685A">
        <w:t>]</w:t>
      </w:r>
      <w:r>
        <w:t>. This algorithm as stated in section 2.</w:t>
      </w:r>
      <w:r w:rsidR="006F4A0B">
        <w:t>5</w:t>
      </w:r>
      <w:r>
        <w:t xml:space="preserve"> has a time complexity of </w:t>
      </w:r>
      <w:r>
        <w:rPr>
          <w:i/>
        </w:rPr>
        <w:t>O</w:t>
      </w:r>
      <w:r>
        <w:t>(</w:t>
      </w:r>
      <m:oMath>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r>
          <w:rPr>
            <w:rFonts w:ascii="Cambria Math" w:hAnsi="Cambria Math" w:cs="Cambria Math"/>
            <w:lang w:val="en-GB"/>
          </w:rPr>
          <m:t>m</m:t>
        </m:r>
      </m:oMath>
      <w:r>
        <w:t xml:space="preserve">), where </w:t>
      </w:r>
      <m:oMath>
        <m:r>
          <w:rPr>
            <w:rFonts w:ascii="Cambria Math" w:hAnsi="Cambria Math" w:cs="Cambria Math"/>
            <w:lang w:val="en-GB"/>
          </w:rPr>
          <m:t>Ƴ</m:t>
        </m:r>
        <m:d>
          <m:dPr>
            <m:ctrlPr>
              <w:rPr>
                <w:rFonts w:ascii="Cambria Math" w:hAnsi="Cambria Math" w:cs="Cambria Math"/>
                <w:i/>
                <w:lang w:val="en-GB"/>
              </w:rPr>
            </m:ctrlPr>
          </m:dPr>
          <m:e>
            <m:r>
              <w:rPr>
                <w:rFonts w:ascii="Cambria Math" w:hAnsi="Cambria Math" w:cs="Cambria Math"/>
                <w:lang w:val="en-GB"/>
              </w:rPr>
              <m:t>G</m:t>
            </m:r>
          </m:e>
        </m:d>
      </m:oMath>
      <w:r>
        <w:rPr>
          <w:lang w:val="en-GB"/>
        </w:rPr>
        <w:t xml:space="preserve"> is the arboricity and </w:t>
      </w:r>
      <w:r>
        <w:rPr>
          <w:i/>
          <w:lang w:val="en-GB"/>
        </w:rPr>
        <w:t xml:space="preserve">m </w:t>
      </w:r>
      <w:r>
        <w:rPr>
          <w:lang w:val="en-GB"/>
        </w:rPr>
        <w:t>is the number of edges. Algorithm 4 describes the process of listing all triangles in a graph.</w:t>
      </w:r>
    </w:p>
    <w:p w14:paraId="4585B23B" w14:textId="69C379CC" w:rsidR="00414499" w:rsidRPr="007834C0" w:rsidRDefault="00414499" w:rsidP="00414499">
      <w:pPr>
        <w:pStyle w:val="AlgorithmTitle"/>
        <w:spacing w:after="120"/>
        <w:rPr>
          <w:b w:val="0"/>
        </w:rPr>
      </w:pPr>
      <w:r w:rsidRPr="007834C0">
        <w:t>Al</w:t>
      </w:r>
      <w:r>
        <w:t>gorithm 4:</w:t>
      </w:r>
      <w:r w:rsidRPr="007834C0">
        <w:t xml:space="preserve"> </w:t>
      </w:r>
      <w:r w:rsidRPr="007834C0">
        <w:rPr>
          <w:b w:val="0"/>
        </w:rPr>
        <w:t xml:space="preserve">To </w:t>
      </w:r>
      <w:r>
        <w:rPr>
          <w:b w:val="0"/>
        </w:rPr>
        <w:t xml:space="preserve">list all triangles in a graph (taken from </w:t>
      </w:r>
      <w:r w:rsidR="0005087E">
        <w:rPr>
          <w:b w:val="0"/>
        </w:rPr>
        <w:t>[4</w:t>
      </w:r>
      <w:r w:rsidR="007B685A">
        <w:rPr>
          <w:b w:val="0"/>
        </w:rPr>
        <w:t>]</w:t>
      </w:r>
      <w:r>
        <w:rPr>
          <w:b w:val="0"/>
        </w:rPr>
        <w:t>)</w:t>
      </w:r>
    </w:p>
    <w:p w14:paraId="35135FFE" w14:textId="77777777" w:rsidR="00414499" w:rsidRDefault="00414499" w:rsidP="00414499">
      <w:r>
        <w:rPr>
          <w:b/>
        </w:rPr>
        <w:t xml:space="preserve">input: </w:t>
      </w:r>
      <w:r>
        <w:t xml:space="preserve">the graph </w:t>
      </w:r>
      <w:r>
        <w:rPr>
          <w:i/>
        </w:rPr>
        <w:t>G</w:t>
      </w:r>
    </w:p>
    <w:p w14:paraId="435675F4" w14:textId="77777777" w:rsidR="00414499" w:rsidRDefault="00414499" w:rsidP="00414499">
      <w:pPr>
        <w:pStyle w:val="ListParagraph"/>
        <w:numPr>
          <w:ilvl w:val="0"/>
          <w:numId w:val="11"/>
        </w:numPr>
      </w:pPr>
      <w:r>
        <w:t xml:space="preserve">Make list </w:t>
      </w:r>
      <w:r w:rsidRPr="00AE37B5">
        <w:rPr>
          <w:i/>
        </w:rPr>
        <w:t>triangles</w:t>
      </w:r>
      <w:r>
        <w:t xml:space="preserve"> empty.</w:t>
      </w:r>
    </w:p>
    <w:p w14:paraId="66F7F3F2" w14:textId="77777777" w:rsidR="00414499" w:rsidRDefault="00414499" w:rsidP="00414499">
      <w:pPr>
        <w:pStyle w:val="ListParagraph"/>
        <w:numPr>
          <w:ilvl w:val="0"/>
          <w:numId w:val="11"/>
        </w:numPr>
      </w:pPr>
      <w:r>
        <w:t xml:space="preserve">Sort the vertices </w:t>
      </w:r>
      <w:r w:rsidRPr="0032101C">
        <w:rPr>
          <w:i/>
        </w:rPr>
        <w:t>v</w:t>
      </w:r>
      <w:r w:rsidRPr="0032101C">
        <w:rPr>
          <w:i/>
          <w:vertAlign w:val="subscript"/>
        </w:rPr>
        <w:t>1</w:t>
      </w:r>
      <w:r>
        <w:rPr>
          <w:i/>
        </w:rPr>
        <w:t xml:space="preserve">, </w:t>
      </w:r>
      <w:r w:rsidRPr="0032101C">
        <w:rPr>
          <w:i/>
        </w:rPr>
        <w:t>v</w:t>
      </w:r>
      <w:r w:rsidRPr="0032101C">
        <w:rPr>
          <w:i/>
          <w:vertAlign w:val="subscript"/>
        </w:rPr>
        <w:t>2</w:t>
      </w:r>
      <w:r>
        <w:rPr>
          <w:i/>
        </w:rPr>
        <w:t xml:space="preserve">,…, </w:t>
      </w:r>
      <w:r w:rsidRPr="0032101C">
        <w:rPr>
          <w:i/>
        </w:rPr>
        <w:t>v</w:t>
      </w:r>
      <w:r w:rsidRPr="0032101C">
        <w:rPr>
          <w:i/>
          <w:vertAlign w:val="subscript"/>
        </w:rPr>
        <w:t>n</w:t>
      </w:r>
      <w:r>
        <w:rPr>
          <w:i/>
        </w:rPr>
        <w:t xml:space="preserve"> </w:t>
      </w:r>
      <w:r>
        <w:t>in non-increasing order of their degrees.</w:t>
      </w:r>
    </w:p>
    <w:p w14:paraId="515670BE" w14:textId="77777777" w:rsidR="00414499" w:rsidRDefault="00414499" w:rsidP="00414499">
      <w:pPr>
        <w:pStyle w:val="ListParagraph"/>
        <w:numPr>
          <w:ilvl w:val="0"/>
          <w:numId w:val="11"/>
        </w:numPr>
      </w:pPr>
      <w:r>
        <w:rPr>
          <w:b/>
        </w:rPr>
        <w:t xml:space="preserve">for </w:t>
      </w:r>
      <w:r>
        <w:rPr>
          <w:i/>
        </w:rPr>
        <w:t>i</w:t>
      </w:r>
      <w:r>
        <w:t xml:space="preserve"> = 1,2,…n-2, </w:t>
      </w:r>
      <w:r w:rsidRPr="0032101C">
        <w:rPr>
          <w:b/>
        </w:rPr>
        <w:t>do</w:t>
      </w:r>
      <w:r>
        <w:t>:</w:t>
      </w:r>
    </w:p>
    <w:p w14:paraId="7C2FFD17" w14:textId="77777777" w:rsidR="00414499" w:rsidRPr="0032101C" w:rsidRDefault="00414499" w:rsidP="00414499">
      <w:pPr>
        <w:pStyle w:val="ListParagraph"/>
        <w:numPr>
          <w:ilvl w:val="0"/>
          <w:numId w:val="11"/>
        </w:numPr>
      </w:pPr>
      <w:r>
        <w:rPr>
          <w:b/>
        </w:rPr>
        <w:t xml:space="preserve">     </w:t>
      </w:r>
      <w:r>
        <w:t xml:space="preserve">mark all vertices adjacent to </w:t>
      </w:r>
      <w:r w:rsidRPr="0032101C">
        <w:rPr>
          <w:i/>
        </w:rPr>
        <w:t>v</w:t>
      </w:r>
      <w:r w:rsidRPr="0032101C">
        <w:rPr>
          <w:i/>
          <w:vertAlign w:val="subscript"/>
        </w:rPr>
        <w:t>i</w:t>
      </w:r>
    </w:p>
    <w:p w14:paraId="580D53EA" w14:textId="77777777" w:rsidR="00414499" w:rsidRDefault="00414499" w:rsidP="00414499">
      <w:pPr>
        <w:pStyle w:val="ListParagraph"/>
        <w:numPr>
          <w:ilvl w:val="0"/>
          <w:numId w:val="11"/>
        </w:numPr>
      </w:pPr>
      <w:r>
        <w:rPr>
          <w:i/>
          <w:vertAlign w:val="subscript"/>
        </w:rPr>
        <w:t xml:space="preserve">       </w:t>
      </w:r>
      <w:r>
        <w:rPr>
          <w:vertAlign w:val="subscript"/>
        </w:rPr>
        <w:t xml:space="preserve"> </w:t>
      </w:r>
      <w:r w:rsidRPr="0038060E">
        <w:rPr>
          <w:b/>
        </w:rPr>
        <w:t xml:space="preserve">for each </w:t>
      </w:r>
      <w:r>
        <w:t xml:space="preserve">marked vertex </w:t>
      </w:r>
      <w:r>
        <w:rPr>
          <w:i/>
        </w:rPr>
        <w:t>u</w:t>
      </w:r>
      <w:r>
        <w:t xml:space="preserve">, </w:t>
      </w:r>
      <w:r w:rsidRPr="0038060E">
        <w:rPr>
          <w:b/>
        </w:rPr>
        <w:t>do</w:t>
      </w:r>
      <w:r>
        <w:t>:</w:t>
      </w:r>
    </w:p>
    <w:p w14:paraId="12591BE4" w14:textId="77777777" w:rsidR="00414499" w:rsidRDefault="00414499" w:rsidP="00414499">
      <w:pPr>
        <w:pStyle w:val="ListParagraph"/>
        <w:numPr>
          <w:ilvl w:val="0"/>
          <w:numId w:val="11"/>
        </w:numPr>
      </w:pPr>
      <w:r>
        <w:t xml:space="preserve">          </w:t>
      </w:r>
      <w:r w:rsidRPr="0038060E">
        <w:rPr>
          <w:b/>
        </w:rPr>
        <w:t>for</w:t>
      </w:r>
      <w:r>
        <w:t xml:space="preserve"> each vertex </w:t>
      </w:r>
      <w:r>
        <w:rPr>
          <w:i/>
        </w:rPr>
        <w:t>w</w:t>
      </w:r>
      <w:r>
        <w:t xml:space="preserve"> adjacent to </w:t>
      </w:r>
      <w:r w:rsidRPr="0032101C">
        <w:rPr>
          <w:i/>
        </w:rPr>
        <w:t>u</w:t>
      </w:r>
      <w:r>
        <w:t xml:space="preserve">, </w:t>
      </w:r>
      <w:r w:rsidRPr="0038060E">
        <w:rPr>
          <w:b/>
        </w:rPr>
        <w:t>do</w:t>
      </w:r>
      <w:r>
        <w:t>:</w:t>
      </w:r>
    </w:p>
    <w:p w14:paraId="7F8FB22C" w14:textId="77777777" w:rsidR="00414499" w:rsidRDefault="00414499" w:rsidP="00414499">
      <w:pPr>
        <w:pStyle w:val="ListParagraph"/>
        <w:numPr>
          <w:ilvl w:val="0"/>
          <w:numId w:val="11"/>
        </w:numPr>
      </w:pPr>
      <w:r>
        <w:t xml:space="preserve">               </w:t>
      </w:r>
      <w:r w:rsidRPr="0038060E">
        <w:rPr>
          <w:b/>
        </w:rPr>
        <w:t>If</w:t>
      </w:r>
      <w:r>
        <w:t xml:space="preserve"> </w:t>
      </w:r>
      <w:r>
        <w:rPr>
          <w:i/>
        </w:rPr>
        <w:t>w</w:t>
      </w:r>
      <w:r>
        <w:t xml:space="preserve"> is marked:</w:t>
      </w:r>
    </w:p>
    <w:p w14:paraId="46B3329A" w14:textId="77777777" w:rsidR="00414499" w:rsidRDefault="00414499" w:rsidP="00414499">
      <w:pPr>
        <w:pStyle w:val="ListParagraph"/>
        <w:numPr>
          <w:ilvl w:val="0"/>
          <w:numId w:val="11"/>
        </w:numPr>
      </w:pPr>
      <w:r>
        <w:t xml:space="preserve">                    add triangle (</w:t>
      </w:r>
      <w:r w:rsidRPr="00AE37B5">
        <w:rPr>
          <w:i/>
        </w:rPr>
        <w:t>v</w:t>
      </w:r>
      <w:r w:rsidRPr="00AE37B5">
        <w:rPr>
          <w:i/>
          <w:vertAlign w:val="subscript"/>
        </w:rPr>
        <w:t>i</w:t>
      </w:r>
      <w:r>
        <w:rPr>
          <w:i/>
        </w:rPr>
        <w:t xml:space="preserve">, </w:t>
      </w:r>
      <w:r w:rsidRPr="00AE37B5">
        <w:rPr>
          <w:i/>
        </w:rPr>
        <w:t>u</w:t>
      </w:r>
      <w:r>
        <w:rPr>
          <w:i/>
        </w:rPr>
        <w:t>, w</w:t>
      </w:r>
      <w:r>
        <w:t xml:space="preserve">) to </w:t>
      </w:r>
      <w:r w:rsidRPr="00AE37B5">
        <w:rPr>
          <w:i/>
        </w:rPr>
        <w:t>triangles</w:t>
      </w:r>
      <w:r>
        <w:t xml:space="preserve"> list</w:t>
      </w:r>
    </w:p>
    <w:p w14:paraId="63A91815" w14:textId="77777777" w:rsidR="00414499" w:rsidRPr="0038060E" w:rsidRDefault="00414499" w:rsidP="00414499">
      <w:pPr>
        <w:pStyle w:val="ListParagraph"/>
        <w:numPr>
          <w:ilvl w:val="0"/>
          <w:numId w:val="11"/>
        </w:numPr>
        <w:rPr>
          <w:b/>
        </w:rPr>
      </w:pPr>
      <w:r>
        <w:t xml:space="preserve">               </w:t>
      </w:r>
      <w:r>
        <w:rPr>
          <w:b/>
        </w:rPr>
        <w:t>e</w:t>
      </w:r>
      <w:r w:rsidRPr="0038060E">
        <w:rPr>
          <w:b/>
        </w:rPr>
        <w:t>nd if</w:t>
      </w:r>
    </w:p>
    <w:p w14:paraId="690DCB2C" w14:textId="77777777" w:rsidR="00414499" w:rsidRDefault="00414499" w:rsidP="00414499">
      <w:pPr>
        <w:pStyle w:val="ListParagraph"/>
        <w:numPr>
          <w:ilvl w:val="0"/>
          <w:numId w:val="11"/>
        </w:numPr>
      </w:pPr>
      <w:r>
        <w:t xml:space="preserve">               Erase mark from </w:t>
      </w:r>
      <w:r>
        <w:rPr>
          <w:i/>
        </w:rPr>
        <w:t>u</w:t>
      </w:r>
      <w:r>
        <w:t>.</w:t>
      </w:r>
    </w:p>
    <w:p w14:paraId="51384641" w14:textId="77777777" w:rsidR="00414499" w:rsidRPr="0038060E" w:rsidRDefault="00414499" w:rsidP="00414499">
      <w:pPr>
        <w:pStyle w:val="ListParagraph"/>
        <w:numPr>
          <w:ilvl w:val="0"/>
          <w:numId w:val="11"/>
        </w:numPr>
        <w:rPr>
          <w:b/>
        </w:rPr>
      </w:pPr>
      <w:r>
        <w:t xml:space="preserve">           </w:t>
      </w:r>
      <w:r>
        <w:rPr>
          <w:b/>
        </w:rPr>
        <w:t>e</w:t>
      </w:r>
      <w:r w:rsidRPr="0038060E">
        <w:rPr>
          <w:b/>
        </w:rPr>
        <w:t>nd for</w:t>
      </w:r>
    </w:p>
    <w:p w14:paraId="5615F645" w14:textId="77777777" w:rsidR="00414499" w:rsidRDefault="00414499" w:rsidP="006E59C6">
      <w:pPr>
        <w:pStyle w:val="ListParagraph"/>
        <w:numPr>
          <w:ilvl w:val="0"/>
          <w:numId w:val="11"/>
        </w:numPr>
        <w:tabs>
          <w:tab w:val="left" w:pos="720"/>
          <w:tab w:val="left" w:pos="900"/>
          <w:tab w:val="left" w:pos="1080"/>
        </w:tabs>
        <w:rPr>
          <w:b/>
        </w:rPr>
      </w:pPr>
      <w:r>
        <w:t xml:space="preserve">      </w:t>
      </w:r>
      <w:r w:rsidRPr="006D3A15">
        <w:rPr>
          <w:b/>
        </w:rPr>
        <w:t>e</w:t>
      </w:r>
      <w:r w:rsidRPr="0038060E">
        <w:rPr>
          <w:b/>
        </w:rPr>
        <w:t>nd for</w:t>
      </w:r>
    </w:p>
    <w:p w14:paraId="38E58119" w14:textId="36951EF5" w:rsidR="006E59C6" w:rsidRPr="006E59C6" w:rsidRDefault="006E59C6" w:rsidP="006E59C6">
      <w:pPr>
        <w:pStyle w:val="ListParagraph"/>
        <w:numPr>
          <w:ilvl w:val="0"/>
          <w:numId w:val="11"/>
        </w:numPr>
        <w:tabs>
          <w:tab w:val="left" w:pos="720"/>
          <w:tab w:val="left" w:pos="900"/>
          <w:tab w:val="left" w:pos="1080"/>
        </w:tabs>
      </w:pPr>
      <w:r>
        <w:t xml:space="preserve">      Delete vertex </w:t>
      </w:r>
      <w:r w:rsidRPr="0032101C">
        <w:rPr>
          <w:i/>
        </w:rPr>
        <w:t>v</w:t>
      </w:r>
      <w:r w:rsidRPr="0032101C">
        <w:rPr>
          <w:i/>
          <w:vertAlign w:val="subscript"/>
        </w:rPr>
        <w:t>i</w:t>
      </w:r>
      <w:r>
        <w:rPr>
          <w:i/>
          <w:vertAlign w:val="subscript"/>
        </w:rPr>
        <w:t xml:space="preserve"> </w:t>
      </w:r>
      <w:r>
        <w:t xml:space="preserve"> from </w:t>
      </w:r>
      <w:r w:rsidRPr="0038060E">
        <w:rPr>
          <w:i/>
        </w:rPr>
        <w:t>G</w:t>
      </w:r>
      <w:r>
        <w:t xml:space="preserve"> and let </w:t>
      </w:r>
      <w:r w:rsidRPr="0038060E">
        <w:rPr>
          <w:i/>
        </w:rPr>
        <w:t>G</w:t>
      </w:r>
      <w:r>
        <w:t xml:space="preserve"> be the resulting graph</w:t>
      </w:r>
    </w:p>
    <w:p w14:paraId="2395A1CA" w14:textId="77777777" w:rsidR="00414499" w:rsidRPr="0038060E" w:rsidRDefault="00414499" w:rsidP="00414499">
      <w:pPr>
        <w:pStyle w:val="ListParagraph"/>
        <w:numPr>
          <w:ilvl w:val="0"/>
          <w:numId w:val="11"/>
        </w:numPr>
        <w:rPr>
          <w:b/>
        </w:rPr>
      </w:pPr>
      <w:r>
        <w:rPr>
          <w:b/>
        </w:rPr>
        <w:t>e</w:t>
      </w:r>
      <w:r w:rsidRPr="0038060E">
        <w:rPr>
          <w:b/>
        </w:rPr>
        <w:t>nd for</w:t>
      </w:r>
    </w:p>
    <w:p w14:paraId="3E6C8B5D" w14:textId="77777777" w:rsidR="00414499" w:rsidRDefault="00414499" w:rsidP="00414499">
      <w:pPr>
        <w:pStyle w:val="ListParagraph"/>
        <w:numPr>
          <w:ilvl w:val="0"/>
          <w:numId w:val="11"/>
        </w:numPr>
        <w:pBdr>
          <w:bottom w:val="single" w:sz="4" w:space="1" w:color="auto"/>
        </w:pBdr>
      </w:pPr>
      <w:r>
        <w:rPr>
          <w:b/>
        </w:rPr>
        <w:t xml:space="preserve">terminate </w:t>
      </w:r>
      <w:r>
        <w:t xml:space="preserve">yielding </w:t>
      </w:r>
      <w:r>
        <w:rPr>
          <w:i/>
        </w:rPr>
        <w:t>triangles</w:t>
      </w:r>
      <w:r>
        <w:t xml:space="preserve"> </w:t>
      </w:r>
    </w:p>
    <w:p w14:paraId="652B457A" w14:textId="77777777" w:rsidR="00414499" w:rsidRDefault="00414499" w:rsidP="00414499">
      <w:pPr>
        <w:pStyle w:val="Heading3"/>
      </w:pPr>
      <w:bookmarkStart w:id="39" w:name="_Toc460879574"/>
      <w:r w:rsidRPr="0060007B">
        <w:t>Simplicial Vertices Listing Algorithm</w:t>
      </w:r>
      <w:bookmarkEnd w:id="39"/>
    </w:p>
    <w:p w14:paraId="4815393A" w14:textId="11B2ED65" w:rsidR="00414499" w:rsidRPr="003F3061" w:rsidRDefault="00414499" w:rsidP="00414499">
      <w:r>
        <w:t xml:space="preserve">The algorithm to list the simplicial vertices in a graph was derived </w:t>
      </w:r>
      <w:r w:rsidR="003F3061">
        <w:t xml:space="preserve">in </w:t>
      </w:r>
      <w:r w:rsidR="0005087E">
        <w:t>[11</w:t>
      </w:r>
      <w:r w:rsidR="007B685A">
        <w:t>]</w:t>
      </w:r>
      <w:r>
        <w:t xml:space="preserve">. For a vertex </w:t>
      </w:r>
      <w:r w:rsidRPr="00861ACD">
        <w:rPr>
          <w:i/>
        </w:rPr>
        <w:t>x</w:t>
      </w:r>
      <w:r>
        <w:t xml:space="preserve"> to be simplicial, for all the neighbours </w:t>
      </w:r>
      <w:r w:rsidRPr="00861ACD">
        <w:rPr>
          <w:i/>
        </w:rPr>
        <w:t>y</w:t>
      </w:r>
      <w:r>
        <w:t xml:space="preserve"> of </w:t>
      </w:r>
      <w:r>
        <w:rPr>
          <w:i/>
        </w:rPr>
        <w:t>x</w:t>
      </w:r>
      <w:r>
        <w:t xml:space="preserve">, </w:t>
      </w:r>
      <w:r w:rsidR="000C0887">
        <w:t xml:space="preserve">the closed neighbourhood of </w:t>
      </w:r>
      <w:r w:rsidR="000C0887">
        <w:rPr>
          <w:i/>
        </w:rPr>
        <w:t>y</w:t>
      </w:r>
      <w:r w:rsidR="000C0887">
        <w:t xml:space="preserve"> must subsume the closed neighbourhood of </w:t>
      </w:r>
      <w:r w:rsidR="000C0887">
        <w:rPr>
          <w:i/>
        </w:rPr>
        <w:t xml:space="preserve">x. </w:t>
      </w:r>
      <w:r>
        <w:t xml:space="preserve">The vertices of the graph are partitioned into low and high degree vertices such that each low degree vertex has a degree that is less than or equal to </w:t>
      </w:r>
      <w:r>
        <w:rPr>
          <w:i/>
        </w:rPr>
        <w:t>D</w:t>
      </w:r>
      <w:r>
        <w:t xml:space="preserve"> where </w:t>
      </w:r>
      <m:oMath>
        <m:r>
          <w:rPr>
            <w:rFonts w:ascii="Cambria Math" w:hAnsi="Cambria Math"/>
          </w:rPr>
          <m:t xml:space="preserve">D= </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ω-1)</m:t>
                </m:r>
              </m:num>
              <m:den>
                <m:r>
                  <w:rPr>
                    <w:rFonts w:ascii="Cambria Math" w:hAnsi="Cambria Math"/>
                  </w:rPr>
                  <m:t>(ω+1)</m:t>
                </m:r>
              </m:den>
            </m:f>
          </m:sup>
        </m:sSup>
      </m:oMath>
      <w:r>
        <w:t xml:space="preserve">. </w:t>
      </w:r>
      <w:r w:rsidR="003F3061">
        <w:t xml:space="preserve">Vertices with degrees greater than </w:t>
      </w:r>
      <w:r w:rsidR="003F3061">
        <w:rPr>
          <w:i/>
        </w:rPr>
        <w:t>D</w:t>
      </w:r>
      <w:r w:rsidR="003F3061">
        <w:t xml:space="preserve"> are high degree vertices.</w:t>
      </w:r>
      <w:r w:rsidR="00BF7559">
        <w:t xml:space="preserve"> The algorithm operates in phases.</w:t>
      </w:r>
    </w:p>
    <w:p w14:paraId="71415317" w14:textId="77777777" w:rsidR="00414499" w:rsidRDefault="00414499" w:rsidP="00414499">
      <w:r w:rsidRPr="00861ACD">
        <w:rPr>
          <w:b/>
        </w:rPr>
        <w:t>Phase 1:</w:t>
      </w:r>
      <w:r>
        <w:rPr>
          <w:b/>
        </w:rPr>
        <w:t xml:space="preserve"> </w:t>
      </w:r>
      <w:r>
        <w:t xml:space="preserve">For each low degree vertex, each pair of vertices in its neighbourhood is checked to ascertain if they are adjacent. If that is the case, then that vertex is a simplicial vertex. This phase of the algorithm has a time complexity of </w:t>
      </w:r>
      <m:oMath>
        <m:r>
          <w:rPr>
            <w:rFonts w:ascii="Cambria Math" w:hAnsi="Cambria Math"/>
          </w:rPr>
          <m:t>O(mD)</m:t>
        </m:r>
      </m:oMath>
      <w:r>
        <w:t xml:space="preserve"> where </w:t>
      </w:r>
      <w:r>
        <w:rPr>
          <w:i/>
        </w:rPr>
        <w:t xml:space="preserve">m </w:t>
      </w:r>
      <w:r>
        <w:t xml:space="preserve">is the edge count of the graph and </w:t>
      </w:r>
      <w:r>
        <w:rPr>
          <w:i/>
        </w:rPr>
        <w:t>D</w:t>
      </w:r>
      <w:r>
        <w:t xml:space="preserve"> is as defined above.</w:t>
      </w:r>
    </w:p>
    <w:p w14:paraId="721D7E35" w14:textId="693AC157" w:rsidR="00414499" w:rsidRDefault="00414499" w:rsidP="00414499">
      <w:r w:rsidRPr="00371AC6">
        <w:rPr>
          <w:b/>
        </w:rPr>
        <w:t>Phase 2:</w:t>
      </w:r>
      <w:r>
        <w:rPr>
          <w:b/>
        </w:rPr>
        <w:t xml:space="preserve"> E</w:t>
      </w:r>
      <w:r>
        <w:t xml:space="preserve">ach high degree vertex that has a low degree vertex as a neighbour is marked </w:t>
      </w:r>
      <w:r w:rsidR="00B9716D">
        <w:t xml:space="preserve">as not being simplicial </w:t>
      </w:r>
      <w:r>
        <w:t xml:space="preserve">because according to </w:t>
      </w:r>
      <w:r w:rsidR="0005087E">
        <w:t>[11</w:t>
      </w:r>
      <w:r w:rsidR="007B685A">
        <w:t>]</w:t>
      </w:r>
      <w:r>
        <w:t xml:space="preserve">, if a simplicial vertex is of high degree, then all its neighbours will be of high degree. All the low degree vertices are then </w:t>
      </w:r>
      <w:r w:rsidR="00B9716D">
        <w:t xml:space="preserve">removed </w:t>
      </w:r>
      <w:r>
        <w:t xml:space="preserve">from the graph. We get the 0/1-adjacency matrix, </w:t>
      </w:r>
      <w:r>
        <w:rPr>
          <w:i/>
        </w:rPr>
        <w:t>A</w:t>
      </w:r>
      <w:r>
        <w:t xml:space="preserve">, of the resulting graph, put 1’s on the diagonal and compute </w:t>
      </w:r>
      <w:r>
        <w:rPr>
          <w:i/>
        </w:rPr>
        <w:t>A</w:t>
      </w:r>
      <w:r>
        <w:rPr>
          <w:i/>
          <w:vertAlign w:val="superscript"/>
        </w:rPr>
        <w:t>2</w:t>
      </w:r>
      <w:r>
        <w:t xml:space="preserve">. For each vertex </w:t>
      </w:r>
      <w:r>
        <w:rPr>
          <w:i/>
        </w:rPr>
        <w:t>x</w:t>
      </w:r>
      <w:r>
        <w:t xml:space="preserve"> in the resulting graph, if </w:t>
      </w:r>
      <w:r w:rsidRPr="007D4E4C">
        <w:rPr>
          <w:i/>
        </w:rPr>
        <w:t>x</w:t>
      </w:r>
      <w:r>
        <w:t xml:space="preserve"> is not marked, we check if </w:t>
      </w:r>
      <w:r w:rsidRPr="007834C0">
        <w:rPr>
          <w:i/>
        </w:rPr>
        <w:t>A</w:t>
      </w:r>
      <w:r w:rsidRPr="007834C0">
        <w:rPr>
          <w:i/>
          <w:vertAlign w:val="superscript"/>
        </w:rPr>
        <w:t>2</w:t>
      </w:r>
      <w:r w:rsidRPr="007834C0">
        <w:t>(</w:t>
      </w:r>
      <w:r w:rsidRPr="007C74F6">
        <w:rPr>
          <w:i/>
        </w:rPr>
        <w:t>x</w:t>
      </w:r>
      <w:r w:rsidRPr="007834C0">
        <w:t>,</w:t>
      </w:r>
      <w:r>
        <w:t xml:space="preserve"> </w:t>
      </w:r>
      <w:r w:rsidRPr="007C74F6">
        <w:rPr>
          <w:i/>
        </w:rPr>
        <w:t>y</w:t>
      </w:r>
      <w:r w:rsidRPr="007834C0">
        <w:t>)</w:t>
      </w:r>
      <w:r>
        <w:t xml:space="preserve"> = </w:t>
      </w:r>
      <w:r w:rsidRPr="007834C0">
        <w:rPr>
          <w:i/>
        </w:rPr>
        <w:t>A</w:t>
      </w:r>
      <w:r w:rsidRPr="007834C0">
        <w:rPr>
          <w:i/>
          <w:vertAlign w:val="superscript"/>
        </w:rPr>
        <w:t>2</w:t>
      </w:r>
      <w:r w:rsidRPr="007834C0">
        <w:t>(</w:t>
      </w:r>
      <w:r w:rsidRPr="007C74F6">
        <w:rPr>
          <w:i/>
        </w:rPr>
        <w:t>x,</w:t>
      </w:r>
      <w:r>
        <w:t xml:space="preserve"> </w:t>
      </w:r>
      <w:r w:rsidRPr="007C74F6">
        <w:rPr>
          <w:i/>
        </w:rPr>
        <w:t>x</w:t>
      </w:r>
      <w:r w:rsidRPr="007834C0">
        <w:t>)</w:t>
      </w:r>
      <w:r>
        <w:t xml:space="preserve"> for all </w:t>
      </w:r>
      <w:r>
        <w:rPr>
          <w:i/>
        </w:rPr>
        <w:t>y</w:t>
      </w:r>
      <w:r>
        <w:t xml:space="preserve"> </w:t>
      </w:r>
      <w:r>
        <w:rPr>
          <w:rFonts w:hint="eastAsia"/>
        </w:rPr>
        <w:t>∈</w:t>
      </w:r>
      <w:r>
        <w:t xml:space="preserve"> </w:t>
      </w:r>
      <w:r w:rsidRPr="007D4E4C">
        <w:rPr>
          <w:i/>
        </w:rPr>
        <w:t>N</w:t>
      </w:r>
      <w:r>
        <w:t>(</w:t>
      </w:r>
      <w:r w:rsidRPr="007D4E4C">
        <w:rPr>
          <w:i/>
        </w:rPr>
        <w:t>x</w:t>
      </w:r>
      <w:r>
        <w:t xml:space="preserve">). If the condition holds, then </w:t>
      </w:r>
      <w:r>
        <w:rPr>
          <w:i/>
        </w:rPr>
        <w:t>x</w:t>
      </w:r>
      <w:r>
        <w:t xml:space="preserve"> is a simplicial vertex. This phase of the algorithm has a time complexity of </w:t>
      </w:r>
      <m:oMath>
        <m:r>
          <w:rPr>
            <w:rFonts w:ascii="Cambria Math" w:hAnsi="Cambria Math"/>
          </w:rPr>
          <m:t>O(</m:t>
        </m:r>
        <m:sSup>
          <m:sSupPr>
            <m:ctrlPr>
              <w:rPr>
                <w:rFonts w:ascii="Cambria Math" w:hAnsi="Cambria Math"/>
                <w:i/>
              </w:rPr>
            </m:ctrlPr>
          </m:sSupPr>
          <m:e>
            <m:r>
              <w:rPr>
                <w:rFonts w:ascii="Cambria Math" w:hAnsi="Cambria Math"/>
              </w:rPr>
              <m:t>(2m/D)</m:t>
            </m:r>
          </m:e>
          <m:sup>
            <m:r>
              <w:rPr>
                <w:rFonts w:ascii="Cambria Math" w:hAnsi="Cambria Math"/>
              </w:rPr>
              <m:t>2</m:t>
            </m:r>
          </m:sup>
        </m:sSup>
        <m:r>
          <w:rPr>
            <w:rFonts w:ascii="Cambria Math" w:hAnsi="Cambria Math"/>
          </w:rPr>
          <m:t>)</m:t>
        </m:r>
      </m:oMath>
      <w:r>
        <w:t>.</w:t>
      </w:r>
    </w:p>
    <w:p w14:paraId="707FA3D3" w14:textId="4D34404A" w:rsidR="00414499" w:rsidRPr="00B83B14" w:rsidRDefault="00414499" w:rsidP="00414499">
      <w:r>
        <w:lastRenderedPageBreak/>
        <w:t xml:space="preserve">The combined time complexity of the algorithm is </w:t>
      </w:r>
      <m:oMath>
        <m:r>
          <w:rPr>
            <w:rFonts w:ascii="Cambria Math" w:hAnsi="Cambria Math"/>
          </w:rPr>
          <m:t>O(</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2ω</m:t>
                </m:r>
              </m:num>
              <m:den>
                <m:r>
                  <w:rPr>
                    <w:rFonts w:ascii="Cambria Math" w:hAnsi="Cambria Math"/>
                  </w:rPr>
                  <m:t>ω+1</m:t>
                </m:r>
              </m:den>
            </m:f>
          </m:sup>
        </m:sSup>
        <m:r>
          <w:rPr>
            <w:rFonts w:ascii="Cambria Math" w:hAnsi="Cambria Math"/>
          </w:rPr>
          <m:t>)</m:t>
        </m:r>
      </m:oMath>
      <w:r>
        <w:t xml:space="preserve"> </w:t>
      </w:r>
      <w:r w:rsidR="0005087E">
        <w:t>[11</w:t>
      </w:r>
      <w:r w:rsidR="007B685A">
        <w:t>]</w:t>
      </w:r>
      <w:r>
        <w:t xml:space="preserve">. Algorithm 5 in appendix A </w:t>
      </w:r>
      <w:r w:rsidR="00517554">
        <w:t>shows the pseudo-code of this algorithm</w:t>
      </w:r>
      <w:r>
        <w:t>.</w:t>
      </w:r>
    </w:p>
    <w:p w14:paraId="6BBCB722" w14:textId="77777777" w:rsidR="00414499" w:rsidRDefault="00414499" w:rsidP="00414499">
      <w:pPr>
        <w:pStyle w:val="Heading3"/>
      </w:pPr>
      <w:bookmarkStart w:id="40" w:name="_Toc460879575"/>
      <w:r w:rsidRPr="005A147A">
        <w:t>Simplicial Vertex Detection Algorithm</w:t>
      </w:r>
      <w:bookmarkEnd w:id="40"/>
    </w:p>
    <w:p w14:paraId="41CA7954" w14:textId="77777777" w:rsidR="00414499" w:rsidRPr="005A147A" w:rsidRDefault="00414499" w:rsidP="00414499">
      <w:r>
        <w:t xml:space="preserve">The algorithm to detect the presence of a simplicial vertex in a graph is similar to the simplicial vertices listing algorithm. The difference is that rather than adding all the simplicial vertices to the list and returning the list at the end of the algorithm, a simplicial vertex is returned as soon as it is found and the algorithm terminates. </w:t>
      </w:r>
    </w:p>
    <w:p w14:paraId="0F9D6D9A" w14:textId="77777777" w:rsidR="00414499" w:rsidRPr="00197421" w:rsidRDefault="00414499" w:rsidP="00414499">
      <w:pPr>
        <w:pStyle w:val="Heading3"/>
      </w:pPr>
      <w:bookmarkStart w:id="41" w:name="_Toc460879576"/>
      <w:r w:rsidRPr="00197421">
        <w:t>K</w:t>
      </w:r>
      <w:r w:rsidRPr="00197421">
        <w:rPr>
          <w:vertAlign w:val="subscript"/>
        </w:rPr>
        <w:t>4</w:t>
      </w:r>
      <w:r w:rsidRPr="00197421">
        <w:t xml:space="preserve"> Detection Algorithm</w:t>
      </w:r>
      <w:bookmarkEnd w:id="41"/>
    </w:p>
    <w:p w14:paraId="25825782" w14:textId="70624AA7" w:rsidR="00414499" w:rsidRDefault="00414499" w:rsidP="00414499">
      <w:r>
        <w:t xml:space="preserve">The </w:t>
      </w:r>
      <w:r w:rsidRPr="006F6721">
        <w:rPr>
          <w:i/>
        </w:rPr>
        <w:t>K</w:t>
      </w:r>
      <w:r w:rsidRPr="006F6721">
        <w:rPr>
          <w:i/>
          <w:vertAlign w:val="subscript"/>
        </w:rPr>
        <w:t>4</w:t>
      </w:r>
      <w:r>
        <w:t xml:space="preserve"> </w:t>
      </w:r>
      <w:r w:rsidR="00217FF0">
        <w:t xml:space="preserve">(complete graph with 4 vertices) </w:t>
      </w:r>
      <w:r>
        <w:t xml:space="preserve">detection algorithm implemented was described in </w:t>
      </w:r>
      <w:r w:rsidR="0005087E">
        <w:t>[11</w:t>
      </w:r>
      <w:r w:rsidR="007B685A">
        <w:t>]</w:t>
      </w:r>
      <w:r>
        <w:t xml:space="preserve">. It was designed around the idea that an induced </w:t>
      </w:r>
      <w:r w:rsidRPr="006F6721">
        <w:rPr>
          <w:i/>
        </w:rPr>
        <w:t>K</w:t>
      </w:r>
      <w:r w:rsidRPr="006F6721">
        <w:rPr>
          <w:i/>
          <w:vertAlign w:val="subscript"/>
        </w:rPr>
        <w:t>4</w:t>
      </w:r>
      <w:r>
        <w:t xml:space="preserve"> in a graph would most likely be made up of high degree vertices. Hence to find a </w:t>
      </w:r>
      <w:r w:rsidRPr="006F6721">
        <w:rPr>
          <w:i/>
        </w:rPr>
        <w:t>K</w:t>
      </w:r>
      <w:r w:rsidRPr="006F6721">
        <w:rPr>
          <w:i/>
          <w:vertAlign w:val="subscript"/>
        </w:rPr>
        <w:t>4</w:t>
      </w:r>
      <w:r>
        <w:t xml:space="preserve">, the neighbourhood of each of the high degree vertices is checked for the presence of an induced triangle that is made up of high degree vertices. The presence of such a triangle indicates the presence of a </w:t>
      </w:r>
      <w:r w:rsidRPr="006F6721">
        <w:rPr>
          <w:i/>
        </w:rPr>
        <w:t>K</w:t>
      </w:r>
      <w:r w:rsidRPr="006F6721">
        <w:rPr>
          <w:i/>
          <w:vertAlign w:val="subscript"/>
        </w:rPr>
        <w:t>4</w:t>
      </w:r>
      <w:r>
        <w:t xml:space="preserve">, and the vertices which induce the </w:t>
      </w:r>
      <w:r w:rsidRPr="006F6721">
        <w:rPr>
          <w:i/>
        </w:rPr>
        <w:t>K</w:t>
      </w:r>
      <w:r w:rsidRPr="006F6721">
        <w:rPr>
          <w:i/>
          <w:vertAlign w:val="subscript"/>
        </w:rPr>
        <w:t>4</w:t>
      </w:r>
      <w:r>
        <w:t xml:space="preserve"> can be obtained by getting the vertices of the triangle found, and adding the high degree vertex whose neighbourhood contained the triangle. </w:t>
      </w:r>
    </w:p>
    <w:p w14:paraId="1463D04D" w14:textId="7D8CF6A9" w:rsidR="00414499" w:rsidRDefault="00414499" w:rsidP="00414499">
      <w:r>
        <w:t xml:space="preserve">If no </w:t>
      </w:r>
      <w:r w:rsidRPr="006F6721">
        <w:rPr>
          <w:i/>
        </w:rPr>
        <w:t>K</w:t>
      </w:r>
      <w:r w:rsidRPr="006F6721">
        <w:rPr>
          <w:i/>
          <w:vertAlign w:val="subscript"/>
        </w:rPr>
        <w:t>4</w:t>
      </w:r>
      <w:r>
        <w:t xml:space="preserve"> is found, then a </w:t>
      </w:r>
      <w:r w:rsidRPr="006F6721">
        <w:rPr>
          <w:i/>
        </w:rPr>
        <w:t>K</w:t>
      </w:r>
      <w:r w:rsidRPr="006F6721">
        <w:rPr>
          <w:i/>
          <w:vertAlign w:val="subscript"/>
        </w:rPr>
        <w:t>4</w:t>
      </w:r>
      <w:r w:rsidRPr="006F6721">
        <w:rPr>
          <w:vertAlign w:val="subscript"/>
        </w:rPr>
        <w:t xml:space="preserve"> </w:t>
      </w:r>
      <w:r>
        <w:t>if pre</w:t>
      </w:r>
      <w:r w:rsidR="00B53636">
        <w:t>sent in the graph has at least one</w:t>
      </w:r>
      <w:r>
        <w:t xml:space="preserve"> low degree vertex as one of its vertices. To find this </w:t>
      </w:r>
      <w:r w:rsidRPr="006F6721">
        <w:rPr>
          <w:i/>
        </w:rPr>
        <w:t>K</w:t>
      </w:r>
      <w:r w:rsidRPr="006F6721">
        <w:rPr>
          <w:i/>
          <w:vertAlign w:val="subscript"/>
        </w:rPr>
        <w:t>4</w:t>
      </w:r>
      <w:r>
        <w:t xml:space="preserve">, we check the neighbourhood of each of the low degree vertices for the presence of a triangle. The vertices of the triangle if found together with the low degree vertex induce the </w:t>
      </w:r>
      <w:r w:rsidRPr="006F6721">
        <w:rPr>
          <w:i/>
        </w:rPr>
        <w:t>K</w:t>
      </w:r>
      <w:r w:rsidRPr="006F6721">
        <w:rPr>
          <w:i/>
          <w:vertAlign w:val="subscript"/>
        </w:rPr>
        <w:t>4</w:t>
      </w:r>
      <w:r>
        <w:t>.</w:t>
      </w:r>
    </w:p>
    <w:p w14:paraId="543AC4AE" w14:textId="7ACE36D0" w:rsidR="00414499" w:rsidRDefault="007A3F4F" w:rsidP="00414499">
      <w:r>
        <w:t xml:space="preserve">The algorithm has a time complexity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ω+1)/2</m:t>
            </m:r>
          </m:sup>
        </m:sSup>
        <m:r>
          <w:rPr>
            <w:rFonts w:ascii="Cambria Math" w:hAnsi="Cambria Math"/>
          </w:rPr>
          <m:t>)</m:t>
        </m:r>
      </m:oMath>
      <w:r>
        <w:t xml:space="preserve">. </w:t>
      </w:r>
      <w:r w:rsidR="00414499" w:rsidRPr="00092F20">
        <w:t>Algorithm 6</w:t>
      </w:r>
      <w:r w:rsidR="00891215">
        <w:t xml:space="preserve"> in A</w:t>
      </w:r>
      <w:r w:rsidR="00414499">
        <w:t xml:space="preserve">ppendix A </w:t>
      </w:r>
      <w:r w:rsidR="00517554">
        <w:t>shows the pseudo-code of this algorithm</w:t>
      </w:r>
      <w:r w:rsidR="00414499">
        <w:t>.</w:t>
      </w:r>
    </w:p>
    <w:p w14:paraId="6D983594" w14:textId="77777777" w:rsidR="00414499" w:rsidRDefault="00414499" w:rsidP="00414499">
      <w:pPr>
        <w:pStyle w:val="Heading3"/>
      </w:pPr>
      <w:bookmarkStart w:id="42" w:name="_Toc460879577"/>
      <w:r>
        <w:t>K</w:t>
      </w:r>
      <w:r w:rsidRPr="00197421">
        <w:rPr>
          <w:vertAlign w:val="subscript"/>
        </w:rPr>
        <w:t>4</w:t>
      </w:r>
      <w:r>
        <w:t xml:space="preserve"> Listing</w:t>
      </w:r>
      <w:r w:rsidRPr="0060007B">
        <w:t xml:space="preserve"> Algorithm</w:t>
      </w:r>
      <w:bookmarkEnd w:id="42"/>
    </w:p>
    <w:p w14:paraId="034C5DF7" w14:textId="5DA540EE" w:rsidR="00414499" w:rsidRPr="0007257A" w:rsidRDefault="00414499" w:rsidP="00414499">
      <w:r w:rsidRPr="00197421">
        <w:t xml:space="preserve">To list all the complete graphs of size 4, we modify the </w:t>
      </w:r>
      <w:r w:rsidRPr="00197421">
        <w:rPr>
          <w:i/>
        </w:rPr>
        <w:t>K</w:t>
      </w:r>
      <w:r w:rsidRPr="00197421">
        <w:rPr>
          <w:vertAlign w:val="subscript"/>
        </w:rPr>
        <w:t>4</w:t>
      </w:r>
      <w:r w:rsidRPr="00197421">
        <w:t xml:space="preserve"> detection algorithm to add each K</w:t>
      </w:r>
      <w:r w:rsidRPr="00197421">
        <w:rPr>
          <w:vertAlign w:val="subscript"/>
        </w:rPr>
        <w:t>4</w:t>
      </w:r>
      <w:r w:rsidRPr="00197421">
        <w:t xml:space="preserve"> found to a list, </w:t>
      </w:r>
      <w:r>
        <w:t xml:space="preserve">and then return this list at the end of the algorithm. </w:t>
      </w:r>
      <w:r w:rsidR="00217FF0">
        <w:t xml:space="preserve">This means that all of the triangles in the neighbourhood of a vertex will have </w:t>
      </w:r>
      <w:r w:rsidR="006950D8">
        <w:t>to be listed. We make use of</w:t>
      </w:r>
      <w:r w:rsidR="00217FF0">
        <w:t xml:space="preserve"> </w:t>
      </w:r>
      <w:r w:rsidR="00217FF0" w:rsidRPr="00092F20">
        <w:t>Algorithm 4</w:t>
      </w:r>
      <w:r w:rsidR="00217FF0">
        <w:t xml:space="preserve"> to list the triangles. </w:t>
      </w:r>
      <w:r w:rsidR="0007257A">
        <w:t xml:space="preserve">A similar approach used in the </w:t>
      </w:r>
      <w:r w:rsidR="0007257A" w:rsidRPr="002706E8">
        <w:rPr>
          <w:rFonts w:eastAsiaTheme="majorEastAsia" w:cstheme="majorBidi"/>
          <w:bCs/>
          <w:i/>
        </w:rPr>
        <w:t>P</w:t>
      </w:r>
      <w:r w:rsidR="0007257A" w:rsidRPr="002706E8">
        <w:rPr>
          <w:rFonts w:eastAsiaTheme="majorEastAsia" w:cstheme="majorBidi"/>
          <w:bCs/>
          <w:vertAlign w:val="subscript"/>
        </w:rPr>
        <w:t>3</w:t>
      </w:r>
      <w:r w:rsidR="0007257A">
        <w:rPr>
          <w:rFonts w:eastAsiaTheme="majorEastAsia" w:cstheme="majorBidi"/>
          <w:bCs/>
          <w:vertAlign w:val="subscript"/>
        </w:rPr>
        <w:t xml:space="preserve"> </w:t>
      </w:r>
      <w:r w:rsidR="0007257A">
        <w:rPr>
          <w:rFonts w:eastAsiaTheme="majorEastAsia" w:cstheme="majorBidi"/>
          <w:bCs/>
        </w:rPr>
        <w:t xml:space="preserve">listing algorithm is </w:t>
      </w:r>
      <w:r w:rsidR="005536AF">
        <w:rPr>
          <w:rFonts w:eastAsiaTheme="majorEastAsia" w:cstheme="majorBidi"/>
          <w:bCs/>
        </w:rPr>
        <w:t>adopted</w:t>
      </w:r>
      <w:r w:rsidR="0007257A">
        <w:rPr>
          <w:rFonts w:eastAsiaTheme="majorEastAsia" w:cstheme="majorBidi"/>
          <w:bCs/>
        </w:rPr>
        <w:t xml:space="preserve"> to prevent </w:t>
      </w:r>
      <w:r w:rsidR="004462E5">
        <w:rPr>
          <w:rFonts w:eastAsiaTheme="majorEastAsia" w:cstheme="majorBidi"/>
          <w:bCs/>
        </w:rPr>
        <w:t>replication</w:t>
      </w:r>
      <w:r w:rsidR="0007257A">
        <w:rPr>
          <w:rFonts w:eastAsiaTheme="majorEastAsia" w:cstheme="majorBidi"/>
          <w:bCs/>
        </w:rPr>
        <w:t>.</w:t>
      </w:r>
    </w:p>
    <w:p w14:paraId="23BD6F20" w14:textId="77777777" w:rsidR="00414499" w:rsidRPr="00E52857" w:rsidRDefault="00414499" w:rsidP="00414499">
      <w:pPr>
        <w:pStyle w:val="Heading3"/>
      </w:pPr>
      <w:bookmarkStart w:id="43" w:name="_Toc460879578"/>
      <w:r w:rsidRPr="00E52857">
        <w:t>Claw Detection Algorithm</w:t>
      </w:r>
      <w:bookmarkEnd w:id="43"/>
    </w:p>
    <w:p w14:paraId="355CE06A" w14:textId="213A7E8E" w:rsidR="00414499" w:rsidRDefault="0040310F" w:rsidP="00414499">
      <w:r>
        <w:t xml:space="preserve">The claw detection algorithm </w:t>
      </w:r>
      <w:r w:rsidR="00414499">
        <w:t xml:space="preserve">was designed around the fact that a claw-free graph will have at most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rsidR="00414499">
        <w:t xml:space="preserve"> neighbours according to </w:t>
      </w:r>
      <w:r w:rsidR="0005087E">
        <w:t>[11</w:t>
      </w:r>
      <w:r w:rsidR="007B685A">
        <w:t>]</w:t>
      </w:r>
      <w:r w:rsidR="00414499">
        <w:t xml:space="preserve">. Therefore we first check the graph for a vertex that has a degree greater than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rsidR="00414499">
        <w:t xml:space="preserve">. If such a vertex is found, then a claw </w:t>
      </w:r>
      <w:r w:rsidR="001A65BC">
        <w:t xml:space="preserve">which contains that vertex </w:t>
      </w:r>
      <w:r w:rsidR="00414499">
        <w:t>must be present in the graph. The vertex with that degree is called the central vertex</w:t>
      </w:r>
      <w:r w:rsidR="001A65BC">
        <w:t xml:space="preserve"> of the claw</w:t>
      </w:r>
      <w:r w:rsidR="00414499">
        <w:t xml:space="preserve">. We then </w:t>
      </w:r>
      <w:r w:rsidR="00F91D90">
        <w:t xml:space="preserve">look for a triangle in the </w:t>
      </w:r>
      <w:r w:rsidR="00414499">
        <w:t>complement of the neighbourhood of the central ver</w:t>
      </w:r>
      <w:r w:rsidR="00A24520">
        <w:t>tex. A claw is</w:t>
      </w:r>
      <w:r w:rsidR="00414499">
        <w:t xml:space="preserve"> </w:t>
      </w:r>
      <w:r w:rsidR="005E03D6">
        <w:t xml:space="preserve">thus </w:t>
      </w:r>
      <w:r w:rsidR="00414499">
        <w:t xml:space="preserve">induced by the vertices of the triangle and the central vertex. </w:t>
      </w:r>
    </w:p>
    <w:p w14:paraId="471A1F6B" w14:textId="49B07394" w:rsidR="00414499" w:rsidRDefault="00414499" w:rsidP="00414499">
      <w:r>
        <w:t xml:space="preserve">However if there is no vertex whose degree is greater than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t xml:space="preserve">, then for each vertex of the graph, we check if the complement of the neighbourhood contains a triangle. If we find a triangle, then the vertices of that triangle together with the vertex whose neighbourhood’s complement contains the triangle will induce a </w:t>
      </w:r>
      <w:r>
        <w:lastRenderedPageBreak/>
        <w:t xml:space="preserve">claw. The algorithm has a time complexity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ω+1)/2</m:t>
            </m:r>
          </m:sup>
        </m:sSup>
        <m:r>
          <w:rPr>
            <w:rFonts w:ascii="Cambria Math" w:hAnsi="Cambria Math"/>
          </w:rPr>
          <m:t>)</m:t>
        </m:r>
      </m:oMath>
      <w:r>
        <w:t xml:space="preserve"> as indicated in </w:t>
      </w:r>
      <w:r w:rsidR="0005087E">
        <w:t>[11</w:t>
      </w:r>
      <w:r w:rsidR="007B685A">
        <w:t>]</w:t>
      </w:r>
      <w:r>
        <w:t xml:space="preserve">, where </w:t>
      </w:r>
      <w:r>
        <w:rPr>
          <w:i/>
        </w:rPr>
        <w:t>m</w:t>
      </w:r>
      <w:r>
        <w:t xml:space="preserve"> is the number of edges in the graph.</w:t>
      </w:r>
    </w:p>
    <w:p w14:paraId="50342EB3" w14:textId="62CDFCE6" w:rsidR="00414499" w:rsidRDefault="00414499" w:rsidP="00414499">
      <w:r w:rsidRPr="00092F20">
        <w:t>Algorithm 7</w:t>
      </w:r>
      <w:r w:rsidR="00891215">
        <w:t xml:space="preserve"> in A</w:t>
      </w:r>
      <w:r>
        <w:t xml:space="preserve">ppendix A </w:t>
      </w:r>
      <w:r w:rsidR="00BC779B">
        <w:t>show</w:t>
      </w:r>
      <w:r>
        <w:t>s the pseudo-code for the claw detection algorithm.</w:t>
      </w:r>
    </w:p>
    <w:p w14:paraId="7CF07944" w14:textId="77777777" w:rsidR="00414499" w:rsidRDefault="00414499" w:rsidP="00414499">
      <w:pPr>
        <w:pStyle w:val="Heading3"/>
      </w:pPr>
      <w:bookmarkStart w:id="44" w:name="_Toc460879579"/>
      <w:r>
        <w:t>Claw Listing</w:t>
      </w:r>
      <w:r w:rsidRPr="0060007B">
        <w:t xml:space="preserve"> Algorithm</w:t>
      </w:r>
      <w:bookmarkEnd w:id="44"/>
    </w:p>
    <w:p w14:paraId="306929A7" w14:textId="43A957CE" w:rsidR="00414499" w:rsidRPr="00936067" w:rsidRDefault="00414499" w:rsidP="00414499">
      <w:r w:rsidRPr="00197421">
        <w:t xml:space="preserve">To list all </w:t>
      </w:r>
      <w:r>
        <w:t>claws</w:t>
      </w:r>
      <w:r w:rsidRPr="00197421">
        <w:t xml:space="preserve">, we modify the </w:t>
      </w:r>
      <w:r>
        <w:t>claw</w:t>
      </w:r>
      <w:r w:rsidRPr="00197421">
        <w:t xml:space="preserve"> detection algorithm to add each </w:t>
      </w:r>
      <w:r>
        <w:t>claw</w:t>
      </w:r>
      <w:r w:rsidRPr="00197421">
        <w:t xml:space="preserve"> found to a list, </w:t>
      </w:r>
      <w:r>
        <w:t>and then return this list at the end of the algorithm. We check the complement of the neighbourhood of each vertex of the graph for the presence of triangles</w:t>
      </w:r>
      <w:r w:rsidR="00217FF0">
        <w:t xml:space="preserve"> using </w:t>
      </w:r>
      <w:r w:rsidR="00217FF0" w:rsidRPr="00092F20">
        <w:t>Algorithm 4</w:t>
      </w:r>
      <w:r>
        <w:t xml:space="preserve">. The vertices of each </w:t>
      </w:r>
      <w:r w:rsidR="008C1AEF">
        <w:t xml:space="preserve">found </w:t>
      </w:r>
      <w:r>
        <w:t>triangle together with the low degree vertex in whose neighbourhood’s com</w:t>
      </w:r>
      <w:r w:rsidR="00205934">
        <w:t xml:space="preserve">plement the triangle was found </w:t>
      </w:r>
      <w:r>
        <w:t xml:space="preserve">induce a claw. Each claw found is added to a list, which is returned at the end of the algorithm. </w:t>
      </w:r>
    </w:p>
    <w:p w14:paraId="4D6FC090" w14:textId="77777777" w:rsidR="00414499" w:rsidRDefault="00414499" w:rsidP="00414499">
      <w:pPr>
        <w:pStyle w:val="Heading3"/>
      </w:pPr>
      <w:bookmarkStart w:id="45" w:name="_Toc460879580"/>
      <w:r>
        <w:t>Diamond Detection</w:t>
      </w:r>
      <w:r w:rsidRPr="0060007B">
        <w:t xml:space="preserve"> Algorithm</w:t>
      </w:r>
      <w:bookmarkEnd w:id="45"/>
    </w:p>
    <w:p w14:paraId="533B266F" w14:textId="18B4B256" w:rsidR="00414499" w:rsidRDefault="00414499" w:rsidP="00414499">
      <w:r>
        <w:t xml:space="preserve">The algorithm to detect a diamond in a graph as described in </w:t>
      </w:r>
      <w:r w:rsidR="0005087E">
        <w:t>[11</w:t>
      </w:r>
      <w:r w:rsidR="007B685A">
        <w:t>]</w:t>
      </w:r>
      <w:r>
        <w:t xml:space="preserve"> works as follows. The graph</w:t>
      </w:r>
      <w:r w:rsidR="0082288A">
        <w:t>’s</w:t>
      </w:r>
      <w:r>
        <w:t xml:space="preserve"> vertices are partitioned into low degree and high vertices. The low degree vertices are those vertices whose degree is less than or equal to the square root of the edge count of the graph. The other vertices are high degree vertices.</w:t>
      </w:r>
    </w:p>
    <w:p w14:paraId="1F3E4D2A" w14:textId="5AF34529" w:rsidR="00414499" w:rsidRDefault="00414499" w:rsidP="00414499">
      <w:r w:rsidRPr="004A4BC0">
        <w:rPr>
          <w:b/>
        </w:rPr>
        <w:t>Phase 1:</w:t>
      </w:r>
      <w:r>
        <w:t xml:space="preserve"> For each low degree vertex, </w:t>
      </w:r>
      <w:r w:rsidR="00A866D7">
        <w:t>we find</w:t>
      </w:r>
      <w:r>
        <w:t xml:space="preserve"> the subgraph induced by its neighbours, </w:t>
      </w:r>
      <w:r w:rsidR="0082288A">
        <w:t>compute</w:t>
      </w:r>
      <w:r>
        <w:t xml:space="preserve"> the components of the subgraph and check if each component is a clique. If a component is not a clique, then it should contain a </w:t>
      </w:r>
      <w:r w:rsidRPr="0082288A">
        <w:rPr>
          <w:i/>
        </w:rPr>
        <w:t>P</w:t>
      </w:r>
      <w:r>
        <w:rPr>
          <w:vertAlign w:val="subscript"/>
        </w:rPr>
        <w:t>3</w:t>
      </w:r>
      <w:r>
        <w:t xml:space="preserve">. The vertices of the </w:t>
      </w:r>
      <w:r w:rsidRPr="0082288A">
        <w:rPr>
          <w:i/>
        </w:rPr>
        <w:t>P</w:t>
      </w:r>
      <w:r w:rsidRPr="0067401F">
        <w:rPr>
          <w:vertAlign w:val="subscript"/>
        </w:rPr>
        <w:t>3</w:t>
      </w:r>
      <w:r>
        <w:rPr>
          <w:vertAlign w:val="subscript"/>
        </w:rPr>
        <w:t xml:space="preserve"> </w:t>
      </w:r>
      <w:r>
        <w:t xml:space="preserve">together with the low degree vertex induce a diamond. The time complexity of this phase is </w:t>
      </w:r>
      <m:oMath>
        <m:r>
          <w:rPr>
            <w:rFonts w:ascii="Cambria Math" w:hAnsi="Cambria Math"/>
          </w:rPr>
          <m:t>O(mD)</m:t>
        </m:r>
      </m:oMath>
      <w:r>
        <w:t xml:space="preserve"> where </w:t>
      </w:r>
      <w:r>
        <w:rPr>
          <w:i/>
        </w:rPr>
        <w:t xml:space="preserve">m </w:t>
      </w:r>
      <w:r>
        <w:t xml:space="preserve">is the edge count of the graph and </w:t>
      </w:r>
      <w:r>
        <w:rPr>
          <w:i/>
        </w:rPr>
        <w:t>D</w:t>
      </w:r>
      <w:r>
        <w:t xml:space="preserve"> is the square root of the edge count </w:t>
      </w:r>
      <w:r w:rsidR="0005087E">
        <w:t>[11</w:t>
      </w:r>
      <w:r w:rsidR="007B685A">
        <w:t>]</w:t>
      </w:r>
      <w:r>
        <w:t>.</w:t>
      </w:r>
    </w:p>
    <w:p w14:paraId="3422F9C2" w14:textId="43BAAE2E" w:rsidR="00414499" w:rsidRPr="002B3B96" w:rsidRDefault="00414499" w:rsidP="00414499">
      <w:r w:rsidRPr="004A4BC0">
        <w:rPr>
          <w:b/>
        </w:rPr>
        <w:t xml:space="preserve">Phase 2: </w:t>
      </w:r>
      <w:r>
        <w:t xml:space="preserve">If no diamond is found in phase 1, then for each of </w:t>
      </w:r>
      <w:r w:rsidR="007C7D68">
        <w:t>the low degree vertices, we have</w:t>
      </w:r>
      <w:r>
        <w:t xml:space="preserve"> the cliques in its </w:t>
      </w:r>
      <w:r w:rsidR="007C7D68">
        <w:t>neighbourhood as obtained in</w:t>
      </w:r>
      <w:r>
        <w:t xml:space="preserve"> phase 1. We check if each pair of vertices in each clique has another neighbour apart from the low degree vertex whose neighbourhood the clique belongs to. If we find such a neighbour, then a diamond is present in the graph. </w:t>
      </w:r>
      <w:r w:rsidR="007C7D68">
        <w:t>Such a</w:t>
      </w:r>
      <w:r>
        <w:t xml:space="preserve"> diamond is induced by the low degree vertex, the pair of vertices in the clique found in the neighbourhood of the low degree vertex, and the neighbour of that pair of vertices found outside the low degree vertex’s neighbourhood. The time complexity of this phase is </w:t>
      </w:r>
      <m:oMath>
        <m:r>
          <w:rPr>
            <w:rFonts w:ascii="Cambria Math" w:hAnsi="Cambria Math"/>
          </w:rPr>
          <m:t xml:space="preserve">O(mD+ </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where </w:t>
      </w:r>
      <w:r>
        <w:rPr>
          <w:i/>
        </w:rPr>
        <w:t xml:space="preserve">m </w:t>
      </w:r>
      <w:r>
        <w:t xml:space="preserve">and </w:t>
      </w:r>
      <w:r>
        <w:rPr>
          <w:i/>
        </w:rPr>
        <w:t>D</w:t>
      </w:r>
      <w:r>
        <w:t xml:space="preserve"> are as defined in phase 1 and </w:t>
      </w:r>
      <w:r>
        <w:rPr>
          <w:i/>
        </w:rPr>
        <w:t xml:space="preserve">n </w:t>
      </w:r>
      <w:r>
        <w:t xml:space="preserve">is the size of the graph </w:t>
      </w:r>
      <w:r w:rsidR="0005087E">
        <w:t>[11</w:t>
      </w:r>
      <w:r w:rsidR="007B685A">
        <w:t>]</w:t>
      </w:r>
      <w:r>
        <w:t>.</w:t>
      </w:r>
    </w:p>
    <w:p w14:paraId="3CD4557A" w14:textId="77777777" w:rsidR="00414499" w:rsidRDefault="00414499" w:rsidP="00414499">
      <w:r w:rsidRPr="004A4BC0">
        <w:rPr>
          <w:b/>
        </w:rPr>
        <w:t>Phase 3:</w:t>
      </w:r>
      <w:r>
        <w:rPr>
          <w:b/>
        </w:rPr>
        <w:t xml:space="preserve"> </w:t>
      </w:r>
      <w:r>
        <w:t xml:space="preserve">If no diamond is found in phase 2, then we remove all the low degree vertices from the graph and apply the procedure described in phase 1 to all the vertices in the resulting graph. The phase has a time complexity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D)</m:t>
        </m:r>
      </m:oMath>
      <w:r>
        <w:t>.</w:t>
      </w:r>
    </w:p>
    <w:p w14:paraId="38E00688" w14:textId="3211B0D1" w:rsidR="00414499" w:rsidRDefault="00414499" w:rsidP="00414499">
      <w:r>
        <w:t xml:space="preserve">The combined time complexity of the algorithm is therefore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3/2</m:t>
            </m:r>
          </m:sup>
        </m:sSup>
        <m:r>
          <w:rPr>
            <w:rFonts w:ascii="Cambria Math" w:hAnsi="Cambria Math"/>
          </w:rPr>
          <m:t xml:space="preserve">+ </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w:t>
      </w:r>
      <w:r w:rsidR="0005087E">
        <w:t>[11</w:t>
      </w:r>
      <w:r w:rsidR="007B685A">
        <w:t>]</w:t>
      </w:r>
      <w:r>
        <w:t xml:space="preserve">. The pseudo-code for this algorithm is </w:t>
      </w:r>
      <w:r w:rsidR="00563D00">
        <w:t>shown</w:t>
      </w:r>
      <w:r>
        <w:t xml:space="preserve"> in Algorithm 8 in </w:t>
      </w:r>
      <w:r w:rsidR="00891215">
        <w:t>A</w:t>
      </w:r>
      <w:r>
        <w:t>ppendix A.</w:t>
      </w:r>
    </w:p>
    <w:p w14:paraId="056767C0" w14:textId="77777777" w:rsidR="00414499" w:rsidRDefault="00414499" w:rsidP="00414499">
      <w:pPr>
        <w:pStyle w:val="Heading3"/>
      </w:pPr>
      <w:bookmarkStart w:id="46" w:name="_Toc460879581"/>
      <w:r>
        <w:t>Diamond Listing Algorithm</w:t>
      </w:r>
      <w:bookmarkEnd w:id="46"/>
    </w:p>
    <w:p w14:paraId="6B03EA25" w14:textId="4926D71D" w:rsidR="00414499" w:rsidRPr="00FF1529" w:rsidRDefault="00414499" w:rsidP="00414499">
      <w:r>
        <w:t>To list all diamonds, we modify the diamond detection algorithm such that phase one is applied to all the vertices of the graph rather</w:t>
      </w:r>
      <w:r w:rsidR="00C61C34">
        <w:t xml:space="preserve"> than only the low degree vertices</w:t>
      </w:r>
      <w:r>
        <w:t xml:space="preserve">. If </w:t>
      </w:r>
      <w:r w:rsidR="00462871">
        <w:t>a</w:t>
      </w:r>
      <w:r>
        <w:t xml:space="preserve"> component </w:t>
      </w:r>
      <w:r w:rsidR="00462871">
        <w:t xml:space="preserve">of the neighbourhood </w:t>
      </w:r>
      <w:r w:rsidR="00092F20">
        <w:t xml:space="preserve">graph </w:t>
      </w:r>
      <w:r w:rsidR="00462871">
        <w:t xml:space="preserve">of a vertex </w:t>
      </w:r>
      <w:r>
        <w:t xml:space="preserve">is not a clique, </w:t>
      </w:r>
      <w:r>
        <w:lastRenderedPageBreak/>
        <w:t xml:space="preserve">then for each </w:t>
      </w:r>
      <w:r w:rsidRPr="00E64D84">
        <w:rPr>
          <w:i/>
        </w:rPr>
        <w:t>P</w:t>
      </w:r>
      <w:r w:rsidRPr="00E64D84">
        <w:rPr>
          <w:vertAlign w:val="subscript"/>
        </w:rPr>
        <w:t>3</w:t>
      </w:r>
      <w:r>
        <w:t xml:space="preserve"> found in </w:t>
      </w:r>
      <w:r w:rsidR="00092F20">
        <w:t>the</w:t>
      </w:r>
      <w:r>
        <w:t xml:space="preserve"> component, the vertices of the </w:t>
      </w:r>
      <w:r w:rsidRPr="00E64D84">
        <w:rPr>
          <w:i/>
        </w:rPr>
        <w:t>P</w:t>
      </w:r>
      <w:r w:rsidRPr="00E64D84">
        <w:rPr>
          <w:vertAlign w:val="subscript"/>
        </w:rPr>
        <w:t>3</w:t>
      </w:r>
      <w:r>
        <w:rPr>
          <w:i/>
        </w:rPr>
        <w:t xml:space="preserve"> </w:t>
      </w:r>
      <w:r>
        <w:t xml:space="preserve">together with </w:t>
      </w:r>
      <w:r w:rsidRPr="00E64D84">
        <w:t>the</w:t>
      </w:r>
      <w:r>
        <w:t xml:space="preserve"> vertex in whose neighbourhood the component was found induce a diamond. We add each diamond found to a list and return this list at the end of the algorithm. Since phase one is applied to all the vertices of the graph, there will be no need for the other phases to be included in the algorithm.</w:t>
      </w:r>
      <w:r w:rsidR="00F94A5F">
        <w:t xml:space="preserve"> </w:t>
      </w:r>
      <w:r w:rsidR="004462E5">
        <w:t>T</w:t>
      </w:r>
      <w:r w:rsidR="00FF1529">
        <w:t xml:space="preserve">he approach taken in the </w:t>
      </w:r>
      <w:r w:rsidR="00FF1529" w:rsidRPr="00E64D84">
        <w:rPr>
          <w:i/>
        </w:rPr>
        <w:t>P</w:t>
      </w:r>
      <w:r w:rsidR="00FF1529" w:rsidRPr="00E64D84">
        <w:rPr>
          <w:vertAlign w:val="subscript"/>
        </w:rPr>
        <w:t>3</w:t>
      </w:r>
      <w:r w:rsidR="00FF1529">
        <w:rPr>
          <w:vertAlign w:val="subscript"/>
        </w:rPr>
        <w:t xml:space="preserve"> </w:t>
      </w:r>
      <w:r w:rsidR="00FF1529">
        <w:t>listing algorithm is also utilized to avoid replication of diamonds.</w:t>
      </w:r>
    </w:p>
    <w:p w14:paraId="103A6C87" w14:textId="77777777" w:rsidR="00414499" w:rsidRDefault="00414499" w:rsidP="00414499">
      <w:pPr>
        <w:pStyle w:val="Heading3"/>
      </w:pPr>
      <w:bookmarkStart w:id="47" w:name="_Toc460879582"/>
      <w:r>
        <w:t xml:space="preserve">Complete Subgraph </w:t>
      </w:r>
      <w:r w:rsidRPr="006934EC">
        <w:t>Listing Algorithm</w:t>
      </w:r>
      <w:bookmarkEnd w:id="47"/>
    </w:p>
    <w:p w14:paraId="2C623DDA" w14:textId="3714C3C1" w:rsidR="00414499" w:rsidRDefault="00414499" w:rsidP="00F47FE8">
      <w:r>
        <w:t xml:space="preserve">The algorithm to list complete subgraphs of size </w:t>
      </w:r>
      <w:r>
        <w:rPr>
          <w:i/>
        </w:rPr>
        <w:t>l</w:t>
      </w:r>
      <w:r>
        <w:t xml:space="preserve"> implemented in this project was formulated </w:t>
      </w:r>
      <w:r w:rsidR="00092F20">
        <w:t>in</w:t>
      </w:r>
      <w:r>
        <w:t xml:space="preserve"> </w:t>
      </w:r>
      <w:r w:rsidR="0005087E">
        <w:t>[18</w:t>
      </w:r>
      <w:r w:rsidR="007B685A">
        <w:t>]</w:t>
      </w:r>
      <w:r>
        <w:t xml:space="preserve">. Such a subgraph will be subsequently referred to as a </w:t>
      </w:r>
      <w:r w:rsidRPr="00654543">
        <w:rPr>
          <w:i/>
        </w:rPr>
        <w:t>K</w:t>
      </w:r>
      <w:r>
        <w:rPr>
          <w:i/>
          <w:vertAlign w:val="subscript"/>
        </w:rPr>
        <w:t>l.</w:t>
      </w:r>
      <w:r>
        <w:t xml:space="preserve"> A naïve algorithm to list complete graphs of size </w:t>
      </w:r>
      <w:r>
        <w:rPr>
          <w:i/>
        </w:rPr>
        <w:t>l</w:t>
      </w:r>
      <w:r>
        <w:t xml:space="preserve"> would have a time complexity of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l</m:t>
            </m:r>
          </m:sup>
        </m:sSup>
        <m:r>
          <w:rPr>
            <w:rFonts w:ascii="Cambria Math" w:hAnsi="Cambria Math"/>
          </w:rPr>
          <m:t>)</m:t>
        </m:r>
      </m:oMath>
      <w:r>
        <w:t xml:space="preserve">. </w:t>
      </w:r>
      <w:r w:rsidR="00F47FE8">
        <w:t xml:space="preserve">The </w:t>
      </w:r>
      <w:r w:rsidR="00F47FE8" w:rsidRPr="00F47FE8">
        <w:rPr>
          <w:i/>
        </w:rPr>
        <w:t>K</w:t>
      </w:r>
      <w:r w:rsidR="00F47FE8" w:rsidRPr="00F47FE8">
        <w:rPr>
          <w:vertAlign w:val="subscript"/>
        </w:rPr>
        <w:t>l</w:t>
      </w:r>
      <w:r>
        <w:t xml:space="preserve"> </w:t>
      </w:r>
      <w:r w:rsidR="00F47FE8">
        <w:t>listing</w:t>
      </w:r>
      <w:r>
        <w:t xml:space="preserve"> algorithm</w:t>
      </w:r>
      <w:r w:rsidR="00F47FE8">
        <w:t xml:space="preserve"> was built</w:t>
      </w:r>
      <w:r>
        <w:t xml:space="preserve"> around the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sup>
        </m:sSup>
        <m:r>
          <w:rPr>
            <w:rFonts w:ascii="Cambria Math" w:hAnsi="Cambria Math"/>
          </w:rPr>
          <m:t>)</m:t>
        </m:r>
      </m:oMath>
      <w:r>
        <w:t xml:space="preserve"> triangle detection algorithm with the aim of improving the time requirement of </w:t>
      </w:r>
      <w:r>
        <w:rPr>
          <w:i/>
        </w:rPr>
        <w:t>K</w:t>
      </w:r>
      <w:r w:rsidRPr="00CE5CCE">
        <w:rPr>
          <w:i/>
          <w:vertAlign w:val="subscript"/>
        </w:rPr>
        <w:t>l</w:t>
      </w:r>
      <w:r>
        <w:rPr>
          <w:i/>
        </w:rPr>
        <w:t xml:space="preserve"> </w:t>
      </w:r>
      <w:r>
        <w:t xml:space="preserve">detection to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ω</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3</m:t>
                    </m:r>
                  </m:den>
                </m:f>
              </m:e>
            </m:d>
            <m:r>
              <w:rPr>
                <w:rFonts w:ascii="Cambria Math" w:hAnsi="Cambria Math"/>
              </w:rPr>
              <m:t>+i</m:t>
            </m:r>
          </m:sup>
        </m:sSup>
        <m:r>
          <w:rPr>
            <w:rFonts w:ascii="Cambria Math" w:hAnsi="Cambria Math"/>
          </w:rPr>
          <m:t>)</m:t>
        </m:r>
      </m:oMath>
      <w:r>
        <w:t xml:space="preserve"> where </w:t>
      </w:r>
      <w:r w:rsidR="002A7672">
        <w:t>ω</w:t>
      </w:r>
      <w:r>
        <w:t xml:space="preserve"> is the exponent of matrix multiplication and </w:t>
      </w:r>
      <w:r>
        <w:rPr>
          <w:i/>
        </w:rPr>
        <w:t xml:space="preserve">i </w:t>
      </w:r>
      <w:r w:rsidR="00F47FE8">
        <w:t xml:space="preserve">is the remainder when </w:t>
      </w:r>
      <w:r w:rsidR="00F47FE8" w:rsidRPr="00F47FE8">
        <w:rPr>
          <w:i/>
        </w:rPr>
        <w:t>l</w:t>
      </w:r>
      <w:r w:rsidR="00F47FE8">
        <w:t xml:space="preserve"> is divided by 3. </w:t>
      </w:r>
      <w:r>
        <w:t>The algorithm works as follows:</w:t>
      </w:r>
    </w:p>
    <w:p w14:paraId="4FEBA09F" w14:textId="77777777" w:rsidR="00414499" w:rsidRDefault="00414499" w:rsidP="00414499">
      <w:r>
        <w:t xml:space="preserve">Given the task to find a </w:t>
      </w:r>
      <w:r w:rsidRPr="00654543">
        <w:rPr>
          <w:i/>
        </w:rPr>
        <w:t>K</w:t>
      </w:r>
      <w:r>
        <w:rPr>
          <w:i/>
          <w:vertAlign w:val="subscript"/>
        </w:rPr>
        <w:t xml:space="preserve">l </w:t>
      </w:r>
      <w:r>
        <w:t xml:space="preserve">in a graph </w:t>
      </w:r>
      <w:r w:rsidRPr="00654543">
        <w:rPr>
          <w:i/>
        </w:rPr>
        <w:t>G</w:t>
      </w:r>
      <w:r>
        <w:rPr>
          <w:i/>
        </w:rPr>
        <w:t xml:space="preserve">, </w:t>
      </w:r>
      <w:r>
        <w:t xml:space="preserve">if </w:t>
      </w:r>
      <w:r>
        <w:rPr>
          <w:i/>
        </w:rPr>
        <w:t xml:space="preserve">l </w:t>
      </w:r>
      <w:r>
        <w:t xml:space="preserve">is a multiple of 3, then an auxiliary graph, </w:t>
      </w:r>
      <w:r>
        <w:rPr>
          <w:i/>
        </w:rPr>
        <w:t>H</w:t>
      </w:r>
      <w:r>
        <w:t>, is built, such that:</w:t>
      </w:r>
    </w:p>
    <w:p w14:paraId="1D7DD818" w14:textId="77777777" w:rsidR="00414499" w:rsidRDefault="00414499" w:rsidP="00414499">
      <w:pPr>
        <w:pStyle w:val="ListParagraph"/>
        <w:numPr>
          <w:ilvl w:val="0"/>
          <w:numId w:val="16"/>
        </w:numPr>
      </w:pPr>
      <w:r>
        <w:rPr>
          <w:i/>
        </w:rPr>
        <w:t>H</w:t>
      </w:r>
      <w:r>
        <w:t xml:space="preserve"> contains a vertex if and only if </w:t>
      </w:r>
      <w:r>
        <w:rPr>
          <w:i/>
        </w:rPr>
        <w:t>G</w:t>
      </w:r>
      <w:r>
        <w:t xml:space="preserve"> contains a complete graph of size </w:t>
      </w:r>
      <m:oMath>
        <m:r>
          <w:rPr>
            <w:rFonts w:ascii="Cambria Math" w:hAnsi="Cambria Math"/>
          </w:rPr>
          <m:t>l/3</m:t>
        </m:r>
      </m:oMath>
    </w:p>
    <w:p w14:paraId="7FD7CC82" w14:textId="77777777" w:rsidR="00414499" w:rsidRDefault="00414499" w:rsidP="00414499">
      <w:pPr>
        <w:pStyle w:val="ListParagraph"/>
        <w:numPr>
          <w:ilvl w:val="0"/>
          <w:numId w:val="16"/>
        </w:numPr>
      </w:pPr>
      <w:r>
        <w:rPr>
          <w:i/>
        </w:rPr>
        <w:t xml:space="preserve">H </w:t>
      </w:r>
      <w:r>
        <w:t xml:space="preserve">contains an edge if and only if </w:t>
      </w:r>
      <w:r>
        <w:rPr>
          <w:i/>
        </w:rPr>
        <w:t>G</w:t>
      </w:r>
      <w:r>
        <w:t xml:space="preserve"> contains a complete graph of size </w:t>
      </w:r>
      <m:oMath>
        <m:r>
          <w:rPr>
            <w:rFonts w:ascii="Cambria Math" w:hAnsi="Cambria Math"/>
          </w:rPr>
          <m:t>2l/3</m:t>
        </m:r>
      </m:oMath>
    </w:p>
    <w:p w14:paraId="14CD957C" w14:textId="4388CF20" w:rsidR="00414499" w:rsidRDefault="00414499" w:rsidP="00414499">
      <w:r>
        <w:t xml:space="preserve">To achieve this, </w:t>
      </w:r>
      <w:r w:rsidRPr="0000240D">
        <w:rPr>
          <w:i/>
        </w:rPr>
        <w:t>G</w:t>
      </w:r>
      <w:r>
        <w:rPr>
          <w:i/>
        </w:rPr>
        <w:t xml:space="preserve"> </w:t>
      </w:r>
      <w:r>
        <w:t xml:space="preserve">is searched for complete subgraphs of size </w:t>
      </w:r>
      <m:oMath>
        <m:r>
          <w:rPr>
            <w:rFonts w:ascii="Cambria Math" w:hAnsi="Cambria Math"/>
          </w:rPr>
          <m:t>l/3</m:t>
        </m:r>
      </m:oMath>
      <w:r>
        <w:t xml:space="preserve">.  For each of such subgraphs found, a vertex is added to </w:t>
      </w:r>
      <w:r>
        <w:rPr>
          <w:i/>
        </w:rPr>
        <w:t>H</w:t>
      </w:r>
      <w:r>
        <w:t xml:space="preserve">. There should be a way to keep track of which vertices in </w:t>
      </w:r>
      <w:r>
        <w:rPr>
          <w:i/>
        </w:rPr>
        <w:t>H</w:t>
      </w:r>
      <w:r>
        <w:t xml:space="preserve"> correspond to which complete subgraph</w:t>
      </w:r>
      <w:r w:rsidR="00C64D2C">
        <w:t>s</w:t>
      </w:r>
      <w:r w:rsidR="00566A37">
        <w:t xml:space="preserve"> of size </w:t>
      </w:r>
      <m:oMath>
        <m:r>
          <w:rPr>
            <w:rFonts w:ascii="Cambria Math" w:hAnsi="Cambria Math"/>
          </w:rPr>
          <m:t>l/3</m:t>
        </m:r>
      </m:oMath>
      <w:r>
        <w:t xml:space="preserve"> in </w:t>
      </w:r>
      <w:r>
        <w:rPr>
          <w:i/>
        </w:rPr>
        <w:t>G</w:t>
      </w:r>
      <w:r>
        <w:t xml:space="preserve">. Then for each complete subgraph of size </w:t>
      </w:r>
      <m:oMath>
        <m:r>
          <w:rPr>
            <w:rFonts w:ascii="Cambria Math" w:hAnsi="Cambria Math"/>
          </w:rPr>
          <m:t>2l/3</m:t>
        </m:r>
      </m:oMath>
      <w:r>
        <w:t xml:space="preserve"> found in </w:t>
      </w:r>
      <w:r>
        <w:rPr>
          <w:i/>
        </w:rPr>
        <w:t>G</w:t>
      </w:r>
      <w:r>
        <w:t xml:space="preserve">, an edge should be added between the corresponding vertices in </w:t>
      </w:r>
      <w:r>
        <w:rPr>
          <w:i/>
        </w:rPr>
        <w:t>H</w:t>
      </w:r>
      <w:r>
        <w:t xml:space="preserve">. Since the order in which the vertices of the complete subgraph of size </w:t>
      </w:r>
      <m:oMath>
        <m:r>
          <w:rPr>
            <w:rFonts w:ascii="Cambria Math" w:hAnsi="Cambria Math"/>
          </w:rPr>
          <m:t>2l/3</m:t>
        </m:r>
      </m:oMath>
      <w:r>
        <w:t xml:space="preserve"> are listed does not matter, edges between several vertices in </w:t>
      </w:r>
      <w:r>
        <w:rPr>
          <w:i/>
        </w:rPr>
        <w:t>H</w:t>
      </w:r>
      <w:r>
        <w:t xml:space="preserve"> would be added. A check </w:t>
      </w:r>
      <w:r w:rsidR="00850604">
        <w:t>is</w:t>
      </w:r>
      <w:r>
        <w:t xml:space="preserve"> put in place to ensure that only one edge is added per complete subgraph of size </w:t>
      </w:r>
      <m:oMath>
        <m:r>
          <w:rPr>
            <w:rFonts w:ascii="Cambria Math" w:hAnsi="Cambria Math"/>
          </w:rPr>
          <m:t>2l/3</m:t>
        </m:r>
      </m:oMath>
      <w:r>
        <w:t xml:space="preserve"> as this will not affect the final output and will make the algorithm run faster in practice.</w:t>
      </w:r>
      <w:r w:rsidR="007B103D">
        <w:t xml:space="preserve"> </w:t>
      </w:r>
      <w:r w:rsidR="00850604">
        <w:t xml:space="preserve">This check could be in the form of a list to store the vertices of </w:t>
      </w:r>
      <w:r w:rsidR="00850604">
        <w:rPr>
          <w:i/>
        </w:rPr>
        <w:t xml:space="preserve">G </w:t>
      </w:r>
      <w:r w:rsidR="00850604">
        <w:t xml:space="preserve">that correspond to an edge in </w:t>
      </w:r>
      <w:r w:rsidR="00850604">
        <w:rPr>
          <w:i/>
        </w:rPr>
        <w:t xml:space="preserve">H </w:t>
      </w:r>
      <w:r w:rsidR="00850604">
        <w:t xml:space="preserve">so that another edge in </w:t>
      </w:r>
      <w:r w:rsidR="00850604">
        <w:rPr>
          <w:i/>
        </w:rPr>
        <w:t xml:space="preserve">H </w:t>
      </w:r>
      <w:r w:rsidR="00850604">
        <w:t xml:space="preserve">that corresponds to the same vertices in </w:t>
      </w:r>
      <w:r w:rsidR="00850604">
        <w:rPr>
          <w:i/>
        </w:rPr>
        <w:t xml:space="preserve">G </w:t>
      </w:r>
      <w:r w:rsidR="00850604">
        <w:t>would not be added</w:t>
      </w:r>
      <w:r w:rsidR="00F54A34">
        <w:t>.</w:t>
      </w:r>
      <w:r w:rsidR="00850604">
        <w:rPr>
          <w:i/>
        </w:rPr>
        <w:t xml:space="preserve">  </w:t>
      </w:r>
      <w:r w:rsidR="007B103D" w:rsidRPr="00850604">
        <w:t>For</w:t>
      </w:r>
      <w:r w:rsidR="007B103D">
        <w:t xml:space="preserve"> values of </w:t>
      </w:r>
      <w:r w:rsidR="007B103D">
        <w:rPr>
          <w:i/>
        </w:rPr>
        <w:t xml:space="preserve">l </w:t>
      </w:r>
      <w:r w:rsidR="006F46B3">
        <w:t>greater than 5,</w:t>
      </w:r>
      <w:r w:rsidR="007B103D">
        <w:t xml:space="preserve"> the algorithm will have to operate recursively to construct </w:t>
      </w:r>
      <w:r w:rsidR="007B103D">
        <w:rPr>
          <w:i/>
        </w:rPr>
        <w:t>H</w:t>
      </w:r>
      <w:r w:rsidR="007B103D">
        <w:t>.</w:t>
      </w:r>
      <w:r>
        <w:t xml:space="preserve"> </w:t>
      </w:r>
      <w:r w:rsidR="009B15C5">
        <w:t>After</w:t>
      </w:r>
      <w:r>
        <w:t xml:space="preserve"> </w:t>
      </w:r>
      <w:r>
        <w:rPr>
          <w:i/>
        </w:rPr>
        <w:t>H</w:t>
      </w:r>
      <w:r>
        <w:t xml:space="preserve"> is </w:t>
      </w:r>
      <w:r w:rsidR="009B15C5">
        <w:t xml:space="preserve">constructed, it is then </w:t>
      </w:r>
      <w:r>
        <w:t xml:space="preserve">searched for triangles. Each triangle found in </w:t>
      </w:r>
      <w:r>
        <w:rPr>
          <w:i/>
        </w:rPr>
        <w:t>H</w:t>
      </w:r>
      <w:r>
        <w:t xml:space="preserve"> corresponds to a complete subgraph of size </w:t>
      </w:r>
      <m:oMath>
        <m:r>
          <w:rPr>
            <w:rFonts w:ascii="Cambria Math" w:hAnsi="Cambria Math"/>
          </w:rPr>
          <m:t>l</m:t>
        </m:r>
      </m:oMath>
      <w:r>
        <w:t xml:space="preserve"> in </w:t>
      </w:r>
      <w:r>
        <w:rPr>
          <w:i/>
        </w:rPr>
        <w:t>G</w:t>
      </w:r>
      <w:r>
        <w:t xml:space="preserve">. The triangles can be found using </w:t>
      </w:r>
      <w:r w:rsidRPr="00EC07F0">
        <w:t>Algorithm 4</w:t>
      </w:r>
      <w:r>
        <w:t>.</w:t>
      </w:r>
    </w:p>
    <w:p w14:paraId="2DEC6C12" w14:textId="77777777" w:rsidR="00414499" w:rsidRDefault="00414499" w:rsidP="00414499">
      <w:r>
        <w:t xml:space="preserve">If </w:t>
      </w:r>
      <w:r>
        <w:rPr>
          <w:i/>
        </w:rPr>
        <w:t>l</w:t>
      </w:r>
      <w:r>
        <w:t xml:space="preserve"> is not a multiple of 3, then two scenarios are possible.</w:t>
      </w:r>
    </w:p>
    <w:p w14:paraId="61FAC6F4" w14:textId="7D009FCA" w:rsidR="00414499" w:rsidRDefault="00362375" w:rsidP="00362375">
      <w:pPr>
        <w:pStyle w:val="ListParagraph"/>
        <w:numPr>
          <w:ilvl w:val="0"/>
          <w:numId w:val="17"/>
        </w:numPr>
      </w:pPr>
      <w:r w:rsidRPr="00211AD1">
        <w:rPr>
          <w:b/>
        </w:rPr>
        <w:t>The remainder</w:t>
      </w:r>
      <w:r w:rsidR="0079776C" w:rsidRPr="00211AD1">
        <w:rPr>
          <w:b/>
        </w:rPr>
        <w:t xml:space="preserve">, </w:t>
      </w:r>
      <w:r w:rsidR="0079776C" w:rsidRPr="00211AD1">
        <w:rPr>
          <w:b/>
          <w:i/>
        </w:rPr>
        <w:t>i</w:t>
      </w:r>
      <w:r w:rsidR="0079776C" w:rsidRPr="00211AD1">
        <w:rPr>
          <w:b/>
        </w:rPr>
        <w:t>,</w:t>
      </w:r>
      <w:r w:rsidRPr="00211AD1">
        <w:rPr>
          <w:b/>
        </w:rPr>
        <w:t xml:space="preserve"> when </w:t>
      </w:r>
      <w:r w:rsidRPr="00211AD1">
        <w:rPr>
          <w:b/>
          <w:i/>
        </w:rPr>
        <w:t>l</w:t>
      </w:r>
      <w:r w:rsidRPr="00211AD1">
        <w:rPr>
          <w:b/>
        </w:rPr>
        <w:t xml:space="preserve"> is divided by 3 is 1</w:t>
      </w:r>
      <w:r>
        <w:t>.</w:t>
      </w:r>
      <w:r w:rsidR="00414499">
        <w:t xml:space="preserve"> </w:t>
      </w:r>
      <w:r w:rsidR="00C83302">
        <w:t>In such cases, f</w:t>
      </w:r>
      <w:r w:rsidR="00414499">
        <w:t xml:space="preserve">or each vertex in </w:t>
      </w:r>
      <w:r w:rsidR="00414499" w:rsidRPr="00831BCF">
        <w:rPr>
          <w:i/>
        </w:rPr>
        <w:t>G</w:t>
      </w:r>
      <w:r w:rsidR="00414499">
        <w:t>, its neighbourhood i</w:t>
      </w:r>
      <w:r w:rsidR="0079776C">
        <w:t xml:space="preserve">s checked for the presence of </w:t>
      </w:r>
      <w:r w:rsidR="00414499">
        <w:t>complete subgraph</w:t>
      </w:r>
      <w:r w:rsidR="0079776C">
        <w:t>s</w:t>
      </w:r>
      <w:r w:rsidR="00414499">
        <w:t xml:space="preserve"> of size </w:t>
      </w:r>
      <m:oMath>
        <m:r>
          <w:rPr>
            <w:rFonts w:ascii="Cambria Math" w:hAnsi="Cambria Math"/>
          </w:rPr>
          <m:t>(l-1)</m:t>
        </m:r>
      </m:oMath>
      <w:r w:rsidR="00414499">
        <w:t xml:space="preserve"> by applying the procedure described above. If such complete subgraphs are found, then adding the vertex in whose neighbourhood </w:t>
      </w:r>
      <w:r w:rsidR="00583852">
        <w:t>the complete</w:t>
      </w:r>
      <w:r w:rsidR="00414499">
        <w:t xml:space="preserve"> subgraph</w:t>
      </w:r>
      <w:r w:rsidR="00583852">
        <w:t xml:space="preserve">s </w:t>
      </w:r>
      <w:r w:rsidR="0079776C">
        <w:t xml:space="preserve">were found </w:t>
      </w:r>
      <w:r w:rsidR="00583852">
        <w:t>to the vertices of each subgraph</w:t>
      </w:r>
      <w:r w:rsidR="00414499">
        <w:t xml:space="preserve"> will produce the complete subgraph of size </w:t>
      </w:r>
      <w:r w:rsidR="00414499" w:rsidRPr="00831BCF">
        <w:rPr>
          <w:i/>
        </w:rPr>
        <w:t>l.</w:t>
      </w:r>
      <w:r w:rsidR="0079776C">
        <w:rPr>
          <w:i/>
        </w:rPr>
        <w:t xml:space="preserve"> </w:t>
      </w:r>
      <w:r w:rsidR="0079776C">
        <w:t xml:space="preserve">For example if </w:t>
      </w:r>
      <w:r w:rsidR="0079776C">
        <w:rPr>
          <w:i/>
        </w:rPr>
        <w:t xml:space="preserve">l </w:t>
      </w:r>
      <w:r w:rsidR="0079776C">
        <w:t xml:space="preserve">= 7, then </w:t>
      </w:r>
      <w:r w:rsidR="0079776C">
        <w:rPr>
          <w:i/>
        </w:rPr>
        <w:t>i</w:t>
      </w:r>
      <w:r w:rsidR="0079776C">
        <w:t xml:space="preserve"> = 1. We then check the neighbourhood of each vertex for the presence of complete subgraphs of size 6. The vertices of each of such subgraphs if found together with the vertex in whose neighbourhood the complete</w:t>
      </w:r>
      <w:r w:rsidR="00211AD1">
        <w:t xml:space="preserve"> subgraph wa</w:t>
      </w:r>
      <w:r w:rsidR="0079776C">
        <w:t>s found will induce a complete subgraph of size 7.</w:t>
      </w:r>
    </w:p>
    <w:p w14:paraId="6CAF655D" w14:textId="5BC4441E" w:rsidR="00414499" w:rsidRDefault="00362375" w:rsidP="00414499">
      <w:pPr>
        <w:pStyle w:val="ListParagraph"/>
        <w:numPr>
          <w:ilvl w:val="0"/>
          <w:numId w:val="17"/>
        </w:numPr>
      </w:pPr>
      <w:r w:rsidRPr="00211AD1">
        <w:rPr>
          <w:b/>
        </w:rPr>
        <w:t>The remainder</w:t>
      </w:r>
      <w:r w:rsidR="0079776C" w:rsidRPr="00211AD1">
        <w:rPr>
          <w:b/>
        </w:rPr>
        <w:t xml:space="preserve">, </w:t>
      </w:r>
      <w:r w:rsidR="0079776C" w:rsidRPr="00211AD1">
        <w:rPr>
          <w:b/>
          <w:i/>
        </w:rPr>
        <w:t>i</w:t>
      </w:r>
      <w:r w:rsidR="0079776C" w:rsidRPr="00211AD1">
        <w:rPr>
          <w:b/>
        </w:rPr>
        <w:t xml:space="preserve">, </w:t>
      </w:r>
      <w:r w:rsidRPr="00211AD1">
        <w:rPr>
          <w:b/>
        </w:rPr>
        <w:t xml:space="preserve">when </w:t>
      </w:r>
      <w:r w:rsidRPr="00211AD1">
        <w:rPr>
          <w:b/>
          <w:i/>
        </w:rPr>
        <w:t>l</w:t>
      </w:r>
      <w:r w:rsidRPr="00211AD1">
        <w:rPr>
          <w:b/>
        </w:rPr>
        <w:t xml:space="preserve"> is divided by 3 is 2</w:t>
      </w:r>
      <w:r>
        <w:t xml:space="preserve">. </w:t>
      </w:r>
      <w:r w:rsidR="00414499" w:rsidRPr="00831BCF">
        <w:rPr>
          <w:i/>
        </w:rPr>
        <w:t xml:space="preserve"> </w:t>
      </w:r>
      <w:r w:rsidR="00414499">
        <w:t xml:space="preserve">For each edge in </w:t>
      </w:r>
      <w:r w:rsidR="00414499">
        <w:rPr>
          <w:i/>
        </w:rPr>
        <w:t xml:space="preserve">G, </w:t>
      </w:r>
      <w:r w:rsidR="00A866D7">
        <w:t>we find</w:t>
      </w:r>
      <w:r w:rsidR="00414499">
        <w:t xml:space="preserve"> the subgraph induced by the neighbours common to the vertices that </w:t>
      </w:r>
      <w:r w:rsidR="00414499">
        <w:lastRenderedPageBreak/>
        <w:t xml:space="preserve">are connected by the edge. We </w:t>
      </w:r>
      <w:r w:rsidR="000530BD">
        <w:t>then check for the presence of</w:t>
      </w:r>
      <w:r w:rsidR="00414499">
        <w:t xml:space="preserve"> complete subgraph</w:t>
      </w:r>
      <w:r w:rsidR="000530BD">
        <w:t>s</w:t>
      </w:r>
      <w:r w:rsidR="00414499">
        <w:t xml:space="preserve"> of size </w:t>
      </w:r>
      <m:oMath>
        <m:r>
          <w:rPr>
            <w:rFonts w:ascii="Cambria Math" w:hAnsi="Cambria Math"/>
          </w:rPr>
          <m:t>(l-2)</m:t>
        </m:r>
      </m:oMath>
      <w:r w:rsidR="00414499">
        <w:t xml:space="preserve"> in such </w:t>
      </w:r>
      <w:r w:rsidR="000530BD">
        <w:t>neighbourhood subgraph</w:t>
      </w:r>
      <w:r w:rsidR="00414499">
        <w:t xml:space="preserve"> by applying the procedure described above. If such complete subgraph</w:t>
      </w:r>
      <w:r w:rsidR="000530BD">
        <w:t>s</w:t>
      </w:r>
      <w:r w:rsidR="00414499">
        <w:t xml:space="preserve"> </w:t>
      </w:r>
      <w:r w:rsidR="000530BD">
        <w:t>are</w:t>
      </w:r>
      <w:r w:rsidR="00414499">
        <w:t xml:space="preserve"> found, then adding the vertices </w:t>
      </w:r>
      <w:r w:rsidR="000530BD">
        <w:t xml:space="preserve">that are </w:t>
      </w:r>
      <w:r w:rsidR="00414499">
        <w:t xml:space="preserve">connected by the edge to the </w:t>
      </w:r>
      <w:r w:rsidR="000530BD">
        <w:t xml:space="preserve">vertices of each of the </w:t>
      </w:r>
      <w:r w:rsidR="00414499">
        <w:t>found complete subgraph</w:t>
      </w:r>
      <w:r w:rsidR="000530BD">
        <w:t>s</w:t>
      </w:r>
      <w:r w:rsidR="00414499">
        <w:t xml:space="preserve"> will produce a complete subgraph of size </w:t>
      </w:r>
      <w:r w:rsidR="00414499">
        <w:rPr>
          <w:i/>
        </w:rPr>
        <w:t>l</w:t>
      </w:r>
      <w:r w:rsidR="00414499">
        <w:t>.</w:t>
      </w:r>
    </w:p>
    <w:p w14:paraId="5C963D5A" w14:textId="54205B7F" w:rsidR="00D70170" w:rsidRPr="00D70170" w:rsidRDefault="00D70170" w:rsidP="00D70170">
      <w:r>
        <w:t xml:space="preserve">The nature of the algorithm gives it the ability to list triangles and </w:t>
      </w:r>
      <w:r w:rsidRPr="00D70170">
        <w:rPr>
          <w:i/>
        </w:rPr>
        <w:t>K</w:t>
      </w:r>
      <w:r w:rsidRPr="00D70170">
        <w:rPr>
          <w:vertAlign w:val="subscript"/>
        </w:rPr>
        <w:t>4</w:t>
      </w:r>
      <w:r>
        <w:rPr>
          <w:vertAlign w:val="subscript"/>
        </w:rPr>
        <w:t xml:space="preserve"> </w:t>
      </w:r>
      <w:r>
        <w:t>subgraphs as well.</w:t>
      </w:r>
    </w:p>
    <w:p w14:paraId="1FD0A21D" w14:textId="13FBD549" w:rsidR="00414499" w:rsidRDefault="0009625D" w:rsidP="00414499">
      <w:pPr>
        <w:pStyle w:val="Heading3"/>
      </w:pPr>
      <w:bookmarkStart w:id="48" w:name="_Toc460879583"/>
      <w:r>
        <w:t>Complete Subgraph</w:t>
      </w:r>
      <w:r w:rsidR="00414499" w:rsidRPr="00D75094">
        <w:t xml:space="preserve"> </w:t>
      </w:r>
      <w:r>
        <w:t>D</w:t>
      </w:r>
      <w:r w:rsidR="00414499" w:rsidRPr="00D75094">
        <w:t>etection Algorithm</w:t>
      </w:r>
      <w:bookmarkEnd w:id="48"/>
    </w:p>
    <w:p w14:paraId="21E7F9A5" w14:textId="2F5AC244" w:rsidR="00414499" w:rsidRDefault="000530BD" w:rsidP="00414499">
      <w:r>
        <w:t>The</w:t>
      </w:r>
      <w:r w:rsidR="00414499">
        <w:t xml:space="preserve"> algorithm to detect complete subgraphs of size </w:t>
      </w:r>
      <w:r w:rsidR="00774284">
        <w:rPr>
          <w:i/>
        </w:rPr>
        <w:t>l</w:t>
      </w:r>
      <w:r w:rsidR="00414499">
        <w:t xml:space="preserve"> </w:t>
      </w:r>
      <w:r>
        <w:t xml:space="preserve">described in </w:t>
      </w:r>
      <w:r w:rsidR="0005087E">
        <w:t>[11</w:t>
      </w:r>
      <w:r w:rsidR="007B685A">
        <w:t>]</w:t>
      </w:r>
      <w:r>
        <w:t xml:space="preserve"> </w:t>
      </w:r>
      <w:r w:rsidR="00414499">
        <w:t xml:space="preserve">uses </w:t>
      </w:r>
      <w:r>
        <w:t xml:space="preserve">the </w:t>
      </w:r>
      <w:r w:rsidR="00414499">
        <w:t>complete subgraph listing algorithm</w:t>
      </w:r>
      <w:r>
        <w:t xml:space="preserve"> of </w:t>
      </w:r>
      <w:r w:rsidR="0005087E">
        <w:t>[18</w:t>
      </w:r>
      <w:r w:rsidR="007B685A">
        <w:t>]</w:t>
      </w:r>
      <w:r w:rsidR="00414499">
        <w:t xml:space="preserve">. The vertex set of graph, </w:t>
      </w:r>
      <w:r w:rsidR="00414499" w:rsidRPr="006E71DF">
        <w:rPr>
          <w:i/>
        </w:rPr>
        <w:t>G</w:t>
      </w:r>
      <w:r w:rsidR="00414499">
        <w:t xml:space="preserve">, is partitioned into low degree and high degree vertices, where high degree vertices are those vertices with degree greater than </w:t>
      </w:r>
      <w:r w:rsidR="00414499">
        <w:rPr>
          <w:i/>
        </w:rPr>
        <w:t>D</w:t>
      </w:r>
      <w:r w:rsidR="00414499">
        <w:t>.</w:t>
      </w:r>
    </w:p>
    <w:p w14:paraId="5B60F0E1" w14:textId="42E80EFE" w:rsidR="00414499" w:rsidRPr="00C8751A" w:rsidRDefault="00414499" w:rsidP="00414499">
      <m:oMathPara>
        <m:oMath>
          <m:r>
            <w:rPr>
              <w:rFonts w:ascii="Cambria Math" w:hAnsi="Cambria Math"/>
            </w:rPr>
            <m:t xml:space="preserve">D= </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r>
                        <w:rPr>
                          <w:rFonts w:ascii="Cambria Math" w:hAnsi="Cambria Math"/>
                        </w:rPr>
                        <m:t>m</m:t>
                      </m:r>
                    </m:e>
                  </m:rad>
                  <m:r>
                    <w:rPr>
                      <w:rFonts w:ascii="Cambria Math" w:hAnsi="Cambria Math"/>
                    </w:rPr>
                    <m:t xml:space="preserve"> ,                                                         </m:t>
                  </m:r>
                  <m:r>
                    <m:rPr>
                      <m:sty m:val="p"/>
                    </m:rPr>
                    <w:rPr>
                      <w:rFonts w:ascii="Cambria Math" w:hAnsi="Cambria Math"/>
                    </w:rPr>
                    <m:t xml:space="preserve">if </m:t>
                  </m:r>
                  <m:r>
                    <w:rPr>
                      <w:rFonts w:ascii="Cambria Math" w:hAnsi="Cambria Math"/>
                    </w:rPr>
                    <m:t>l</m:t>
                  </m:r>
                  <m:r>
                    <m:rPr>
                      <m:sty m:val="p"/>
                    </m:rPr>
                    <w:rPr>
                      <w:rFonts w:ascii="Cambria Math" w:hAnsi="Cambria Math"/>
                    </w:rPr>
                    <m:t xml:space="preserve"> is not a multiple of 3 </m:t>
                  </m:r>
                </m:e>
                <m:e>
                  <m:sSup>
                    <m:sSupPr>
                      <m:ctrlPr>
                        <w:rPr>
                          <w:rFonts w:ascii="Cambria Math" w:hAnsi="Cambria Math"/>
                          <w:i/>
                        </w:rPr>
                      </m:ctrlPr>
                    </m:sSupPr>
                    <m:e>
                      <m:r>
                        <w:rPr>
                          <w:rFonts w:ascii="Cambria Math" w:hAnsi="Cambria Math"/>
                        </w:rPr>
                        <m:t>m</m:t>
                      </m:r>
                    </m:e>
                    <m:sup>
                      <m:r>
                        <w:rPr>
                          <w:rFonts w:ascii="Cambria Math" w:hAnsi="Cambria Math"/>
                        </w:rPr>
                        <m:t xml:space="preserve">(β-1)/(2β-ω+1) </m:t>
                      </m:r>
                    </m:sup>
                  </m:sSup>
                  <m:r>
                    <w:rPr>
                      <w:rFonts w:ascii="Cambria Math" w:hAnsi="Cambria Math"/>
                    </w:rPr>
                    <m:t xml:space="preserve">,  </m:t>
                  </m:r>
                  <m:r>
                    <m:rPr>
                      <m:sty m:val="p"/>
                    </m:rPr>
                    <w:rPr>
                      <w:rFonts w:ascii="Cambria Math" w:hAnsi="Cambria Math"/>
                    </w:rPr>
                    <m:t xml:space="preserve">if </m:t>
                  </m:r>
                  <m:r>
                    <w:rPr>
                      <w:rFonts w:ascii="Cambria Math" w:hAnsi="Cambria Math"/>
                    </w:rPr>
                    <m:t xml:space="preserve">l </m:t>
                  </m:r>
                  <m:r>
                    <m:rPr>
                      <m:sty m:val="p"/>
                    </m:rPr>
                    <w:rPr>
                      <w:rFonts w:ascii="Cambria Math" w:hAnsi="Cambria Math"/>
                    </w:rPr>
                    <m:t xml:space="preserve">is a multiple of 3, </m:t>
                  </m:r>
                  <m:r>
                    <w:rPr>
                      <w:rFonts w:ascii="Cambria Math" w:hAnsi="Cambria Math"/>
                    </w:rPr>
                    <m:t>β</m:t>
                  </m:r>
                  <m:r>
                    <m:rPr>
                      <m:sty m:val="p"/>
                    </m:rPr>
                    <w:rPr>
                      <w:rFonts w:ascii="Cambria Math" w:hAnsi="Cambria Math"/>
                    </w:rPr>
                    <m:t>=(</m:t>
                  </m:r>
                  <m:r>
                    <w:rPr>
                      <w:rFonts w:ascii="Cambria Math" w:hAnsi="Cambria Math"/>
                    </w:rPr>
                    <m:t xml:space="preserve">ωl)/3,m </m:t>
                  </m:r>
                  <m:r>
                    <m:rPr>
                      <m:sty m:val="p"/>
                    </m:rPr>
                    <w:rPr>
                      <w:rFonts w:ascii="Cambria Math" w:hAnsi="Cambria Math"/>
                    </w:rPr>
                    <m:t xml:space="preserve">is the number of edges </m:t>
                  </m:r>
                </m:e>
              </m:eqArr>
            </m:e>
          </m:d>
        </m:oMath>
      </m:oMathPara>
    </w:p>
    <w:p w14:paraId="43FA26C9" w14:textId="5976B81F" w:rsidR="00414499" w:rsidRDefault="00414499" w:rsidP="00414499">
      <w:r w:rsidRPr="006E71DF">
        <w:t>The</w:t>
      </w:r>
      <w:r>
        <w:t xml:space="preserve"> algorithm has </w:t>
      </w:r>
      <w:r w:rsidR="00A866D7">
        <w:t>two phases. In phase one, we find</w:t>
      </w:r>
      <w:r>
        <w:t xml:space="preserve"> the subgraphs induced by the </w:t>
      </w:r>
      <w:r w:rsidR="00650431">
        <w:t>neighbours</w:t>
      </w:r>
      <w:r>
        <w:t xml:space="preserve"> of each low degree vertex, and c</w:t>
      </w:r>
      <w:r w:rsidR="00650431">
        <w:t xml:space="preserve">heck whether each of such neighbourhood subgraphs </w:t>
      </w:r>
      <w:r>
        <w:t xml:space="preserve">contains a complete subgraph of size </w:t>
      </w:r>
      <m:oMath>
        <m:r>
          <w:rPr>
            <w:rFonts w:ascii="Cambria Math" w:hAnsi="Cambria Math"/>
          </w:rPr>
          <m:t>(l-1)</m:t>
        </m:r>
      </m:oMath>
      <w:r>
        <w:t xml:space="preserve"> by using the complete subgraph listing algorithm of </w:t>
      </w:r>
      <w:r w:rsidR="0005087E">
        <w:t>[18</w:t>
      </w:r>
      <w:r w:rsidR="007B685A">
        <w:t>]</w:t>
      </w:r>
      <w:r>
        <w:t xml:space="preserve">. We stop as soon as we find such complete subgraph in any neighbourhood. Then the </w:t>
      </w:r>
      <w:r w:rsidRPr="004E6B22">
        <w:rPr>
          <w:i/>
        </w:rPr>
        <w:t>K</w:t>
      </w:r>
      <w:r w:rsidRPr="004E6B22">
        <w:rPr>
          <w:vertAlign w:val="subscript"/>
        </w:rPr>
        <w:t>l-1</w:t>
      </w:r>
      <w:r>
        <w:rPr>
          <w:vertAlign w:val="subscript"/>
        </w:rPr>
        <w:t xml:space="preserve"> </w:t>
      </w:r>
      <w:r>
        <w:t xml:space="preserve">found together with the low degree vertex in whose neighbourhood the subgraph was found form a complete subgraph of size </w:t>
      </w:r>
      <w:r>
        <w:rPr>
          <w:i/>
        </w:rPr>
        <w:t>l.</w:t>
      </w:r>
      <w:r w:rsidR="009252CA">
        <w:t xml:space="preserve"> </w:t>
      </w:r>
      <w:r>
        <w:t xml:space="preserve">If no </w:t>
      </w:r>
      <w:r w:rsidRPr="004E6B22">
        <w:rPr>
          <w:i/>
        </w:rPr>
        <w:t>K</w:t>
      </w:r>
      <w:r w:rsidRPr="002B71C4">
        <w:rPr>
          <w:i/>
          <w:vertAlign w:val="subscript"/>
        </w:rPr>
        <w:t>l</w:t>
      </w:r>
      <w:r>
        <w:rPr>
          <w:i/>
        </w:rPr>
        <w:t xml:space="preserve"> </w:t>
      </w:r>
      <w:r>
        <w:t>is</w:t>
      </w:r>
      <w:r w:rsidR="00A866D7">
        <w:t xml:space="preserve"> found in phase one, then we find</w:t>
      </w:r>
      <w:r>
        <w:t xml:space="preserve"> the subgraph induced by the </w:t>
      </w:r>
      <w:r w:rsidR="00AA5486">
        <w:t xml:space="preserve">set of all </w:t>
      </w:r>
      <w:r>
        <w:t xml:space="preserve">high degree vertices and check if the subgraph contains a </w:t>
      </w:r>
      <w:r w:rsidRPr="0019260A">
        <w:rPr>
          <w:i/>
        </w:rPr>
        <w:t>K</w:t>
      </w:r>
      <w:r w:rsidRPr="0019260A">
        <w:rPr>
          <w:i/>
          <w:vertAlign w:val="subscript"/>
        </w:rPr>
        <w:t>l</w:t>
      </w:r>
      <w:r>
        <w:rPr>
          <w:vertAlign w:val="subscript"/>
        </w:rPr>
        <w:t xml:space="preserve"> </w:t>
      </w:r>
      <w:r>
        <w:t xml:space="preserve">by applying the complete subgraph listing algorithm of </w:t>
      </w:r>
      <w:r w:rsidR="0005087E">
        <w:t>[18</w:t>
      </w:r>
      <w:r w:rsidR="007B685A">
        <w:t>]</w:t>
      </w:r>
      <w:r>
        <w:t xml:space="preserve">. </w:t>
      </w:r>
    </w:p>
    <w:p w14:paraId="6EAEB6D2" w14:textId="577897B5" w:rsidR="00414499" w:rsidRPr="00F2623D" w:rsidRDefault="00414499" w:rsidP="00414499">
      <w:pPr>
        <w:rPr>
          <w:rFonts w:ascii="Cambria Math" w:hAnsi="Cambria Math" w:cs="Cambria Math" w:hint="eastAsia"/>
          <w:szCs w:val="12"/>
        </w:rPr>
      </w:pPr>
      <w:r>
        <w:t xml:space="preserve">Combining both phases gives a time complexity of </w:t>
      </w:r>
      <w:r>
        <w:rPr>
          <w:i/>
        </w:rPr>
        <w:t>O</w:t>
      </w:r>
      <w:r>
        <w:t>(</w:t>
      </w:r>
      <m:oMath>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β(β-ω+2)</m:t>
                </m:r>
              </m:num>
              <m:den>
                <m:r>
                  <w:rPr>
                    <w:rFonts w:ascii="Cambria Math" w:hAnsi="Cambria Math"/>
                  </w:rPr>
                  <m:t>(2β-ω+1</m:t>
                </m:r>
              </m:den>
            </m:f>
          </m:sup>
        </m:sSup>
      </m:oMath>
      <w:r>
        <w:t xml:space="preserve">), where </w:t>
      </w:r>
      <m:oMath>
        <m:r>
          <w:rPr>
            <w:rFonts w:ascii="Cambria Math" w:hAnsi="Cambria Math"/>
          </w:rPr>
          <m:t>β=(ωl)/3</m:t>
        </m:r>
      </m:oMath>
      <w:r>
        <w:t xml:space="preserve"> if </w:t>
      </w:r>
      <w:r>
        <w:rPr>
          <w:i/>
        </w:rPr>
        <w:t xml:space="preserve">l </w:t>
      </w:r>
      <w:r>
        <w:t xml:space="preserve">is a multiple of 3, and </w:t>
      </w:r>
      <w:r>
        <w:rPr>
          <w:i/>
        </w:rPr>
        <w:t>O</w:t>
      </w:r>
      <w:r>
        <w:t>(</w:t>
      </w:r>
      <m:oMath>
        <m:sSup>
          <m:sSupPr>
            <m:ctrlPr>
              <w:rPr>
                <w:rFonts w:ascii="Cambria Math" w:hAnsi="Cambria Math"/>
                <w:i/>
              </w:rPr>
            </m:ctrlPr>
          </m:sSupPr>
          <m:e>
            <m:r>
              <w:rPr>
                <w:rFonts w:ascii="Cambria Math" w:hAnsi="Cambria Math"/>
              </w:rPr>
              <m:t>m</m:t>
            </m:r>
          </m:e>
          <m:sup>
            <m:r>
              <w:rPr>
                <w:rFonts w:ascii="Cambria Math" w:hAnsi="Cambria Math"/>
              </w:rPr>
              <m:t>(ω</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3</m:t>
                    </m:r>
                  </m:den>
                </m:f>
              </m:e>
            </m:d>
            <m:r>
              <w:rPr>
                <w:rFonts w:ascii="Cambria Math" w:hAnsi="Cambria Math"/>
              </w:rPr>
              <m:t>]+i)/2</m:t>
            </m:r>
          </m:sup>
        </m:sSup>
      </m:oMath>
      <w:r>
        <w:t>) otherwise.</w:t>
      </w:r>
    </w:p>
    <w:p w14:paraId="3FA89345" w14:textId="77777777" w:rsidR="00414499" w:rsidRDefault="00414499" w:rsidP="00414499">
      <w:pPr>
        <w:pStyle w:val="Heading3"/>
      </w:pPr>
      <w:bookmarkStart w:id="49" w:name="_Toc460879584"/>
      <w:r w:rsidRPr="0060007B">
        <w:t>Depth First Search Algorithm</w:t>
      </w:r>
      <w:bookmarkEnd w:id="49"/>
    </w:p>
    <w:p w14:paraId="41269702" w14:textId="1C17CA8A" w:rsidR="00414499" w:rsidRDefault="00414499" w:rsidP="00414499">
      <w:r>
        <w:t xml:space="preserve">Depth first search was used in the diamond detection algorithm to compute the components of a subgraph. The depth first search algorithm traverses one path as far as possible, before other paths are traversed </w:t>
      </w:r>
      <w:r w:rsidR="007B685A">
        <w:t>[16]</w:t>
      </w:r>
      <w:r>
        <w:t>.</w:t>
      </w:r>
      <w:r w:rsidR="00BA38F1">
        <w:t xml:space="preserve"> The Depth First Search algorithm has a time complexity of </w:t>
      </w:r>
      <m:oMath>
        <m:r>
          <w:rPr>
            <w:rFonts w:ascii="Cambria Math" w:hAnsi="Cambria Math"/>
          </w:rPr>
          <m:t>O(m+n)</m:t>
        </m:r>
      </m:oMath>
      <w:r w:rsidR="00BA38F1">
        <w:t xml:space="preserve">, where </w:t>
      </w:r>
      <w:r w:rsidR="00BA38F1">
        <w:rPr>
          <w:i/>
        </w:rPr>
        <w:t xml:space="preserve">m </w:t>
      </w:r>
      <w:r w:rsidR="00BA38F1">
        <w:t xml:space="preserve">is the number of edges and </w:t>
      </w:r>
      <w:r w:rsidR="00BA38F1">
        <w:rPr>
          <w:i/>
        </w:rPr>
        <w:t>n</w:t>
      </w:r>
      <w:r w:rsidR="00BA38F1">
        <w:t xml:space="preserve"> is the number of vertices in the graph</w:t>
      </w:r>
      <w:r w:rsidR="001821F6">
        <w:t xml:space="preserve"> </w:t>
      </w:r>
      <w:r w:rsidR="00A403AA">
        <w:t>[7</w:t>
      </w:r>
      <w:r w:rsidR="007B685A">
        <w:t>]</w:t>
      </w:r>
      <w:r w:rsidR="00BA38F1">
        <w:t>.</w:t>
      </w:r>
      <w:r>
        <w:t xml:space="preserve"> The pseudo-code of the algorithm is given in algorithm 9.</w:t>
      </w:r>
    </w:p>
    <w:p w14:paraId="2F3FB0B3" w14:textId="4242E945" w:rsidR="00414499" w:rsidRPr="00780B0E" w:rsidRDefault="00414499" w:rsidP="00414499">
      <w:pPr>
        <w:pStyle w:val="AlgorithmTitle"/>
        <w:rPr>
          <w:b w:val="0"/>
        </w:rPr>
      </w:pPr>
      <w:r>
        <w:t xml:space="preserve">Algorithm 9: </w:t>
      </w:r>
      <w:r w:rsidRPr="00780B0E">
        <w:rPr>
          <w:b w:val="0"/>
        </w:rPr>
        <w:t>Depth-First Traversal</w:t>
      </w:r>
      <w:r>
        <w:rPr>
          <w:b w:val="0"/>
        </w:rPr>
        <w:t xml:space="preserve"> (from </w:t>
      </w:r>
      <w:r w:rsidR="007B685A">
        <w:rPr>
          <w:b w:val="0"/>
        </w:rPr>
        <w:t>[16]</w:t>
      </w:r>
      <w:r>
        <w:rPr>
          <w:b w:val="0"/>
        </w:rPr>
        <w:t>)</w:t>
      </w:r>
    </w:p>
    <w:p w14:paraId="396A9E2E" w14:textId="77777777" w:rsidR="00414499" w:rsidRPr="004A5EF7" w:rsidRDefault="00414499" w:rsidP="00414499">
      <w:pPr>
        <w:rPr>
          <w:i/>
        </w:rPr>
      </w:pPr>
      <w:r w:rsidRPr="004A5EF7">
        <w:t xml:space="preserve">To traverse a graph </w:t>
      </w:r>
      <w:r w:rsidRPr="004A5EF7">
        <w:rPr>
          <w:i/>
        </w:rPr>
        <w:t>G</w:t>
      </w:r>
      <w:r w:rsidRPr="004A5EF7">
        <w:t xml:space="preserve"> in depth-first order, starting at vertex </w:t>
      </w:r>
      <w:r w:rsidRPr="004A5EF7">
        <w:rPr>
          <w:i/>
        </w:rPr>
        <w:t>start</w:t>
      </w:r>
    </w:p>
    <w:p w14:paraId="4A43100F" w14:textId="77777777" w:rsidR="00414499" w:rsidRDefault="00414499" w:rsidP="00414499">
      <w:pPr>
        <w:pStyle w:val="ListParagraph"/>
        <w:numPr>
          <w:ilvl w:val="0"/>
          <w:numId w:val="19"/>
        </w:numPr>
        <w:ind w:left="360"/>
      </w:pPr>
      <w:r>
        <w:t xml:space="preserve">Make </w:t>
      </w:r>
      <w:r w:rsidRPr="00780B0E">
        <w:rPr>
          <w:i/>
        </w:rPr>
        <w:t>vertex-stack</w:t>
      </w:r>
      <w:r>
        <w:t xml:space="preserve"> contain only vertex </w:t>
      </w:r>
      <w:r w:rsidRPr="00780B0E">
        <w:rPr>
          <w:i/>
        </w:rPr>
        <w:t>start</w:t>
      </w:r>
      <w:r>
        <w:t xml:space="preserve">, and mark </w:t>
      </w:r>
      <w:r w:rsidRPr="00780B0E">
        <w:rPr>
          <w:i/>
        </w:rPr>
        <w:t>start</w:t>
      </w:r>
      <w:r>
        <w:t xml:space="preserve"> as reached</w:t>
      </w:r>
    </w:p>
    <w:p w14:paraId="09CBDA4E" w14:textId="77777777" w:rsidR="00414499" w:rsidRDefault="00414499" w:rsidP="00414499">
      <w:pPr>
        <w:pStyle w:val="ListParagraph"/>
        <w:numPr>
          <w:ilvl w:val="0"/>
          <w:numId w:val="19"/>
        </w:numPr>
        <w:ind w:left="360"/>
      </w:pPr>
      <w:r w:rsidRPr="00F329A8">
        <w:rPr>
          <w:b/>
        </w:rPr>
        <w:t>While</w:t>
      </w:r>
      <w:r>
        <w:t xml:space="preserve"> </w:t>
      </w:r>
      <w:r w:rsidRPr="00780B0E">
        <w:rPr>
          <w:i/>
        </w:rPr>
        <w:t>vertex-stack</w:t>
      </w:r>
      <w:r>
        <w:rPr>
          <w:i/>
        </w:rPr>
        <w:t xml:space="preserve"> </w:t>
      </w:r>
      <w:r>
        <w:t xml:space="preserve">is not empty, </w:t>
      </w:r>
      <w:r w:rsidRPr="00F329A8">
        <w:rPr>
          <w:b/>
        </w:rPr>
        <w:t>repeat</w:t>
      </w:r>
      <w:r>
        <w:t>:</w:t>
      </w:r>
    </w:p>
    <w:p w14:paraId="6C82A76B" w14:textId="77777777" w:rsidR="00414499" w:rsidRPr="00780B0E" w:rsidRDefault="00414499" w:rsidP="00414499">
      <w:pPr>
        <w:pStyle w:val="ListParagraph"/>
        <w:numPr>
          <w:ilvl w:val="0"/>
          <w:numId w:val="19"/>
        </w:numPr>
        <w:ind w:left="360"/>
      </w:pPr>
      <w:r>
        <w:tab/>
        <w:t xml:space="preserve">Remove the top element of </w:t>
      </w:r>
      <w:r>
        <w:rPr>
          <w:i/>
        </w:rPr>
        <w:t>vertex-stack</w:t>
      </w:r>
      <w:r>
        <w:t xml:space="preserve"> into </w:t>
      </w:r>
      <w:r>
        <w:rPr>
          <w:i/>
        </w:rPr>
        <w:t>v</w:t>
      </w:r>
    </w:p>
    <w:p w14:paraId="6B5D9FD7" w14:textId="77777777" w:rsidR="00414499" w:rsidRPr="00581DDB" w:rsidRDefault="00414499" w:rsidP="00414499">
      <w:pPr>
        <w:pStyle w:val="ListParagraph"/>
        <w:numPr>
          <w:ilvl w:val="0"/>
          <w:numId w:val="19"/>
        </w:numPr>
        <w:ind w:left="360"/>
      </w:pPr>
      <w:r>
        <w:rPr>
          <w:i/>
        </w:rPr>
        <w:tab/>
      </w:r>
      <w:r>
        <w:t xml:space="preserve">Visit vertex </w:t>
      </w:r>
      <w:r>
        <w:rPr>
          <w:i/>
        </w:rPr>
        <w:t>v</w:t>
      </w:r>
    </w:p>
    <w:p w14:paraId="01C9F192" w14:textId="77777777" w:rsidR="00414499" w:rsidRDefault="00414499" w:rsidP="00414499">
      <w:pPr>
        <w:pStyle w:val="ListParagraph"/>
        <w:numPr>
          <w:ilvl w:val="0"/>
          <w:numId w:val="19"/>
        </w:numPr>
        <w:ind w:left="360"/>
      </w:pPr>
      <w:r>
        <w:rPr>
          <w:i/>
        </w:rPr>
        <w:tab/>
      </w:r>
      <w:r w:rsidRPr="00F329A8">
        <w:rPr>
          <w:b/>
        </w:rPr>
        <w:t xml:space="preserve">For each </w:t>
      </w:r>
      <w:r>
        <w:t xml:space="preserve">unreached successor </w:t>
      </w:r>
      <w:r>
        <w:rPr>
          <w:i/>
        </w:rPr>
        <w:t>w</w:t>
      </w:r>
      <w:r>
        <w:t xml:space="preserve"> of vertex </w:t>
      </w:r>
      <w:r>
        <w:rPr>
          <w:i/>
        </w:rPr>
        <w:t>v</w:t>
      </w:r>
      <w:r>
        <w:t xml:space="preserve">, </w:t>
      </w:r>
      <w:r w:rsidRPr="00F329A8">
        <w:rPr>
          <w:b/>
        </w:rPr>
        <w:t>repeat</w:t>
      </w:r>
      <w:r>
        <w:t>:</w:t>
      </w:r>
    </w:p>
    <w:p w14:paraId="3B452842" w14:textId="77777777" w:rsidR="00414499" w:rsidRDefault="00414499" w:rsidP="00414499">
      <w:pPr>
        <w:pStyle w:val="ListParagraph"/>
        <w:numPr>
          <w:ilvl w:val="0"/>
          <w:numId w:val="19"/>
        </w:numPr>
        <w:ind w:left="360"/>
      </w:pPr>
      <w:r>
        <w:tab/>
      </w:r>
      <w:r>
        <w:tab/>
        <w:t xml:space="preserve">Add vertex </w:t>
      </w:r>
      <w:r>
        <w:rPr>
          <w:i/>
        </w:rPr>
        <w:t>w</w:t>
      </w:r>
      <w:r>
        <w:t xml:space="preserve"> to </w:t>
      </w:r>
      <w:r>
        <w:rPr>
          <w:i/>
        </w:rPr>
        <w:t>vertex-stack</w:t>
      </w:r>
      <w:r>
        <w:rPr>
          <w:i/>
        </w:rPr>
        <w:softHyphen/>
      </w:r>
      <w:r>
        <w:t xml:space="preserve">, and mark </w:t>
      </w:r>
      <w:r>
        <w:rPr>
          <w:i/>
        </w:rPr>
        <w:t>w</w:t>
      </w:r>
      <w:r>
        <w:t xml:space="preserve"> as reached</w:t>
      </w:r>
    </w:p>
    <w:p w14:paraId="67264AFC" w14:textId="77777777" w:rsidR="00414499" w:rsidRPr="00F329A8" w:rsidRDefault="00414499" w:rsidP="00414499">
      <w:pPr>
        <w:pStyle w:val="ListParagraph"/>
        <w:numPr>
          <w:ilvl w:val="0"/>
          <w:numId w:val="19"/>
        </w:numPr>
        <w:ind w:left="360"/>
        <w:rPr>
          <w:b/>
        </w:rPr>
      </w:pPr>
      <w:r>
        <w:tab/>
      </w:r>
      <w:r w:rsidRPr="00F329A8">
        <w:rPr>
          <w:b/>
        </w:rPr>
        <w:t>end for</w:t>
      </w:r>
    </w:p>
    <w:p w14:paraId="4317A2AD" w14:textId="77777777" w:rsidR="00414499" w:rsidRDefault="00414499" w:rsidP="00414499">
      <w:pPr>
        <w:pStyle w:val="ListParagraph"/>
        <w:numPr>
          <w:ilvl w:val="0"/>
          <w:numId w:val="19"/>
        </w:numPr>
        <w:pBdr>
          <w:bottom w:val="single" w:sz="4" w:space="1" w:color="auto"/>
        </w:pBdr>
        <w:ind w:left="360"/>
        <w:rPr>
          <w:b/>
        </w:rPr>
      </w:pPr>
      <w:r w:rsidRPr="00F329A8">
        <w:rPr>
          <w:b/>
        </w:rPr>
        <w:lastRenderedPageBreak/>
        <w:t>terminate</w:t>
      </w:r>
    </w:p>
    <w:p w14:paraId="7CC8ADB9" w14:textId="77777777" w:rsidR="00414499" w:rsidRDefault="00414499" w:rsidP="00414499">
      <w:pPr>
        <w:pStyle w:val="Heading3"/>
      </w:pPr>
      <w:bookmarkStart w:id="50" w:name="_Toc460879585"/>
      <w:r>
        <w:t>Random Pattern-free Graph Generation Algorithms</w:t>
      </w:r>
      <w:bookmarkEnd w:id="50"/>
    </w:p>
    <w:p w14:paraId="39BD7B1B" w14:textId="11915E73" w:rsidR="00414499" w:rsidRDefault="00414499" w:rsidP="00414499">
      <w:r>
        <w:t xml:space="preserve">The algorithms to detect the presence of the different induced subgraphs earlier described were utilized to develop algorithms which generate random graphs that do not contain </w:t>
      </w:r>
      <w:r w:rsidR="00964AC1">
        <w:t>a selected induced subgraph type</w:t>
      </w:r>
      <w:r>
        <w:t xml:space="preserve">. </w:t>
      </w:r>
    </w:p>
    <w:p w14:paraId="3528A00A" w14:textId="300FF3DB" w:rsidR="00414499" w:rsidRPr="00895AA6" w:rsidRDefault="00414499" w:rsidP="00414499">
      <w:r>
        <w:t>Initially, an algorithm to generate a random graph given a desired graph size and the edge probability (which determines how dense the graph will be) was used to generate multiple graphs which were used to run evaluations on the tool to analyze its performance. This algorithm creates an adjacency matrix to represent the graph with all its values being 0. Then a number between zero and one is randomly “guessed”. If this number is less than the edge probability, then a 1 is added at the appropriate positions of the adjacency matrix to represent an edge between two vertices. This is repeated until all pairs of vertices have been traversed.</w:t>
      </w:r>
      <w:r w:rsidR="00895AA6">
        <w:t xml:space="preserve"> The algorithms have a time complexity of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C)</m:t>
        </m:r>
      </m:oMath>
      <w:r w:rsidR="00895AA6">
        <w:t xml:space="preserve">, where </w:t>
      </w:r>
      <w:r w:rsidR="00895AA6">
        <w:rPr>
          <w:i/>
        </w:rPr>
        <w:t xml:space="preserve">n </w:t>
      </w:r>
      <w:r w:rsidR="00895AA6">
        <w:t xml:space="preserve">is the size of the graph to be generated, and </w:t>
      </w:r>
      <w:r w:rsidR="00895AA6">
        <w:rPr>
          <w:i/>
        </w:rPr>
        <w:t>C</w:t>
      </w:r>
      <w:r w:rsidR="00895AA6">
        <w:t xml:space="preserve"> is the time complexity of the respective detection algorithm.</w:t>
      </w:r>
    </w:p>
    <w:p w14:paraId="72906251" w14:textId="7E7D9495" w:rsidR="00414499" w:rsidRDefault="00414499" w:rsidP="00414499">
      <w:r>
        <w:t xml:space="preserve">Our algorithm to generate a random graph that is free from a particular type of induced subgraph, e.g. a diamond, is </w:t>
      </w:r>
      <w:r w:rsidR="00982163">
        <w:t xml:space="preserve">almost </w:t>
      </w:r>
      <w:r>
        <w:t>similar to the ordinary random graph generation algorithm just described. It however differs in two ways.</w:t>
      </w:r>
    </w:p>
    <w:p w14:paraId="2818B098" w14:textId="77777777" w:rsidR="00414499" w:rsidRDefault="00414499" w:rsidP="00414499">
      <w:pPr>
        <w:pStyle w:val="ListParagraph"/>
        <w:numPr>
          <w:ilvl w:val="0"/>
          <w:numId w:val="20"/>
        </w:numPr>
      </w:pPr>
      <w:r>
        <w:t>Only the desired number of vertices in the graph was provided, the edge probability was not provided.</w:t>
      </w:r>
    </w:p>
    <w:p w14:paraId="563B71BD" w14:textId="77777777" w:rsidR="00414499" w:rsidRDefault="00414499" w:rsidP="00414499">
      <w:pPr>
        <w:pStyle w:val="ListParagraph"/>
        <w:numPr>
          <w:ilvl w:val="0"/>
          <w:numId w:val="20"/>
        </w:numPr>
      </w:pPr>
      <w:r>
        <w:t>After the addition of an edge, the resulting graph is then checked for the presence of a diamond. If a diamond is found, then that edge is removed. The process is repeated until all pairs of vertices have been traversed.</w:t>
      </w:r>
    </w:p>
    <w:p w14:paraId="1D308107" w14:textId="59D90A73" w:rsidR="00140503" w:rsidRDefault="006816E9" w:rsidP="006816E9">
      <w:pPr>
        <w:pStyle w:val="Heading3"/>
      </w:pPr>
      <w:bookmarkStart w:id="51" w:name="_Toc460879586"/>
      <w:r>
        <w:t>Brute force Detection</w:t>
      </w:r>
      <w:r w:rsidR="002C6741">
        <w:t xml:space="preserve"> and Listing</w:t>
      </w:r>
      <w:r>
        <w:t xml:space="preserve"> Algorithms</w:t>
      </w:r>
      <w:bookmarkEnd w:id="51"/>
    </w:p>
    <w:p w14:paraId="35CF275A" w14:textId="1A7D6D3A" w:rsidR="00E00AE7" w:rsidRPr="00E00AE7" w:rsidRDefault="006816E9" w:rsidP="006816E9">
      <w:r>
        <w:t xml:space="preserve">In order to </w:t>
      </w:r>
      <w:r w:rsidR="00E00AE7">
        <w:t>perform evaluations on how</w:t>
      </w:r>
      <w:r>
        <w:t xml:space="preserve"> the algor</w:t>
      </w:r>
      <w:r w:rsidR="00E00AE7">
        <w:t xml:space="preserve">ithms described in </w:t>
      </w:r>
      <w:r w:rsidR="0005087E">
        <w:t>[11</w:t>
      </w:r>
      <w:r w:rsidR="007B685A">
        <w:t>]</w:t>
      </w:r>
      <w:r w:rsidR="00E00AE7">
        <w:t xml:space="preserve"> perform</w:t>
      </w:r>
      <w:r>
        <w:t xml:space="preserve"> in practice, brute force algorithms to detect </w:t>
      </w:r>
      <w:r w:rsidR="002C6741">
        <w:t xml:space="preserve">and list </w:t>
      </w:r>
      <w:r>
        <w:t>simplicial vertices as well as the other types of induced subgraphs were designed.</w:t>
      </w:r>
      <w:r w:rsidR="00E00AE7">
        <w:t xml:space="preserve"> The performance</w:t>
      </w:r>
      <w:r w:rsidR="00E220ED">
        <w:t>s</w:t>
      </w:r>
      <w:r w:rsidR="00E00AE7">
        <w:t xml:space="preserve"> of t</w:t>
      </w:r>
      <w:r w:rsidR="00064CA0">
        <w:t xml:space="preserve">he algorithms of </w:t>
      </w:r>
      <w:r w:rsidR="0005087E">
        <w:t>[11</w:t>
      </w:r>
      <w:r w:rsidR="007B685A">
        <w:t>]</w:t>
      </w:r>
      <w:r w:rsidR="00064CA0">
        <w:t xml:space="preserve"> </w:t>
      </w:r>
      <w:r w:rsidR="00E220ED">
        <w:t>are</w:t>
      </w:r>
      <w:r w:rsidR="00E00AE7">
        <w:t xml:space="preserve"> then compared with </w:t>
      </w:r>
      <w:r w:rsidR="007D0CCE">
        <w:t>th</w:t>
      </w:r>
      <w:r w:rsidR="00E220ED">
        <w:t>ose</w:t>
      </w:r>
      <w:r w:rsidR="007D0CCE">
        <w:t xml:space="preserve"> of </w:t>
      </w:r>
      <w:r w:rsidR="00E00AE7">
        <w:t>the brute force algorithms.</w:t>
      </w:r>
    </w:p>
    <w:p w14:paraId="327CEEDC" w14:textId="7F32010E" w:rsidR="00E00AE7" w:rsidRDefault="00E00AE7" w:rsidP="006816E9">
      <w:pPr>
        <w:rPr>
          <w:b/>
        </w:rPr>
      </w:pPr>
      <w:r w:rsidRPr="00E00AE7">
        <w:rPr>
          <w:b/>
        </w:rPr>
        <w:t xml:space="preserve">Brute </w:t>
      </w:r>
      <w:r w:rsidR="00705C3D" w:rsidRPr="00E00AE7">
        <w:rPr>
          <w:b/>
        </w:rPr>
        <w:t>Force Triangle Detection</w:t>
      </w:r>
      <w:r w:rsidR="00705C3D">
        <w:rPr>
          <w:b/>
        </w:rPr>
        <w:t xml:space="preserve"> and Listing Algorithm</w:t>
      </w:r>
    </w:p>
    <w:p w14:paraId="169D90F8" w14:textId="5961E222" w:rsidR="00E00AE7" w:rsidRPr="00707BA1" w:rsidRDefault="00E00AE7" w:rsidP="006816E9">
      <w:r>
        <w:t xml:space="preserve">For each edge, </w:t>
      </w:r>
      <w:r>
        <w:rPr>
          <w:i/>
        </w:rPr>
        <w:t>e</w:t>
      </w:r>
      <w:r>
        <w:t xml:space="preserve">, in the graph, we check each vertex, </w:t>
      </w:r>
      <w:r>
        <w:rPr>
          <w:i/>
        </w:rPr>
        <w:t xml:space="preserve">v, </w:t>
      </w:r>
      <w:r>
        <w:t>in the graph to determine if both</w:t>
      </w:r>
      <w:r w:rsidR="003F3DF9">
        <w:t xml:space="preserve"> vertices at the</w:t>
      </w:r>
      <w:r>
        <w:t xml:space="preserve"> ends of </w:t>
      </w:r>
      <w:r>
        <w:rPr>
          <w:i/>
        </w:rPr>
        <w:t>e</w:t>
      </w:r>
      <w:r>
        <w:t xml:space="preserve"> are adjacent </w:t>
      </w:r>
      <w:r w:rsidR="003F3DF9">
        <w:t>to</w:t>
      </w:r>
      <w:r>
        <w:t xml:space="preserve"> </w:t>
      </w:r>
      <w:r>
        <w:rPr>
          <w:i/>
        </w:rPr>
        <w:t>v</w:t>
      </w:r>
      <w:r>
        <w:t>. If they are, then a triangle is found. To list all triangles, we repeat the check for all edges in the graph. Each triangle will be found thr</w:t>
      </w:r>
      <w:r w:rsidR="00064CA0">
        <w:t xml:space="preserve">ee times, so we use a set to keep track of already found triangle vertices to prevent </w:t>
      </w:r>
      <w:r w:rsidR="00F52EBE">
        <w:t>a triangle from being added to the list of found triangles more than once.</w:t>
      </w:r>
      <w:r w:rsidR="00643A86">
        <w:t xml:space="preserve"> The</w:t>
      </w:r>
      <w:r w:rsidR="00707BA1">
        <w:t xml:space="preserve"> algorithm has a time complexity of </w:t>
      </w:r>
      <m:oMath>
        <m:r>
          <w:rPr>
            <w:rFonts w:ascii="Cambria Math" w:hAnsi="Cambria Math"/>
          </w:rPr>
          <m:t>O</m:t>
        </m:r>
        <m:d>
          <m:dPr>
            <m:ctrlPr>
              <w:rPr>
                <w:rFonts w:ascii="Cambria Math" w:hAnsi="Cambria Math"/>
                <w:i/>
              </w:rPr>
            </m:ctrlPr>
          </m:dPr>
          <m:e>
            <m:r>
              <w:rPr>
                <w:rFonts w:ascii="Cambria Math" w:hAnsi="Cambria Math"/>
              </w:rPr>
              <m:t>mn</m:t>
            </m:r>
          </m:e>
        </m:d>
      </m:oMath>
      <w:r w:rsidR="00707BA1">
        <w:t xml:space="preserve"> where </w:t>
      </w:r>
      <w:r w:rsidR="00707BA1">
        <w:rPr>
          <w:i/>
        </w:rPr>
        <w:t xml:space="preserve">m </w:t>
      </w:r>
      <w:r w:rsidR="00707BA1">
        <w:t xml:space="preserve">is the number of edges and </w:t>
      </w:r>
      <w:r w:rsidR="00707BA1">
        <w:rPr>
          <w:i/>
        </w:rPr>
        <w:t xml:space="preserve">n </w:t>
      </w:r>
      <w:r w:rsidR="00707BA1">
        <w:t>is the number of vertices in the graph</w:t>
      </w:r>
      <w:r w:rsidR="00774A10">
        <w:t xml:space="preserve"> </w:t>
      </w:r>
      <w:r w:rsidR="0005087E">
        <w:t>[10</w:t>
      </w:r>
      <w:r w:rsidR="007B685A">
        <w:t>]</w:t>
      </w:r>
      <w:r w:rsidR="00707BA1">
        <w:t>.</w:t>
      </w:r>
    </w:p>
    <w:p w14:paraId="6A248C6C" w14:textId="3AB1C605" w:rsidR="00705C3D" w:rsidRDefault="00705C3D" w:rsidP="006816E9">
      <w:pPr>
        <w:rPr>
          <w:b/>
        </w:rPr>
      </w:pPr>
      <w:r w:rsidRPr="00705C3D">
        <w:rPr>
          <w:b/>
        </w:rPr>
        <w:t>Brute Force Diamond Detection and Listing Algorithm</w:t>
      </w:r>
    </w:p>
    <w:p w14:paraId="1C3F3D57" w14:textId="1D09D95C" w:rsidR="00236EC4" w:rsidRDefault="00705C3D" w:rsidP="006816E9">
      <w:r>
        <w:t xml:space="preserve">For each vertex, </w:t>
      </w:r>
      <w:r w:rsidRPr="00705C3D">
        <w:rPr>
          <w:i/>
        </w:rPr>
        <w:t>v</w:t>
      </w:r>
      <w:r>
        <w:t xml:space="preserve">, in the graph, we check its neighbourhood graph for the presence of a </w:t>
      </w:r>
      <w:r w:rsidRPr="00705C3D">
        <w:rPr>
          <w:i/>
        </w:rPr>
        <w:t>P</w:t>
      </w:r>
      <w:r w:rsidRPr="00705C3D">
        <w:rPr>
          <w:vertAlign w:val="subscript"/>
        </w:rPr>
        <w:t>3</w:t>
      </w:r>
      <w:r w:rsidR="00F52EBE">
        <w:rPr>
          <w:vertAlign w:val="subscript"/>
        </w:rPr>
        <w:t xml:space="preserve"> </w:t>
      </w:r>
      <w:r w:rsidR="00F52EBE">
        <w:t>by applying Algorithm 3</w:t>
      </w:r>
      <w:r w:rsidR="00F52EBE">
        <w:rPr>
          <w:vertAlign w:val="subscript"/>
        </w:rPr>
        <w:t xml:space="preserve">. </w:t>
      </w:r>
      <w:r w:rsidR="00F52EBE">
        <w:t xml:space="preserve">If a </w:t>
      </w:r>
      <w:r w:rsidR="00F52EBE" w:rsidRPr="00705C3D">
        <w:rPr>
          <w:i/>
        </w:rPr>
        <w:t>P</w:t>
      </w:r>
      <w:r w:rsidR="00F52EBE" w:rsidRPr="00705C3D">
        <w:rPr>
          <w:vertAlign w:val="subscript"/>
        </w:rPr>
        <w:t>3</w:t>
      </w:r>
      <w:r w:rsidR="00F52EBE">
        <w:t xml:space="preserve"> is found, then the graph contains a diamond. </w:t>
      </w:r>
      <w:r w:rsidR="00DC1991">
        <w:t xml:space="preserve">The neighbourhood graph may have multiple </w:t>
      </w:r>
      <w:r w:rsidR="00DC1991">
        <w:rPr>
          <w:i/>
        </w:rPr>
        <w:t>P</w:t>
      </w:r>
      <w:r w:rsidR="00DC1991">
        <w:rPr>
          <w:vertAlign w:val="subscript"/>
        </w:rPr>
        <w:t>3</w:t>
      </w:r>
      <w:r w:rsidR="00DC1991">
        <w:t xml:space="preserve">s and each of these </w:t>
      </w:r>
      <w:r w:rsidR="00DC1991" w:rsidRPr="00DC1991">
        <w:rPr>
          <w:i/>
        </w:rPr>
        <w:t>P</w:t>
      </w:r>
      <w:r w:rsidR="00DC1991" w:rsidRPr="00DC1991">
        <w:rPr>
          <w:vertAlign w:val="subscript"/>
        </w:rPr>
        <w:t>3</w:t>
      </w:r>
      <w:r w:rsidR="00DC1991">
        <w:t xml:space="preserve">s together with </w:t>
      </w:r>
      <w:r w:rsidR="00DC1991" w:rsidRPr="00DC1991">
        <w:rPr>
          <w:i/>
        </w:rPr>
        <w:t>v</w:t>
      </w:r>
      <w:r w:rsidR="00DC1991">
        <w:t xml:space="preserve"> form a diamond.</w:t>
      </w:r>
      <w:r w:rsidR="00DC1991">
        <w:rPr>
          <w:vertAlign w:val="subscript"/>
        </w:rPr>
        <w:t xml:space="preserve"> </w:t>
      </w:r>
      <w:r w:rsidR="00F52EBE">
        <w:t>The process is repeated for all t</w:t>
      </w:r>
      <w:r w:rsidR="003F3DF9">
        <w:t xml:space="preserve">he vertices in </w:t>
      </w:r>
      <w:r w:rsidR="003F3DF9">
        <w:lastRenderedPageBreak/>
        <w:t>the graph</w:t>
      </w:r>
      <w:r w:rsidR="00F52EBE">
        <w:t xml:space="preserve"> to find all diamonds. </w:t>
      </w:r>
      <w:r w:rsidR="009B576E">
        <w:t>. A set is used to store already found diamonds to prevent the addition of the same diamond to the final list of found diamonds more than once.</w:t>
      </w:r>
    </w:p>
    <w:p w14:paraId="688AB06D" w14:textId="729D90EC" w:rsidR="00F52EBE" w:rsidRPr="003F3DF9" w:rsidRDefault="00F52EBE" w:rsidP="006816E9">
      <w:pPr>
        <w:rPr>
          <w:b/>
        </w:rPr>
      </w:pPr>
      <w:r w:rsidRPr="003F3DF9">
        <w:rPr>
          <w:b/>
        </w:rPr>
        <w:t>Brute Force Simplicial Vertices Detection and Listing Algorithm</w:t>
      </w:r>
    </w:p>
    <w:p w14:paraId="616982B9" w14:textId="40D8A8CF" w:rsidR="00F52EBE" w:rsidRDefault="00F52EBE" w:rsidP="00F52EBE">
      <w:r>
        <w:t xml:space="preserve">For each vertex, </w:t>
      </w:r>
      <w:r w:rsidRPr="00705C3D">
        <w:rPr>
          <w:i/>
        </w:rPr>
        <w:t>v</w:t>
      </w:r>
      <w:r>
        <w:t xml:space="preserve">, in the graph, we check if its neighbourhood graph is a clique. If it is, then </w:t>
      </w:r>
      <w:r>
        <w:rPr>
          <w:i/>
        </w:rPr>
        <w:t>v</w:t>
      </w:r>
      <w:r>
        <w:t xml:space="preserve"> is simplicial. </w:t>
      </w:r>
      <w:r w:rsidR="003F3DF9">
        <w:t>By repeating the process for all vertices in the graph, all the simplicial vertices can be found.</w:t>
      </w:r>
    </w:p>
    <w:p w14:paraId="5CC9B2AE" w14:textId="24BA865A" w:rsidR="003F3DF9" w:rsidRDefault="003F3DF9" w:rsidP="00F52EBE">
      <w:pPr>
        <w:rPr>
          <w:b/>
        </w:rPr>
      </w:pPr>
      <w:r w:rsidRPr="003F3DF9">
        <w:rPr>
          <w:b/>
          <w:i/>
        </w:rPr>
        <w:t>K</w:t>
      </w:r>
      <w:r w:rsidRPr="003F3DF9">
        <w:rPr>
          <w:b/>
          <w:vertAlign w:val="subscript"/>
        </w:rPr>
        <w:t xml:space="preserve">4 </w:t>
      </w:r>
      <w:r w:rsidRPr="003F3DF9">
        <w:rPr>
          <w:b/>
        </w:rPr>
        <w:t>Detection and Listing Algorithm</w:t>
      </w:r>
    </w:p>
    <w:p w14:paraId="1152DBEB" w14:textId="3FC0ABE1" w:rsidR="003F3DF9" w:rsidRDefault="003F3DF9" w:rsidP="003F3DF9">
      <w:r>
        <w:t xml:space="preserve">For each vertex, </w:t>
      </w:r>
      <w:r>
        <w:rPr>
          <w:i/>
        </w:rPr>
        <w:t>v</w:t>
      </w:r>
      <w:r>
        <w:t xml:space="preserve">, in the graph, we check if its neighbourhood graph contains a triangle. If it does, then </w:t>
      </w:r>
      <w:r>
        <w:rPr>
          <w:i/>
        </w:rPr>
        <w:t>v</w:t>
      </w:r>
      <w:r>
        <w:t xml:space="preserve">, together with the vertices of the triangle found, form a </w:t>
      </w:r>
      <w:r w:rsidRPr="003F3DF9">
        <w:rPr>
          <w:i/>
        </w:rPr>
        <w:t>K</w:t>
      </w:r>
      <w:r w:rsidRPr="003F3DF9">
        <w:rPr>
          <w:vertAlign w:val="subscript"/>
        </w:rPr>
        <w:t>4</w:t>
      </w:r>
      <w:r>
        <w:rPr>
          <w:vertAlign w:val="subscript"/>
        </w:rPr>
        <w:t xml:space="preserve">. </w:t>
      </w:r>
      <w:r w:rsidR="00DC1991">
        <w:t xml:space="preserve">The neighbourhood graph may have multiple triangles and each of these triangles together with </w:t>
      </w:r>
      <w:r w:rsidR="00DC1991" w:rsidRPr="00DC1991">
        <w:rPr>
          <w:i/>
        </w:rPr>
        <w:t>v</w:t>
      </w:r>
      <w:r w:rsidR="00DC1991">
        <w:t xml:space="preserve"> form a </w:t>
      </w:r>
      <w:r w:rsidR="00DC1991" w:rsidRPr="00DC1991">
        <w:rPr>
          <w:i/>
        </w:rPr>
        <w:t>K</w:t>
      </w:r>
      <w:r w:rsidR="00DC1991" w:rsidRPr="00DC1991">
        <w:rPr>
          <w:vertAlign w:val="subscript"/>
        </w:rPr>
        <w:t>4</w:t>
      </w:r>
      <w:r w:rsidR="00DC1991">
        <w:t xml:space="preserve">. </w:t>
      </w:r>
      <w:r>
        <w:t xml:space="preserve">The process is repeated for all the vertices in the graph to find all </w:t>
      </w:r>
      <w:r w:rsidRPr="003F3DF9">
        <w:rPr>
          <w:i/>
        </w:rPr>
        <w:t>K</w:t>
      </w:r>
      <w:r w:rsidRPr="003F3DF9">
        <w:rPr>
          <w:i/>
          <w:vertAlign w:val="subscript"/>
        </w:rPr>
        <w:t>4</w:t>
      </w:r>
      <w:r>
        <w:t xml:space="preserve">s. </w:t>
      </w:r>
      <w:r w:rsidR="00CA3A10">
        <w:t>The replication prevention approach</w:t>
      </w:r>
      <w:r w:rsidR="00643A86">
        <w:t xml:space="preserve"> </w:t>
      </w:r>
      <w:r w:rsidR="00CA3A10">
        <w:t>described in</w:t>
      </w:r>
      <w:r w:rsidR="009B576E">
        <w:t xml:space="preserve"> the brute</w:t>
      </w:r>
      <w:r w:rsidR="002C7CCB">
        <w:t xml:space="preserve"> </w:t>
      </w:r>
      <w:r w:rsidR="009B576E">
        <w:t xml:space="preserve">force diamond listing </w:t>
      </w:r>
      <w:r w:rsidR="00CA3A10">
        <w:t>was also applied here.</w:t>
      </w:r>
    </w:p>
    <w:p w14:paraId="6C85F36A" w14:textId="69D810FB" w:rsidR="00C17CAE" w:rsidRDefault="00C17CAE" w:rsidP="003F3DF9">
      <w:pPr>
        <w:rPr>
          <w:b/>
        </w:rPr>
      </w:pPr>
      <w:r w:rsidRPr="00C17CAE">
        <w:rPr>
          <w:b/>
        </w:rPr>
        <w:t>Claw Detection and Listing Algorithm</w:t>
      </w:r>
    </w:p>
    <w:p w14:paraId="57C16819" w14:textId="4B0A596F" w:rsidR="00DC1991" w:rsidRDefault="00DC1991" w:rsidP="003F3DF9">
      <w:r>
        <w:t xml:space="preserve">For each vertex, </w:t>
      </w:r>
      <w:r w:rsidRPr="00A27C5A">
        <w:rPr>
          <w:i/>
        </w:rPr>
        <w:t>v</w:t>
      </w:r>
      <w:r>
        <w:t xml:space="preserve">, in the graph, </w:t>
      </w:r>
      <w:r w:rsidR="00A866D7">
        <w:t>we find</w:t>
      </w:r>
      <w:r>
        <w:t xml:space="preserve"> the complement of its neighbourhood graph.</w:t>
      </w:r>
      <w:r w:rsidR="00A27C5A">
        <w:t xml:space="preserve"> We then check this complement for the presence of triangles. Each triangle found together with </w:t>
      </w:r>
      <w:r w:rsidR="00A27C5A" w:rsidRPr="00A27C5A">
        <w:rPr>
          <w:i/>
        </w:rPr>
        <w:t>v</w:t>
      </w:r>
      <w:r w:rsidR="00A27C5A">
        <w:t xml:space="preserve"> form a claw. By repeating the process for all vertices in the graph, all the claws present in the graph are found.</w:t>
      </w:r>
    </w:p>
    <w:p w14:paraId="464E65F9" w14:textId="5EE41EA2" w:rsidR="00446F33" w:rsidRDefault="00446F33" w:rsidP="003F3DF9">
      <w:pPr>
        <w:rPr>
          <w:b/>
        </w:rPr>
      </w:pPr>
      <w:r w:rsidRPr="00446F33">
        <w:rPr>
          <w:b/>
        </w:rPr>
        <w:t xml:space="preserve">Complete Subgraph </w:t>
      </w:r>
      <w:r>
        <w:rPr>
          <w:b/>
        </w:rPr>
        <w:t xml:space="preserve">Detection and </w:t>
      </w:r>
      <w:r w:rsidRPr="00446F33">
        <w:rPr>
          <w:b/>
        </w:rPr>
        <w:t>Listing Algorithm</w:t>
      </w:r>
    </w:p>
    <w:p w14:paraId="67F41514" w14:textId="0D803240" w:rsidR="00FF42BD" w:rsidRDefault="00446F33" w:rsidP="003F3DF9">
      <w:r>
        <w:t xml:space="preserve">To detect complete subgraphs of size </w:t>
      </w:r>
      <w:r w:rsidRPr="00446F33">
        <w:rPr>
          <w:i/>
        </w:rPr>
        <w:t>l</w:t>
      </w:r>
      <w:r>
        <w:t xml:space="preserve"> in a graph, we get the neighbourhood graph of each vertex </w:t>
      </w:r>
      <w:r>
        <w:rPr>
          <w:i/>
        </w:rPr>
        <w:t>v</w:t>
      </w:r>
      <w:r>
        <w:t xml:space="preserve"> of the graph and recursively check if the neighbourhood graph contains a complete subgraph of size </w:t>
      </w:r>
      <m:oMath>
        <m:r>
          <w:rPr>
            <w:rFonts w:ascii="Cambria Math" w:hAnsi="Cambria Math"/>
          </w:rPr>
          <m:t>(l-1)</m:t>
        </m:r>
      </m:oMath>
      <w:r>
        <w:t>. The base</w:t>
      </w:r>
      <w:r w:rsidR="002920B3">
        <w:t xml:space="preserve"> condition of the recursion</w:t>
      </w:r>
      <w:r>
        <w:t xml:space="preserve"> is </w:t>
      </w:r>
      <w:r w:rsidR="002920B3">
        <w:t xml:space="preserve">reached </w:t>
      </w:r>
      <w:r>
        <w:t xml:space="preserve">when </w:t>
      </w:r>
      <w:r>
        <w:rPr>
          <w:i/>
        </w:rPr>
        <w:t>l</w:t>
      </w:r>
      <w:r w:rsidR="00E80BFE">
        <w:t xml:space="preserve"> = 1, at which point any vertex found in the subgraph</w:t>
      </w:r>
      <w:r w:rsidR="00FF42BD">
        <w:t xml:space="preserve"> at that recursion depth</w:t>
      </w:r>
      <w:r w:rsidR="00E80BFE">
        <w:t xml:space="preserve"> is returned.</w:t>
      </w:r>
      <w:r w:rsidR="00FF42BD">
        <w:t xml:space="preserve"> </w:t>
      </w:r>
    </w:p>
    <w:p w14:paraId="70781945" w14:textId="6AEF4111" w:rsidR="00446F33" w:rsidRPr="00FF42BD" w:rsidRDefault="002920B3" w:rsidP="003F3DF9">
      <w:r>
        <w:t>To</w:t>
      </w:r>
      <w:r w:rsidR="00FF42BD">
        <w:t xml:space="preserve"> list all the complete subgraphs of size </w:t>
      </w:r>
      <w:r w:rsidR="00FF42BD">
        <w:rPr>
          <w:i/>
        </w:rPr>
        <w:t>l</w:t>
      </w:r>
      <w:r w:rsidR="00FF42BD">
        <w:t xml:space="preserve">, we change the base condition to return all the vertices found in the subgraph that is passed at that depth of the recursion tree. </w:t>
      </w:r>
      <w:r w:rsidR="00BE6A8E">
        <w:t>At the other depths of the recursion tree, the algorithm checks the subgraph that is passed</w:t>
      </w:r>
      <w:r>
        <w:t xml:space="preserve"> to it for complete subgraphs of </w:t>
      </w:r>
      <w:r w:rsidR="00BE6A8E">
        <w:t>size passed at that depth and returns them. For example to list all complete subgraphs of size 10 in a graph, at the first depth of the recursion tree, the algorithm returns all subgraphs of size 9. At the second depth, the algorithm returns all subgraphs of size 8. This process continues until it gets to the base condition.</w:t>
      </w:r>
    </w:p>
    <w:p w14:paraId="65BE71B2" w14:textId="07199CFC" w:rsidR="003F3DF9" w:rsidRDefault="00335372" w:rsidP="00335372">
      <w:pPr>
        <w:pStyle w:val="Heading2"/>
      </w:pPr>
      <w:bookmarkStart w:id="52" w:name="_Toc460879587"/>
      <w:r>
        <w:t>Conclusion</w:t>
      </w:r>
      <w:bookmarkEnd w:id="52"/>
    </w:p>
    <w:p w14:paraId="12A2B580" w14:textId="7CA82CD6" w:rsidR="00335372" w:rsidRPr="003F3DF9" w:rsidRDefault="00335372" w:rsidP="00F52EBE">
      <w:r>
        <w:t>In this chapter, the major algorithms which were used in the tool were discussed. The next chapter will include discussion on how the implementation of the tool was carried out.</w:t>
      </w:r>
    </w:p>
    <w:p w14:paraId="1828DC71" w14:textId="77777777" w:rsidR="00F52EBE" w:rsidRPr="00F52EBE" w:rsidRDefault="00F52EBE" w:rsidP="006816E9"/>
    <w:p w14:paraId="29857546" w14:textId="242DB7C6" w:rsidR="00E21E6E" w:rsidRDefault="00E21E6E">
      <w:r>
        <w:br w:type="page"/>
      </w:r>
    </w:p>
    <w:p w14:paraId="566C8204" w14:textId="5FE484F4" w:rsidR="00414499" w:rsidRDefault="00414499" w:rsidP="00414499">
      <w:pPr>
        <w:pStyle w:val="Heading1"/>
      </w:pPr>
      <w:bookmarkStart w:id="53" w:name="_Toc460879588"/>
      <w:r>
        <w:lastRenderedPageBreak/>
        <w:t>Implementation</w:t>
      </w:r>
      <w:bookmarkEnd w:id="53"/>
    </w:p>
    <w:p w14:paraId="0ADD1652" w14:textId="73ADC6F5" w:rsidR="00BB508D" w:rsidRPr="00BB508D" w:rsidRDefault="00BB508D" w:rsidP="00BB508D">
      <w:r>
        <w:t xml:space="preserve">In this chapter, we </w:t>
      </w:r>
      <w:r w:rsidR="0035652C">
        <w:t xml:space="preserve">will </w:t>
      </w:r>
      <w:r>
        <w:t>discuss how the tool was implemented, the programming language that was used, and the challenges that were encountered during the implementation.</w:t>
      </w:r>
    </w:p>
    <w:p w14:paraId="1BC4C4AC" w14:textId="77777777" w:rsidR="00414499" w:rsidRPr="00477C83" w:rsidRDefault="00414499" w:rsidP="00414499">
      <w:pPr>
        <w:pStyle w:val="Heading2"/>
      </w:pPr>
      <w:bookmarkStart w:id="54" w:name="_Toc460879589"/>
      <w:r>
        <w:t>Development Methodology</w:t>
      </w:r>
      <w:bookmarkEnd w:id="54"/>
    </w:p>
    <w:p w14:paraId="66B9BF91" w14:textId="7D9073B9" w:rsidR="00414499" w:rsidRDefault="00414499" w:rsidP="00414499">
      <w:r>
        <w:t xml:space="preserve">The development was divided into three parts; the first part involved the detection of induced subgraphs, the second part involved the design of algorithms to list all the induced subgraphs of a type found in a graph, while the third part involved the generation of random graphs that were free from induced subgraphs of </w:t>
      </w:r>
      <w:r w:rsidR="0030415F">
        <w:t>a desired pattern</w:t>
      </w:r>
      <w:r>
        <w:t xml:space="preserve">. The detection part was implemented first, as it included the requirements with “must have” priority. The listing part was done next, while the generation part was developed after, in line with it having requirements with lower priorities. </w:t>
      </w:r>
    </w:p>
    <w:p w14:paraId="7EF709A5" w14:textId="77777777" w:rsidR="00414499" w:rsidRDefault="00414499" w:rsidP="00414499">
      <w:r>
        <w:t xml:space="preserve">Version control was used throughout the development process, as the code is kept updated on a Github repository, allowing changes to be easily tracked. In addition, it provided a form of security and backup, ensuring that progress made in the coding does not get lost in the case of any accidents or damages. </w:t>
      </w:r>
    </w:p>
    <w:p w14:paraId="6639F553" w14:textId="77777777" w:rsidR="00414499" w:rsidRDefault="00414499" w:rsidP="00414499">
      <w:pPr>
        <w:pStyle w:val="Heading2"/>
      </w:pPr>
      <w:bookmarkStart w:id="55" w:name="_Toc460879590"/>
      <w:r>
        <w:t>Language of Implementation</w:t>
      </w:r>
      <w:bookmarkEnd w:id="55"/>
    </w:p>
    <w:p w14:paraId="5885710E" w14:textId="7E345737" w:rsidR="00414499" w:rsidRDefault="00414499" w:rsidP="00414499">
      <w:r>
        <w:t xml:space="preserve">The tool was developed using </w:t>
      </w:r>
      <w:r w:rsidR="00A866D7">
        <w:t xml:space="preserve">the </w:t>
      </w:r>
      <w:r>
        <w:t xml:space="preserve">Java programming language. Java has a huge advantage due to its platform independence, enabling the tool to be used on </w:t>
      </w:r>
      <w:r w:rsidR="001338F6">
        <w:t xml:space="preserve">most </w:t>
      </w:r>
      <w:r>
        <w:t>popular operating systems.</w:t>
      </w:r>
    </w:p>
    <w:p w14:paraId="124F0240" w14:textId="77777777" w:rsidR="00414499" w:rsidRDefault="00414499" w:rsidP="00414499">
      <w:pPr>
        <w:pStyle w:val="Heading2"/>
      </w:pPr>
      <w:bookmarkStart w:id="56" w:name="_Toc460879591"/>
      <w:r>
        <w:t>Graph Abstract Data Type (ADT) Implementation</w:t>
      </w:r>
      <w:bookmarkEnd w:id="56"/>
    </w:p>
    <w:p w14:paraId="1DA2F6BE" w14:textId="63FEA8AD" w:rsidR="00985B8E" w:rsidRDefault="00414499" w:rsidP="00414499">
      <w:r>
        <w:t xml:space="preserve">The outcome of the </w:t>
      </w:r>
      <w:r w:rsidR="00253759">
        <w:t>background study</w:t>
      </w:r>
      <w:r>
        <w:t xml:space="preserve"> on the different graph rep</w:t>
      </w:r>
      <w:r w:rsidR="006F4A0B">
        <w:t>resentations done in section 2.3</w:t>
      </w:r>
      <w:r>
        <w:t xml:space="preserve"> was taken into consideration in the implementation of the graph ADT class. </w:t>
      </w:r>
      <w:r w:rsidR="00804183">
        <w:t>It is important to point out that the tool is meant to work with undirected graphs</w:t>
      </w:r>
      <w:r w:rsidR="00A316B0">
        <w:t xml:space="preserve"> only</w:t>
      </w:r>
      <w:r w:rsidR="006A1BF5">
        <w:t>.</w:t>
      </w:r>
      <w:r w:rsidR="00804183">
        <w:t xml:space="preserve"> </w:t>
      </w:r>
    </w:p>
    <w:p w14:paraId="7C1614C2" w14:textId="0FE0906C" w:rsidR="00414499" w:rsidRDefault="00414499" w:rsidP="00414499">
      <w:r>
        <w:t xml:space="preserve">Initial implementation included the use of doubly linked lists to represent the vertex and edge sets. The contract of the ADT was specified in </w:t>
      </w:r>
      <w:r w:rsidR="000944A4">
        <w:t xml:space="preserve">the </w:t>
      </w:r>
      <w:r w:rsidR="000944A4" w:rsidRPr="000944A4">
        <w:rPr>
          <w:rFonts w:ascii="Courier New" w:hAnsi="Courier New" w:cs="Courier New"/>
        </w:rPr>
        <w:t>Graph</w:t>
      </w:r>
      <w:r w:rsidR="000944A4">
        <w:t xml:space="preserve"> </w:t>
      </w:r>
      <w:r>
        <w:t>interface, which contained inner interfaces for the vertex and edge contracts.</w:t>
      </w:r>
    </w:p>
    <w:p w14:paraId="76274990" w14:textId="2BA91B32" w:rsidR="00414499" w:rsidRDefault="000944A4" w:rsidP="00414499">
      <w:r>
        <w:t xml:space="preserve">The </w:t>
      </w:r>
      <w:r w:rsidRPr="000944A4">
        <w:rPr>
          <w:rFonts w:ascii="Courier New" w:hAnsi="Courier New" w:cs="Courier New"/>
        </w:rPr>
        <w:t>UnVertex</w:t>
      </w:r>
      <w:r>
        <w:t xml:space="preserve"> class contains</w:t>
      </w:r>
      <w:r w:rsidR="00414499">
        <w:t xml:space="preserve"> a reference to the element held by the vertex object, as well as pointers to the previous and next ve</w:t>
      </w:r>
      <w:r>
        <w:t xml:space="preserve">rtex objects in the </w:t>
      </w:r>
      <w:r w:rsidR="00314D62">
        <w:t xml:space="preserve">linked </w:t>
      </w:r>
      <w:r>
        <w:t xml:space="preserve">list. The </w:t>
      </w:r>
      <w:r w:rsidRPr="000944A4">
        <w:rPr>
          <w:rFonts w:ascii="Courier New" w:hAnsi="Courier New" w:cs="Courier New"/>
        </w:rPr>
        <w:t>UnE</w:t>
      </w:r>
      <w:r w:rsidR="00414499" w:rsidRPr="000944A4">
        <w:rPr>
          <w:rFonts w:ascii="Courier New" w:hAnsi="Courier New" w:cs="Courier New"/>
        </w:rPr>
        <w:t>dge</w:t>
      </w:r>
      <w:r>
        <w:t xml:space="preserve"> class contains</w:t>
      </w:r>
      <w:r w:rsidR="00414499">
        <w:t xml:space="preserve"> a reference to the attribute of the edge, together with pointers to the previous and next edge objects in the </w:t>
      </w:r>
      <w:r w:rsidR="00314D62">
        <w:t xml:space="preserve">linked </w:t>
      </w:r>
      <w:r w:rsidR="00414499">
        <w:t xml:space="preserve">list. The </w:t>
      </w:r>
      <w:r w:rsidRPr="000944A4">
        <w:rPr>
          <w:rFonts w:ascii="Courier New" w:hAnsi="Courier New" w:cs="Courier New"/>
        </w:rPr>
        <w:t>Undirected</w:t>
      </w:r>
      <w:r w:rsidR="00414499" w:rsidRPr="000944A4">
        <w:rPr>
          <w:rFonts w:ascii="Courier New" w:hAnsi="Courier New" w:cs="Courier New"/>
        </w:rPr>
        <w:t>Graph</w:t>
      </w:r>
      <w:r w:rsidR="00414499">
        <w:t xml:space="preserve"> class then contained references to the first and last vertices in the list and a reference to the first </w:t>
      </w:r>
      <w:r w:rsidR="00985B8E">
        <w:t xml:space="preserve">edge in the list. It also had </w:t>
      </w:r>
      <w:r w:rsidR="00414499">
        <w:t>variable</w:t>
      </w:r>
      <w:r w:rsidR="00985B8E">
        <w:t>s</w:t>
      </w:r>
      <w:r w:rsidR="00414499">
        <w:t xml:space="preserve"> to keep track of the size of the graph</w:t>
      </w:r>
      <w:r w:rsidR="00985B8E">
        <w:t xml:space="preserve"> and the number of edges in the graph</w:t>
      </w:r>
      <w:r w:rsidR="00414499">
        <w:t>. This representation had some properties which include:</w:t>
      </w:r>
    </w:p>
    <w:p w14:paraId="5C3E1983" w14:textId="5ACFB731" w:rsidR="00414499" w:rsidRDefault="00414499" w:rsidP="00414499">
      <w:pPr>
        <w:pStyle w:val="ListParagraph"/>
        <w:numPr>
          <w:ilvl w:val="0"/>
          <w:numId w:val="7"/>
        </w:numPr>
      </w:pPr>
      <w:r>
        <w:lastRenderedPageBreak/>
        <w:t xml:space="preserve">Time complexity of </w:t>
      </w:r>
      <w:r>
        <w:rPr>
          <w:i/>
        </w:rPr>
        <w:t>O</w:t>
      </w:r>
      <w:r>
        <w:t>(</w:t>
      </w:r>
      <w:r>
        <w:rPr>
          <w:i/>
        </w:rPr>
        <w:t>m</w:t>
      </w:r>
      <w:r>
        <w:t xml:space="preserve">) in checking </w:t>
      </w:r>
      <w:r w:rsidR="006D7895">
        <w:t xml:space="preserve">whether two </w:t>
      </w:r>
      <w:r>
        <w:t>vertices</w:t>
      </w:r>
      <w:r w:rsidR="006D7895">
        <w:t xml:space="preserve"> are adjacent</w:t>
      </w:r>
      <w:r>
        <w:t xml:space="preserve">, where </w:t>
      </w:r>
      <w:r>
        <w:rPr>
          <w:i/>
        </w:rPr>
        <w:t xml:space="preserve">m </w:t>
      </w:r>
      <w:r>
        <w:t>is the number of edges in the graph.</w:t>
      </w:r>
    </w:p>
    <w:p w14:paraId="5565AEB3" w14:textId="77777777" w:rsidR="00414499" w:rsidRDefault="00414499" w:rsidP="00414499">
      <w:pPr>
        <w:pStyle w:val="ListParagraph"/>
        <w:numPr>
          <w:ilvl w:val="0"/>
          <w:numId w:val="7"/>
        </w:numPr>
      </w:pPr>
      <w:r>
        <w:t xml:space="preserve">Time complexity of  </w:t>
      </w:r>
      <w:r>
        <w:rPr>
          <w:i/>
        </w:rPr>
        <w:t>O</w:t>
      </w:r>
      <w:r>
        <w:t>(</w:t>
      </w:r>
      <w:r>
        <w:rPr>
          <w:i/>
        </w:rPr>
        <w:t>m</w:t>
      </w:r>
      <w:r>
        <w:t>) in constructing the adjacency list of a vertex.</w:t>
      </w:r>
    </w:p>
    <w:p w14:paraId="38EBE963" w14:textId="31A622B0" w:rsidR="00414499" w:rsidRDefault="006D7895" w:rsidP="00414499">
      <w:pPr>
        <w:pStyle w:val="ListParagraph"/>
        <w:numPr>
          <w:ilvl w:val="0"/>
          <w:numId w:val="7"/>
        </w:numPr>
      </w:pPr>
      <w:r>
        <w:t>T</w:t>
      </w:r>
      <w:r w:rsidR="00414499">
        <w:t xml:space="preserve">ime complexity of </w:t>
      </w:r>
      <w:r w:rsidR="00414499">
        <w:rPr>
          <w:i/>
        </w:rPr>
        <w:t>O</w:t>
      </w:r>
      <w:r w:rsidR="00414499">
        <w:t>(</w:t>
      </w:r>
      <w:r w:rsidR="00414499">
        <w:rPr>
          <w:i/>
        </w:rPr>
        <w:t>n</w:t>
      </w:r>
      <w:r w:rsidR="00414499">
        <w:t>)</w:t>
      </w:r>
      <w:r>
        <w:t xml:space="preserve"> to get the vertex object that contains a given element</w:t>
      </w:r>
      <w:r w:rsidR="00414499">
        <w:t xml:space="preserve">, where </w:t>
      </w:r>
      <w:r w:rsidR="00414499">
        <w:rPr>
          <w:i/>
        </w:rPr>
        <w:t xml:space="preserve">n </w:t>
      </w:r>
      <w:r w:rsidR="00414499">
        <w:t>is the number of vertices in the graph.</w:t>
      </w:r>
      <w:r w:rsidR="00A40AAE">
        <w:t xml:space="preserve"> </w:t>
      </w:r>
    </w:p>
    <w:p w14:paraId="611629BC" w14:textId="7ECD5D77" w:rsidR="00655D7A" w:rsidRDefault="00A40AAE" w:rsidP="00414499">
      <w:r>
        <w:t>It is important to get the vertex object that contains a given element because the elements being unique within a graph serve as a means to identify the vertices. The algorithms implemented require that new subgraphs are constructed from a given graph, and we needed a way to identify vertices that are “the same” although they are present in different graphs.</w:t>
      </w:r>
      <w:r w:rsidR="00773C07">
        <w:t xml:space="preserve"> The vertex elements presented a way to achieve this.</w:t>
      </w:r>
    </w:p>
    <w:p w14:paraId="4D654512" w14:textId="6FDA5536" w:rsidR="00414499" w:rsidRDefault="00414499" w:rsidP="00414499">
      <w:r>
        <w:t>Due to these setbacks, the representation was changed. The new representation retained the use of doubly linked lists to represent the edge set</w:t>
      </w:r>
      <w:r w:rsidR="00853A5B">
        <w:t xml:space="preserve"> as it made it easy to access all the edges in the graph</w:t>
      </w:r>
      <w:r>
        <w:t xml:space="preserve">. The vertex set representation was changed to make use of a hash map. </w:t>
      </w:r>
      <w:r w:rsidR="006A3117">
        <w:t>The references to the first and last vertices</w:t>
      </w:r>
      <w:r w:rsidR="00B9664E">
        <w:t xml:space="preserve"> and the size variable</w:t>
      </w:r>
      <w:r w:rsidR="006A3117">
        <w:t xml:space="preserve"> were removed as they were no longer required. </w:t>
      </w:r>
      <w:r w:rsidR="00B9664E">
        <w:t>The size of the graph is gotten by retu</w:t>
      </w:r>
      <w:r w:rsidR="009C2447">
        <w:t xml:space="preserve">rning the size of the hash map. </w:t>
      </w:r>
      <w:r>
        <w:t>The vertex class was also modified to contain a list</w:t>
      </w:r>
      <w:r w:rsidR="00314D62">
        <w:t xml:space="preserve"> of a vertex’s neigbours</w:t>
      </w:r>
      <w:r>
        <w:t>, so that a vertex object held a collection of references to the edges that were incident on it. The changes resulted in the following improvements:</w:t>
      </w:r>
    </w:p>
    <w:p w14:paraId="41178FAB" w14:textId="2EF31B15" w:rsidR="00414499" w:rsidRDefault="006D7895" w:rsidP="00414499">
      <w:pPr>
        <w:pStyle w:val="ListParagraph"/>
        <w:numPr>
          <w:ilvl w:val="0"/>
          <w:numId w:val="8"/>
        </w:numPr>
      </w:pPr>
      <w:r>
        <w:t>The time complexity to check if two vertices</w:t>
      </w:r>
      <w:r w:rsidR="00D03653">
        <w:t xml:space="preserve"> </w:t>
      </w:r>
      <w:r w:rsidR="00D03653" w:rsidRPr="00D03653">
        <w:rPr>
          <w:i/>
        </w:rPr>
        <w:t>u</w:t>
      </w:r>
      <w:r w:rsidR="00D03653">
        <w:t xml:space="preserve"> and </w:t>
      </w:r>
      <w:r w:rsidR="00D03653" w:rsidRPr="00D03653">
        <w:rPr>
          <w:i/>
        </w:rPr>
        <w:t>v</w:t>
      </w:r>
      <w:r>
        <w:t xml:space="preserve"> are adjacent improved to </w:t>
      </w:r>
      <w:r w:rsidR="00414499" w:rsidRPr="006D7895">
        <w:rPr>
          <w:i/>
        </w:rPr>
        <w:t>O</w:t>
      </w:r>
      <w:r w:rsidR="00414499">
        <w:t>(</w:t>
      </w:r>
      <w:r w:rsidR="00D03653" w:rsidRPr="00A93288">
        <w:t>min</w:t>
      </w:r>
      <w:r w:rsidR="00D03653">
        <w:t>{</w:t>
      </w:r>
      <w:r w:rsidR="00D03653">
        <w:rPr>
          <w:i/>
        </w:rPr>
        <w:t>d</w:t>
      </w:r>
      <w:r w:rsidR="00D03653">
        <w:rPr>
          <w:i/>
          <w:vertAlign w:val="subscript"/>
        </w:rPr>
        <w:t>u</w:t>
      </w:r>
      <w:r w:rsidR="00D03653">
        <w:rPr>
          <w:i/>
        </w:rPr>
        <w:t>,d</w:t>
      </w:r>
      <w:r w:rsidR="00D03653">
        <w:rPr>
          <w:i/>
          <w:vertAlign w:val="subscript"/>
        </w:rPr>
        <w:t>v</w:t>
      </w:r>
      <w:r w:rsidR="00D03653">
        <w:t>})</w:t>
      </w:r>
      <w:r w:rsidR="006F4A0B">
        <w:t>, as described in Section 2.3</w:t>
      </w:r>
      <w:r w:rsidR="003654B4">
        <w:t>.2</w:t>
      </w:r>
      <w:r w:rsidR="00414499">
        <w:t xml:space="preserve"> </w:t>
      </w:r>
    </w:p>
    <w:p w14:paraId="3FEF5B94" w14:textId="2407A5C0" w:rsidR="00414499" w:rsidRDefault="006D7895" w:rsidP="00414499">
      <w:pPr>
        <w:pStyle w:val="ListParagraph"/>
        <w:numPr>
          <w:ilvl w:val="0"/>
          <w:numId w:val="8"/>
        </w:numPr>
      </w:pPr>
      <w:r>
        <w:t>The</w:t>
      </w:r>
      <w:r w:rsidR="00414499">
        <w:t xml:space="preserve"> time complexity </w:t>
      </w:r>
      <w:r>
        <w:t xml:space="preserve">to get the adjacency list of a vertex was improved to </w:t>
      </w:r>
      <w:r w:rsidR="00414499" w:rsidRPr="00C564E1">
        <w:rPr>
          <w:i/>
        </w:rPr>
        <w:t>O</w:t>
      </w:r>
      <w:r w:rsidR="00414499">
        <w:t>(</w:t>
      </w:r>
      <w:r w:rsidR="006C6838" w:rsidRPr="006C6838">
        <w:rPr>
          <w:i/>
        </w:rPr>
        <w:t>d</w:t>
      </w:r>
      <w:r w:rsidR="00414499">
        <w:t>)</w:t>
      </w:r>
      <w:r w:rsidR="00314D62">
        <w:t xml:space="preserve">, where </w:t>
      </w:r>
      <w:r w:rsidR="00314D62">
        <w:rPr>
          <w:i/>
        </w:rPr>
        <w:t xml:space="preserve">d </w:t>
      </w:r>
      <w:r w:rsidR="00314D62">
        <w:t xml:space="preserve">is the </w:t>
      </w:r>
      <w:r w:rsidR="00410584">
        <w:t xml:space="preserve">maximum </w:t>
      </w:r>
      <w:r w:rsidR="00314D62">
        <w:t xml:space="preserve">degree of </w:t>
      </w:r>
      <w:r w:rsidR="00410584">
        <w:t>a</w:t>
      </w:r>
      <w:r w:rsidR="00314D62">
        <w:t xml:space="preserve"> vertex</w:t>
      </w:r>
      <w:r w:rsidR="00410584">
        <w:t xml:space="preserve"> in the graph</w:t>
      </w:r>
      <w:r w:rsidR="00414499">
        <w:t>.</w:t>
      </w:r>
    </w:p>
    <w:p w14:paraId="5C99090B" w14:textId="687A29E5" w:rsidR="00414499" w:rsidRDefault="00A45B2C" w:rsidP="00414499">
      <w:pPr>
        <w:pStyle w:val="ListParagraph"/>
        <w:numPr>
          <w:ilvl w:val="0"/>
          <w:numId w:val="8"/>
        </w:numPr>
      </w:pPr>
      <w:r>
        <w:t xml:space="preserve">Time complexity of </w:t>
      </w:r>
      <w:r>
        <w:rPr>
          <w:i/>
        </w:rPr>
        <w:t>O</w:t>
      </w:r>
      <w:r>
        <w:t>(1) to get the vertex object that contains a given element</w:t>
      </w:r>
      <w:r w:rsidR="00A40AAE">
        <w:t>.</w:t>
      </w:r>
    </w:p>
    <w:p w14:paraId="4C25DA72" w14:textId="79FE6093" w:rsidR="00A45B2C" w:rsidRDefault="00A45B2C" w:rsidP="00A45B2C">
      <w:r>
        <w:t>The vertices in the graph are easily obtained by returning an iterator for the values of the vertex set hash map. The degree of a vertex is obtained by returning the size of its adjacency list. Adding an edge involves inse</w:t>
      </w:r>
      <w:r w:rsidR="00D67E5D">
        <w:t>rting the edge object at the front</w:t>
      </w:r>
      <w:r>
        <w:t xml:space="preserve"> of the doubly linked list</w:t>
      </w:r>
      <w:r w:rsidR="00F82CD6">
        <w:t xml:space="preserve"> that represents the edge set</w:t>
      </w:r>
      <w:r>
        <w:t xml:space="preserve">, as well as adding the reference to the edge object to the adjacency lists of the vertices connected by the edge. </w:t>
      </w:r>
      <w:r w:rsidR="00D67E5D">
        <w:t>Edge addition</w:t>
      </w:r>
      <w:r w:rsidR="00F82CD6">
        <w:t xml:space="preserve"> is a constant time operation. Removing an edge involves removing the edge object from the DLL representing the edge set, and removing the references to the edge from the adjacency lists of the vertices connected by the edge. </w:t>
      </w:r>
      <w:r w:rsidR="007866D2">
        <w:t>The methods to perform breath first search and depth first search were implemented in the graph ADT class.</w:t>
      </w:r>
      <w:r w:rsidR="00E323A3">
        <w:t xml:space="preserve"> </w:t>
      </w:r>
    </w:p>
    <w:p w14:paraId="6B94475B" w14:textId="48B15B52" w:rsidR="00206E4E" w:rsidRDefault="00975294" w:rsidP="00A45B2C">
      <w:r>
        <w:t>Inner private classes which represent</w:t>
      </w:r>
      <w:r w:rsidR="00206E4E">
        <w:t xml:space="preserve"> iterator</w:t>
      </w:r>
      <w:r>
        <w:t>s</w:t>
      </w:r>
      <w:r w:rsidR="00206E4E">
        <w:t xml:space="preserve"> for iterating through the edges of a graph</w:t>
      </w:r>
      <w:r w:rsidR="005824B2">
        <w:t xml:space="preserve">, </w:t>
      </w:r>
      <w:r>
        <w:t>the connecting edges of a vert</w:t>
      </w:r>
      <w:r w:rsidR="005824B2">
        <w:t xml:space="preserve">ex, and </w:t>
      </w:r>
      <w:r>
        <w:t>the neighbours of a vertex were</w:t>
      </w:r>
      <w:r w:rsidR="00206E4E">
        <w:t xml:space="preserve"> included in the graph ADT class. </w:t>
      </w:r>
    </w:p>
    <w:p w14:paraId="2D8FB9F7" w14:textId="623EC825" w:rsidR="00177401" w:rsidRPr="00D45C18" w:rsidRDefault="00177401" w:rsidP="00A45B2C">
      <w:r>
        <w:t xml:space="preserve">The adjacency matrix of a graph is obtained by calling the </w:t>
      </w:r>
      <w:r w:rsidRPr="00177401">
        <w:rPr>
          <w:rFonts w:ascii="Courier New" w:hAnsi="Courier New" w:cs="Courier New"/>
        </w:rPr>
        <w:t>getAdjacencyMatrix</w:t>
      </w:r>
      <w:r>
        <w:rPr>
          <w:rFonts w:ascii="Courier New" w:hAnsi="Courier New" w:cs="Courier New"/>
        </w:rPr>
        <w:t xml:space="preserve"> </w:t>
      </w:r>
      <w:r>
        <w:rPr>
          <w:rFonts w:cs="Courier New"/>
        </w:rPr>
        <w:t xml:space="preserve">method also implemented in the </w:t>
      </w:r>
      <w:r w:rsidR="000944A4" w:rsidRPr="000944A4">
        <w:rPr>
          <w:rFonts w:ascii="Courier New" w:hAnsi="Courier New" w:cs="Courier New"/>
        </w:rPr>
        <w:t>UndirectedGraph</w:t>
      </w:r>
      <w:r>
        <w:rPr>
          <w:rFonts w:cs="Courier New"/>
        </w:rPr>
        <w:t xml:space="preserve"> class. The method returns the adjacency matrix as a tw</w:t>
      </w:r>
      <w:r w:rsidR="00093BBA">
        <w:rPr>
          <w:rFonts w:cs="Courier New"/>
        </w:rPr>
        <w:t>o-dimensional array of integers</w:t>
      </w:r>
      <w:r w:rsidR="00D45C18">
        <w:rPr>
          <w:rFonts w:cs="Courier New"/>
        </w:rPr>
        <w:t xml:space="preserve">. The operation to </w:t>
      </w:r>
      <w:r w:rsidR="00BE32FB">
        <w:rPr>
          <w:rFonts w:cs="Courier New"/>
        </w:rPr>
        <w:t>compute</w:t>
      </w:r>
      <w:r w:rsidR="00D45C18">
        <w:rPr>
          <w:rFonts w:cs="Courier New"/>
        </w:rPr>
        <w:t xml:space="preserve"> the adjacency matrix has a time complexity of </w:t>
      </w:r>
      <m:oMath>
        <m:r>
          <w:rPr>
            <w:rFonts w:ascii="Cambria Math" w:hAnsi="Cambria Math" w:cs="Courier New"/>
          </w:rPr>
          <m:t>O(</m:t>
        </m:r>
        <m:sSup>
          <m:sSupPr>
            <m:ctrlPr>
              <w:rPr>
                <w:rFonts w:ascii="Cambria Math" w:hAnsi="Cambria Math" w:cs="Courier New"/>
                <w:i/>
              </w:rPr>
            </m:ctrlPr>
          </m:sSupPr>
          <m:e>
            <m:r>
              <w:rPr>
                <w:rFonts w:ascii="Cambria Math" w:hAnsi="Cambria Math" w:cs="Courier New"/>
              </w:rPr>
              <m:t>n</m:t>
            </m:r>
          </m:e>
          <m:sup>
            <m:r>
              <w:rPr>
                <w:rFonts w:ascii="Cambria Math" w:hAnsi="Cambria Math" w:cs="Courier New"/>
              </w:rPr>
              <m:t>2</m:t>
            </m:r>
          </m:sup>
        </m:sSup>
        <m:r>
          <w:rPr>
            <w:rFonts w:ascii="Cambria Math" w:hAnsi="Cambria Math" w:cs="Courier New"/>
          </w:rPr>
          <m:t>d)</m:t>
        </m:r>
      </m:oMath>
      <w:r w:rsidR="00D45C18">
        <w:rPr>
          <w:rFonts w:cs="Courier New"/>
        </w:rPr>
        <w:t xml:space="preserve">, where </w:t>
      </w:r>
      <w:r w:rsidR="00D45C18">
        <w:rPr>
          <w:rFonts w:cs="Courier New"/>
          <w:i/>
        </w:rPr>
        <w:t>n</w:t>
      </w:r>
      <w:r w:rsidR="00D45C18">
        <w:rPr>
          <w:rFonts w:cs="Courier New"/>
        </w:rPr>
        <w:t xml:space="preserve"> is the size of the graph and </w:t>
      </w:r>
      <w:r w:rsidR="00D45C18">
        <w:rPr>
          <w:rFonts w:cs="Courier New"/>
          <w:i/>
        </w:rPr>
        <w:t>d</w:t>
      </w:r>
      <w:r w:rsidR="00D45C18">
        <w:rPr>
          <w:rFonts w:cs="Courier New"/>
        </w:rPr>
        <w:t xml:space="preserve"> is the maximum degree of a vertex.</w:t>
      </w:r>
      <w:r w:rsidR="00BE32FB">
        <w:rPr>
          <w:rFonts w:cs="Courier New"/>
        </w:rPr>
        <w:t xml:space="preserve"> This is because each pair of vertices of the graph is checked for the presence of an edge between them.</w:t>
      </w:r>
      <w:r w:rsidR="00D7274C">
        <w:rPr>
          <w:rFonts w:cs="Courier New"/>
        </w:rPr>
        <w:t xml:space="preserve"> The complement matrix of a graph can also be obtained in a </w:t>
      </w:r>
      <w:r w:rsidR="00D7274C">
        <w:rPr>
          <w:rFonts w:cs="Courier New"/>
        </w:rPr>
        <w:lastRenderedPageBreak/>
        <w:t xml:space="preserve">similar way by calling the </w:t>
      </w:r>
      <w:r w:rsidR="00D7274C" w:rsidRPr="00D7274C">
        <w:rPr>
          <w:rFonts w:ascii="Courier New" w:hAnsi="Courier New" w:cs="Courier New"/>
        </w:rPr>
        <w:t>getComplementMatrix</w:t>
      </w:r>
      <w:r w:rsidR="00D7274C">
        <w:rPr>
          <w:rFonts w:cs="Courier New"/>
        </w:rPr>
        <w:t xml:space="preserve"> method of the </w:t>
      </w:r>
      <w:r w:rsidR="00D7274C" w:rsidRPr="00D7274C">
        <w:rPr>
          <w:rFonts w:ascii="Courier New" w:hAnsi="Courier New" w:cs="Courier New"/>
        </w:rPr>
        <w:t>UndirectedGraph</w:t>
      </w:r>
      <w:r w:rsidR="00D7274C">
        <w:rPr>
          <w:rFonts w:cs="Courier New"/>
        </w:rPr>
        <w:t xml:space="preserve"> class</w:t>
      </w:r>
    </w:p>
    <w:p w14:paraId="75FCC163" w14:textId="77777777" w:rsidR="00414499" w:rsidRDefault="00414499" w:rsidP="00414499">
      <w:pPr>
        <w:pStyle w:val="Heading2"/>
      </w:pPr>
      <w:bookmarkStart w:id="57" w:name="_Toc460879592"/>
      <w:r>
        <w:t>Matrix Multiplication Algorithm Implementation</w:t>
      </w:r>
      <w:bookmarkEnd w:id="57"/>
    </w:p>
    <w:p w14:paraId="7C93DD5C" w14:textId="29818DC0" w:rsidR="00414499" w:rsidRDefault="00414499" w:rsidP="00414499">
      <w:r>
        <w:t xml:space="preserve">The implementation of the matrix multiplication followed Algorithm 1 of section 4.3. However some modifications to optimize the algorithm were made. The idea for the modifications was gotten from </w:t>
      </w:r>
      <w:r w:rsidR="007B685A">
        <w:t>[19]</w:t>
      </w:r>
      <w:r>
        <w:t>. The modifications however do not change the time complexity of the algorithm. These modifications include:</w:t>
      </w:r>
    </w:p>
    <w:p w14:paraId="4FA00FED" w14:textId="25B93816" w:rsidR="00414499" w:rsidRDefault="00414499" w:rsidP="00414499">
      <w:pPr>
        <w:pStyle w:val="ListParagraph"/>
        <w:numPr>
          <w:ilvl w:val="0"/>
          <w:numId w:val="25"/>
        </w:numPr>
      </w:pPr>
      <w:r>
        <w:t xml:space="preserve">changing the order in which the </w:t>
      </w:r>
      <w:r w:rsidRPr="00AE4B92">
        <w:rPr>
          <w:i/>
        </w:rPr>
        <w:t>for</w:t>
      </w:r>
      <w:r>
        <w:t xml:space="preserve"> loops are executed, specifically swapping the </w:t>
      </w:r>
      <w:r w:rsidRPr="00AE4B92">
        <w:rPr>
          <w:i/>
        </w:rPr>
        <w:t>for</w:t>
      </w:r>
      <w:r>
        <w:t xml:space="preserve"> loops in steps 3 and 5</w:t>
      </w:r>
      <w:r w:rsidR="001F4DBE">
        <w:t>.</w:t>
      </w:r>
    </w:p>
    <w:p w14:paraId="4A8FDA87" w14:textId="77777777" w:rsidR="00414499" w:rsidRPr="007A5C78" w:rsidRDefault="00414499" w:rsidP="00414499">
      <w:pPr>
        <w:pStyle w:val="ListParagraph"/>
        <w:numPr>
          <w:ilvl w:val="0"/>
          <w:numId w:val="25"/>
        </w:numPr>
      </w:pPr>
      <w:r>
        <w:t xml:space="preserve">Introducing extra variables to the algorithm. These variables are </w:t>
      </w:r>
      <w:r w:rsidRPr="000A1E00">
        <w:rPr>
          <w:rFonts w:ascii="Courier New" w:hAnsi="Courier New" w:cs="Courier New"/>
        </w:rPr>
        <w:t>ira</w:t>
      </w:r>
      <w:r>
        <w:t xml:space="preserve">, </w:t>
      </w:r>
      <w:r w:rsidRPr="000A1E00">
        <w:rPr>
          <w:rFonts w:ascii="Courier New" w:hAnsi="Courier New" w:cs="Courier New"/>
        </w:rPr>
        <w:t>irc</w:t>
      </w:r>
      <w:r>
        <w:t xml:space="preserve">, </w:t>
      </w:r>
      <w:r w:rsidRPr="000A1E00">
        <w:rPr>
          <w:rFonts w:ascii="Courier New" w:hAnsi="Courier New" w:cs="Courier New"/>
        </w:rPr>
        <w:t>krb</w:t>
      </w:r>
      <w:r>
        <w:t xml:space="preserve"> and </w:t>
      </w:r>
      <w:r w:rsidRPr="000A1E00">
        <w:rPr>
          <w:rFonts w:ascii="Courier New" w:hAnsi="Courier New" w:cs="Courier New"/>
        </w:rPr>
        <w:t>ikA</w:t>
      </w:r>
      <w:r>
        <w:rPr>
          <w:rFonts w:ascii="Courier New" w:hAnsi="Courier New" w:cs="Courier New"/>
        </w:rPr>
        <w:t xml:space="preserve"> </w:t>
      </w:r>
      <w:r>
        <w:rPr>
          <w:rFonts w:cs="Courier New"/>
        </w:rPr>
        <w:t>shown in the code snippet in Figure 5.1.</w:t>
      </w:r>
    </w:p>
    <w:p w14:paraId="422FEA3E" w14:textId="77777777" w:rsidR="00414499" w:rsidRDefault="00414499" w:rsidP="00414499">
      <w:pPr>
        <w:pStyle w:val="code"/>
      </w:pPr>
      <w:r>
        <w:rPr>
          <w:b/>
          <w:bCs/>
          <w:color w:val="7F0055"/>
        </w:rPr>
        <w:tab/>
      </w:r>
      <w:r>
        <w:rPr>
          <w:b/>
          <w:bCs/>
          <w:color w:val="7F0055"/>
        </w:rPr>
        <w:tab/>
        <w:t>int</w:t>
      </w:r>
      <w:r>
        <w:t xml:space="preserve">[][] </w:t>
      </w:r>
      <w:r>
        <w:rPr>
          <w:color w:val="6A3E3E"/>
        </w:rPr>
        <w:t>result</w:t>
      </w:r>
      <w:r>
        <w:t xml:space="preserve"> = </w:t>
      </w:r>
      <w:r>
        <w:rPr>
          <w:b/>
          <w:bCs/>
          <w:color w:val="7F0055"/>
        </w:rPr>
        <w:t>new</w:t>
      </w:r>
      <w:r>
        <w:t xml:space="preserve"> </w:t>
      </w:r>
      <w:r>
        <w:rPr>
          <w:b/>
          <w:bCs/>
          <w:color w:val="7F0055"/>
        </w:rPr>
        <w:t>int</w:t>
      </w:r>
      <w:r>
        <w:t>[</w:t>
      </w:r>
      <w:r>
        <w:rPr>
          <w:color w:val="6A3E3E"/>
        </w:rPr>
        <w:t>a</w:t>
      </w:r>
      <w:r>
        <w:t>.</w:t>
      </w:r>
      <w:r>
        <w:rPr>
          <w:color w:val="0000C0"/>
        </w:rPr>
        <w:t>length</w:t>
      </w:r>
      <w:r>
        <w:t>][</w:t>
      </w:r>
      <w:r>
        <w:rPr>
          <w:color w:val="6A3E3E"/>
        </w:rPr>
        <w:t>b</w:t>
      </w:r>
      <w:r>
        <w:t>[0].</w:t>
      </w:r>
      <w:r>
        <w:rPr>
          <w:color w:val="0000C0"/>
        </w:rPr>
        <w:t>length</w:t>
      </w:r>
      <w:r>
        <w:t>];</w:t>
      </w:r>
      <w:r>
        <w:tab/>
      </w:r>
    </w:p>
    <w:p w14:paraId="433A21DE" w14:textId="77777777" w:rsidR="00414499" w:rsidRDefault="00414499" w:rsidP="00414499">
      <w:pPr>
        <w:pStyle w:val="code"/>
      </w:pPr>
      <w:r>
        <w:tab/>
      </w:r>
      <w:r>
        <w:tab/>
      </w:r>
      <w:r>
        <w:rPr>
          <w:b/>
          <w:bCs/>
          <w:color w:val="7F0055"/>
        </w:rPr>
        <w:t>for</w:t>
      </w:r>
      <w:r>
        <w:t>(</w:t>
      </w:r>
      <w:r>
        <w:rPr>
          <w:b/>
          <w:bCs/>
          <w:color w:val="7F0055"/>
        </w:rPr>
        <w:t>int</w:t>
      </w:r>
      <w:r>
        <w:t xml:space="preserve"> </w:t>
      </w:r>
      <w:r>
        <w:rPr>
          <w:color w:val="6A3E3E"/>
        </w:rPr>
        <w:t>i</w:t>
      </w:r>
      <w:r>
        <w:t xml:space="preserve"> = 0; </w:t>
      </w:r>
      <w:r>
        <w:rPr>
          <w:color w:val="6A3E3E"/>
        </w:rPr>
        <w:t>i</w:t>
      </w:r>
      <w:r>
        <w:t xml:space="preserve"> &lt; </w:t>
      </w:r>
      <w:r>
        <w:rPr>
          <w:color w:val="6A3E3E"/>
        </w:rPr>
        <w:t>a</w:t>
      </w:r>
      <w:r>
        <w:t>.</w:t>
      </w:r>
      <w:r>
        <w:rPr>
          <w:color w:val="0000C0"/>
        </w:rPr>
        <w:t>length</w:t>
      </w:r>
      <w:r>
        <w:t xml:space="preserve">; </w:t>
      </w:r>
      <w:r>
        <w:rPr>
          <w:color w:val="6A3E3E"/>
        </w:rPr>
        <w:t>i</w:t>
      </w:r>
      <w:r>
        <w:t>++) {</w:t>
      </w:r>
    </w:p>
    <w:p w14:paraId="28321738" w14:textId="77777777" w:rsidR="00414499" w:rsidRDefault="00414499" w:rsidP="00414499">
      <w:pPr>
        <w:pStyle w:val="code"/>
      </w:pPr>
      <w:r>
        <w:tab/>
      </w:r>
      <w:r>
        <w:tab/>
        <w:t xml:space="preserve">    </w:t>
      </w:r>
      <w:r>
        <w:rPr>
          <w:b/>
          <w:bCs/>
          <w:color w:val="7F0055"/>
        </w:rPr>
        <w:t>int</w:t>
      </w:r>
      <w:r>
        <w:t xml:space="preserve">[] </w:t>
      </w:r>
      <w:r>
        <w:rPr>
          <w:color w:val="6A3E3E"/>
        </w:rPr>
        <w:t>ira</w:t>
      </w:r>
      <w:r>
        <w:t xml:space="preserve"> = </w:t>
      </w:r>
      <w:r>
        <w:rPr>
          <w:color w:val="6A3E3E"/>
        </w:rPr>
        <w:t>a</w:t>
      </w:r>
      <w:r>
        <w:t>[</w:t>
      </w:r>
      <w:r>
        <w:rPr>
          <w:color w:val="6A3E3E"/>
        </w:rPr>
        <w:t>i</w:t>
      </w:r>
      <w:r>
        <w:t>];</w:t>
      </w:r>
    </w:p>
    <w:p w14:paraId="24B18375" w14:textId="77777777" w:rsidR="00414499" w:rsidRDefault="00414499" w:rsidP="00414499">
      <w:pPr>
        <w:pStyle w:val="code"/>
      </w:pPr>
      <w:r>
        <w:tab/>
      </w:r>
      <w:r>
        <w:tab/>
        <w:t xml:space="preserve">    </w:t>
      </w:r>
      <w:r>
        <w:rPr>
          <w:b/>
          <w:bCs/>
          <w:color w:val="7F0055"/>
        </w:rPr>
        <w:t>int</w:t>
      </w:r>
      <w:r>
        <w:t xml:space="preserve">[] </w:t>
      </w:r>
      <w:r>
        <w:rPr>
          <w:color w:val="6A3E3E"/>
        </w:rPr>
        <w:t>irc</w:t>
      </w:r>
      <w:r>
        <w:t xml:space="preserve"> = </w:t>
      </w:r>
      <w:r>
        <w:rPr>
          <w:color w:val="6A3E3E"/>
        </w:rPr>
        <w:t>result</w:t>
      </w:r>
      <w:r>
        <w:t>[</w:t>
      </w:r>
      <w:r>
        <w:rPr>
          <w:color w:val="6A3E3E"/>
        </w:rPr>
        <w:t>i</w:t>
      </w:r>
      <w:r>
        <w:t>];</w:t>
      </w:r>
    </w:p>
    <w:p w14:paraId="490CD740" w14:textId="77777777" w:rsidR="00414499" w:rsidRDefault="00414499" w:rsidP="00414499">
      <w:pPr>
        <w:pStyle w:val="code"/>
      </w:pPr>
      <w:r>
        <w:tab/>
      </w:r>
      <w:r>
        <w:tab/>
        <w:t xml:space="preserve">    </w:t>
      </w:r>
      <w:r>
        <w:rPr>
          <w:b/>
          <w:bCs/>
          <w:color w:val="7F0055"/>
        </w:rPr>
        <w:t>for</w:t>
      </w:r>
      <w:r>
        <w:t>(</w:t>
      </w:r>
      <w:r>
        <w:rPr>
          <w:b/>
          <w:bCs/>
          <w:color w:val="7F0055"/>
        </w:rPr>
        <w:t>int</w:t>
      </w:r>
      <w:r>
        <w:t xml:space="preserve"> </w:t>
      </w:r>
      <w:r>
        <w:rPr>
          <w:color w:val="6A3E3E"/>
        </w:rPr>
        <w:t>k</w:t>
      </w:r>
      <w:r>
        <w:t xml:space="preserve"> = 0; </w:t>
      </w:r>
      <w:r>
        <w:rPr>
          <w:color w:val="6A3E3E"/>
        </w:rPr>
        <w:t>k</w:t>
      </w:r>
      <w:r>
        <w:t xml:space="preserve"> &lt; </w:t>
      </w:r>
      <w:r>
        <w:rPr>
          <w:color w:val="6A3E3E"/>
        </w:rPr>
        <w:t>a</w:t>
      </w:r>
      <w:r>
        <w:t>.</w:t>
      </w:r>
      <w:r>
        <w:rPr>
          <w:color w:val="0000C0"/>
        </w:rPr>
        <w:t>length</w:t>
      </w:r>
      <w:r>
        <w:t xml:space="preserve">; </w:t>
      </w:r>
      <w:r>
        <w:rPr>
          <w:color w:val="6A3E3E"/>
        </w:rPr>
        <w:t>k</w:t>
      </w:r>
      <w:r>
        <w:t>++) {</w:t>
      </w:r>
    </w:p>
    <w:p w14:paraId="0CAA917D" w14:textId="77777777" w:rsidR="00414499" w:rsidRDefault="00414499" w:rsidP="00414499">
      <w:pPr>
        <w:pStyle w:val="code"/>
      </w:pPr>
      <w:r>
        <w:tab/>
      </w:r>
      <w:r>
        <w:tab/>
        <w:t xml:space="preserve">        </w:t>
      </w:r>
      <w:r>
        <w:rPr>
          <w:b/>
          <w:bCs/>
          <w:color w:val="7F0055"/>
        </w:rPr>
        <w:t>int</w:t>
      </w:r>
      <w:r>
        <w:t xml:space="preserve">[] </w:t>
      </w:r>
      <w:r>
        <w:rPr>
          <w:color w:val="6A3E3E"/>
        </w:rPr>
        <w:t>krb</w:t>
      </w:r>
      <w:r>
        <w:t xml:space="preserve"> = </w:t>
      </w:r>
      <w:r>
        <w:rPr>
          <w:color w:val="6A3E3E"/>
        </w:rPr>
        <w:t>b</w:t>
      </w:r>
      <w:r>
        <w:t>[</w:t>
      </w:r>
      <w:r>
        <w:rPr>
          <w:color w:val="6A3E3E"/>
        </w:rPr>
        <w:t>k</w:t>
      </w:r>
      <w:r>
        <w:t>];</w:t>
      </w:r>
    </w:p>
    <w:p w14:paraId="069C16B8" w14:textId="77777777" w:rsidR="00414499" w:rsidRDefault="00414499" w:rsidP="00414499">
      <w:pPr>
        <w:pStyle w:val="code"/>
      </w:pPr>
      <w:r>
        <w:tab/>
      </w:r>
      <w:r>
        <w:tab/>
        <w:t xml:space="preserve">        </w:t>
      </w:r>
      <w:r>
        <w:rPr>
          <w:b/>
          <w:bCs/>
          <w:color w:val="7F0055"/>
        </w:rPr>
        <w:t>int</w:t>
      </w:r>
      <w:r>
        <w:t xml:space="preserve"> </w:t>
      </w:r>
      <w:r>
        <w:rPr>
          <w:color w:val="6A3E3E"/>
        </w:rPr>
        <w:t>ikA</w:t>
      </w:r>
      <w:r>
        <w:t xml:space="preserve"> = </w:t>
      </w:r>
      <w:r>
        <w:rPr>
          <w:color w:val="6A3E3E"/>
        </w:rPr>
        <w:t>ira</w:t>
      </w:r>
      <w:r>
        <w:t>[</w:t>
      </w:r>
      <w:r>
        <w:rPr>
          <w:color w:val="6A3E3E"/>
        </w:rPr>
        <w:t>k</w:t>
      </w:r>
      <w:r>
        <w:t>];</w:t>
      </w:r>
    </w:p>
    <w:p w14:paraId="2D204E10" w14:textId="77777777" w:rsidR="00414499" w:rsidRDefault="00414499" w:rsidP="00414499">
      <w:pPr>
        <w:pStyle w:val="code"/>
      </w:pPr>
      <w:r>
        <w:tab/>
      </w:r>
      <w:r>
        <w:tab/>
        <w:t xml:space="preserve">        </w:t>
      </w:r>
      <w:r>
        <w:rPr>
          <w:b/>
          <w:bCs/>
          <w:color w:val="7F0055"/>
        </w:rPr>
        <w:t>for</w:t>
      </w:r>
      <w:r>
        <w:t>(</w:t>
      </w:r>
      <w:r>
        <w:rPr>
          <w:b/>
          <w:bCs/>
          <w:color w:val="7F0055"/>
        </w:rPr>
        <w:t>int</w:t>
      </w:r>
      <w:r>
        <w:t xml:space="preserve"> </w:t>
      </w:r>
      <w:r>
        <w:rPr>
          <w:color w:val="6A3E3E"/>
        </w:rPr>
        <w:t>j</w:t>
      </w:r>
      <w:r>
        <w:t xml:space="preserve"> = 0; </w:t>
      </w:r>
      <w:r>
        <w:rPr>
          <w:color w:val="6A3E3E"/>
        </w:rPr>
        <w:t>j</w:t>
      </w:r>
      <w:r>
        <w:t xml:space="preserve"> &lt; </w:t>
      </w:r>
      <w:r>
        <w:rPr>
          <w:color w:val="6A3E3E"/>
        </w:rPr>
        <w:t>a</w:t>
      </w:r>
      <w:r>
        <w:t>.</w:t>
      </w:r>
      <w:r>
        <w:rPr>
          <w:color w:val="0000C0"/>
        </w:rPr>
        <w:t>length</w:t>
      </w:r>
      <w:r>
        <w:t xml:space="preserve">; </w:t>
      </w:r>
      <w:r>
        <w:rPr>
          <w:color w:val="6A3E3E"/>
        </w:rPr>
        <w:t>j</w:t>
      </w:r>
      <w:r>
        <w:t>++) {</w:t>
      </w:r>
    </w:p>
    <w:p w14:paraId="4B5F7EA6" w14:textId="77777777" w:rsidR="00414499" w:rsidRDefault="00414499" w:rsidP="00414499">
      <w:pPr>
        <w:pStyle w:val="code"/>
      </w:pPr>
      <w:r>
        <w:tab/>
      </w:r>
      <w:r>
        <w:tab/>
        <w:t xml:space="preserve">            </w:t>
      </w:r>
      <w:r>
        <w:rPr>
          <w:color w:val="6A3E3E"/>
        </w:rPr>
        <w:t>irc</w:t>
      </w:r>
      <w:r>
        <w:t>[</w:t>
      </w:r>
      <w:r>
        <w:rPr>
          <w:color w:val="6A3E3E"/>
        </w:rPr>
        <w:t>j</w:t>
      </w:r>
      <w:r>
        <w:t xml:space="preserve">] += </w:t>
      </w:r>
      <w:r>
        <w:rPr>
          <w:color w:val="6A3E3E"/>
        </w:rPr>
        <w:t>ikA</w:t>
      </w:r>
      <w:r>
        <w:t xml:space="preserve"> * </w:t>
      </w:r>
      <w:r>
        <w:rPr>
          <w:color w:val="6A3E3E"/>
        </w:rPr>
        <w:t>krb</w:t>
      </w:r>
      <w:r>
        <w:t>[</w:t>
      </w:r>
      <w:r>
        <w:rPr>
          <w:color w:val="6A3E3E"/>
        </w:rPr>
        <w:t>j</w:t>
      </w:r>
      <w:r>
        <w:t>];</w:t>
      </w:r>
    </w:p>
    <w:p w14:paraId="298A810B" w14:textId="77777777" w:rsidR="00414499" w:rsidRDefault="00414499" w:rsidP="00414499">
      <w:pPr>
        <w:pStyle w:val="code"/>
      </w:pPr>
      <w:r>
        <w:tab/>
      </w:r>
      <w:r>
        <w:tab/>
        <w:t xml:space="preserve">        }</w:t>
      </w:r>
    </w:p>
    <w:p w14:paraId="41855B90" w14:textId="77777777" w:rsidR="00414499" w:rsidRDefault="00414499" w:rsidP="00414499">
      <w:pPr>
        <w:pStyle w:val="code"/>
      </w:pPr>
      <w:r>
        <w:tab/>
      </w:r>
      <w:r>
        <w:tab/>
        <w:t xml:space="preserve">    }</w:t>
      </w:r>
    </w:p>
    <w:p w14:paraId="3416719D" w14:textId="77777777" w:rsidR="00414499" w:rsidRDefault="00414499" w:rsidP="00414499">
      <w:pPr>
        <w:pStyle w:val="code"/>
      </w:pPr>
      <w:r>
        <w:tab/>
      </w:r>
      <w:r>
        <w:tab/>
        <w:t>}</w:t>
      </w:r>
    </w:p>
    <w:p w14:paraId="5C1166C1" w14:textId="14E3B395" w:rsidR="00414499" w:rsidRDefault="00414499" w:rsidP="00414499">
      <w:pPr>
        <w:pStyle w:val="figurecaption"/>
      </w:pPr>
      <w:r>
        <w:t xml:space="preserve">Figure 5.1: </w:t>
      </w:r>
      <w:r w:rsidR="00A8252F">
        <w:t>Optimized s</w:t>
      </w:r>
      <w:r>
        <w:t>tandard matrix multiplication algorithm in Java</w:t>
      </w:r>
      <w:r w:rsidR="001F4DBE">
        <w:t xml:space="preserve"> (from </w:t>
      </w:r>
      <w:r w:rsidR="007B685A">
        <w:t>[19]</w:t>
      </w:r>
      <w:r w:rsidR="001F4DBE">
        <w:t>)</w:t>
      </w:r>
    </w:p>
    <w:p w14:paraId="7C491445" w14:textId="3BC1805B" w:rsidR="00905288" w:rsidRPr="00905288" w:rsidRDefault="00905288" w:rsidP="00905288">
      <w:r>
        <w:t>These modifications increas</w:t>
      </w:r>
      <w:r w:rsidR="00FC751E">
        <w:t>e cache use by</w:t>
      </w:r>
      <w:r>
        <w:t xml:space="preserve"> the algorithm as well as the memory access patterns </w:t>
      </w:r>
      <w:r w:rsidR="007B685A">
        <w:t>[13]</w:t>
      </w:r>
      <w:r>
        <w:t>, which in turn speed up the performance in practice. The performance improvement can be seen in the chart in Figure 5.2. The benchmarking test was run on</w:t>
      </w:r>
      <w:r w:rsidR="00094065">
        <w:t xml:space="preserve"> a</w:t>
      </w:r>
      <w:r>
        <w:t xml:space="preserve"> computer with </w:t>
      </w:r>
      <w:r w:rsidR="008B53BA">
        <w:t xml:space="preserve">an </w:t>
      </w:r>
      <w:r>
        <w:t>Intel(R) Core(TM) i5-2410M CPU.</w:t>
      </w:r>
    </w:p>
    <w:p w14:paraId="0DEF2A8A" w14:textId="30A4B9FE" w:rsidR="00A00FB2" w:rsidRDefault="00A00FB2" w:rsidP="00A00FB2">
      <w:pPr>
        <w:pStyle w:val="figure"/>
      </w:pPr>
      <w:r>
        <w:rPr>
          <w:noProof/>
        </w:rPr>
        <w:drawing>
          <wp:inline distT="0" distB="0" distL="0" distR="0" wp14:anchorId="3A80088F" wp14:editId="144EF0AD">
            <wp:extent cx="5267325" cy="22955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3FBBA52" w14:textId="0111A76D" w:rsidR="00A00FB2" w:rsidRPr="00A00FB2" w:rsidRDefault="00A00FB2" w:rsidP="00A00FB2">
      <w:pPr>
        <w:pStyle w:val="figurecaption"/>
      </w:pPr>
      <w:r>
        <w:t>Figure 5.2: Chart showing average matrix multiplication time before and after standard matrix multiplication algorithm optimization</w:t>
      </w:r>
    </w:p>
    <w:p w14:paraId="229FE856" w14:textId="77777777" w:rsidR="00414499" w:rsidRDefault="00414499" w:rsidP="00414499">
      <w:pPr>
        <w:pStyle w:val="Heading2"/>
      </w:pPr>
      <w:bookmarkStart w:id="58" w:name="_Toc460879593"/>
      <w:r>
        <w:lastRenderedPageBreak/>
        <w:t>Implementing the Subgraph Detection and Listing Algorithms</w:t>
      </w:r>
      <w:bookmarkEnd w:id="58"/>
    </w:p>
    <w:p w14:paraId="6BA0E622" w14:textId="4F42422D" w:rsidR="00414499" w:rsidRDefault="00414499" w:rsidP="00414499">
      <w:pPr>
        <w:rPr>
          <w:rFonts w:cs="Courier New"/>
        </w:rPr>
      </w:pPr>
      <w:r>
        <w:t xml:space="preserve">Each algorithm for detecting a type of induced subgraph was placed in its own class. Also, each algorithm for listing a type of induced subgraph was placed in its own class. Classes which had algorithms that were broken down into phases used methods to represent the phases. The methods that were commonly used by these classes were placed in the </w:t>
      </w:r>
      <w:r>
        <w:rPr>
          <w:rFonts w:ascii="Courier New" w:hAnsi="Courier New" w:cs="Courier New"/>
        </w:rPr>
        <w:t xml:space="preserve">Utility </w:t>
      </w:r>
      <w:r>
        <w:rPr>
          <w:rFonts w:cs="Courier New"/>
        </w:rPr>
        <w:t xml:space="preserve">class to prevent code duplication across multiple classes. The </w:t>
      </w:r>
      <w:r>
        <w:rPr>
          <w:rFonts w:ascii="Courier New" w:hAnsi="Courier New" w:cs="Courier New"/>
        </w:rPr>
        <w:t xml:space="preserve">Utility </w:t>
      </w:r>
      <w:r>
        <w:rPr>
          <w:rFonts w:cs="Courier New"/>
        </w:rPr>
        <w:t xml:space="preserve">class contains methods for accessing the file system to load graph files as well as to save </w:t>
      </w:r>
      <w:r w:rsidR="00FB78D8">
        <w:rPr>
          <w:rFonts w:cs="Courier New"/>
        </w:rPr>
        <w:t xml:space="preserve">the </w:t>
      </w:r>
      <w:r>
        <w:rPr>
          <w:rFonts w:cs="Courier New"/>
        </w:rPr>
        <w:t xml:space="preserve">generated graph files, thus ensuring communicational cohesion is maintained. </w:t>
      </w:r>
      <w:r w:rsidR="00C820DB">
        <w:rPr>
          <w:rFonts w:cs="Courier New"/>
        </w:rPr>
        <w:t xml:space="preserve">Cohesion simply means </w:t>
      </w:r>
      <w:r w:rsidR="00A4155B">
        <w:rPr>
          <w:rFonts w:cs="Courier New"/>
        </w:rPr>
        <w:t>‘</w:t>
      </w:r>
      <w:r w:rsidR="00C820DB">
        <w:rPr>
          <w:rFonts w:cs="Courier New"/>
        </w:rPr>
        <w:t>keeping thing</w:t>
      </w:r>
      <w:r w:rsidR="00131439">
        <w:rPr>
          <w:rFonts w:cs="Courier New"/>
        </w:rPr>
        <w:t>s</w:t>
      </w:r>
      <w:r w:rsidR="00C820DB">
        <w:rPr>
          <w:rFonts w:cs="Courier New"/>
        </w:rPr>
        <w:t xml:space="preserve"> together that belong together</w:t>
      </w:r>
      <w:r w:rsidR="00A4155B">
        <w:rPr>
          <w:rFonts w:cs="Courier New"/>
        </w:rPr>
        <w:t>’</w:t>
      </w:r>
      <w:r w:rsidR="00131439">
        <w:rPr>
          <w:rFonts w:cs="Courier New"/>
        </w:rPr>
        <w:t xml:space="preserve"> </w:t>
      </w:r>
      <w:r w:rsidR="007B685A">
        <w:rPr>
          <w:rFonts w:cs="Courier New"/>
        </w:rPr>
        <w:t>[12]</w:t>
      </w:r>
      <w:r w:rsidR="00C820DB">
        <w:rPr>
          <w:rFonts w:cs="Courier New"/>
        </w:rPr>
        <w:t xml:space="preserve">. </w:t>
      </w:r>
      <w:r>
        <w:rPr>
          <w:rFonts w:cs="Courier New"/>
        </w:rPr>
        <w:t xml:space="preserve">Communicational cohesion is achieved if the facilities for operating on the same data are kept together. Increasing cohesion is one of the design principles in software engineering </w:t>
      </w:r>
      <w:r w:rsidR="007B685A">
        <w:rPr>
          <w:rFonts w:cs="Courier New"/>
        </w:rPr>
        <w:t>[12]</w:t>
      </w:r>
      <w:r>
        <w:rPr>
          <w:rFonts w:cs="Courier New"/>
        </w:rPr>
        <w:t>.</w:t>
      </w:r>
    </w:p>
    <w:p w14:paraId="41E8ABB9" w14:textId="2BD82ECA" w:rsidR="00ED42EA" w:rsidRPr="002B71C4" w:rsidRDefault="00ED42EA" w:rsidP="00414499">
      <w:pPr>
        <w:rPr>
          <w:rFonts w:cs="Courier New"/>
        </w:rPr>
      </w:pPr>
      <w:r>
        <w:rPr>
          <w:rFonts w:cs="Courier New"/>
        </w:rPr>
        <w:t xml:space="preserve">Implementing the </w:t>
      </w:r>
      <w:r w:rsidR="00C64D2C">
        <w:rPr>
          <w:rFonts w:cs="Courier New"/>
        </w:rPr>
        <w:t>detection algorithm</w:t>
      </w:r>
      <w:r w:rsidR="00980BBF">
        <w:rPr>
          <w:rFonts w:cs="Courier New"/>
        </w:rPr>
        <w:t>s</w:t>
      </w:r>
      <w:r w:rsidR="00C64D2C">
        <w:rPr>
          <w:rFonts w:cs="Courier New"/>
        </w:rPr>
        <w:t xml:space="preserve"> were quite straight-forward, except the algorithm for detecting complete subgraphs. This is because </w:t>
      </w:r>
      <w:r w:rsidR="00660CE8">
        <w:rPr>
          <w:rFonts w:cs="Courier New"/>
        </w:rPr>
        <w:t xml:space="preserve">in order </w:t>
      </w:r>
      <w:r w:rsidR="002B71C4">
        <w:rPr>
          <w:rFonts w:cs="Courier New"/>
        </w:rPr>
        <w:t xml:space="preserve">to detect a complete subgraph of size </w:t>
      </w:r>
      <w:r w:rsidR="002B71C4">
        <w:rPr>
          <w:rFonts w:cs="Courier New"/>
          <w:i/>
        </w:rPr>
        <w:t>l</w:t>
      </w:r>
      <w:r w:rsidR="002B71C4">
        <w:rPr>
          <w:rFonts w:cs="Courier New"/>
        </w:rPr>
        <w:t xml:space="preserve">, </w:t>
      </w:r>
      <w:r w:rsidR="002B71C4" w:rsidRPr="002B71C4">
        <w:rPr>
          <w:rFonts w:cs="Courier New"/>
          <w:b/>
        </w:rPr>
        <w:t>all</w:t>
      </w:r>
      <w:r w:rsidR="002B71C4">
        <w:rPr>
          <w:rFonts w:cs="Courier New"/>
        </w:rPr>
        <w:t xml:space="preserve"> the complete subgraphs of size </w:t>
      </w:r>
      <m:oMath>
        <m:r>
          <w:rPr>
            <w:rFonts w:ascii="Cambria Math" w:hAnsi="Cambria Math" w:cs="Courier New"/>
          </w:rPr>
          <m:t>(l-1)</m:t>
        </m:r>
      </m:oMath>
      <w:r w:rsidR="002B71C4">
        <w:rPr>
          <w:rFonts w:cs="Courier New"/>
        </w:rPr>
        <w:t xml:space="preserve"> would have to be found first using the complete subgraph listing algorithm. And to list all complete subgraphs of size </w:t>
      </w:r>
      <m:oMath>
        <m:r>
          <w:rPr>
            <w:rFonts w:ascii="Cambria Math" w:hAnsi="Cambria Math" w:cs="Courier New"/>
          </w:rPr>
          <m:t>(l-1)</m:t>
        </m:r>
      </m:oMath>
      <w:r w:rsidR="002B71C4">
        <w:rPr>
          <w:rFonts w:cs="Courier New"/>
        </w:rPr>
        <w:t xml:space="preserve">, all complete subgraphs of size </w:t>
      </w:r>
      <m:oMath>
        <m:r>
          <w:rPr>
            <w:rFonts w:ascii="Cambria Math" w:hAnsi="Cambria Math" w:cs="Courier New"/>
          </w:rPr>
          <m:t>(l-1)/3</m:t>
        </m:r>
      </m:oMath>
      <w:r w:rsidR="002B71C4">
        <w:rPr>
          <w:rFonts w:cs="Courier New"/>
        </w:rPr>
        <w:t xml:space="preserve"> would have to be found first.</w:t>
      </w:r>
      <w:r w:rsidR="009A6C1B">
        <w:rPr>
          <w:rFonts w:cs="Courier New"/>
        </w:rPr>
        <w:t xml:space="preserve"> This</w:t>
      </w:r>
      <w:r w:rsidR="004E025B">
        <w:rPr>
          <w:rFonts w:cs="Courier New"/>
        </w:rPr>
        <w:t xml:space="preserve"> results in</w:t>
      </w:r>
      <w:r w:rsidR="002B71C4">
        <w:rPr>
          <w:rFonts w:cs="Courier New"/>
        </w:rPr>
        <w:t xml:space="preserve"> a recursive algorithm which introduces additional complexities and thus increases the overall running time of the detection program.</w:t>
      </w:r>
      <w:r w:rsidR="00A2318B">
        <w:rPr>
          <w:rFonts w:cs="Courier New"/>
        </w:rPr>
        <w:t xml:space="preserve"> The methods in the detection and listing classes which represent the phases of the</w:t>
      </w:r>
      <w:r w:rsidR="003E14A5">
        <w:rPr>
          <w:rFonts w:cs="Courier New"/>
        </w:rPr>
        <w:t xml:space="preserve"> respective</w:t>
      </w:r>
      <w:r w:rsidR="00A2318B">
        <w:rPr>
          <w:rFonts w:cs="Courier New"/>
        </w:rPr>
        <w:t xml:space="preserve"> algorithms are left as public methods because the unit test classes require access to these methods to test that the methods function as operated.</w:t>
      </w:r>
    </w:p>
    <w:p w14:paraId="09B1B679" w14:textId="1E1ACF5A" w:rsidR="000944A4" w:rsidRPr="00980BBF" w:rsidRDefault="000944A4" w:rsidP="00414499">
      <w:pPr>
        <w:rPr>
          <w:rFonts w:cs="Courier New"/>
        </w:rPr>
      </w:pPr>
      <w:r>
        <w:rPr>
          <w:rFonts w:cs="Courier New"/>
        </w:rPr>
        <w:t xml:space="preserve">When the detection or listing type is specified either via the command line interface or the graphical user interface, the methods in the </w:t>
      </w:r>
      <w:r w:rsidRPr="000944A4">
        <w:rPr>
          <w:rFonts w:ascii="Courier New" w:hAnsi="Courier New" w:cs="Courier New"/>
        </w:rPr>
        <w:t>Utility</w:t>
      </w:r>
      <w:r>
        <w:rPr>
          <w:rFonts w:ascii="Courier New" w:hAnsi="Courier New" w:cs="Courier New"/>
        </w:rPr>
        <w:t xml:space="preserve"> </w:t>
      </w:r>
      <w:r>
        <w:rPr>
          <w:rFonts w:cs="Courier New"/>
        </w:rPr>
        <w:t>class perform validations on the input file specified. The validations include checkin</w:t>
      </w:r>
      <w:r w:rsidR="00712322">
        <w:rPr>
          <w:rFonts w:cs="Courier New"/>
        </w:rPr>
        <w:t xml:space="preserve">g whether the file exists and </w:t>
      </w:r>
      <w:r>
        <w:rPr>
          <w:rFonts w:cs="Courier New"/>
        </w:rPr>
        <w:t>whether the adjacency matrix contained in the file has consistent number of rows and columns. If the input file passes the validation</w:t>
      </w:r>
      <w:r w:rsidR="00712322">
        <w:rPr>
          <w:rFonts w:cs="Courier New"/>
        </w:rPr>
        <w:t>s</w:t>
      </w:r>
      <w:r>
        <w:rPr>
          <w:rFonts w:cs="Courier New"/>
        </w:rPr>
        <w:t xml:space="preserve">, then an </w:t>
      </w:r>
      <w:r w:rsidRPr="000944A4">
        <w:rPr>
          <w:rFonts w:ascii="Courier New" w:hAnsi="Courier New" w:cs="Courier New"/>
        </w:rPr>
        <w:t>UndirectedGraph</w:t>
      </w:r>
      <w:r>
        <w:rPr>
          <w:rFonts w:ascii="Courier New" w:hAnsi="Courier New" w:cs="Courier New"/>
        </w:rPr>
        <w:t xml:space="preserve"> </w:t>
      </w:r>
      <w:r>
        <w:rPr>
          <w:rFonts w:cs="Courier New"/>
        </w:rPr>
        <w:t xml:space="preserve">instance is created from the adjacency matrix, an instance of the appropriate detection or listing class is created, and the </w:t>
      </w:r>
      <w:r w:rsidRPr="000944A4">
        <w:rPr>
          <w:rFonts w:ascii="Courier New" w:hAnsi="Courier New" w:cs="Courier New"/>
        </w:rPr>
        <w:t>UndirectedGraph</w:t>
      </w:r>
      <w:r>
        <w:rPr>
          <w:rFonts w:ascii="Courier New" w:hAnsi="Courier New" w:cs="Courier New"/>
        </w:rPr>
        <w:t xml:space="preserve"> </w:t>
      </w:r>
      <w:r>
        <w:rPr>
          <w:rFonts w:cs="Courier New"/>
        </w:rPr>
        <w:t xml:space="preserve">instance created earlier is passed to the </w:t>
      </w:r>
      <w:r w:rsidRPr="000944A4">
        <w:rPr>
          <w:rFonts w:ascii="Courier New" w:hAnsi="Courier New" w:cs="Courier New"/>
        </w:rPr>
        <w:t>detect</w:t>
      </w:r>
      <w:r>
        <w:rPr>
          <w:rFonts w:cs="Courier New"/>
        </w:rPr>
        <w:t xml:space="preserve"> method </w:t>
      </w:r>
      <w:r w:rsidR="00712322">
        <w:rPr>
          <w:rFonts w:cs="Courier New"/>
        </w:rPr>
        <w:t xml:space="preserve">of the detection or listing class. This </w:t>
      </w:r>
      <w:r w:rsidR="00712322" w:rsidRPr="00712322">
        <w:rPr>
          <w:rFonts w:ascii="Courier New" w:hAnsi="Courier New" w:cs="Courier New"/>
        </w:rPr>
        <w:t>detect</w:t>
      </w:r>
      <w:r w:rsidR="00712322">
        <w:rPr>
          <w:rFonts w:ascii="Courier New" w:hAnsi="Courier New" w:cs="Courier New"/>
        </w:rPr>
        <w:t xml:space="preserve"> </w:t>
      </w:r>
      <w:r w:rsidR="00712322">
        <w:rPr>
          <w:rFonts w:cs="Courier New"/>
        </w:rPr>
        <w:t>method returns the list of vertices which induce the desired type of subgraph to be detected or listed.</w:t>
      </w:r>
      <w:r w:rsidR="00980BBF">
        <w:rPr>
          <w:rFonts w:cs="Courier New"/>
        </w:rPr>
        <w:t xml:space="preserve"> If any of the validations fails, then a </w:t>
      </w:r>
      <w:r w:rsidR="00980BBF" w:rsidRPr="00980BBF">
        <w:rPr>
          <w:rFonts w:ascii="Courier New" w:hAnsi="Courier New" w:cs="Courier New"/>
        </w:rPr>
        <w:t>GraphFileReaderException</w:t>
      </w:r>
      <w:r w:rsidR="00980BBF">
        <w:rPr>
          <w:rFonts w:ascii="Courier New" w:hAnsi="Courier New" w:cs="Courier New"/>
        </w:rPr>
        <w:t xml:space="preserve"> </w:t>
      </w:r>
      <w:r w:rsidR="00980BBF">
        <w:rPr>
          <w:rFonts w:cs="Courier New"/>
        </w:rPr>
        <w:t xml:space="preserve">object containing details of the failure is thrown to the caller of the method of the </w:t>
      </w:r>
      <w:r w:rsidR="00980BBF" w:rsidRPr="00980BBF">
        <w:rPr>
          <w:rFonts w:ascii="Courier New" w:hAnsi="Courier New" w:cs="Courier New"/>
        </w:rPr>
        <w:t>Utility</w:t>
      </w:r>
      <w:r w:rsidR="00980BBF">
        <w:rPr>
          <w:rFonts w:cs="Courier New"/>
        </w:rPr>
        <w:t xml:space="preserve"> class, w</w:t>
      </w:r>
      <w:r w:rsidR="003114AE">
        <w:rPr>
          <w:rFonts w:cs="Courier New"/>
        </w:rPr>
        <w:t xml:space="preserve">hich then handles the exception by notifying the user via a command line output if a user was interacting with the tool via the command line interface or a </w:t>
      </w:r>
      <w:r w:rsidR="003114AE" w:rsidRPr="003114AE">
        <w:rPr>
          <w:rFonts w:ascii="Courier New" w:hAnsi="Courier New" w:cs="Courier New"/>
        </w:rPr>
        <w:t>JOptionPane</w:t>
      </w:r>
      <w:r w:rsidR="003114AE">
        <w:rPr>
          <w:rFonts w:cs="Courier New"/>
        </w:rPr>
        <w:t xml:space="preserve"> if the user was using the graphical user interface.</w:t>
      </w:r>
    </w:p>
    <w:p w14:paraId="3AB58EED" w14:textId="47C3D608" w:rsidR="002B0E03" w:rsidRPr="00712322" w:rsidRDefault="002B0E03" w:rsidP="00414499">
      <w:pPr>
        <w:rPr>
          <w:rFonts w:cs="Courier New"/>
        </w:rPr>
      </w:pPr>
      <w:r>
        <w:rPr>
          <w:rFonts w:cs="Courier New"/>
        </w:rPr>
        <w:t>Each of the detection and listing classes include</w:t>
      </w:r>
      <w:r w:rsidR="005253F3">
        <w:rPr>
          <w:rFonts w:cs="Courier New"/>
        </w:rPr>
        <w:t>s</w:t>
      </w:r>
      <w:r>
        <w:rPr>
          <w:rFonts w:cs="Courier New"/>
        </w:rPr>
        <w:t xml:space="preserve"> a means of measuring the time taken to execute the operation. This time is useful in evaluating the performance of the tool when applied to graphs of different sizes and densities.</w:t>
      </w:r>
    </w:p>
    <w:p w14:paraId="16A99DB7" w14:textId="77777777" w:rsidR="00414499" w:rsidRDefault="00414499" w:rsidP="00414499">
      <w:pPr>
        <w:pStyle w:val="Heading2"/>
      </w:pPr>
      <w:bookmarkStart w:id="59" w:name="_Toc460879594"/>
      <w:r>
        <w:lastRenderedPageBreak/>
        <w:t>Implementing the Random Pattern-free Graph Generation Algorithms</w:t>
      </w:r>
      <w:bookmarkEnd w:id="59"/>
    </w:p>
    <w:p w14:paraId="04143699" w14:textId="3710507B" w:rsidR="00414499" w:rsidRPr="0069578C" w:rsidRDefault="00414499" w:rsidP="00414499">
      <w:r>
        <w:t xml:space="preserve">The algorithms to generate graphs that do not contain </w:t>
      </w:r>
      <w:r w:rsidR="00571C62">
        <w:t>a selected</w:t>
      </w:r>
      <w:r>
        <w:t xml:space="preserve"> induced subgraphs </w:t>
      </w:r>
      <w:r w:rsidR="00571C62">
        <w:t>type</w:t>
      </w:r>
      <w:r w:rsidR="003C6FB3">
        <w:t xml:space="preserve"> </w:t>
      </w:r>
      <w:r w:rsidR="00BB3AAB">
        <w:t>were very similar</w:t>
      </w:r>
      <w:r>
        <w:t xml:space="preserve">. As a result, all the algorithms were implemented in the </w:t>
      </w:r>
      <w:r w:rsidRPr="00147C3A">
        <w:rPr>
          <w:rFonts w:ascii="Courier New" w:hAnsi="Courier New" w:cs="Courier New"/>
        </w:rPr>
        <w:t>PatternFreeGraphGenerator</w:t>
      </w:r>
      <w:r>
        <w:t xml:space="preserve"> class, with each algorithm implemented in a different method of the class. After the required graph is generated, it is automatically saved in a text file and the name and location of this file is returned to the user.</w:t>
      </w:r>
    </w:p>
    <w:p w14:paraId="167F3924" w14:textId="77777777" w:rsidR="00414499" w:rsidRDefault="00414499" w:rsidP="00414499">
      <w:pPr>
        <w:pStyle w:val="Heading2"/>
      </w:pPr>
      <w:bookmarkStart w:id="60" w:name="_Toc460879595"/>
      <w:r>
        <w:t>Implementing the Command Line Interface</w:t>
      </w:r>
      <w:bookmarkEnd w:id="60"/>
    </w:p>
    <w:p w14:paraId="29BFDE57" w14:textId="4FE92ADA" w:rsidR="00414499" w:rsidRDefault="00414499" w:rsidP="00414499">
      <w:r>
        <w:t xml:space="preserve">The interaction with the tool via the command line is done by running the </w:t>
      </w:r>
      <w:r w:rsidR="005D5694">
        <w:rPr>
          <w:rFonts w:ascii="Courier New" w:hAnsi="Courier New" w:cs="Courier New"/>
        </w:rPr>
        <w:t>RunM</w:t>
      </w:r>
      <w:r w:rsidRPr="00A1114E">
        <w:rPr>
          <w:rFonts w:ascii="Courier New" w:hAnsi="Courier New" w:cs="Courier New"/>
        </w:rPr>
        <w:t>e</w:t>
      </w:r>
      <w:r>
        <w:t xml:space="preserve"> class. When this class is run, the user is prompted to enter a couple of arguments separated by a space. The first argument represents the class of operation the user wants to perform. The second argument represents the operation class type. The third argument represents the path of the graph file that the user wants to perform an operation on if the user wants to detect or list subgraphs or simplicial vertices, or the size of the graph to be generated if the user wants to generate graphs. </w:t>
      </w:r>
      <w:r w:rsidR="008B3F07">
        <w:t xml:space="preserve">The fourth argument represents the size of the complete subgraph to be detected, listed or generated. </w:t>
      </w:r>
      <w:r>
        <w:t>Some ope</w:t>
      </w:r>
      <w:r w:rsidR="008B3F07">
        <w:t xml:space="preserve">ration classes do not require the </w:t>
      </w:r>
      <w:r>
        <w:t>secon</w:t>
      </w:r>
      <w:r w:rsidR="008B3F07">
        <w:t xml:space="preserve">d </w:t>
      </w:r>
      <w:r w:rsidR="00094065">
        <w:t xml:space="preserve">third </w:t>
      </w:r>
      <w:r w:rsidR="008B3F07">
        <w:t xml:space="preserve">and fourth </w:t>
      </w:r>
      <w:r w:rsidR="00094065">
        <w:t>argument</w:t>
      </w:r>
      <w:r w:rsidR="008B3F07">
        <w:t>s</w:t>
      </w:r>
      <w:r w:rsidR="00094065">
        <w:t>. Figure 5.3</w:t>
      </w:r>
      <w:r>
        <w:t xml:space="preserve"> shows a snapshot of the command line interface of the tool. </w:t>
      </w:r>
    </w:p>
    <w:p w14:paraId="4F53940D" w14:textId="311D43E1" w:rsidR="006B5E1B" w:rsidRDefault="006B5E1B" w:rsidP="00414499">
      <w:r>
        <w:t>The command line interface uses threads to perform detection, listing and generate operations. This is to enable the user to enter other commands while an operation is executing. Specifically, this is to enable the user to cancel an operation while it is running.</w:t>
      </w:r>
      <w:r w:rsidR="00AC032A">
        <w:t xml:space="preserve"> The use of threads</w:t>
      </w:r>
      <w:r w:rsidR="00AF5E09">
        <w:t xml:space="preserve"> was added after receiving feedback </w:t>
      </w:r>
      <w:r w:rsidR="00222C92">
        <w:t xml:space="preserve">on the usability of the tool </w:t>
      </w:r>
      <w:r w:rsidR="00AF5E09">
        <w:t>from Craig Reilly.</w:t>
      </w:r>
      <w:r>
        <w:t xml:space="preserve"> </w:t>
      </w:r>
    </w:p>
    <w:p w14:paraId="3F1DDEDD" w14:textId="1C26D342" w:rsidR="00190698" w:rsidRDefault="00190698" w:rsidP="00414499">
      <w:r>
        <w:t>D</w:t>
      </w:r>
      <w:r w:rsidRPr="001C43D0">
        <w:t>etails on the use of the command line interface are provided in the</w:t>
      </w:r>
      <w:r>
        <w:t xml:space="preserve"> user manual in A</w:t>
      </w:r>
      <w:r w:rsidRPr="001C43D0">
        <w:t>ppendix</w:t>
      </w:r>
      <w:r>
        <w:t xml:space="preserve"> D</w:t>
      </w:r>
      <w:r w:rsidRPr="001C43D0">
        <w:t>.</w:t>
      </w:r>
    </w:p>
    <w:p w14:paraId="40C1754A" w14:textId="1962DE06" w:rsidR="00414499" w:rsidRDefault="008B3F07" w:rsidP="00414499">
      <w:pPr>
        <w:pStyle w:val="figure"/>
      </w:pPr>
      <w:r>
        <w:rPr>
          <w:noProof/>
        </w:rPr>
        <w:drawing>
          <wp:inline distT="0" distB="0" distL="0" distR="0" wp14:anchorId="00EC3C10" wp14:editId="2B9BBDF3">
            <wp:extent cx="5270500" cy="2555855"/>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0500" cy="2555855"/>
                    </a:xfrm>
                    <a:prstGeom prst="rect">
                      <a:avLst/>
                    </a:prstGeom>
                  </pic:spPr>
                </pic:pic>
              </a:graphicData>
            </a:graphic>
          </wp:inline>
        </w:drawing>
      </w:r>
    </w:p>
    <w:p w14:paraId="58BD6EE0" w14:textId="05C164C6" w:rsidR="00414499" w:rsidRDefault="00094065" w:rsidP="00414499">
      <w:pPr>
        <w:pStyle w:val="figurecaption"/>
      </w:pPr>
      <w:r>
        <w:t>Figure 5.3</w:t>
      </w:r>
      <w:r w:rsidR="00414499">
        <w:t>: Command line interface of the tool</w:t>
      </w:r>
    </w:p>
    <w:p w14:paraId="76535CCA" w14:textId="77777777" w:rsidR="00414499" w:rsidRDefault="00414499" w:rsidP="00414499">
      <w:pPr>
        <w:pStyle w:val="Heading2"/>
      </w:pPr>
      <w:bookmarkStart w:id="61" w:name="_Toc460879596"/>
      <w:r>
        <w:lastRenderedPageBreak/>
        <w:t>Graphical User Interface (GUI) Implementation</w:t>
      </w:r>
      <w:bookmarkEnd w:id="61"/>
    </w:p>
    <w:p w14:paraId="05656E69" w14:textId="77777777" w:rsidR="00927E57" w:rsidRDefault="00414499" w:rsidP="00927E57">
      <w:r>
        <w:t>The GUI was implemented after the command line interface was done</w:t>
      </w:r>
      <w:r w:rsidR="00CD54F8">
        <w:t xml:space="preserve"> and it follows the model-view-controller (MVC) architecture. The model part was developed as part of the command line interface of the tool. A controller class to handle events generated by the view class was written. </w:t>
      </w:r>
    </w:p>
    <w:p w14:paraId="5DB3E788" w14:textId="77777777" w:rsidR="00927E57" w:rsidRDefault="00414499" w:rsidP="00927E57">
      <w:r>
        <w:t xml:space="preserve">The GUI has an output area implemented using a </w:t>
      </w:r>
      <w:r w:rsidRPr="008C26B3">
        <w:rPr>
          <w:rFonts w:ascii="Courier New" w:hAnsi="Courier New" w:cs="Courier New"/>
        </w:rPr>
        <w:t>JEditorPane</w:t>
      </w:r>
      <w:r>
        <w:t xml:space="preserve"> which displays the output of the tool that would otherwise be displayed on the command line window if the command line interface was used.  The GUI </w:t>
      </w:r>
      <w:r w:rsidR="008C26B3">
        <w:t xml:space="preserve">makes use of </w:t>
      </w:r>
      <w:r w:rsidR="008C26B3" w:rsidRPr="008C26B3">
        <w:rPr>
          <w:rFonts w:ascii="Courier New" w:hAnsi="Courier New" w:cs="Courier New"/>
        </w:rPr>
        <w:t>JRadioButton</w:t>
      </w:r>
      <w:r>
        <w:t xml:space="preserve"> to represent the types of subgraphs to be detected or listed. The GUI uses a </w:t>
      </w:r>
      <w:r w:rsidRPr="008C26B3">
        <w:rPr>
          <w:rFonts w:ascii="Courier New" w:hAnsi="Courier New" w:cs="Courier New"/>
        </w:rPr>
        <w:t>JFileChooser</w:t>
      </w:r>
      <w:r>
        <w:t xml:space="preserve"> which allows the user to navigate to the location of the text file containing the adjacency matrix of the input graph. </w:t>
      </w:r>
    </w:p>
    <w:p w14:paraId="0DC97A4C" w14:textId="59C635A4" w:rsidR="00927E57" w:rsidRDefault="00414499" w:rsidP="00927E57">
      <w:r>
        <w:t>The GUI can be displayed by entering the keyword “gui” as the first argument in t</w:t>
      </w:r>
      <w:r w:rsidR="00094065">
        <w:t>he command line tool. Figure 5.4</w:t>
      </w:r>
      <w:r>
        <w:t xml:space="preserve"> shows a snapshot of the GUI.</w:t>
      </w:r>
      <w:r w:rsidR="00927E57">
        <w:t xml:space="preserve"> Depending on the size of the input graph, the detection and listing operations could take a long time to execute. To prevent the GUI from becoming unresponsive, the detection, listing and generation operations are handled by </w:t>
      </w:r>
      <w:r w:rsidR="00927E57" w:rsidRPr="008C26B3">
        <w:rPr>
          <w:rFonts w:ascii="Courier New" w:hAnsi="Courier New" w:cs="Courier New"/>
        </w:rPr>
        <w:t>SwingWorker</w:t>
      </w:r>
      <w:r w:rsidR="00927E57">
        <w:t xml:space="preserve"> objects, which present a safe way to make use of threads in java’s Swing package. The Swing package is a popular java package which contains classes for building graphical user interfaces.</w:t>
      </w:r>
    </w:p>
    <w:p w14:paraId="7CE01494" w14:textId="77777777" w:rsidR="00414499" w:rsidRDefault="00414499" w:rsidP="00414499">
      <w:pPr>
        <w:pStyle w:val="figure"/>
      </w:pPr>
      <w:r>
        <w:rPr>
          <w:noProof/>
        </w:rPr>
        <w:drawing>
          <wp:inline distT="0" distB="0" distL="0" distR="0" wp14:anchorId="799DEC53" wp14:editId="3A80369F">
            <wp:extent cx="5270500" cy="2304154"/>
            <wp:effectExtent l="0" t="0" r="635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70500" cy="2304154"/>
                    </a:xfrm>
                    <a:prstGeom prst="rect">
                      <a:avLst/>
                    </a:prstGeom>
                  </pic:spPr>
                </pic:pic>
              </a:graphicData>
            </a:graphic>
          </wp:inline>
        </w:drawing>
      </w:r>
    </w:p>
    <w:p w14:paraId="3B827DA8" w14:textId="0CF55A45" w:rsidR="00414499" w:rsidRDefault="00094065" w:rsidP="00414499">
      <w:pPr>
        <w:pStyle w:val="figurecaption"/>
      </w:pPr>
      <w:r>
        <w:t>Figure 5.4</w:t>
      </w:r>
      <w:r w:rsidR="00414499">
        <w:t>: Graphical User Interface of the Tool</w:t>
      </w:r>
    </w:p>
    <w:p w14:paraId="70578767" w14:textId="77777777" w:rsidR="00414499" w:rsidRDefault="00414499" w:rsidP="00414499">
      <w:pPr>
        <w:pStyle w:val="Heading2"/>
      </w:pPr>
      <w:bookmarkStart w:id="62" w:name="_Toc460879597"/>
      <w:r>
        <w:t>Implementation Challenges</w:t>
      </w:r>
      <w:bookmarkEnd w:id="62"/>
    </w:p>
    <w:p w14:paraId="6C3ECC7A" w14:textId="78EC5577" w:rsidR="009A6C1B" w:rsidRDefault="009A6C1B" w:rsidP="009A6C1B">
      <w:pPr>
        <w:pStyle w:val="Heading3"/>
      </w:pPr>
      <w:bookmarkStart w:id="63" w:name="_Toc460879598"/>
      <w:r>
        <w:t>Fast Matrix Multiplication</w:t>
      </w:r>
      <w:r w:rsidR="00AB7F52">
        <w:t xml:space="preserve"> Algorithm Implementation</w:t>
      </w:r>
      <w:bookmarkEnd w:id="63"/>
    </w:p>
    <w:p w14:paraId="06FEA028" w14:textId="3CCFD521" w:rsidR="00BB508D" w:rsidRDefault="009A6C1B" w:rsidP="009A6C1B">
      <w:r>
        <w:t xml:space="preserve">The algorithms in </w:t>
      </w:r>
      <w:r w:rsidR="0005087E">
        <w:t>[11</w:t>
      </w:r>
      <w:r w:rsidR="007B685A">
        <w:t>]</w:t>
      </w:r>
      <w:r>
        <w:t xml:space="preserve"> rely on the Coppersmith-Winograd fast matrix multiplication algorithm to achieve the desired efficiency. </w:t>
      </w:r>
      <w:r w:rsidR="006F4A0B">
        <w:t>However as stated in Section 2.4</w:t>
      </w:r>
      <w:r>
        <w:t xml:space="preserve">.2, Coppersmith-Winograd matrix multiplication algorithm exists only in theory. Due to the complexity surrounding the algorithm, it could not be implemented in practice. </w:t>
      </w:r>
    </w:p>
    <w:p w14:paraId="0DF49553" w14:textId="4737573E" w:rsidR="009A6C1B" w:rsidRDefault="009A6C1B" w:rsidP="009A6C1B">
      <w:r>
        <w:t xml:space="preserve">Strassen’s </w:t>
      </w:r>
      <w:r w:rsidR="00AB7F52">
        <w:t xml:space="preserve">matrix multiplication algorithm when tested in practice was slower than the standard matrix multiplication algorithm. It was stated in </w:t>
      </w:r>
      <w:r w:rsidR="0005087E">
        <w:t>[5</w:t>
      </w:r>
      <w:r w:rsidR="007B685A">
        <w:t>]</w:t>
      </w:r>
      <w:r w:rsidR="00AB7F52">
        <w:t xml:space="preserve"> that the crossover point, i.e. the matrix size above which Strassen’s algorithm performs </w:t>
      </w:r>
      <w:r w:rsidR="00AB7F52">
        <w:lastRenderedPageBreak/>
        <w:t>better than the standard matrix multiplication algorithm was system dependent. This value was found to be as low as 8</w:t>
      </w:r>
      <w:r w:rsidR="00BB508D">
        <w:t xml:space="preserve"> and as high as 2150 in different systems. In some other systems, the value could not be found at all </w:t>
      </w:r>
      <w:r w:rsidR="0005087E">
        <w:t>[5</w:t>
      </w:r>
      <w:r w:rsidR="007B685A">
        <w:t>]</w:t>
      </w:r>
      <w:r w:rsidR="00BB508D">
        <w:t>. Including benchmarking code to determine the value of the cross</w:t>
      </w:r>
      <w:r w:rsidR="00C60FA3">
        <w:t>over point to be used for</w:t>
      </w:r>
      <w:r w:rsidR="00BB508D">
        <w:t xml:space="preserve"> the system that this tool is to be used on </w:t>
      </w:r>
      <w:r w:rsidR="00C60FA3">
        <w:t xml:space="preserve">would require more time than is available for completion of this project. This </w:t>
      </w:r>
      <w:r w:rsidR="008E408C">
        <w:t>is</w:t>
      </w:r>
      <w:r w:rsidR="00C60FA3">
        <w:t xml:space="preserve"> left as </w:t>
      </w:r>
      <w:r w:rsidR="00686A31">
        <w:t xml:space="preserve">possible </w:t>
      </w:r>
      <w:r w:rsidR="00C60FA3">
        <w:t>future work.</w:t>
      </w:r>
    </w:p>
    <w:p w14:paraId="11B9C39E" w14:textId="31596B32" w:rsidR="00BB508D" w:rsidRPr="009A6C1B" w:rsidRDefault="00BB508D" w:rsidP="009A6C1B">
      <w:r>
        <w:t>As a result, we had to make use of the standard matrix multiplication algorithm in this project.</w:t>
      </w:r>
      <w:r w:rsidR="000A47EB">
        <w:t xml:space="preserve"> The standard matrix multiplication was optimized to improve the use of cache memory which led to performance speed ups.</w:t>
      </w:r>
    </w:p>
    <w:p w14:paraId="6CC3F51B" w14:textId="7108CF81" w:rsidR="00237472" w:rsidRDefault="0095625C" w:rsidP="00237472">
      <w:pPr>
        <w:pStyle w:val="Heading3"/>
      </w:pPr>
      <w:bookmarkStart w:id="64" w:name="_Toc460879599"/>
      <w:r>
        <w:t>Subgraph Re</w:t>
      </w:r>
      <w:r w:rsidR="00237472">
        <w:t>plication</w:t>
      </w:r>
      <w:bookmarkEnd w:id="64"/>
    </w:p>
    <w:p w14:paraId="576221EB" w14:textId="1660AA58" w:rsidR="00237472" w:rsidRDefault="00237472" w:rsidP="00237472">
      <w:r>
        <w:t>Apart from the algorithms to list triangles and simplicial vertices, the other listing algorithm</w:t>
      </w:r>
      <w:r w:rsidR="0095625C">
        <w:t>s</w:t>
      </w:r>
      <w:r>
        <w:t xml:space="preserve"> are modifications </w:t>
      </w:r>
      <w:r w:rsidR="0095625C">
        <w:t>of the detection algorithms of their respective subgraph types. These detection algorithms were not designed by their authors to return the vertices of more than one subgraph found. When they were modified to do so, some of the subgraphs became replicated</w:t>
      </w:r>
      <w:r w:rsidR="008C26B3">
        <w:t>.</w:t>
      </w:r>
    </w:p>
    <w:p w14:paraId="79C45820" w14:textId="1010C0E3" w:rsidR="00C120ED" w:rsidRDefault="0095625C" w:rsidP="00237472">
      <w:r>
        <w:t>T</w:t>
      </w:r>
      <w:r w:rsidR="00AD7DEA">
        <w:t>o solve</w:t>
      </w:r>
      <w:r>
        <w:t xml:space="preserve"> the replication</w:t>
      </w:r>
      <w:r w:rsidR="00AD7DEA">
        <w:t xml:space="preserve"> challenges</w:t>
      </w:r>
      <w:r>
        <w:t xml:space="preserve">, </w:t>
      </w:r>
      <w:r w:rsidR="00C120ED">
        <w:t>a collection</w:t>
      </w:r>
      <w:r>
        <w:t xml:space="preserve"> was used to hold the already found subgraphs. </w:t>
      </w:r>
      <w:r w:rsidR="00C120ED">
        <w:t xml:space="preserve">An </w:t>
      </w:r>
      <w:r w:rsidR="00C120ED" w:rsidRPr="00C120ED">
        <w:rPr>
          <w:rFonts w:ascii="Courier New" w:hAnsi="Courier New" w:cs="Courier New"/>
        </w:rPr>
        <w:t>ArrayList</w:t>
      </w:r>
      <w:r w:rsidR="00C120ED">
        <w:t xml:space="preserve"> object was initially used for this collection. </w:t>
      </w:r>
      <w:r>
        <w:t>Each subgraph found is then checked whether</w:t>
      </w:r>
      <w:r w:rsidR="00C120ED">
        <w:t xml:space="preserve"> it has already been found before it is added to the list. Checking this list introduced additional complexity, increasing the program execution time. The program execution time was reduced </w:t>
      </w:r>
      <w:r w:rsidR="002C29E9">
        <w:t xml:space="preserve">by replacing the </w:t>
      </w:r>
      <w:r w:rsidR="002C29E9" w:rsidRPr="002C29E9">
        <w:rPr>
          <w:rFonts w:ascii="Courier New" w:hAnsi="Courier New" w:cs="Courier New"/>
        </w:rPr>
        <w:t>ArrayList</w:t>
      </w:r>
      <w:r w:rsidR="002C29E9">
        <w:t xml:space="preserve"> object with</w:t>
      </w:r>
      <w:r w:rsidR="00C120ED">
        <w:t xml:space="preserve"> a </w:t>
      </w:r>
      <w:r w:rsidR="00C120ED" w:rsidRPr="00C120ED">
        <w:rPr>
          <w:rFonts w:ascii="Courier New" w:hAnsi="Courier New" w:cs="Courier New"/>
        </w:rPr>
        <w:t>HashSet</w:t>
      </w:r>
      <w:r w:rsidR="00C120ED">
        <w:t xml:space="preserve"> object. Adding objects to a </w:t>
      </w:r>
      <w:r w:rsidR="00C120ED" w:rsidRPr="00C120ED">
        <w:rPr>
          <w:rFonts w:ascii="Courier New" w:hAnsi="Courier New" w:cs="Courier New"/>
        </w:rPr>
        <w:t>HashSet</w:t>
      </w:r>
      <w:r w:rsidR="00C120ED">
        <w:t xml:space="preserve"> and checking if an object is already present in a </w:t>
      </w:r>
      <w:r w:rsidR="00C120ED" w:rsidRPr="00C120ED">
        <w:rPr>
          <w:rFonts w:ascii="Courier New" w:hAnsi="Courier New" w:cs="Courier New"/>
        </w:rPr>
        <w:t>HashSet</w:t>
      </w:r>
      <w:r w:rsidR="00C120ED">
        <w:t xml:space="preserve"> are constant t</w:t>
      </w:r>
      <w:r w:rsidR="002666F4">
        <w:t>ime operations. This efficiently</w:t>
      </w:r>
      <w:r w:rsidR="00C120ED">
        <w:t xml:space="preserve"> solved the problem.</w:t>
      </w:r>
    </w:p>
    <w:p w14:paraId="648B67D9" w14:textId="30200442" w:rsidR="00C120ED" w:rsidRDefault="005133BE" w:rsidP="005133BE">
      <w:pPr>
        <w:pStyle w:val="Heading3"/>
      </w:pPr>
      <w:bookmarkStart w:id="65" w:name="_Toc460879600"/>
      <w:r>
        <w:t>Multiple Edges Addition in the Complete Subgraph Listing Algorithm</w:t>
      </w:r>
      <w:bookmarkEnd w:id="65"/>
    </w:p>
    <w:p w14:paraId="057669B9" w14:textId="10F57C96" w:rsidR="00AD7DEA" w:rsidRDefault="00C120ED" w:rsidP="00237472">
      <w:r>
        <w:t xml:space="preserve">In the complete subgraph listing algorithm, </w:t>
      </w:r>
      <w:r w:rsidR="00AD7DEA">
        <w:t xml:space="preserve">in order to detect the presence of a complete subgraph of size </w:t>
      </w:r>
      <w:r w:rsidR="00AD7DEA" w:rsidRPr="00AD7DEA">
        <w:rPr>
          <w:i/>
        </w:rPr>
        <w:t>l</w:t>
      </w:r>
      <w:r w:rsidR="00AD7DEA">
        <w:t xml:space="preserve"> in graph </w:t>
      </w:r>
      <w:r w:rsidR="00AD7DEA" w:rsidRPr="00AD7DEA">
        <w:rPr>
          <w:i/>
        </w:rPr>
        <w:t>G</w:t>
      </w:r>
      <w:r w:rsidR="00AD7DEA">
        <w:t xml:space="preserve">, an auxiliary graph </w:t>
      </w:r>
      <w:r w:rsidR="00AD7DEA" w:rsidRPr="00AD7DEA">
        <w:rPr>
          <w:i/>
        </w:rPr>
        <w:t>H</w:t>
      </w:r>
      <w:r w:rsidR="00AD7DEA">
        <w:t xml:space="preserve"> was constructed. According to the algorithm</w:t>
      </w:r>
      <w:r w:rsidR="00D0459E">
        <w:t xml:space="preserve"> in Section </w:t>
      </w:r>
      <w:r w:rsidR="00D878CE">
        <w:t>4.3.14</w:t>
      </w:r>
      <w:r w:rsidR="00AD7DEA">
        <w:t>, w</w:t>
      </w:r>
      <w:r>
        <w:t>hile</w:t>
      </w:r>
      <w:r w:rsidR="00AD7DEA">
        <w:t xml:space="preserve"> constructing</w:t>
      </w:r>
      <w:r>
        <w:t xml:space="preserve"> </w:t>
      </w:r>
      <w:r>
        <w:rPr>
          <w:i/>
        </w:rPr>
        <w:t>H</w:t>
      </w:r>
      <w:r>
        <w:t>, multiple edges were added</w:t>
      </w:r>
      <w:r w:rsidR="00AD7DEA">
        <w:t xml:space="preserve"> between different pairs of vertices</w:t>
      </w:r>
      <w:r>
        <w:t xml:space="preserve"> </w:t>
      </w:r>
      <w:r w:rsidR="00AD7DEA">
        <w:t>in</w:t>
      </w:r>
      <w:r>
        <w:t xml:space="preserve"> </w:t>
      </w:r>
      <w:r>
        <w:rPr>
          <w:i/>
        </w:rPr>
        <w:t>H</w:t>
      </w:r>
      <w:r>
        <w:t xml:space="preserve"> for </w:t>
      </w:r>
      <w:r w:rsidR="00AD7DEA">
        <w:t xml:space="preserve">each complete subgraph of size </w:t>
      </w:r>
      <m:oMath>
        <m:r>
          <w:rPr>
            <w:rFonts w:ascii="Cambria Math" w:hAnsi="Cambria Math"/>
          </w:rPr>
          <m:t>2l/3</m:t>
        </m:r>
      </m:oMath>
      <w:r w:rsidR="00AD7DEA">
        <w:t xml:space="preserve"> found in </w:t>
      </w:r>
      <w:r w:rsidR="00AD7DEA" w:rsidRPr="00AD7DEA">
        <w:rPr>
          <w:i/>
        </w:rPr>
        <w:t>G</w:t>
      </w:r>
      <w:r w:rsidR="00AD7DEA">
        <w:t xml:space="preserve">. When a triangle is then found in </w:t>
      </w:r>
      <w:r w:rsidR="00AD7DEA" w:rsidRPr="00AD7DEA">
        <w:rPr>
          <w:i/>
        </w:rPr>
        <w:t>H</w:t>
      </w:r>
      <w:r w:rsidR="00AD7DEA">
        <w:t xml:space="preserve">, the vertices of </w:t>
      </w:r>
      <w:r w:rsidR="00AD7DEA" w:rsidRPr="00AD7DEA">
        <w:rPr>
          <w:i/>
        </w:rPr>
        <w:t>G</w:t>
      </w:r>
      <w:r w:rsidR="00AD7DEA">
        <w:t xml:space="preserve"> which are mapped to the vertices in the triangle found in </w:t>
      </w:r>
      <w:r w:rsidR="00AD7DEA" w:rsidRPr="00AD7DEA">
        <w:rPr>
          <w:i/>
        </w:rPr>
        <w:t>H</w:t>
      </w:r>
      <w:r w:rsidR="00AD7DEA">
        <w:t xml:space="preserve"> induce a complete subgraph of size </w:t>
      </w:r>
      <w:r w:rsidR="00AD7DEA" w:rsidRPr="00AD7DEA">
        <w:rPr>
          <w:i/>
        </w:rPr>
        <w:t>l</w:t>
      </w:r>
      <w:r w:rsidR="00AD7DEA">
        <w:t xml:space="preserve"> in </w:t>
      </w:r>
      <w:r w:rsidR="00AD7DEA" w:rsidRPr="00AD7DEA">
        <w:rPr>
          <w:i/>
        </w:rPr>
        <w:t>G</w:t>
      </w:r>
      <w:r w:rsidR="00AD7DEA">
        <w:t xml:space="preserve">. It was noticed that due to the multiple edges, multiple triangles in </w:t>
      </w:r>
      <w:r w:rsidR="00AD7DEA" w:rsidRPr="00AD7DEA">
        <w:rPr>
          <w:i/>
        </w:rPr>
        <w:t>H</w:t>
      </w:r>
      <w:r w:rsidR="00AD7DEA">
        <w:t xml:space="preserve"> were mapped to the same vertices in </w:t>
      </w:r>
      <w:r w:rsidR="00AD7DEA" w:rsidRPr="00AD7DEA">
        <w:rPr>
          <w:i/>
        </w:rPr>
        <w:t>G</w:t>
      </w:r>
      <w:r w:rsidR="00AD7DEA">
        <w:t>, leading to replication. Also, it took a longer time to list complete subgraphs</w:t>
      </w:r>
      <w:r w:rsidR="00571051">
        <w:t xml:space="preserve"> that are present in </w:t>
      </w:r>
      <w:r w:rsidR="00571051" w:rsidRPr="00571051">
        <w:rPr>
          <w:i/>
        </w:rPr>
        <w:t>G</w:t>
      </w:r>
      <w:r w:rsidR="00571051">
        <w:t>.</w:t>
      </w:r>
    </w:p>
    <w:p w14:paraId="531BDEBA" w14:textId="7B304F09" w:rsidR="00C120ED" w:rsidRDefault="00AD7DEA" w:rsidP="00237472">
      <w:pPr>
        <w:rPr>
          <w:rFonts w:cs="Courier New"/>
        </w:rPr>
      </w:pPr>
      <w:r>
        <w:t xml:space="preserve"> To overcome the replication challenge and reduce the execution time, the implementation was modified such that only one edge is added between vertices in H for each complete subgraph of size </w:t>
      </w:r>
      <m:oMath>
        <m:r>
          <w:rPr>
            <w:rFonts w:ascii="Cambria Math" w:hAnsi="Cambria Math"/>
          </w:rPr>
          <m:t>2l/3</m:t>
        </m:r>
      </m:oMath>
      <w:r>
        <w:t xml:space="preserve"> found in </w:t>
      </w:r>
      <w:r w:rsidRPr="00B811FA">
        <w:rPr>
          <w:i/>
        </w:rPr>
        <w:t>G</w:t>
      </w:r>
      <w:r w:rsidR="005D0BE0">
        <w:rPr>
          <w:i/>
        </w:rPr>
        <w:t>.</w:t>
      </w:r>
      <w:r>
        <w:t xml:space="preserve"> </w:t>
      </w:r>
      <w:r w:rsidR="005D0BE0">
        <w:t>This was done by</w:t>
      </w:r>
      <w:r>
        <w:t xml:space="preserve"> using a </w:t>
      </w:r>
      <w:r w:rsidRPr="00B811FA">
        <w:rPr>
          <w:rFonts w:ascii="Courier New" w:hAnsi="Courier New" w:cs="Courier New"/>
        </w:rPr>
        <w:t>HashSet</w:t>
      </w:r>
      <w:r w:rsidR="00B811FA">
        <w:rPr>
          <w:rFonts w:ascii="Courier New" w:hAnsi="Courier New" w:cs="Courier New"/>
        </w:rPr>
        <w:t xml:space="preserve"> </w:t>
      </w:r>
      <w:r w:rsidR="00B811FA">
        <w:rPr>
          <w:rFonts w:cs="Courier New"/>
        </w:rPr>
        <w:t xml:space="preserve">object to store the vertices of </w:t>
      </w:r>
      <w:r w:rsidR="00B811FA" w:rsidRPr="00B811FA">
        <w:rPr>
          <w:rFonts w:cs="Courier New"/>
          <w:i/>
        </w:rPr>
        <w:t>G</w:t>
      </w:r>
      <w:r w:rsidR="00B811FA">
        <w:rPr>
          <w:rFonts w:cs="Courier New"/>
        </w:rPr>
        <w:t xml:space="preserve"> that correspond to an edge in </w:t>
      </w:r>
      <w:r w:rsidR="00B811FA" w:rsidRPr="00B811FA">
        <w:rPr>
          <w:rFonts w:cs="Courier New"/>
          <w:i/>
        </w:rPr>
        <w:t>H</w:t>
      </w:r>
      <w:r w:rsidR="00B811FA">
        <w:rPr>
          <w:rFonts w:cs="Courier New"/>
        </w:rPr>
        <w:t xml:space="preserve"> once the edge is added. Before </w:t>
      </w:r>
      <w:r w:rsidR="00D0459E">
        <w:rPr>
          <w:rFonts w:cs="Courier New"/>
        </w:rPr>
        <w:t>a new</w:t>
      </w:r>
      <w:r w:rsidR="00B811FA">
        <w:rPr>
          <w:rFonts w:cs="Courier New"/>
        </w:rPr>
        <w:t xml:space="preserve"> edge is added to </w:t>
      </w:r>
      <w:r w:rsidR="00B811FA" w:rsidRPr="00B811FA">
        <w:rPr>
          <w:rFonts w:cs="Courier New"/>
          <w:i/>
        </w:rPr>
        <w:t>H</w:t>
      </w:r>
      <w:r w:rsidR="00B811FA">
        <w:rPr>
          <w:rFonts w:cs="Courier New"/>
        </w:rPr>
        <w:t xml:space="preserve">, this </w:t>
      </w:r>
      <w:r w:rsidR="00B811FA" w:rsidRPr="00B811FA">
        <w:rPr>
          <w:rFonts w:ascii="Courier New" w:hAnsi="Courier New" w:cs="Courier New"/>
        </w:rPr>
        <w:t>HashSet</w:t>
      </w:r>
      <w:r w:rsidR="00B811FA">
        <w:rPr>
          <w:rFonts w:ascii="Courier New" w:hAnsi="Courier New" w:cs="Courier New"/>
        </w:rPr>
        <w:t xml:space="preserve"> </w:t>
      </w:r>
      <w:r w:rsidR="005133BE" w:rsidRPr="005133BE">
        <w:rPr>
          <w:rFonts w:cs="Courier New"/>
        </w:rPr>
        <w:t>object</w:t>
      </w:r>
      <w:r w:rsidR="005133BE">
        <w:rPr>
          <w:rFonts w:ascii="Courier New" w:hAnsi="Courier New" w:cs="Courier New"/>
        </w:rPr>
        <w:t xml:space="preserve"> </w:t>
      </w:r>
      <w:r w:rsidR="00B811FA">
        <w:rPr>
          <w:rFonts w:cs="Courier New"/>
        </w:rPr>
        <w:t xml:space="preserve">is checked to prevent the addition of a new edge which corresponds to the same set of vertices in </w:t>
      </w:r>
      <w:r w:rsidR="00B811FA" w:rsidRPr="00B811FA">
        <w:rPr>
          <w:rFonts w:cs="Courier New"/>
          <w:i/>
        </w:rPr>
        <w:t>G</w:t>
      </w:r>
      <w:r w:rsidR="00B811FA">
        <w:rPr>
          <w:rFonts w:cs="Courier New"/>
        </w:rPr>
        <w:t xml:space="preserve"> </w:t>
      </w:r>
      <w:r w:rsidR="00B73A33">
        <w:rPr>
          <w:rFonts w:cs="Courier New"/>
        </w:rPr>
        <w:t>that</w:t>
      </w:r>
      <w:r w:rsidR="00B811FA">
        <w:rPr>
          <w:rFonts w:cs="Courier New"/>
        </w:rPr>
        <w:t xml:space="preserve"> has already been found.</w:t>
      </w:r>
    </w:p>
    <w:p w14:paraId="41A301DA" w14:textId="6FDED4F6" w:rsidR="00D0459E" w:rsidRDefault="0078786C" w:rsidP="00D0459E">
      <w:pPr>
        <w:pStyle w:val="Heading3"/>
      </w:pPr>
      <w:bookmarkStart w:id="66" w:name="_Toc460879601"/>
      <w:r>
        <w:lastRenderedPageBreak/>
        <w:t xml:space="preserve">Implementing </w:t>
      </w:r>
      <w:r w:rsidR="00D0459E">
        <w:t>Algorithm</w:t>
      </w:r>
      <w:r>
        <w:t>s</w:t>
      </w:r>
      <w:r w:rsidR="00D0459E">
        <w:t xml:space="preserve"> to Generate Random </w:t>
      </w:r>
      <w:r w:rsidR="00140503">
        <w:t xml:space="preserve">Pattern-free </w:t>
      </w:r>
      <w:r w:rsidR="00D0459E">
        <w:t>Graphs</w:t>
      </w:r>
      <w:bookmarkEnd w:id="66"/>
      <w:r w:rsidR="00D0459E">
        <w:t xml:space="preserve"> </w:t>
      </w:r>
    </w:p>
    <w:p w14:paraId="3886601E" w14:textId="6F6C9355" w:rsidR="00140503" w:rsidRPr="00140503" w:rsidRDefault="00140503" w:rsidP="00140503">
      <w:r>
        <w:t xml:space="preserve">After implementing the algorithms to generate random graphs that do </w:t>
      </w:r>
      <w:r w:rsidR="00DD70AB">
        <w:t xml:space="preserve">not contain a </w:t>
      </w:r>
      <w:r w:rsidR="002777F1">
        <w:t>specified subgraph type</w:t>
      </w:r>
      <w:r w:rsidR="00DD70AB">
        <w:t>, the following were observed.</w:t>
      </w:r>
    </w:p>
    <w:p w14:paraId="394135FD" w14:textId="77777777" w:rsidR="00140503" w:rsidRDefault="00140503" w:rsidP="00140503">
      <w:pPr>
        <w:pStyle w:val="ListParagraph"/>
        <w:numPr>
          <w:ilvl w:val="0"/>
          <w:numId w:val="21"/>
        </w:numPr>
      </w:pPr>
      <w:r>
        <w:t>The graphs generated were sparse because an edge is removed from the graph if the resulting graph contains the specified induced subgraph type.</w:t>
      </w:r>
    </w:p>
    <w:p w14:paraId="15C0F3F8" w14:textId="411ECB29" w:rsidR="00140503" w:rsidRDefault="00140503" w:rsidP="00140503">
      <w:pPr>
        <w:pStyle w:val="ListParagraph"/>
        <w:numPr>
          <w:ilvl w:val="0"/>
          <w:numId w:val="21"/>
        </w:numPr>
      </w:pPr>
      <w:r>
        <w:t>The algorithm when applied to generate random graphs with no simplicial vertices generated graphs with no edges. This is because once an edge exists between two vertices, a simplicial vertex will be found and thus that edge will be removed.</w:t>
      </w:r>
      <w:r w:rsidR="002C3958">
        <w:t xml:space="preserve"> As a result, the tool is unable to generate random graphs that do not contain any simplicial vertex.</w:t>
      </w:r>
    </w:p>
    <w:p w14:paraId="2B5C646A" w14:textId="77777777" w:rsidR="00927E57" w:rsidRDefault="00140503" w:rsidP="008610DF">
      <w:pPr>
        <w:pStyle w:val="ListParagraph"/>
        <w:numPr>
          <w:ilvl w:val="0"/>
          <w:numId w:val="21"/>
        </w:numPr>
      </w:pPr>
      <w:r>
        <w:t xml:space="preserve">The algorithm is not suitable for generating large </w:t>
      </w:r>
      <w:r w:rsidR="004B7522">
        <w:t xml:space="preserve">random pattern-free </w:t>
      </w:r>
      <w:r>
        <w:t>graphs because of the time it would take to check for the presence of the specified induced subgraph type for each edge added.</w:t>
      </w:r>
      <w:r w:rsidR="00C64D72">
        <w:t xml:space="preserve"> </w:t>
      </w:r>
    </w:p>
    <w:p w14:paraId="4F5F89D6" w14:textId="128510E0" w:rsidR="00140503" w:rsidRPr="00927E57" w:rsidRDefault="008610DF" w:rsidP="00927E57">
      <w:pPr>
        <w:rPr>
          <w:b/>
        </w:rPr>
      </w:pPr>
      <w:r w:rsidRPr="00927E57">
        <w:rPr>
          <w:b/>
        </w:rPr>
        <w:t>Conclusion</w:t>
      </w:r>
    </w:p>
    <w:p w14:paraId="6CBD7F1C" w14:textId="7F3424BD" w:rsidR="00414499" w:rsidRDefault="008610DF" w:rsidP="00414499">
      <w:r>
        <w:t>We have discussed how we implemented the tool and the challenges which we encountered. In the next chapter, we will detail how testing was carried out and the evaluation that was done.</w:t>
      </w:r>
      <w:r w:rsidR="00414499">
        <w:br w:type="page"/>
      </w:r>
    </w:p>
    <w:p w14:paraId="02D6FDB8" w14:textId="77777777" w:rsidR="00414499" w:rsidRDefault="00414499" w:rsidP="00414499">
      <w:pPr>
        <w:pStyle w:val="Heading1"/>
      </w:pPr>
      <w:bookmarkStart w:id="67" w:name="_Toc460879602"/>
      <w:r>
        <w:lastRenderedPageBreak/>
        <w:t>Testing and Evaluation</w:t>
      </w:r>
      <w:bookmarkEnd w:id="67"/>
    </w:p>
    <w:p w14:paraId="09F7C01C" w14:textId="77777777" w:rsidR="00A22BBA" w:rsidRDefault="00A22BBA" w:rsidP="00414499">
      <w:pPr>
        <w:spacing w:before="0"/>
        <w:jc w:val="left"/>
      </w:pPr>
      <w:r>
        <w:t>In this chapter, we discuss how the tool was tested and evaluated. We also analyze the result of the evaluation.</w:t>
      </w:r>
    </w:p>
    <w:p w14:paraId="7F2CBD7F" w14:textId="77777777" w:rsidR="009F2888" w:rsidRDefault="00A22BBA" w:rsidP="009F2888">
      <w:pPr>
        <w:pStyle w:val="Heading2"/>
      </w:pPr>
      <w:bookmarkStart w:id="68" w:name="_Toc460879603"/>
      <w:r>
        <w:t>Testing</w:t>
      </w:r>
      <w:r w:rsidR="009F2888">
        <w:t xml:space="preserve"> Strategy</w:t>
      </w:r>
      <w:bookmarkEnd w:id="68"/>
    </w:p>
    <w:p w14:paraId="6A79F057" w14:textId="6B121A1C" w:rsidR="001B75DA" w:rsidRDefault="009F2888" w:rsidP="009F2888">
      <w:r>
        <w:t xml:space="preserve">The different classes for detecting and listing the </w:t>
      </w:r>
      <w:r w:rsidR="001660B7">
        <w:t>vertices</w:t>
      </w:r>
      <w:r>
        <w:t xml:space="preserve"> of</w:t>
      </w:r>
      <w:r w:rsidR="001660B7">
        <w:t xml:space="preserve"> the</w:t>
      </w:r>
      <w:r>
        <w:t xml:space="preserve"> subgraphs found</w:t>
      </w:r>
      <w:r w:rsidR="001660B7">
        <w:t xml:space="preserve"> were developed iteratively. Each of the classes has a </w:t>
      </w:r>
      <w:r w:rsidR="001660B7" w:rsidRPr="001660B7">
        <w:rPr>
          <w:rFonts w:ascii="Courier New" w:hAnsi="Courier New" w:cs="Courier New"/>
        </w:rPr>
        <w:t>main</w:t>
      </w:r>
      <w:r w:rsidR="001660B7">
        <w:t xml:space="preserve"> method, which enabled us to quickly test the functionality of a class and reveal any problems found. Including a </w:t>
      </w:r>
      <w:r w:rsidR="001660B7" w:rsidRPr="001B75DA">
        <w:rPr>
          <w:rFonts w:ascii="Courier New" w:hAnsi="Courier New" w:cs="Courier New"/>
        </w:rPr>
        <w:t>main</w:t>
      </w:r>
      <w:r w:rsidR="001660B7">
        <w:t xml:space="preserve"> metho</w:t>
      </w:r>
      <w:r w:rsidR="001B75DA">
        <w:t>d in each</w:t>
      </w:r>
      <w:r w:rsidR="001660B7">
        <w:t xml:space="preserve"> class is one of the ways of designing for testability </w:t>
      </w:r>
      <w:r w:rsidR="007B685A">
        <w:t>[12]</w:t>
      </w:r>
      <w:r w:rsidR="001660B7">
        <w:t>.</w:t>
      </w:r>
      <w:r w:rsidR="00925417">
        <w:t xml:space="preserve"> </w:t>
      </w:r>
    </w:p>
    <w:p w14:paraId="19E32382" w14:textId="168B68A0" w:rsidR="001B75DA" w:rsidRDefault="001B75DA" w:rsidP="001B75DA">
      <w:pPr>
        <w:pStyle w:val="Heading2"/>
      </w:pPr>
      <w:bookmarkStart w:id="69" w:name="_Toc460879604"/>
      <w:r>
        <w:t xml:space="preserve">Unit </w:t>
      </w:r>
      <w:r w:rsidR="00616F96">
        <w:t>T</w:t>
      </w:r>
      <w:r>
        <w:t>esting</w:t>
      </w:r>
      <w:bookmarkEnd w:id="69"/>
    </w:p>
    <w:p w14:paraId="2BDED70C" w14:textId="2EEF6E24" w:rsidR="00DF73A1" w:rsidRDefault="00D9302C" w:rsidP="00D9302C">
      <w:r>
        <w:t>Unit tests for the ADT class w</w:t>
      </w:r>
      <w:r w:rsidR="008850DB">
        <w:t>ere</w:t>
      </w:r>
      <w:r>
        <w:t xml:space="preserve"> written after the graph ADT class was developed to test each of the methods of the class as it was important that the methods were functioning properly before we could develop the classes for performing detection and listing of subgraphs. The unit tests ensured that methods of the ADT class </w:t>
      </w:r>
      <w:r w:rsidR="00185963">
        <w:t xml:space="preserve">which </w:t>
      </w:r>
      <w:r>
        <w:t>failed</w:t>
      </w:r>
      <w:r w:rsidR="00185963">
        <w:t xml:space="preserve"> to </w:t>
      </w:r>
      <w:r w:rsidR="002A51C5">
        <w:t>operate</w:t>
      </w:r>
      <w:r w:rsidR="00185963">
        <w:t xml:space="preserve"> as expected were quickly identified</w:t>
      </w:r>
      <w:r>
        <w:t>.</w:t>
      </w:r>
      <w:r w:rsidR="00DF73A1">
        <w:t xml:space="preserve"> Unit tests for the detection and listing classes were written later after each of the classes had been developed. </w:t>
      </w:r>
      <w:r w:rsidR="00185963">
        <w:t>Files containing the adjacency matrices of specifically created graphs were provided as input to the unit test classes. With these input files, we know which vertices induce which type of subgraph and were thus able to specify the expected results in the unit tests.</w:t>
      </w:r>
      <w:r w:rsidR="00B3596A">
        <w:t xml:space="preserve"> The unit tests are found in the </w:t>
      </w:r>
      <w:r w:rsidR="00B3596A" w:rsidRPr="00B3596A">
        <w:rPr>
          <w:rFonts w:ascii="Courier New" w:hAnsi="Courier New" w:cs="Courier New"/>
        </w:rPr>
        <w:t>test</w:t>
      </w:r>
      <w:r w:rsidR="00B3596A">
        <w:t xml:space="preserve"> package of the tool’s source code.</w:t>
      </w:r>
    </w:p>
    <w:p w14:paraId="22B08112" w14:textId="22F0C922" w:rsidR="00616F96" w:rsidRDefault="00616F96" w:rsidP="00616F96">
      <w:pPr>
        <w:pStyle w:val="Heading2"/>
      </w:pPr>
      <w:bookmarkStart w:id="70" w:name="_Toc460879605"/>
      <w:r>
        <w:t>System Testing</w:t>
      </w:r>
      <w:bookmarkEnd w:id="70"/>
    </w:p>
    <w:p w14:paraId="0A60E3DD" w14:textId="269876CA" w:rsidR="00616F96" w:rsidRDefault="00D60007" w:rsidP="00616F96">
      <w:r>
        <w:t>Unit tests could not be done on t</w:t>
      </w:r>
      <w:r w:rsidR="00F514A9">
        <w:t xml:space="preserve">he command line and graphical user interfaces of the tool </w:t>
      </w:r>
      <w:r>
        <w:t xml:space="preserve">because the inputs provided to the tool would depend on the user. However efforts were made to ensure that both the command line and the graphical user interfaces of the tool </w:t>
      </w:r>
      <w:r w:rsidR="008850DB">
        <w:t xml:space="preserve">are </w:t>
      </w:r>
      <w:r>
        <w:t>function</w:t>
      </w:r>
      <w:r w:rsidR="008850DB">
        <w:t>ing</w:t>
      </w:r>
      <w:r>
        <w:t xml:space="preserve"> as expected for valid inputs, and notify the user of invalid inputs when detected.</w:t>
      </w:r>
      <w:r w:rsidR="0055678F">
        <w:t xml:space="preserve"> </w:t>
      </w:r>
      <w:r w:rsidR="002B496D">
        <w:t>The results of the system testing are provided in Appendix E.</w:t>
      </w:r>
    </w:p>
    <w:p w14:paraId="4214AA53" w14:textId="2DD71B21" w:rsidR="00F54264" w:rsidRDefault="00F54264" w:rsidP="00F54264">
      <w:pPr>
        <w:pStyle w:val="Heading2"/>
      </w:pPr>
      <w:bookmarkStart w:id="71" w:name="_Toc460879606"/>
      <w:r>
        <w:t>Evaluation Strategy</w:t>
      </w:r>
      <w:bookmarkEnd w:id="71"/>
    </w:p>
    <w:p w14:paraId="0E15EC52" w14:textId="4EB3B0B6" w:rsidR="00F415E7" w:rsidRDefault="008850DB" w:rsidP="008850DB">
      <w:r>
        <w:t xml:space="preserve">The evaluation of the tool was in the form of </w:t>
      </w:r>
      <w:r w:rsidR="00C03C25">
        <w:t xml:space="preserve">experiments </w:t>
      </w:r>
      <w:r>
        <w:t>comparing the</w:t>
      </w:r>
      <w:r w:rsidR="00C15E54">
        <w:t xml:space="preserve"> efficient</w:t>
      </w:r>
      <w:r>
        <w:t xml:space="preserve"> algorithms described in </w:t>
      </w:r>
      <w:r w:rsidR="0005087E">
        <w:t>[11</w:t>
      </w:r>
      <w:r w:rsidR="007B685A">
        <w:t>]</w:t>
      </w:r>
      <w:r>
        <w:t xml:space="preserve"> with easy to implement brute force algorithms to detect the same types of induced subgraphs. The experiments to compare the </w:t>
      </w:r>
      <w:r w:rsidR="00C15E54">
        <w:t>efficient algorithms and the brute force algorithms were carried out on the School of Computing’s Eglinton c</w:t>
      </w:r>
      <w:r w:rsidR="00DF030C">
        <w:t>omputer which has 20 CPU cores.</w:t>
      </w:r>
    </w:p>
    <w:p w14:paraId="7182A1C9" w14:textId="381E553B" w:rsidR="00EE218A" w:rsidRDefault="00F415E7" w:rsidP="008850DB">
      <w:r>
        <w:t xml:space="preserve">An algorithm to generate random graphs of different sizes and densities was </w:t>
      </w:r>
      <w:r w:rsidR="00C645F2">
        <w:t>designed and implemented</w:t>
      </w:r>
      <w:r>
        <w:t xml:space="preserve">. This algorithm was used to generate graphs </w:t>
      </w:r>
      <w:r w:rsidR="00D0374A">
        <w:t>with</w:t>
      </w:r>
      <w:r>
        <w:t xml:space="preserve"> up to 1000 vertices. For each graph size, we </w:t>
      </w:r>
      <w:r w:rsidR="00D0374A">
        <w:t>generated</w:t>
      </w:r>
      <w:r>
        <w:t xml:space="preserve"> graphs with edge probabilities of 0.2, 0.4, 0.6, 0.8 and 1.0. We generated 10 graphs for each edge </w:t>
      </w:r>
      <w:r>
        <w:lastRenderedPageBreak/>
        <w:t>probability except for probability of 1.0 which had only one graph generated for it. This is because such a graph would be a complete graph and there was no point in generating multiple complete graphs with the same size.</w:t>
      </w:r>
      <w:r w:rsidR="00D636F0">
        <w:t xml:space="preserve"> </w:t>
      </w:r>
    </w:p>
    <w:p w14:paraId="7D6F1F04" w14:textId="1562C0E6" w:rsidR="00E02F97" w:rsidRDefault="00186236" w:rsidP="00186236">
      <w:pPr>
        <w:rPr>
          <w:rFonts w:cs="Courier New"/>
        </w:rPr>
      </w:pPr>
      <w:r w:rsidRPr="003E4F25">
        <w:t xml:space="preserve">Since each of the detection </w:t>
      </w:r>
      <w:r>
        <w:t xml:space="preserve">and listing </w:t>
      </w:r>
      <w:r w:rsidRPr="003E4F25">
        <w:t xml:space="preserve">classes has a </w:t>
      </w:r>
      <w:r w:rsidRPr="003E4F25">
        <w:rPr>
          <w:rFonts w:ascii="Courier New" w:hAnsi="Courier New" w:cs="Courier New"/>
        </w:rPr>
        <w:t xml:space="preserve">main </w:t>
      </w:r>
      <w:r w:rsidRPr="003E4F25">
        <w:rPr>
          <w:rFonts w:cs="Courier New"/>
        </w:rPr>
        <w:t xml:space="preserve">method, Unix </w:t>
      </w:r>
      <w:r w:rsidRPr="00463744">
        <w:rPr>
          <w:rFonts w:cs="Courier New"/>
          <w:i/>
        </w:rPr>
        <w:t>Makefiles</w:t>
      </w:r>
      <w:r w:rsidRPr="003E4F25">
        <w:rPr>
          <w:rFonts w:cs="Courier New"/>
        </w:rPr>
        <w:t xml:space="preserve"> which take each of the randomly generated graph files and passes the file as a command line argument to each class were written. The </w:t>
      </w:r>
      <w:r w:rsidRPr="003E4F25">
        <w:rPr>
          <w:rFonts w:ascii="Courier New" w:hAnsi="Courier New" w:cs="Courier New"/>
        </w:rPr>
        <w:t>main</w:t>
      </w:r>
      <w:r w:rsidRPr="003E4F25">
        <w:rPr>
          <w:rFonts w:cs="Courier New"/>
        </w:rPr>
        <w:t xml:space="preserve"> method in each detection class prints out the time taken to run the detection as well as the result to the command line terminal, indicating whether the desired subgraph type was found. The </w:t>
      </w:r>
      <w:r w:rsidRPr="003E4F25">
        <w:rPr>
          <w:rFonts w:ascii="Courier New" w:hAnsi="Courier New" w:cs="Courier New"/>
        </w:rPr>
        <w:t>main</w:t>
      </w:r>
      <w:r w:rsidRPr="003E4F25">
        <w:rPr>
          <w:rFonts w:cs="Courier New"/>
        </w:rPr>
        <w:t xml:space="preserve"> method in each </w:t>
      </w:r>
      <w:r>
        <w:rPr>
          <w:rFonts w:cs="Courier New"/>
        </w:rPr>
        <w:t>listing</w:t>
      </w:r>
      <w:r w:rsidRPr="003E4F25">
        <w:rPr>
          <w:rFonts w:cs="Courier New"/>
        </w:rPr>
        <w:t xml:space="preserve"> class prints out the time taken to run the detection as well as the </w:t>
      </w:r>
      <w:r>
        <w:rPr>
          <w:rFonts w:cs="Courier New"/>
        </w:rPr>
        <w:t>number of simplicial vertices or the number of a desired subgraph type found to the command line terminal.</w:t>
      </w:r>
      <w:r w:rsidRPr="003E4F25">
        <w:rPr>
          <w:rFonts w:cs="Courier New"/>
        </w:rPr>
        <w:t xml:space="preserve"> The </w:t>
      </w:r>
      <w:r w:rsidRPr="00463744">
        <w:rPr>
          <w:rFonts w:cs="Courier New"/>
          <w:i/>
        </w:rPr>
        <w:t>Makefile</w:t>
      </w:r>
      <w:r w:rsidRPr="003E4F25">
        <w:rPr>
          <w:rFonts w:cs="Courier New"/>
        </w:rPr>
        <w:t xml:space="preserve"> tool then writes this output to a text file for each graph file tested. After the experiments were completed, the output text files were then combined into a single text file for each subgraph class.</w:t>
      </w:r>
      <w:r>
        <w:rPr>
          <w:rFonts w:cs="Courier New"/>
        </w:rPr>
        <w:t xml:space="preserve"> The code that combines the results is present in the </w:t>
      </w:r>
      <w:r w:rsidRPr="00186236">
        <w:rPr>
          <w:rFonts w:ascii="Courier New" w:hAnsi="Courier New" w:cs="Courier New"/>
        </w:rPr>
        <w:t>CombineResults</w:t>
      </w:r>
      <w:r>
        <w:rPr>
          <w:rFonts w:cs="Courier New"/>
        </w:rPr>
        <w:t xml:space="preserve"> class in the </w:t>
      </w:r>
      <w:r w:rsidRPr="00186236">
        <w:rPr>
          <w:rFonts w:ascii="Courier New" w:hAnsi="Courier New" w:cs="Courier New"/>
        </w:rPr>
        <w:t>test</w:t>
      </w:r>
      <w:r>
        <w:rPr>
          <w:rFonts w:cs="Courier New"/>
        </w:rPr>
        <w:t xml:space="preserve"> package. </w:t>
      </w:r>
    </w:p>
    <w:p w14:paraId="234F76C2" w14:textId="7EB89C03" w:rsidR="00186236" w:rsidRDefault="00186236" w:rsidP="008850DB">
      <w:r>
        <w:t xml:space="preserve">Each of the detection </w:t>
      </w:r>
      <w:r w:rsidR="00E02F97">
        <w:t xml:space="preserve">and listing </w:t>
      </w:r>
      <w:r>
        <w:t xml:space="preserve">algorithms was run once </w:t>
      </w:r>
      <w:r w:rsidR="000C7B17">
        <w:t xml:space="preserve">per graph </w:t>
      </w:r>
      <w:r>
        <w:t xml:space="preserve">on Eglinton, but since the randomly generated graphs consisted of 10 graphs for each graph density and graph size, the average time per graph density and graph size was taken. By making use of the “-j20” option of the unix </w:t>
      </w:r>
      <w:r w:rsidRPr="00DF030C">
        <w:rPr>
          <w:i/>
        </w:rPr>
        <w:t>make</w:t>
      </w:r>
      <w:r>
        <w:rPr>
          <w:i/>
        </w:rPr>
        <w:t xml:space="preserve"> </w:t>
      </w:r>
      <w:r>
        <w:t>command, we hoped that Eglinton would utilize its 20 CPU cores to make the experiments run faster by running the detection on 20 graphs at the same time.</w:t>
      </w:r>
    </w:p>
    <w:p w14:paraId="0BDB1AD4" w14:textId="71DA680F" w:rsidR="002D7E2F" w:rsidRDefault="002D7E2F" w:rsidP="002D7E2F">
      <w:pPr>
        <w:pStyle w:val="Heading3"/>
      </w:pPr>
      <w:bookmarkStart w:id="72" w:name="_Toc460879607"/>
      <w:r>
        <w:t>Evaluation of the Efficient Detection Algorithms</w:t>
      </w:r>
      <w:bookmarkEnd w:id="72"/>
    </w:p>
    <w:p w14:paraId="21A2795F" w14:textId="196F4A22" w:rsidR="008850DB" w:rsidRDefault="00384156" w:rsidP="008850DB">
      <w:r>
        <w:t xml:space="preserve">The tool was evaluated for two things: ability to correctly detect the presence of the presence of a selected induced subgraph type and the time taken to detect such a subgraph if any. The ability to correctly detect the presence of a type of induced subgraph was easy to measure manually for graphs with smaller vertex count. </w:t>
      </w:r>
      <w:r w:rsidR="00425D5E">
        <w:t xml:space="preserve">The unit tests written for the detection classes easily took care of that. </w:t>
      </w:r>
      <w:r>
        <w:t xml:space="preserve">For both small and large graphs, comparison of the results of the efficient detection algorithms and the brute force detection algorithms revealed that the tool could correctly identify the presence of a selected subgraph type. </w:t>
      </w:r>
      <w:r w:rsidR="00D636F0">
        <w:t xml:space="preserve">Benchmarking tests for the efficient and brute force </w:t>
      </w:r>
      <w:r w:rsidR="002D7E2F">
        <w:t xml:space="preserve">detection </w:t>
      </w:r>
      <w:r w:rsidR="00D636F0">
        <w:t>algorithms were run on each of these generated graphs and the time taken for each algorithm to run as well as whether the required type of subgraph was found for each graph was recorded.</w:t>
      </w:r>
      <w:r w:rsidR="00217624">
        <w:t xml:space="preserve"> </w:t>
      </w:r>
    </w:p>
    <w:p w14:paraId="40A108B9" w14:textId="58D07F18" w:rsidR="0088607B" w:rsidRDefault="0088607B" w:rsidP="008850DB">
      <w:r>
        <w:t>It was discovered in the initial stages of the experiments that for large graphs, it could take more than 90 minutes to run the claw detection algorithm on a complete graph with 800 vertices and finally decide that it does not contain a claw. In order to cut down on the experiment run times, the diamond detection and claw detection algorithms were excluded from running on complete graphs. This is because by the definition of induced subgraphs, complete graphs cannot contain diamonds and claws</w:t>
      </w:r>
      <w:r w:rsidR="0064720F">
        <w:t xml:space="preserve"> as induced subgraph</w:t>
      </w:r>
      <w:r w:rsidR="00F24D0E">
        <w:t>s</w:t>
      </w:r>
      <w:r>
        <w:t>.</w:t>
      </w:r>
      <w:r w:rsidR="000871D0">
        <w:t xml:space="preserve"> </w:t>
      </w:r>
    </w:p>
    <w:p w14:paraId="2D9B2EFC" w14:textId="3418BC82" w:rsidR="002A68E0" w:rsidRDefault="002A68E0" w:rsidP="002A68E0">
      <w:r>
        <w:t xml:space="preserve">From the results of the experiments, it was discovered that the algorithms described in </w:t>
      </w:r>
      <w:r w:rsidR="0005087E">
        <w:t>[11</w:t>
      </w:r>
      <w:r w:rsidR="007B685A">
        <w:t>]</w:t>
      </w:r>
      <w:r>
        <w:t xml:space="preserve"> when implemented did not perform better than the brute force algorithms except when used to detect simplicial vertices. This was attributed to the matrix multiplication which was done in most of the detection classes. Our brute force algorithms did not rely on matrix multiplication,</w:t>
      </w:r>
      <w:r w:rsidR="00F24D0E">
        <w:t xml:space="preserve"> and a</w:t>
      </w:r>
      <w:r>
        <w:t xml:space="preserve">s a result performed better that the efficient detection algorithms for detection operations. </w:t>
      </w:r>
    </w:p>
    <w:p w14:paraId="2CCE65DC" w14:textId="7A01411B" w:rsidR="002A68E0" w:rsidRDefault="002A68E0" w:rsidP="002A68E0">
      <w:r>
        <w:lastRenderedPageBreak/>
        <w:t>While the efficient algorithm would have to perform matrix multiplication to detect a triangle, the brute force algorithm could quickly find a triangle without multiplying matrices.</w:t>
      </w:r>
      <w:r w:rsidR="00E977C9">
        <w:t xml:space="preserve"> The brute force triangle detection algorithm was still quite efficient with an efficiency of </w:t>
      </w:r>
      <m:oMath>
        <m:r>
          <w:rPr>
            <w:rFonts w:ascii="Cambria Math" w:hAnsi="Cambria Math"/>
          </w:rPr>
          <m:t>O</m:t>
        </m:r>
        <m:d>
          <m:dPr>
            <m:ctrlPr>
              <w:rPr>
                <w:rFonts w:ascii="Cambria Math" w:hAnsi="Cambria Math"/>
                <w:i/>
              </w:rPr>
            </m:ctrlPr>
          </m:dPr>
          <m:e>
            <m:r>
              <w:rPr>
                <w:rFonts w:ascii="Cambria Math" w:hAnsi="Cambria Math"/>
              </w:rPr>
              <m:t>mn</m:t>
            </m:r>
          </m:e>
        </m:d>
      </m:oMath>
      <w:r w:rsidR="00E977C9">
        <w:t xml:space="preserve"> with </w:t>
      </w:r>
      <w:r w:rsidR="00E977C9">
        <w:rPr>
          <w:i/>
        </w:rPr>
        <w:t xml:space="preserve">m </w:t>
      </w:r>
      <w:r w:rsidR="00E977C9">
        <w:t xml:space="preserve">and </w:t>
      </w:r>
      <w:r w:rsidR="00E977C9">
        <w:rPr>
          <w:i/>
        </w:rPr>
        <w:t xml:space="preserve">n </w:t>
      </w:r>
      <w:r w:rsidR="00E977C9">
        <w:t xml:space="preserve">being as defined in previous chapters. </w:t>
      </w:r>
      <w:r>
        <w:t>In a complete graph, the brute force algorithm will detect a triangle after checking the first three vertices in the graph, irrespective of the size of the graph. The efficient algorithm would have to multiply matrices, and the time to perform the multiplicati</w:t>
      </w:r>
      <w:r w:rsidR="006849CC">
        <w:t>on increases in direct proportion to the matrix size</w:t>
      </w:r>
      <w:r>
        <w:t xml:space="preserve">. This gives the brute force detection algorithm a huge advantage over the efficient detection algorithm. As each of the classes to detect diamonds, claws and other complete subgraphs relied on triangle </w:t>
      </w:r>
      <w:r w:rsidR="00B32452">
        <w:t>detection;</w:t>
      </w:r>
      <w:r>
        <w:t xml:space="preserve"> the delay associated with matrix multiplication was propagated among the other detection classes, making them slower than their brute force counterparts.</w:t>
      </w:r>
    </w:p>
    <w:p w14:paraId="4824248E" w14:textId="32CD83DE" w:rsidR="002A68E0" w:rsidRDefault="00677CF1" w:rsidP="003E4F25">
      <w:r>
        <w:t xml:space="preserve">The performance of the efficient algorithm to detect simplicial vertices over its brute force counterpart could be attributed to the </w:t>
      </w:r>
      <w:r w:rsidR="006C4679">
        <w:t>reduced number</w:t>
      </w:r>
      <w:r>
        <w:t xml:space="preserve"> of matrix multiplication</w:t>
      </w:r>
      <w:r w:rsidR="006C4679">
        <w:t>s performed</w:t>
      </w:r>
      <w:r>
        <w:t xml:space="preserve"> in the efficient simplicial vertices detection algorithm.</w:t>
      </w:r>
      <w:r w:rsidR="00B32452">
        <w:t xml:space="preserve"> </w:t>
      </w:r>
      <w:r w:rsidR="006C4679">
        <w:t>Specifically, matrix multiplication is done</w:t>
      </w:r>
      <w:r w:rsidR="00495E1F">
        <w:t xml:space="preserve"> only once</w:t>
      </w:r>
      <w:r w:rsidR="006C4679">
        <w:t xml:space="preserve">, and this </w:t>
      </w:r>
      <w:r w:rsidR="007053F0">
        <w:t>was</w:t>
      </w:r>
      <w:r w:rsidR="006C4679">
        <w:t xml:space="preserve"> in the second phase of the algorithm. </w:t>
      </w:r>
      <w:r w:rsidR="00DB614B">
        <w:t xml:space="preserve">As the size and density of the graph increases, the brute force algorithm takes a longer time to test whether the neighbours of a vertex form a clique. </w:t>
      </w:r>
      <w:r w:rsidR="00B32452">
        <w:t xml:space="preserve">When implementing the brute force detection algorithms, a timeout of 30 seconds was configured, in order to prevent the algorithms from taking an extremely long time to execute. </w:t>
      </w:r>
      <w:r w:rsidR="002A50E4">
        <w:t xml:space="preserve">Although the detection experiments were run on graphs with sizes of up to 1000, the charts presented here show the results for graphs with a maximum size of 100 in order to </w:t>
      </w:r>
      <w:r w:rsidR="00CB4880">
        <w:t>provide</w:t>
      </w:r>
      <w:r w:rsidR="002A50E4">
        <w:t xml:space="preserve"> a clearer picture. </w:t>
      </w:r>
      <w:r w:rsidR="00213FF9">
        <w:t xml:space="preserve">Microsoft excel files containing the raw data are submitted along with this report. </w:t>
      </w:r>
      <w:r w:rsidR="00B152CD">
        <w:t>Figure 6.1</w:t>
      </w:r>
      <w:r w:rsidR="00651159">
        <w:t xml:space="preserve"> shows a chart which displays </w:t>
      </w:r>
      <w:r w:rsidR="00CA4B20">
        <w:t xml:space="preserve">the trend of the </w:t>
      </w:r>
      <w:r w:rsidR="00651159">
        <w:t>average times taken to detect simplicial vertices using efficient and brute force algorithms</w:t>
      </w:r>
      <w:r w:rsidR="00880414">
        <w:t>.</w:t>
      </w:r>
      <w:r w:rsidR="00B152CD">
        <w:t xml:space="preserve"> </w:t>
      </w:r>
      <w:r w:rsidR="00B933D3">
        <w:t>Other c</w:t>
      </w:r>
      <w:r w:rsidR="00B152CD">
        <w:t>harts showing the results for the detection experiments for other subgraph classes are shown in Appendix B.</w:t>
      </w:r>
    </w:p>
    <w:p w14:paraId="34647510" w14:textId="77777777" w:rsidR="00A32517" w:rsidRDefault="00A32517" w:rsidP="00045E8D">
      <w:pPr>
        <w:pStyle w:val="Heading3"/>
      </w:pPr>
      <w:bookmarkStart w:id="73" w:name="_Toc460879608"/>
      <w:r>
        <w:t>Evaluation of the Efficient Listing Algorithms</w:t>
      </w:r>
      <w:bookmarkEnd w:id="73"/>
    </w:p>
    <w:p w14:paraId="0CEBADA0" w14:textId="77777777" w:rsidR="00A32517" w:rsidRDefault="00A32517" w:rsidP="00A32517">
      <w:r>
        <w:t xml:space="preserve">The output of the tool was modified for the listing experiments to show the time taken to list all the subgraphs of a selected type present in a graph and how many of such subgraphs were found. For the simplicial vertices listing, the output showed the time taken to list all simplicial vertices found and the number of such vertices. </w:t>
      </w:r>
    </w:p>
    <w:p w14:paraId="48707930" w14:textId="09BB8594" w:rsidR="00A32517" w:rsidRDefault="00A32517" w:rsidP="00A32517">
      <w:r>
        <w:t>It was anticipated that the listing algorithms would take longer times to execute than the detection algorithms, hence the listing algorithms experiments were run on graphs with maximum size of 100. The correctness of the number of simplicial vertices and number of subgraphs of a selected type found using the efficient listing algorithms was established by comparing it with the number found by the corresponding brute force listing counterparts. Both numbers were found to be the same.</w:t>
      </w:r>
      <w:r w:rsidRPr="00A32517">
        <w:t xml:space="preserve"> </w:t>
      </w:r>
      <w:r>
        <w:t>From the outcomes of the experiments, most of the efficient listing algorithms were discovered to run faster than their brute force counterparts. This could be attributed to the use of a triangle listing algorithm which does not rely on matrix multiplication in the triangle listing class. Other listing classes apart from the simplicial vertices listing class and the diamond listing class relied on being able to find all triangles in a subgraph and as a result encountered faster runtimes.</w:t>
      </w:r>
    </w:p>
    <w:p w14:paraId="1435AE13" w14:textId="5C4EE066" w:rsidR="00B152CD" w:rsidRDefault="003C70C9" w:rsidP="00C7101A">
      <w:pPr>
        <w:pStyle w:val="figure"/>
        <w:ind w:left="-1080"/>
        <w:rPr>
          <w:b/>
          <w:color w:val="FF0000"/>
        </w:rPr>
      </w:pPr>
      <w:r>
        <w:rPr>
          <w:noProof/>
        </w:rPr>
        <w:lastRenderedPageBreak/>
        <w:drawing>
          <wp:inline distT="0" distB="0" distL="0" distR="0" wp14:anchorId="59039F24" wp14:editId="003ADCD6">
            <wp:extent cx="6745857" cy="3648974"/>
            <wp:effectExtent l="0" t="0" r="17145" b="2794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812CC55" w14:textId="25BBE960" w:rsidR="00B152CD" w:rsidRDefault="00B152CD" w:rsidP="00D74F1F">
      <w:pPr>
        <w:pStyle w:val="figurecaption"/>
      </w:pPr>
      <w:r>
        <w:t>Figure 6.1: Chart Showing Detection Times for the Efficient and Brute force Simplicial Vertices Detection Algorithms</w:t>
      </w:r>
    </w:p>
    <w:p w14:paraId="7FC1B4AC" w14:textId="44FF8969" w:rsidR="00A32517" w:rsidRDefault="005923DE" w:rsidP="00A32517">
      <w:r>
        <w:t xml:space="preserve">The diamond listing class however still had to employ matrix multiplication to find all </w:t>
      </w:r>
      <w:r w:rsidRPr="005923DE">
        <w:rPr>
          <w:i/>
        </w:rPr>
        <w:t>P</w:t>
      </w:r>
      <w:r w:rsidRPr="005923DE">
        <w:rPr>
          <w:vertAlign w:val="subscript"/>
        </w:rPr>
        <w:t>3</w:t>
      </w:r>
      <w:r>
        <w:t xml:space="preserve">s in a subgraph and hence did not receive much performance increase when compared with the brute force diamond listing algorithm. </w:t>
      </w:r>
      <w:r w:rsidR="007550ED">
        <w:t xml:space="preserve">This discovery substantiates our suggestion that the matrix multiplication which was used in </w:t>
      </w:r>
      <w:r w:rsidR="00B3048E">
        <w:t xml:space="preserve">some of </w:t>
      </w:r>
      <w:r w:rsidR="007550ED">
        <w:t>the efficient detection algorithms was responsible for the slowdown in their performance.</w:t>
      </w:r>
      <w:r w:rsidR="00CA4B20">
        <w:t xml:space="preserve"> Figure 6.2 shows the trend of the average time taken to detect claws when both efficient and brute force algorithms were applied.</w:t>
      </w:r>
      <w:r w:rsidR="00A45308">
        <w:t xml:space="preserve"> </w:t>
      </w:r>
      <w:r w:rsidR="00A32517">
        <w:t>Other charts showing the results of the listing experiments are available in Appendix B.</w:t>
      </w:r>
    </w:p>
    <w:p w14:paraId="453D175B" w14:textId="77777777" w:rsidR="00A32517" w:rsidRDefault="00A32517" w:rsidP="00045E8D">
      <w:pPr>
        <w:pStyle w:val="Heading3"/>
      </w:pPr>
      <w:bookmarkStart w:id="74" w:name="_Toc460879609"/>
      <w:r>
        <w:t>Evaluation of the Random Pattern-free Graph Generation Algorithms</w:t>
      </w:r>
      <w:bookmarkEnd w:id="74"/>
    </w:p>
    <w:p w14:paraId="7DF6804C" w14:textId="77777777" w:rsidR="00F321BE" w:rsidRDefault="00A32517" w:rsidP="00A32517">
      <w:r>
        <w:t>The algorithms to generate random graphs that do not contain a given subgraph were evaluated by simply specifying the size of the graph to be generated, and then providing the generated graph as input to the tool to check whether the graph generated is free from the desired subgraph type. As mentioned in section 5.9.4, the random pattern-free graph generation algorithms are not suitable to be used to generate large graphs due the time taken to check for the presence of a selected subgraph type after each edge is added to the randomly generated graph.</w:t>
      </w:r>
      <w:r w:rsidR="00F321BE">
        <w:t xml:space="preserve"> </w:t>
      </w:r>
    </w:p>
    <w:p w14:paraId="53B5D50D" w14:textId="74A4F26B" w:rsidR="00A32517" w:rsidRDefault="00F321BE" w:rsidP="00A32517">
      <w:r>
        <w:t xml:space="preserve">When very large values are provided as the size of the graph to be generated, the java virtual machine (JVM) runs out of heap memory and an </w:t>
      </w:r>
      <w:r w:rsidRPr="005E78F4">
        <w:rPr>
          <w:rFonts w:ascii="Courier New" w:hAnsi="Courier New" w:cs="Courier New"/>
        </w:rPr>
        <w:t>OutOfMemoryError</w:t>
      </w:r>
      <w:r>
        <w:rPr>
          <w:rFonts w:ascii="Courier New" w:hAnsi="Courier New" w:cs="Courier New"/>
        </w:rPr>
        <w:t xml:space="preserve"> </w:t>
      </w:r>
      <w:r>
        <w:rPr>
          <w:rFonts w:cs="Courier New"/>
        </w:rPr>
        <w:t>is reported.</w:t>
      </w:r>
    </w:p>
    <w:p w14:paraId="7CFBD0A5" w14:textId="64F5526B" w:rsidR="00930845" w:rsidRDefault="00E82003" w:rsidP="00E82003">
      <w:pPr>
        <w:pStyle w:val="figure"/>
        <w:ind w:left="-1260"/>
      </w:pPr>
      <w:r>
        <w:rPr>
          <w:noProof/>
        </w:rPr>
        <w:lastRenderedPageBreak/>
        <w:drawing>
          <wp:inline distT="0" distB="0" distL="0" distR="0" wp14:anchorId="764DCF91" wp14:editId="41B1E766">
            <wp:extent cx="6788989" cy="3321170"/>
            <wp:effectExtent l="0" t="0" r="12065" b="127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267D1F3" w14:textId="53EE3383" w:rsidR="00E82003" w:rsidRDefault="00E82003" w:rsidP="00E82003">
      <w:pPr>
        <w:pStyle w:val="figurecaption"/>
      </w:pPr>
      <w:r>
        <w:t>Figure 6.2: Chart showing claw listing times for efficient and brute force listing algorithms</w:t>
      </w:r>
    </w:p>
    <w:p w14:paraId="76026D71" w14:textId="217B420F" w:rsidR="005E78F4" w:rsidRPr="005E78F4" w:rsidRDefault="005E78F4" w:rsidP="00191F9B">
      <w:pPr>
        <w:rPr>
          <w:rFonts w:cs="Courier New"/>
        </w:rPr>
      </w:pPr>
      <w:r>
        <w:rPr>
          <w:rFonts w:cs="Courier New"/>
        </w:rPr>
        <w:t>This was noticed on a computer with 8Gigabytes of RAM when a graph size of 13,000 was entered while trying to generate a random graph that does not contain a triangle. Since the memory allocated to the JVM heap is dependent on the configurations of the machine that the tool is run on, we cannot predict a suitabl</w:t>
      </w:r>
      <w:r w:rsidR="0050454D">
        <w:rPr>
          <w:rFonts w:cs="Courier New"/>
        </w:rPr>
        <w:t>e maximum graph size to place an upper bound on.</w:t>
      </w:r>
      <w:r w:rsidR="0031556F">
        <w:rPr>
          <w:rFonts w:cs="Courier New"/>
        </w:rPr>
        <w:t xml:space="preserve"> The tool has been developed to correctly report this error.</w:t>
      </w:r>
    </w:p>
    <w:p w14:paraId="23B8A59B" w14:textId="780082EE" w:rsidR="005C7C7D" w:rsidRDefault="005C7C7D" w:rsidP="00045E8D">
      <w:pPr>
        <w:pStyle w:val="Heading3"/>
      </w:pPr>
      <w:bookmarkStart w:id="75" w:name="_Toc460879610"/>
      <w:r>
        <w:t>Evaluation o</w:t>
      </w:r>
      <w:r w:rsidR="008F2505">
        <w:t>f</w:t>
      </w:r>
      <w:r>
        <w:t xml:space="preserve"> the Usability of the Tool</w:t>
      </w:r>
      <w:bookmarkEnd w:id="75"/>
    </w:p>
    <w:p w14:paraId="185B8EBF" w14:textId="77777777" w:rsidR="008417D9" w:rsidRDefault="005C7C7D" w:rsidP="005C7C7D">
      <w:r>
        <w:t xml:space="preserve">Towards the end of the project, the tool was presented to Craig Reilly and Dr. Ruth Hoffmann in order to provide feedback on the usability of the tool. Dr. Ruth Hoffman is a research assistant at the School of Computing. </w:t>
      </w:r>
      <w:r w:rsidR="004D05B1">
        <w:t xml:space="preserve">Both of them agreed that the tool was easy to use. </w:t>
      </w:r>
    </w:p>
    <w:p w14:paraId="4928A903" w14:textId="09489FBA" w:rsidR="008417D9" w:rsidRDefault="004D05B1" w:rsidP="005C7C7D">
      <w:r>
        <w:t xml:space="preserve">Craig pointed out that for the command line interface, rather than having a single class which provides an interface to access the different detection, listing and generation classes, he preferred being able to access the classes directly so that the output can be manipulated using other unix tools. </w:t>
      </w:r>
      <w:r w:rsidR="0092052A">
        <w:t>However s</w:t>
      </w:r>
      <w:r>
        <w:t xml:space="preserve">ince the detection and listing </w:t>
      </w:r>
      <w:r w:rsidR="000A228C">
        <w:t xml:space="preserve">classes have </w:t>
      </w:r>
      <w:r w:rsidR="000A228C" w:rsidRPr="000A228C">
        <w:rPr>
          <w:rFonts w:ascii="Courier New" w:hAnsi="Courier New" w:cs="Courier New"/>
        </w:rPr>
        <w:t>main</w:t>
      </w:r>
      <w:r w:rsidR="000A228C">
        <w:t xml:space="preserve"> methods</w:t>
      </w:r>
      <w:r>
        <w:t xml:space="preserve">, they can </w:t>
      </w:r>
      <w:r w:rsidR="0092052A">
        <w:t xml:space="preserve">also </w:t>
      </w:r>
      <w:r>
        <w:t>be accessed directly</w:t>
      </w:r>
      <w:r w:rsidR="002A2916">
        <w:t xml:space="preserve"> from the command line terminal</w:t>
      </w:r>
      <w:r>
        <w:t>.</w:t>
      </w:r>
      <w:r w:rsidR="0092052A">
        <w:t xml:space="preserve"> Craig suggested </w:t>
      </w:r>
      <w:r w:rsidR="00A81CE2">
        <w:t>incorporating</w:t>
      </w:r>
      <w:r w:rsidR="005F6BDA">
        <w:t xml:space="preserve"> a means of cancelling the detection, listing and generation operations without exiting the program </w:t>
      </w:r>
      <w:r w:rsidR="0092052A">
        <w:t xml:space="preserve">because of the long time that may be taken </w:t>
      </w:r>
      <w:r w:rsidR="005F6BDA">
        <w:t>for an operation to execute</w:t>
      </w:r>
      <w:r w:rsidR="0092052A">
        <w:t xml:space="preserve">. The tool was modified to incorporate this. </w:t>
      </w:r>
      <w:r w:rsidR="005C7C7D">
        <w:t>Some of the suggestions which were received were incorporated into the tool.</w:t>
      </w:r>
      <w:r w:rsidR="00F321BE">
        <w:t xml:space="preserve"> </w:t>
      </w:r>
      <w:r w:rsidR="007018BE">
        <w:t>Dr. Hoffman</w:t>
      </w:r>
      <w:r w:rsidR="008417D9">
        <w:t xml:space="preserve"> suggested that the number of the different classes of subgraphs that can be detected are limited and suggested extending the tool to allow detection of custom graphs. </w:t>
      </w:r>
      <w:r w:rsidR="006873A9">
        <w:t>This is left as future work.</w:t>
      </w:r>
    </w:p>
    <w:p w14:paraId="4B6B8BFE" w14:textId="77777777" w:rsidR="005C7C7D" w:rsidRPr="005C7C7D" w:rsidRDefault="005C7C7D" w:rsidP="005C7C7D"/>
    <w:p w14:paraId="35A2904F" w14:textId="6EBAB671" w:rsidR="00177D25" w:rsidRDefault="00414499" w:rsidP="00177D25">
      <w:pPr>
        <w:pStyle w:val="Appendixheading1"/>
      </w:pPr>
      <w:bookmarkStart w:id="76" w:name="_Toc460879611"/>
      <w:r>
        <w:lastRenderedPageBreak/>
        <w:t>Conclusion</w:t>
      </w:r>
      <w:bookmarkEnd w:id="76"/>
    </w:p>
    <w:p w14:paraId="0F1EC88C" w14:textId="50DB6CE8" w:rsidR="00BD70F2" w:rsidRDefault="00BD70F2" w:rsidP="00BD70F2">
      <w:r>
        <w:t>The status of the project, what has been achieved, personal reflection and future work will be discussed in this chapter.</w:t>
      </w:r>
    </w:p>
    <w:p w14:paraId="0BF5FE1F" w14:textId="522361CA" w:rsidR="00177D25" w:rsidRDefault="003373AB" w:rsidP="003373AB">
      <w:pPr>
        <w:pStyle w:val="Heading2"/>
      </w:pPr>
      <w:bookmarkStart w:id="77" w:name="_Toc460879612"/>
      <w:r>
        <w:t>Status of the Product</w:t>
      </w:r>
      <w:bookmarkEnd w:id="77"/>
    </w:p>
    <w:p w14:paraId="5819000A" w14:textId="050E4218" w:rsidR="003373AB" w:rsidRDefault="003373AB" w:rsidP="003373AB">
      <w:r>
        <w:t xml:space="preserve">The tool developed satisfied all but one of the </w:t>
      </w:r>
      <w:r w:rsidR="007E0A17">
        <w:t xml:space="preserve">functional </w:t>
      </w:r>
      <w:r>
        <w:t>requirements stated in Section 3.1.</w:t>
      </w:r>
      <w:r w:rsidR="007E0A17">
        <w:t xml:space="preserve"> The requirement that was not satisfied is the ability to generate random graphs that do not contain simplicial vertices and this requirement has a </w:t>
      </w:r>
      <w:r w:rsidR="00B41FB4">
        <w:t>‘</w:t>
      </w:r>
      <w:r w:rsidR="007E0A17">
        <w:t>could have</w:t>
      </w:r>
      <w:r w:rsidR="00B41FB4">
        <w:t>’</w:t>
      </w:r>
      <w:r w:rsidR="007E0A17">
        <w:t xml:space="preserve"> priority.</w:t>
      </w:r>
      <w:r w:rsidR="00F07E22">
        <w:t xml:space="preserve"> The reason why this requirement was not satisfied was stated in section 5.9.4. </w:t>
      </w:r>
    </w:p>
    <w:p w14:paraId="6F735A8E" w14:textId="028017F3" w:rsidR="0047263F" w:rsidRDefault="0047263F" w:rsidP="0047263F">
      <w:pPr>
        <w:pStyle w:val="Heading2"/>
      </w:pPr>
      <w:bookmarkStart w:id="78" w:name="_Toc460879613"/>
      <w:r>
        <w:t>What Has Been Achieved</w:t>
      </w:r>
      <w:bookmarkEnd w:id="78"/>
    </w:p>
    <w:p w14:paraId="786FCCD0" w14:textId="2D50A346" w:rsidR="006846ED" w:rsidRDefault="0047263F">
      <w:r>
        <w:t xml:space="preserve">The tool developed during this project has the ability to detect the presence of triangles, claws, diamonds, and complete subgraphs present in a given graph as induced subgraphs and list all of such induced subgraphs found. It is also capable of detecting and listing all simplicial vertices found in a graph. The algorithms implemented were described </w:t>
      </w:r>
      <w:r w:rsidR="009B7618">
        <w:t>in</w:t>
      </w:r>
      <w:r>
        <w:t xml:space="preserve"> </w:t>
      </w:r>
      <w:r w:rsidR="0005087E">
        <w:t>[11</w:t>
      </w:r>
      <w:r w:rsidR="007B685A">
        <w:t>]</w:t>
      </w:r>
      <w:r>
        <w:t xml:space="preserve">. It was discovered that fast matrix multiplication algorithms which the </w:t>
      </w:r>
      <w:r w:rsidR="00BD70F2">
        <w:t xml:space="preserve">detection </w:t>
      </w:r>
      <w:r>
        <w:t xml:space="preserve">algorithms were built upon are complicated to implement in practice and do not necessarily perform better than the standard matrix multiplication algorithm. As a result, algorithms to detect the </w:t>
      </w:r>
      <w:r w:rsidR="00BD70F2">
        <w:t>presence of</w:t>
      </w:r>
      <w:r w:rsidR="002D6CF9">
        <w:t xml:space="preserve"> only one </w:t>
      </w:r>
      <w:r>
        <w:t>of</w:t>
      </w:r>
      <w:r w:rsidR="002D6CF9">
        <w:t xml:space="preserve"> such</w:t>
      </w:r>
      <w:r>
        <w:t xml:space="preserve"> </w:t>
      </w:r>
      <w:r w:rsidR="00571B4D">
        <w:t xml:space="preserve">induced </w:t>
      </w:r>
      <w:r>
        <w:t>subgraphs which are not built around matrix multiplication were discovered to perform better than those which</w:t>
      </w:r>
      <w:r w:rsidR="00571B4D">
        <w:t xml:space="preserve"> relied on matrix multiplication. However when the algorithms of </w:t>
      </w:r>
      <w:r w:rsidR="0005087E">
        <w:t>[11</w:t>
      </w:r>
      <w:r w:rsidR="007B685A">
        <w:t>]</w:t>
      </w:r>
      <w:r w:rsidR="00571B4D">
        <w:t xml:space="preserve"> were modified to list </w:t>
      </w:r>
      <w:r w:rsidR="00571B4D" w:rsidRPr="002D6CF9">
        <w:rPr>
          <w:b/>
        </w:rPr>
        <w:t>all</w:t>
      </w:r>
      <w:r w:rsidR="00571B4D">
        <w:t xml:space="preserve"> the induced subgraphs found,</w:t>
      </w:r>
      <w:r w:rsidR="009B7618">
        <w:t xml:space="preserve"> with the modification involving less matrix multiplication</w:t>
      </w:r>
      <w:r w:rsidR="00571B4D">
        <w:t xml:space="preserve"> they were found to be run faster than </w:t>
      </w:r>
      <w:r w:rsidR="008A67A4">
        <w:t xml:space="preserve">the </w:t>
      </w:r>
      <w:r w:rsidR="00571B4D">
        <w:t>brute force listing algorithms.</w:t>
      </w:r>
    </w:p>
    <w:p w14:paraId="00156E8F" w14:textId="77777777" w:rsidR="006846ED" w:rsidRDefault="006846ED" w:rsidP="006846ED">
      <w:pPr>
        <w:pStyle w:val="Heading2"/>
      </w:pPr>
      <w:bookmarkStart w:id="79" w:name="_Toc460879614"/>
      <w:r>
        <w:t>Personal Reflection</w:t>
      </w:r>
      <w:bookmarkEnd w:id="79"/>
    </w:p>
    <w:p w14:paraId="097ED3C1" w14:textId="644F736D" w:rsidR="00825246" w:rsidRDefault="006846ED" w:rsidP="006846ED">
      <w:r>
        <w:t>By undertaking this project, I have learnt quite a lot</w:t>
      </w:r>
      <w:r w:rsidR="001A5ED0">
        <w:t xml:space="preserve"> about graph theory. My knowledge about algorithms and their complexities has also been improved.</w:t>
      </w:r>
      <w:r w:rsidR="00E7110F">
        <w:t xml:space="preserve"> I have learnt that there are other ways in which two matrices can be multiplied together. My knowledge </w:t>
      </w:r>
      <w:r w:rsidR="00E85528">
        <w:t xml:space="preserve">of </w:t>
      </w:r>
      <w:r w:rsidR="00E7110F">
        <w:t xml:space="preserve">unix commands has been improved as I had to make use of such commands to set up and </w:t>
      </w:r>
      <w:r w:rsidR="008D3041">
        <w:t>automate</w:t>
      </w:r>
      <w:r w:rsidR="00E7110F">
        <w:t xml:space="preserve"> experiments on the School of Computing’s powerful Eglinton computer.</w:t>
      </w:r>
    </w:p>
    <w:p w14:paraId="56EC16AE" w14:textId="07CC88B9" w:rsidR="00BB508D" w:rsidRDefault="00825246" w:rsidP="00F77A02">
      <w:pPr>
        <w:pStyle w:val="Heading2"/>
      </w:pPr>
      <w:bookmarkStart w:id="80" w:name="_Toc460879615"/>
      <w:r>
        <w:t>Future Work</w:t>
      </w:r>
      <w:bookmarkEnd w:id="80"/>
    </w:p>
    <w:p w14:paraId="4CA5D2CF" w14:textId="1F4D182D" w:rsidR="00742F4E" w:rsidRDefault="00742F4E" w:rsidP="00742F4E">
      <w:r>
        <w:t xml:space="preserve">As it was stated earlier </w:t>
      </w:r>
      <w:r w:rsidR="006F4A0B">
        <w:t>in Section 2.4</w:t>
      </w:r>
      <w:r w:rsidR="00055992">
        <w:t xml:space="preserve">.1 </w:t>
      </w:r>
      <w:r>
        <w:t>that Strassen’s matrix multiplication algorithm produces better performance over the standard matrix multiplication algorithm for matrix sizes over a crossover point, the tool can be extended to include a benchmarking tool that is capable of calculating this crossover point for the system that the tool is to be used on</w:t>
      </w:r>
      <w:r w:rsidR="00055992">
        <w:t xml:space="preserve">. The method to multiply matrices in our tool can then be modified to utilize Strassen’s algorithm such that </w:t>
      </w:r>
      <w:r>
        <w:t>Strassen’s algorithm</w:t>
      </w:r>
      <w:r w:rsidR="00055992">
        <w:t xml:space="preserve"> is used</w:t>
      </w:r>
      <w:r>
        <w:t xml:space="preserve"> once a matrix size above the found crossover point is found.</w:t>
      </w:r>
      <w:r w:rsidR="00055992">
        <w:t xml:space="preserve"> </w:t>
      </w:r>
    </w:p>
    <w:p w14:paraId="2A06C7B7" w14:textId="2DAE6083" w:rsidR="00D20D08" w:rsidRDefault="00D20D08" w:rsidP="00742F4E">
      <w:r>
        <w:lastRenderedPageBreak/>
        <w:t>The algorithms to generate random graphs that do not contain certain types of induced subgraphs as mentioned in Section 4.9.4 generated sparse graphs. Further research could be done into developing algorithms to achieve the same purpose which will be able to generate dense graphs.</w:t>
      </w:r>
      <w:r w:rsidR="00663101">
        <w:t xml:space="preserve"> </w:t>
      </w:r>
    </w:p>
    <w:p w14:paraId="2975F7C1" w14:textId="4B35F3BF" w:rsidR="00663101" w:rsidRDefault="00663101" w:rsidP="00742F4E">
      <w:r>
        <w:t xml:space="preserve">The tool could be extended to include the ability to detect the presence of custom subgraphs, i.e. graphs that </w:t>
      </w:r>
      <w:r w:rsidR="00924BCA">
        <w:t>are not constrained to</w:t>
      </w:r>
      <w:r>
        <w:t xml:space="preserve"> a particular defined shape like triangles or diamonds.</w:t>
      </w:r>
    </w:p>
    <w:p w14:paraId="55A769EF" w14:textId="1877D7CE" w:rsidR="00D0374A" w:rsidRPr="00742F4E" w:rsidRDefault="00D0374A" w:rsidP="00742F4E">
      <w:r>
        <w:t>Visualization of the input graph as well as the vertices and edges which induce an induced subgraph of a selected type could be added</w:t>
      </w:r>
      <w:r w:rsidR="005251E6">
        <w:t xml:space="preserve"> to the tool</w:t>
      </w:r>
      <w:r>
        <w:t xml:space="preserve">. This requirement was assigned a “would like to have” priority in </w:t>
      </w:r>
      <w:r w:rsidR="00FF15A3">
        <w:t>Section 3.1.</w:t>
      </w:r>
    </w:p>
    <w:p w14:paraId="16DEE575" w14:textId="77777777" w:rsidR="006846ED" w:rsidRPr="006846ED" w:rsidRDefault="006846ED" w:rsidP="006846ED"/>
    <w:p w14:paraId="4B54FF9C" w14:textId="77777777" w:rsidR="006846ED" w:rsidRPr="006846ED" w:rsidRDefault="006846ED" w:rsidP="006846ED"/>
    <w:p w14:paraId="43DD3CE1" w14:textId="23AA4A2B" w:rsidR="00414499" w:rsidRPr="004639C5" w:rsidRDefault="00414499" w:rsidP="00414499">
      <w:pPr>
        <w:pStyle w:val="Appendixheading1"/>
        <w:numPr>
          <w:ilvl w:val="0"/>
          <w:numId w:val="0"/>
        </w:numPr>
        <w:ind w:left="431" w:hanging="431"/>
      </w:pPr>
      <w:r w:rsidRPr="004639C5">
        <w:br w:type="page"/>
      </w:r>
      <w:bookmarkStart w:id="81" w:name="_Toc460879616"/>
      <w:r>
        <w:lastRenderedPageBreak/>
        <w:t>References</w:t>
      </w:r>
      <w:bookmarkEnd w:id="81"/>
      <w:r>
        <w:t xml:space="preserve"> </w:t>
      </w:r>
    </w:p>
    <w:p w14:paraId="20A65497" w14:textId="4A5A0446" w:rsidR="003F0D22" w:rsidRPr="003F0D22" w:rsidRDefault="003F0D22" w:rsidP="00524FD1">
      <w:pPr>
        <w:ind w:left="431" w:hanging="431"/>
        <w:rPr>
          <w:sz w:val="20"/>
          <w:szCs w:val="20"/>
        </w:rPr>
      </w:pPr>
      <w:r w:rsidRPr="003F0D22">
        <w:rPr>
          <w:sz w:val="20"/>
          <w:szCs w:val="20"/>
        </w:rPr>
        <w:t>[1]</w:t>
      </w:r>
      <w:r w:rsidRPr="003F0D22">
        <w:rPr>
          <w:sz w:val="20"/>
          <w:szCs w:val="20"/>
        </w:rPr>
        <w:tab/>
        <w:t>Alo</w:t>
      </w:r>
      <w:r w:rsidR="0047043E">
        <w:rPr>
          <w:sz w:val="20"/>
          <w:szCs w:val="20"/>
        </w:rPr>
        <w:t xml:space="preserve">n, N., Yuster, R., &amp; Zwick, U. </w:t>
      </w:r>
      <w:r w:rsidRPr="0047043E">
        <w:rPr>
          <w:i/>
          <w:sz w:val="20"/>
          <w:szCs w:val="20"/>
        </w:rPr>
        <w:t>Finding and counting given length cycles</w:t>
      </w:r>
      <w:r w:rsidR="00F10B45">
        <w:rPr>
          <w:sz w:val="20"/>
          <w:szCs w:val="20"/>
        </w:rPr>
        <w:t>. Algorithmica, 17(3), 209-223.</w:t>
      </w:r>
      <w:r w:rsidR="0047043E">
        <w:rPr>
          <w:sz w:val="20"/>
          <w:szCs w:val="20"/>
        </w:rPr>
        <w:t xml:space="preserve"> 1997.</w:t>
      </w:r>
    </w:p>
    <w:p w14:paraId="2807EDFD" w14:textId="7A62D528" w:rsidR="003F0D22" w:rsidRPr="003F0D22" w:rsidRDefault="003F0D22" w:rsidP="00524FD1">
      <w:pPr>
        <w:ind w:left="431" w:hanging="431"/>
        <w:rPr>
          <w:sz w:val="20"/>
          <w:szCs w:val="20"/>
        </w:rPr>
      </w:pPr>
      <w:r w:rsidRPr="003F0D22">
        <w:rPr>
          <w:sz w:val="20"/>
          <w:szCs w:val="20"/>
        </w:rPr>
        <w:t>[2]</w:t>
      </w:r>
      <w:r w:rsidRPr="003F0D22">
        <w:rPr>
          <w:sz w:val="20"/>
          <w:szCs w:val="20"/>
        </w:rPr>
        <w:tab/>
        <w:t xml:space="preserve">Bondy, J. A., &amp; Murty, U. S. </w:t>
      </w:r>
      <w:r w:rsidRPr="0047043E">
        <w:rPr>
          <w:i/>
          <w:sz w:val="20"/>
          <w:szCs w:val="20"/>
        </w:rPr>
        <w:t>Graph theory with applications</w:t>
      </w:r>
      <w:r w:rsidRPr="003F0D22">
        <w:rPr>
          <w:sz w:val="20"/>
          <w:szCs w:val="20"/>
        </w:rPr>
        <w:t>. New York: American Elsevier Pub.</w:t>
      </w:r>
      <w:r w:rsidR="0047043E">
        <w:rPr>
          <w:sz w:val="20"/>
          <w:szCs w:val="20"/>
        </w:rPr>
        <w:t xml:space="preserve"> 1976.</w:t>
      </w:r>
    </w:p>
    <w:p w14:paraId="5341C12D" w14:textId="7ED57CBB" w:rsidR="003F0D22" w:rsidRPr="003F0D22" w:rsidRDefault="00524FD1" w:rsidP="00524FD1">
      <w:pPr>
        <w:ind w:left="431" w:hanging="431"/>
        <w:rPr>
          <w:sz w:val="20"/>
          <w:szCs w:val="20"/>
        </w:rPr>
      </w:pPr>
      <w:r>
        <w:rPr>
          <w:sz w:val="20"/>
          <w:szCs w:val="20"/>
        </w:rPr>
        <w:t>[3]</w:t>
      </w:r>
      <w:r>
        <w:rPr>
          <w:sz w:val="20"/>
          <w:szCs w:val="20"/>
        </w:rPr>
        <w:tab/>
      </w:r>
      <w:r w:rsidR="003F0D22" w:rsidRPr="003F0D22">
        <w:rPr>
          <w:sz w:val="20"/>
          <w:szCs w:val="20"/>
        </w:rPr>
        <w:t>Carlson, S. C</w:t>
      </w:r>
      <w:r w:rsidR="0047043E">
        <w:rPr>
          <w:sz w:val="20"/>
          <w:szCs w:val="20"/>
        </w:rPr>
        <w:t xml:space="preserve">. </w:t>
      </w:r>
      <w:r w:rsidR="003F0D22" w:rsidRPr="0047043E">
        <w:rPr>
          <w:i/>
          <w:sz w:val="20"/>
          <w:szCs w:val="20"/>
        </w:rPr>
        <w:t>Graph Theory</w:t>
      </w:r>
      <w:r>
        <w:rPr>
          <w:sz w:val="20"/>
          <w:szCs w:val="20"/>
        </w:rPr>
        <w:t xml:space="preserve">. Retrieved July 19, 2016, from </w:t>
      </w:r>
      <w:hyperlink r:id="rId28" w:history="1">
        <w:r w:rsidR="00F10B45" w:rsidRPr="00584064">
          <w:rPr>
            <w:rStyle w:val="Hyperlink"/>
            <w:sz w:val="20"/>
            <w:szCs w:val="20"/>
          </w:rPr>
          <w:t>https://www.britannica.com/graph-theory</w:t>
        </w:r>
      </w:hyperlink>
      <w:r w:rsidR="00F10B45">
        <w:rPr>
          <w:sz w:val="20"/>
          <w:szCs w:val="20"/>
        </w:rPr>
        <w:t xml:space="preserve"> </w:t>
      </w:r>
    </w:p>
    <w:p w14:paraId="1C9CB304" w14:textId="45864035" w:rsidR="003F0D22" w:rsidRPr="003F0D22" w:rsidRDefault="003F0D22" w:rsidP="00524FD1">
      <w:pPr>
        <w:ind w:left="431" w:hanging="431"/>
        <w:rPr>
          <w:sz w:val="20"/>
          <w:szCs w:val="20"/>
        </w:rPr>
      </w:pPr>
      <w:r w:rsidRPr="003F0D22">
        <w:rPr>
          <w:sz w:val="20"/>
          <w:szCs w:val="20"/>
        </w:rPr>
        <w:t>[4]</w:t>
      </w:r>
      <w:r w:rsidR="00524FD1">
        <w:rPr>
          <w:sz w:val="20"/>
          <w:szCs w:val="20"/>
        </w:rPr>
        <w:tab/>
      </w:r>
      <w:r w:rsidRPr="003F0D22">
        <w:rPr>
          <w:sz w:val="20"/>
          <w:szCs w:val="20"/>
        </w:rPr>
        <w:t xml:space="preserve">Chiba, N., &amp; Nishizeki, T. </w:t>
      </w:r>
      <w:r w:rsidRPr="0047043E">
        <w:rPr>
          <w:i/>
          <w:sz w:val="20"/>
          <w:szCs w:val="20"/>
        </w:rPr>
        <w:t>Arboricity and Subgraph Listing Algorithms</w:t>
      </w:r>
      <w:r w:rsidRPr="003F0D22">
        <w:rPr>
          <w:sz w:val="20"/>
          <w:szCs w:val="20"/>
        </w:rPr>
        <w:t xml:space="preserve">. SIAM J. Comput. SIAM Journal on Computing, 14(1), 210-223. </w:t>
      </w:r>
      <w:r w:rsidR="0047043E">
        <w:rPr>
          <w:sz w:val="20"/>
          <w:szCs w:val="20"/>
        </w:rPr>
        <w:t>1985.</w:t>
      </w:r>
    </w:p>
    <w:p w14:paraId="428C67DC" w14:textId="222EF9B4" w:rsidR="003F0D22" w:rsidRPr="003F0D22" w:rsidRDefault="003F0D22" w:rsidP="00524FD1">
      <w:pPr>
        <w:ind w:left="431" w:hanging="431"/>
        <w:rPr>
          <w:sz w:val="20"/>
          <w:szCs w:val="20"/>
        </w:rPr>
      </w:pPr>
      <w:r w:rsidRPr="003F0D22">
        <w:rPr>
          <w:sz w:val="20"/>
          <w:szCs w:val="20"/>
        </w:rPr>
        <w:t>[5]</w:t>
      </w:r>
      <w:r w:rsidRPr="003F0D22">
        <w:rPr>
          <w:sz w:val="20"/>
          <w:szCs w:val="20"/>
        </w:rPr>
        <w:tab/>
        <w:t xml:space="preserve">Cormen, T. H., Leiserson, C. </w:t>
      </w:r>
      <w:r w:rsidR="0047043E">
        <w:rPr>
          <w:sz w:val="20"/>
          <w:szCs w:val="20"/>
        </w:rPr>
        <w:t xml:space="preserve">E., Rivest, R. L., &amp; Stein, C. </w:t>
      </w:r>
      <w:r w:rsidRPr="0047043E">
        <w:rPr>
          <w:i/>
          <w:sz w:val="20"/>
          <w:szCs w:val="20"/>
        </w:rPr>
        <w:t>Introduction to algorithms</w:t>
      </w:r>
      <w:r w:rsidRPr="003F0D22">
        <w:rPr>
          <w:sz w:val="20"/>
          <w:szCs w:val="20"/>
        </w:rPr>
        <w:t>. Cambridge, MA: MIT Press.</w:t>
      </w:r>
      <w:r w:rsidR="0047043E">
        <w:rPr>
          <w:sz w:val="20"/>
          <w:szCs w:val="20"/>
        </w:rPr>
        <w:t xml:space="preserve"> 2009</w:t>
      </w:r>
    </w:p>
    <w:p w14:paraId="1F7940BC" w14:textId="2BC3B630" w:rsidR="003F0D22" w:rsidRPr="003F0D22" w:rsidRDefault="0047043E" w:rsidP="00524FD1">
      <w:pPr>
        <w:ind w:left="431" w:hanging="431"/>
        <w:rPr>
          <w:sz w:val="20"/>
          <w:szCs w:val="20"/>
        </w:rPr>
      </w:pPr>
      <w:r>
        <w:rPr>
          <w:sz w:val="20"/>
          <w:szCs w:val="20"/>
        </w:rPr>
        <w:t>[6]</w:t>
      </w:r>
      <w:r>
        <w:rPr>
          <w:sz w:val="20"/>
          <w:szCs w:val="20"/>
        </w:rPr>
        <w:tab/>
      </w:r>
      <w:r w:rsidRPr="0047043E">
        <w:rPr>
          <w:i/>
          <w:sz w:val="20"/>
          <w:szCs w:val="20"/>
        </w:rPr>
        <w:t>Cycle (graph theory)</w:t>
      </w:r>
      <w:r>
        <w:rPr>
          <w:sz w:val="20"/>
          <w:szCs w:val="20"/>
        </w:rPr>
        <w:t xml:space="preserve">. </w:t>
      </w:r>
      <w:r w:rsidR="003F0D22" w:rsidRPr="003F0D22">
        <w:rPr>
          <w:sz w:val="20"/>
          <w:szCs w:val="20"/>
        </w:rPr>
        <w:t xml:space="preserve">Retrieved August 24, 2016, from </w:t>
      </w:r>
      <w:hyperlink r:id="rId29" w:history="1">
        <w:r w:rsidR="00F10B45" w:rsidRPr="00584064">
          <w:rPr>
            <w:rStyle w:val="Hyperlink"/>
            <w:sz w:val="20"/>
            <w:szCs w:val="20"/>
          </w:rPr>
          <w:t>https://en.wikipedia.org/wiki/Cycle_(graph_theory)</w:t>
        </w:r>
      </w:hyperlink>
      <w:r w:rsidR="00F10B45">
        <w:rPr>
          <w:sz w:val="20"/>
          <w:szCs w:val="20"/>
        </w:rPr>
        <w:t xml:space="preserve"> </w:t>
      </w:r>
    </w:p>
    <w:p w14:paraId="09B52FA9" w14:textId="53C22190" w:rsidR="003F0D22" w:rsidRPr="003F0D22" w:rsidRDefault="003F0D22" w:rsidP="00524FD1">
      <w:pPr>
        <w:ind w:left="431" w:hanging="431"/>
        <w:rPr>
          <w:sz w:val="20"/>
          <w:szCs w:val="20"/>
        </w:rPr>
      </w:pPr>
      <w:r w:rsidRPr="003F0D22">
        <w:rPr>
          <w:sz w:val="20"/>
          <w:szCs w:val="20"/>
        </w:rPr>
        <w:t>[7]</w:t>
      </w:r>
      <w:r w:rsidRPr="003F0D22">
        <w:rPr>
          <w:sz w:val="20"/>
          <w:szCs w:val="20"/>
        </w:rPr>
        <w:tab/>
        <w:t>Goodrich, M. T., &amp; Tamassia, R</w:t>
      </w:r>
      <w:r w:rsidR="0047043E">
        <w:rPr>
          <w:sz w:val="20"/>
          <w:szCs w:val="20"/>
        </w:rPr>
        <w:t xml:space="preserve">. </w:t>
      </w:r>
      <w:r w:rsidRPr="0047043E">
        <w:rPr>
          <w:i/>
          <w:sz w:val="20"/>
          <w:szCs w:val="20"/>
        </w:rPr>
        <w:t>Algorithm design and applications</w:t>
      </w:r>
      <w:r w:rsidRPr="003F0D22">
        <w:rPr>
          <w:sz w:val="20"/>
          <w:szCs w:val="20"/>
        </w:rPr>
        <w:t>. Wiley.</w:t>
      </w:r>
      <w:r w:rsidR="0047043E">
        <w:rPr>
          <w:sz w:val="20"/>
          <w:szCs w:val="20"/>
        </w:rPr>
        <w:t xml:space="preserve"> 2015</w:t>
      </w:r>
    </w:p>
    <w:p w14:paraId="06F22530" w14:textId="598E6DC6" w:rsidR="003F0D22" w:rsidRPr="003F0D22" w:rsidRDefault="003F0D22" w:rsidP="00524FD1">
      <w:pPr>
        <w:ind w:left="431" w:hanging="431"/>
        <w:rPr>
          <w:sz w:val="20"/>
          <w:szCs w:val="20"/>
        </w:rPr>
      </w:pPr>
      <w:r w:rsidRPr="003F0D22">
        <w:rPr>
          <w:sz w:val="20"/>
          <w:szCs w:val="20"/>
        </w:rPr>
        <w:t>[8]</w:t>
      </w:r>
      <w:r w:rsidRPr="003F0D22">
        <w:rPr>
          <w:sz w:val="20"/>
          <w:szCs w:val="20"/>
        </w:rPr>
        <w:tab/>
      </w:r>
      <w:r w:rsidRPr="0047043E">
        <w:rPr>
          <w:i/>
          <w:sz w:val="20"/>
          <w:szCs w:val="20"/>
        </w:rPr>
        <w:t>Graph-tool Efficient network analysis</w:t>
      </w:r>
      <w:r w:rsidRPr="003F0D22">
        <w:rPr>
          <w:sz w:val="20"/>
          <w:szCs w:val="20"/>
        </w:rPr>
        <w:t xml:space="preserve">. Retrieved July 26, 2016, from </w:t>
      </w:r>
      <w:hyperlink r:id="rId30" w:history="1">
        <w:r w:rsidR="00F10B45" w:rsidRPr="00584064">
          <w:rPr>
            <w:rStyle w:val="Hyperlink"/>
            <w:sz w:val="20"/>
            <w:szCs w:val="20"/>
          </w:rPr>
          <w:t>https://graph-tool.skewed.de/performance</w:t>
        </w:r>
      </w:hyperlink>
      <w:r w:rsidR="00F10B45">
        <w:rPr>
          <w:sz w:val="20"/>
          <w:szCs w:val="20"/>
        </w:rPr>
        <w:t xml:space="preserve"> </w:t>
      </w:r>
    </w:p>
    <w:p w14:paraId="12895E29" w14:textId="147BF3AC" w:rsidR="003F0D22" w:rsidRPr="003F0D22" w:rsidRDefault="003F0D22" w:rsidP="003F0D22">
      <w:pPr>
        <w:rPr>
          <w:sz w:val="20"/>
          <w:szCs w:val="20"/>
        </w:rPr>
      </w:pPr>
      <w:r w:rsidRPr="003F0D22">
        <w:rPr>
          <w:sz w:val="20"/>
          <w:szCs w:val="20"/>
        </w:rPr>
        <w:t>[9]</w:t>
      </w:r>
      <w:r w:rsidR="00524FD1">
        <w:rPr>
          <w:sz w:val="20"/>
          <w:szCs w:val="20"/>
        </w:rPr>
        <w:t xml:space="preserve">   </w:t>
      </w:r>
      <w:r w:rsidRPr="003F0D22">
        <w:rPr>
          <w:sz w:val="20"/>
          <w:szCs w:val="20"/>
        </w:rPr>
        <w:t xml:space="preserve">Harary, F. </w:t>
      </w:r>
      <w:r w:rsidRPr="0047043E">
        <w:rPr>
          <w:i/>
          <w:sz w:val="20"/>
          <w:szCs w:val="20"/>
        </w:rPr>
        <w:t>Graph theory</w:t>
      </w:r>
      <w:r w:rsidRPr="003F0D22">
        <w:rPr>
          <w:sz w:val="20"/>
          <w:szCs w:val="20"/>
        </w:rPr>
        <w:t>. Reading, MA: Addison-Wesley Pub.</w:t>
      </w:r>
      <w:r w:rsidR="0047043E">
        <w:rPr>
          <w:sz w:val="20"/>
          <w:szCs w:val="20"/>
        </w:rPr>
        <w:t xml:space="preserve"> 1969</w:t>
      </w:r>
    </w:p>
    <w:p w14:paraId="3AEDF574" w14:textId="34E47476" w:rsidR="003F0D22" w:rsidRPr="003F0D22" w:rsidRDefault="00524FD1" w:rsidP="00524FD1">
      <w:pPr>
        <w:ind w:left="450" w:hanging="450"/>
        <w:rPr>
          <w:sz w:val="20"/>
          <w:szCs w:val="20"/>
        </w:rPr>
      </w:pPr>
      <w:r>
        <w:rPr>
          <w:sz w:val="20"/>
          <w:szCs w:val="20"/>
        </w:rPr>
        <w:t xml:space="preserve">[10] </w:t>
      </w:r>
      <w:r w:rsidR="0047043E">
        <w:rPr>
          <w:sz w:val="20"/>
          <w:szCs w:val="20"/>
        </w:rPr>
        <w:t xml:space="preserve">Itai, A., &amp; Rodeh, M. </w:t>
      </w:r>
      <w:r w:rsidR="003F0D22" w:rsidRPr="0047043E">
        <w:rPr>
          <w:i/>
          <w:sz w:val="20"/>
          <w:szCs w:val="20"/>
        </w:rPr>
        <w:t>Finding a Minimum Circuit in a Graph.</w:t>
      </w:r>
      <w:r w:rsidR="003F0D22" w:rsidRPr="003F0D22">
        <w:rPr>
          <w:sz w:val="20"/>
          <w:szCs w:val="20"/>
        </w:rPr>
        <w:t xml:space="preserve"> SIAM J. Comput. SIAM Journal on Computing, 7(4), 413-423. </w:t>
      </w:r>
      <w:r w:rsidR="0047043E">
        <w:rPr>
          <w:sz w:val="20"/>
          <w:szCs w:val="20"/>
        </w:rPr>
        <w:t>1978</w:t>
      </w:r>
    </w:p>
    <w:p w14:paraId="55EE4393" w14:textId="680F964D" w:rsidR="003F0D22" w:rsidRPr="003F0D22" w:rsidRDefault="003F0D22" w:rsidP="00524FD1">
      <w:pPr>
        <w:ind w:left="450" w:hanging="450"/>
        <w:rPr>
          <w:sz w:val="20"/>
          <w:szCs w:val="20"/>
        </w:rPr>
      </w:pPr>
      <w:r w:rsidRPr="003F0D22">
        <w:rPr>
          <w:sz w:val="20"/>
          <w:szCs w:val="20"/>
        </w:rPr>
        <w:t>[11]</w:t>
      </w:r>
      <w:r w:rsidRPr="003F0D22">
        <w:rPr>
          <w:sz w:val="20"/>
          <w:szCs w:val="20"/>
        </w:rPr>
        <w:tab/>
        <w:t>Kloks,</w:t>
      </w:r>
      <w:r w:rsidR="0047043E">
        <w:rPr>
          <w:sz w:val="20"/>
          <w:szCs w:val="20"/>
        </w:rPr>
        <w:t xml:space="preserve"> T., Kratsch, D., &amp; Müller, H. </w:t>
      </w:r>
      <w:r w:rsidRPr="0047043E">
        <w:rPr>
          <w:i/>
          <w:sz w:val="20"/>
          <w:szCs w:val="20"/>
        </w:rPr>
        <w:t>Finding and counting small induced subgraphs efficiently</w:t>
      </w:r>
      <w:r w:rsidRPr="003F0D22">
        <w:rPr>
          <w:sz w:val="20"/>
          <w:szCs w:val="20"/>
        </w:rPr>
        <w:t>. Information Processing Letters, 74(3-4), 115-121.</w:t>
      </w:r>
      <w:r w:rsidR="0047043E">
        <w:rPr>
          <w:sz w:val="20"/>
          <w:szCs w:val="20"/>
        </w:rPr>
        <w:t xml:space="preserve"> 2000</w:t>
      </w:r>
      <w:r w:rsidRPr="003F0D22">
        <w:rPr>
          <w:sz w:val="20"/>
          <w:szCs w:val="20"/>
        </w:rPr>
        <w:t xml:space="preserve"> </w:t>
      </w:r>
    </w:p>
    <w:p w14:paraId="30A32F7A" w14:textId="324FF340" w:rsidR="003F0D22" w:rsidRPr="003F0D22" w:rsidRDefault="003F0D22" w:rsidP="00524FD1">
      <w:pPr>
        <w:ind w:left="450" w:hanging="450"/>
        <w:rPr>
          <w:sz w:val="20"/>
          <w:szCs w:val="20"/>
        </w:rPr>
      </w:pPr>
      <w:r w:rsidRPr="003F0D22">
        <w:rPr>
          <w:sz w:val="20"/>
          <w:szCs w:val="20"/>
        </w:rPr>
        <w:t>[12]</w:t>
      </w:r>
      <w:r w:rsidRPr="003F0D22">
        <w:rPr>
          <w:sz w:val="20"/>
          <w:szCs w:val="20"/>
        </w:rPr>
        <w:tab/>
        <w:t xml:space="preserve">Lethbridge, T. C., &amp; Laganière, R. </w:t>
      </w:r>
      <w:r w:rsidRPr="0047043E">
        <w:rPr>
          <w:i/>
          <w:sz w:val="20"/>
          <w:szCs w:val="20"/>
        </w:rPr>
        <w:t>Object-oriented software engineering: Practical software development using UML and Java</w:t>
      </w:r>
      <w:r w:rsidRPr="003F0D22">
        <w:rPr>
          <w:sz w:val="20"/>
          <w:szCs w:val="20"/>
        </w:rPr>
        <w:t>. London: McGraw-Hill.</w:t>
      </w:r>
      <w:r w:rsidR="0047043E">
        <w:rPr>
          <w:sz w:val="20"/>
          <w:szCs w:val="20"/>
        </w:rPr>
        <w:t xml:space="preserve"> 2001</w:t>
      </w:r>
    </w:p>
    <w:p w14:paraId="7F612353" w14:textId="2A6B413D" w:rsidR="003F0D22" w:rsidRPr="003F0D22" w:rsidRDefault="003F0D22" w:rsidP="00524FD1">
      <w:pPr>
        <w:ind w:left="450" w:hanging="450"/>
        <w:rPr>
          <w:sz w:val="20"/>
          <w:szCs w:val="20"/>
        </w:rPr>
      </w:pPr>
      <w:r w:rsidRPr="003F0D22">
        <w:rPr>
          <w:sz w:val="20"/>
          <w:szCs w:val="20"/>
        </w:rPr>
        <w:t>[13]</w:t>
      </w:r>
      <w:r w:rsidRPr="003F0D22">
        <w:rPr>
          <w:sz w:val="20"/>
          <w:szCs w:val="20"/>
        </w:rPr>
        <w:tab/>
      </w:r>
      <w:r w:rsidRPr="0047043E">
        <w:rPr>
          <w:i/>
          <w:sz w:val="20"/>
          <w:szCs w:val="20"/>
        </w:rPr>
        <w:t>M</w:t>
      </w:r>
      <w:r w:rsidR="0047043E" w:rsidRPr="0047043E">
        <w:rPr>
          <w:i/>
          <w:sz w:val="20"/>
          <w:szCs w:val="20"/>
        </w:rPr>
        <w:t>atrix multiplication algorithm</w:t>
      </w:r>
      <w:r w:rsidR="0047043E">
        <w:rPr>
          <w:sz w:val="20"/>
          <w:szCs w:val="20"/>
        </w:rPr>
        <w:t xml:space="preserve">. </w:t>
      </w:r>
      <w:r w:rsidRPr="003F0D22">
        <w:rPr>
          <w:sz w:val="20"/>
          <w:szCs w:val="20"/>
        </w:rPr>
        <w:t xml:space="preserve">Retrieved August 23, 2016, from </w:t>
      </w:r>
      <w:hyperlink r:id="rId31" w:history="1">
        <w:r w:rsidR="0047043E" w:rsidRPr="00584064">
          <w:rPr>
            <w:rStyle w:val="Hyperlink"/>
            <w:sz w:val="20"/>
            <w:szCs w:val="20"/>
          </w:rPr>
          <w:t>https://en.wikipedia.org/wiki/Matrix_multiplication_algorithm</w:t>
        </w:r>
      </w:hyperlink>
      <w:r w:rsidR="0047043E">
        <w:rPr>
          <w:sz w:val="20"/>
          <w:szCs w:val="20"/>
        </w:rPr>
        <w:t xml:space="preserve"> </w:t>
      </w:r>
    </w:p>
    <w:p w14:paraId="4C951658" w14:textId="162DC153" w:rsidR="003F0D22" w:rsidRPr="003F0D22" w:rsidRDefault="003F0D22" w:rsidP="00524FD1">
      <w:pPr>
        <w:ind w:left="450" w:hanging="450"/>
        <w:rPr>
          <w:sz w:val="20"/>
          <w:szCs w:val="20"/>
        </w:rPr>
      </w:pPr>
      <w:r w:rsidRPr="003F0D22">
        <w:rPr>
          <w:sz w:val="20"/>
          <w:szCs w:val="20"/>
        </w:rPr>
        <w:t>[1</w:t>
      </w:r>
      <w:r w:rsidR="0047043E">
        <w:rPr>
          <w:sz w:val="20"/>
          <w:szCs w:val="20"/>
        </w:rPr>
        <w:t>4]</w:t>
      </w:r>
      <w:r w:rsidR="0047043E">
        <w:rPr>
          <w:sz w:val="20"/>
          <w:szCs w:val="20"/>
        </w:rPr>
        <w:tab/>
        <w:t xml:space="preserve">Mckay, B. D., &amp; Piperno, A. </w:t>
      </w:r>
      <w:r w:rsidRPr="0047043E">
        <w:rPr>
          <w:i/>
          <w:sz w:val="20"/>
          <w:szCs w:val="20"/>
        </w:rPr>
        <w:t>Nauty and Traces User’s Guide (Version 2.6).</w:t>
      </w:r>
      <w:r w:rsidRPr="003F0D22">
        <w:rPr>
          <w:sz w:val="20"/>
          <w:szCs w:val="20"/>
        </w:rPr>
        <w:t xml:space="preserve"> Retrieved July 28, 2016, from </w:t>
      </w:r>
      <w:hyperlink r:id="rId32" w:history="1">
        <w:r w:rsidR="00F10B45" w:rsidRPr="00584064">
          <w:rPr>
            <w:rStyle w:val="Hyperlink"/>
            <w:sz w:val="20"/>
            <w:szCs w:val="20"/>
          </w:rPr>
          <w:t>http://users.cecs.anu.edu.au/~bdm/nauty/nug26.pdf</w:t>
        </w:r>
      </w:hyperlink>
      <w:r w:rsidR="00F10B45">
        <w:rPr>
          <w:sz w:val="20"/>
          <w:szCs w:val="20"/>
        </w:rPr>
        <w:t xml:space="preserve"> </w:t>
      </w:r>
    </w:p>
    <w:p w14:paraId="0E871D17" w14:textId="5DBA1F7B" w:rsidR="003F0D22" w:rsidRPr="003F0D22" w:rsidRDefault="003F0D22" w:rsidP="00524FD1">
      <w:pPr>
        <w:ind w:left="450" w:hanging="450"/>
        <w:rPr>
          <w:sz w:val="20"/>
          <w:szCs w:val="20"/>
        </w:rPr>
      </w:pPr>
      <w:r w:rsidRPr="003F0D22">
        <w:rPr>
          <w:sz w:val="20"/>
          <w:szCs w:val="20"/>
        </w:rPr>
        <w:t>[15]</w:t>
      </w:r>
      <w:r w:rsidRPr="003F0D22">
        <w:rPr>
          <w:sz w:val="20"/>
          <w:szCs w:val="20"/>
        </w:rPr>
        <w:tab/>
        <w:t xml:space="preserve">Mckay, B. D., &amp; Piperno, A. </w:t>
      </w:r>
      <w:r w:rsidRPr="0047043E">
        <w:rPr>
          <w:i/>
          <w:sz w:val="20"/>
          <w:szCs w:val="20"/>
        </w:rPr>
        <w:t>Practical graph isomorphism</w:t>
      </w:r>
      <w:r w:rsidRPr="003F0D22">
        <w:rPr>
          <w:sz w:val="20"/>
          <w:szCs w:val="20"/>
        </w:rPr>
        <w:t xml:space="preserve">, II. Journal of Symbolic Computation, 60, 94-112. </w:t>
      </w:r>
      <w:r w:rsidR="0047043E">
        <w:rPr>
          <w:sz w:val="20"/>
          <w:szCs w:val="20"/>
        </w:rPr>
        <w:t>2014</w:t>
      </w:r>
    </w:p>
    <w:p w14:paraId="7073BD24" w14:textId="48568D9F" w:rsidR="003F0D22" w:rsidRPr="003F0D22" w:rsidRDefault="003F0D22" w:rsidP="00524FD1">
      <w:pPr>
        <w:ind w:left="450" w:hanging="450"/>
        <w:rPr>
          <w:sz w:val="20"/>
          <w:szCs w:val="20"/>
        </w:rPr>
      </w:pPr>
      <w:r w:rsidRPr="003F0D22">
        <w:rPr>
          <w:sz w:val="20"/>
          <w:szCs w:val="20"/>
        </w:rPr>
        <w:t>[16]</w:t>
      </w:r>
      <w:r w:rsidRPr="003F0D22">
        <w:rPr>
          <w:sz w:val="20"/>
          <w:szCs w:val="20"/>
        </w:rPr>
        <w:tab/>
        <w:t xml:space="preserve">Miller, A. </w:t>
      </w:r>
      <w:r w:rsidRPr="0047043E">
        <w:rPr>
          <w:i/>
          <w:sz w:val="20"/>
          <w:szCs w:val="20"/>
        </w:rPr>
        <w:t>Graph ADTS lecture slides</w:t>
      </w:r>
      <w:r w:rsidRPr="003F0D22">
        <w:rPr>
          <w:sz w:val="20"/>
          <w:szCs w:val="20"/>
        </w:rPr>
        <w:t>. Lecture presented in School of Computing, University of Glasgow.</w:t>
      </w:r>
    </w:p>
    <w:p w14:paraId="232BFA5A" w14:textId="3B83E1BB" w:rsidR="003F0D22" w:rsidRPr="003F0D22" w:rsidRDefault="003F0D22" w:rsidP="00524FD1">
      <w:pPr>
        <w:ind w:left="450" w:hanging="450"/>
        <w:rPr>
          <w:sz w:val="20"/>
          <w:szCs w:val="20"/>
        </w:rPr>
      </w:pPr>
      <w:r w:rsidRPr="003F0D22">
        <w:rPr>
          <w:sz w:val="20"/>
          <w:szCs w:val="20"/>
        </w:rPr>
        <w:t>[17]</w:t>
      </w:r>
      <w:r w:rsidRPr="003F0D22">
        <w:rPr>
          <w:sz w:val="20"/>
          <w:szCs w:val="20"/>
        </w:rPr>
        <w:tab/>
        <w:t xml:space="preserve">Miller, A. </w:t>
      </w:r>
      <w:r w:rsidRPr="0047043E">
        <w:rPr>
          <w:i/>
          <w:sz w:val="20"/>
          <w:szCs w:val="20"/>
        </w:rPr>
        <w:t>Abstract Data Types lecture slides</w:t>
      </w:r>
      <w:r w:rsidRPr="003F0D22">
        <w:rPr>
          <w:sz w:val="20"/>
          <w:szCs w:val="20"/>
        </w:rPr>
        <w:t>. Lecture presented in School of Computing, University of Glasgow.</w:t>
      </w:r>
    </w:p>
    <w:p w14:paraId="6930144D" w14:textId="00A96AE6" w:rsidR="003F0D22" w:rsidRPr="003F0D22" w:rsidRDefault="003F0D22" w:rsidP="00524FD1">
      <w:pPr>
        <w:ind w:left="450" w:hanging="450"/>
        <w:rPr>
          <w:sz w:val="20"/>
          <w:szCs w:val="20"/>
        </w:rPr>
      </w:pPr>
      <w:r w:rsidRPr="003F0D22">
        <w:rPr>
          <w:sz w:val="20"/>
          <w:szCs w:val="20"/>
        </w:rPr>
        <w:t>[18]</w:t>
      </w:r>
      <w:r w:rsidRPr="003F0D22">
        <w:rPr>
          <w:sz w:val="20"/>
          <w:szCs w:val="20"/>
        </w:rPr>
        <w:tab/>
        <w:t xml:space="preserve">Nesetril, J., &amp; Poljak, S. </w:t>
      </w:r>
      <w:r w:rsidRPr="0047043E">
        <w:rPr>
          <w:i/>
          <w:sz w:val="20"/>
          <w:szCs w:val="20"/>
        </w:rPr>
        <w:t>On the complexity of the subgraph problem</w:t>
      </w:r>
      <w:r w:rsidRPr="003F0D22">
        <w:rPr>
          <w:sz w:val="20"/>
          <w:szCs w:val="20"/>
        </w:rPr>
        <w:t>. Comment. Math. Univ. Carolinae, 14, 415-419.</w:t>
      </w:r>
      <w:r w:rsidR="0047043E">
        <w:rPr>
          <w:sz w:val="20"/>
          <w:szCs w:val="20"/>
        </w:rPr>
        <w:t xml:space="preserve"> 1985</w:t>
      </w:r>
    </w:p>
    <w:p w14:paraId="7487C45B" w14:textId="7E76AF6D" w:rsidR="003F0D22" w:rsidRPr="003F0D22" w:rsidRDefault="003F0D22" w:rsidP="00524FD1">
      <w:pPr>
        <w:ind w:left="450" w:hanging="450"/>
        <w:rPr>
          <w:sz w:val="20"/>
          <w:szCs w:val="20"/>
        </w:rPr>
      </w:pPr>
      <w:r w:rsidRPr="003F0D22">
        <w:rPr>
          <w:sz w:val="20"/>
          <w:szCs w:val="20"/>
        </w:rPr>
        <w:lastRenderedPageBreak/>
        <w:t>[19]</w:t>
      </w:r>
      <w:r w:rsidRPr="003F0D22">
        <w:rPr>
          <w:sz w:val="20"/>
          <w:szCs w:val="20"/>
        </w:rPr>
        <w:tab/>
      </w:r>
      <w:r w:rsidRPr="0047043E">
        <w:rPr>
          <w:i/>
          <w:sz w:val="20"/>
          <w:szCs w:val="20"/>
        </w:rPr>
        <w:t>Optimizing Matrix Multiplication</w:t>
      </w:r>
      <w:r w:rsidRPr="003F0D22">
        <w:rPr>
          <w:sz w:val="20"/>
          <w:szCs w:val="20"/>
        </w:rPr>
        <w:t xml:space="preserve">. Retrieved August 23, 2016, from </w:t>
      </w:r>
      <w:hyperlink r:id="rId33" w:history="1">
        <w:r w:rsidR="00902C9B" w:rsidRPr="00584064">
          <w:rPr>
            <w:rStyle w:val="Hyperlink"/>
            <w:sz w:val="20"/>
            <w:szCs w:val="20"/>
          </w:rPr>
          <w:t>https://www.daniweb.com/programming/software-development/code/355645/optimizing-matrix-multiplication</w:t>
        </w:r>
      </w:hyperlink>
      <w:r w:rsidR="00902C9B">
        <w:rPr>
          <w:sz w:val="20"/>
          <w:szCs w:val="20"/>
        </w:rPr>
        <w:t xml:space="preserve"> </w:t>
      </w:r>
    </w:p>
    <w:p w14:paraId="1784D6F7" w14:textId="11F27C69" w:rsidR="003F0D22" w:rsidRPr="003F0D22" w:rsidRDefault="0047043E" w:rsidP="00524FD1">
      <w:pPr>
        <w:ind w:left="450" w:hanging="450"/>
        <w:rPr>
          <w:sz w:val="20"/>
          <w:szCs w:val="20"/>
        </w:rPr>
      </w:pPr>
      <w:r>
        <w:rPr>
          <w:sz w:val="20"/>
          <w:szCs w:val="20"/>
        </w:rPr>
        <w:t>[20]</w:t>
      </w:r>
      <w:r>
        <w:rPr>
          <w:sz w:val="20"/>
          <w:szCs w:val="20"/>
        </w:rPr>
        <w:tab/>
        <w:t xml:space="preserve">Poet, R. </w:t>
      </w:r>
      <w:r w:rsidR="003F0D22" w:rsidRPr="0047043E">
        <w:rPr>
          <w:i/>
          <w:sz w:val="20"/>
          <w:szCs w:val="20"/>
        </w:rPr>
        <w:t>Use Cases S</w:t>
      </w:r>
      <w:r>
        <w:rPr>
          <w:i/>
          <w:sz w:val="20"/>
          <w:szCs w:val="20"/>
        </w:rPr>
        <w:t xml:space="preserve">oftware Project Management </w:t>
      </w:r>
      <w:r w:rsidR="003F0D22" w:rsidRPr="0047043E">
        <w:rPr>
          <w:i/>
          <w:sz w:val="20"/>
          <w:szCs w:val="20"/>
        </w:rPr>
        <w:t>lecture slides</w:t>
      </w:r>
      <w:r w:rsidR="003F0D22" w:rsidRPr="003F0D22">
        <w:rPr>
          <w:sz w:val="20"/>
          <w:szCs w:val="20"/>
        </w:rPr>
        <w:t>. Lecture presented in School of Computing, University of Glasgow.</w:t>
      </w:r>
    </w:p>
    <w:p w14:paraId="5E37779A" w14:textId="1E9B8FEE" w:rsidR="003F0D22" w:rsidRPr="003F0D22" w:rsidRDefault="00524FD1" w:rsidP="00902C9B">
      <w:pPr>
        <w:ind w:left="450" w:hanging="450"/>
        <w:rPr>
          <w:sz w:val="20"/>
          <w:szCs w:val="20"/>
        </w:rPr>
      </w:pPr>
      <w:r>
        <w:rPr>
          <w:sz w:val="20"/>
          <w:szCs w:val="20"/>
        </w:rPr>
        <w:t>[21]</w:t>
      </w:r>
      <w:r w:rsidR="00902C9B">
        <w:rPr>
          <w:sz w:val="20"/>
          <w:szCs w:val="20"/>
        </w:rPr>
        <w:t xml:space="preserve"> </w:t>
      </w:r>
      <w:r w:rsidR="003F0D22" w:rsidRPr="0047043E">
        <w:rPr>
          <w:i/>
          <w:sz w:val="20"/>
          <w:szCs w:val="20"/>
        </w:rPr>
        <w:t>Quick start using graph-tool</w:t>
      </w:r>
      <w:r w:rsidR="003F0D22" w:rsidRPr="003F0D22">
        <w:rPr>
          <w:sz w:val="20"/>
          <w:szCs w:val="20"/>
        </w:rPr>
        <w:t xml:space="preserve">. Retrieved July 26, 2016, from </w:t>
      </w:r>
      <w:hyperlink r:id="rId34" w:history="1">
        <w:r w:rsidR="00902C9B" w:rsidRPr="00584064">
          <w:rPr>
            <w:rStyle w:val="Hyperlink"/>
            <w:sz w:val="20"/>
            <w:szCs w:val="20"/>
          </w:rPr>
          <w:t>https://graph-tool.skewed.de/static/doc/quickstart.html</w:t>
        </w:r>
      </w:hyperlink>
      <w:r w:rsidR="00902C9B">
        <w:rPr>
          <w:sz w:val="20"/>
          <w:szCs w:val="20"/>
        </w:rPr>
        <w:t xml:space="preserve"> </w:t>
      </w:r>
    </w:p>
    <w:p w14:paraId="10F43FCA" w14:textId="00F56B04" w:rsidR="003F0D22" w:rsidRPr="003F0D22" w:rsidRDefault="003F0D22" w:rsidP="00902C9B">
      <w:pPr>
        <w:ind w:left="450" w:hanging="450"/>
        <w:rPr>
          <w:sz w:val="20"/>
          <w:szCs w:val="20"/>
        </w:rPr>
      </w:pPr>
      <w:r w:rsidRPr="003F0D22">
        <w:rPr>
          <w:sz w:val="20"/>
          <w:szCs w:val="20"/>
        </w:rPr>
        <w:t>[22]</w:t>
      </w:r>
      <w:r w:rsidRPr="003F0D22">
        <w:rPr>
          <w:sz w:val="20"/>
          <w:szCs w:val="20"/>
        </w:rPr>
        <w:tab/>
        <w:t xml:space="preserve">Ray, S. S. </w:t>
      </w:r>
      <w:r w:rsidRPr="0047043E">
        <w:rPr>
          <w:i/>
          <w:sz w:val="20"/>
          <w:szCs w:val="20"/>
        </w:rPr>
        <w:t>Graph theory with algorithms and its applications: In applied science and technology</w:t>
      </w:r>
      <w:r w:rsidRPr="003F0D22">
        <w:rPr>
          <w:sz w:val="20"/>
          <w:szCs w:val="20"/>
        </w:rPr>
        <w:t>. New Delhi: Springer.</w:t>
      </w:r>
      <w:r w:rsidR="0047043E">
        <w:rPr>
          <w:sz w:val="20"/>
          <w:szCs w:val="20"/>
        </w:rPr>
        <w:t xml:space="preserve"> 2013</w:t>
      </w:r>
    </w:p>
    <w:p w14:paraId="053FF0FE" w14:textId="58BF3981" w:rsidR="003F0D22" w:rsidRPr="003F0D22" w:rsidRDefault="003F0D22" w:rsidP="00902C9B">
      <w:pPr>
        <w:ind w:left="450" w:hanging="450"/>
        <w:rPr>
          <w:sz w:val="20"/>
          <w:szCs w:val="20"/>
        </w:rPr>
      </w:pPr>
      <w:r w:rsidRPr="003F0D22">
        <w:rPr>
          <w:sz w:val="20"/>
          <w:szCs w:val="20"/>
        </w:rPr>
        <w:t>[23]</w:t>
      </w:r>
      <w:r w:rsidR="0047043E">
        <w:rPr>
          <w:sz w:val="20"/>
          <w:szCs w:val="20"/>
        </w:rPr>
        <w:tab/>
        <w:t>Schank, T., &amp; Wagner, D</w:t>
      </w:r>
      <w:r w:rsidRPr="003F0D22">
        <w:rPr>
          <w:sz w:val="20"/>
          <w:szCs w:val="20"/>
        </w:rPr>
        <w:t xml:space="preserve">. </w:t>
      </w:r>
      <w:r w:rsidRPr="0047043E">
        <w:rPr>
          <w:i/>
          <w:sz w:val="20"/>
          <w:szCs w:val="20"/>
        </w:rPr>
        <w:t>Finding, Counting and Listing All Triangles in Large Graphs, an Experimental Stud</w:t>
      </w:r>
      <w:r w:rsidRPr="003F0D22">
        <w:rPr>
          <w:sz w:val="20"/>
          <w:szCs w:val="20"/>
        </w:rPr>
        <w:t>y. Experimental and Efficient Algorithms Lecture Notes in Computer Science, 606-609</w:t>
      </w:r>
      <w:r w:rsidR="00F10B45">
        <w:rPr>
          <w:sz w:val="20"/>
          <w:szCs w:val="20"/>
        </w:rPr>
        <w:t>.</w:t>
      </w:r>
      <w:r w:rsidR="0047043E">
        <w:rPr>
          <w:sz w:val="20"/>
          <w:szCs w:val="20"/>
        </w:rPr>
        <w:t xml:space="preserve"> 2005</w:t>
      </w:r>
    </w:p>
    <w:p w14:paraId="010CF421" w14:textId="22353BEA" w:rsidR="003F0D22" w:rsidRPr="003F0D22" w:rsidRDefault="003F0D22" w:rsidP="00902C9B">
      <w:pPr>
        <w:ind w:left="450" w:hanging="450"/>
        <w:rPr>
          <w:sz w:val="20"/>
          <w:szCs w:val="20"/>
        </w:rPr>
      </w:pPr>
      <w:r w:rsidRPr="003F0D22">
        <w:rPr>
          <w:sz w:val="20"/>
          <w:szCs w:val="20"/>
        </w:rPr>
        <w:t>[24]</w:t>
      </w:r>
      <w:r w:rsidRPr="003F0D22">
        <w:rPr>
          <w:sz w:val="20"/>
          <w:szCs w:val="20"/>
        </w:rPr>
        <w:tab/>
      </w:r>
      <w:r w:rsidR="0047043E" w:rsidRPr="001F0682">
        <w:rPr>
          <w:i/>
          <w:sz w:val="20"/>
          <w:szCs w:val="20"/>
        </w:rPr>
        <w:t xml:space="preserve">NetworkX </w:t>
      </w:r>
      <w:r w:rsidRPr="001F0682">
        <w:rPr>
          <w:i/>
          <w:sz w:val="20"/>
          <w:szCs w:val="20"/>
        </w:rPr>
        <w:t>Tutorial</w:t>
      </w:r>
      <w:r w:rsidRPr="003F0D22">
        <w:rPr>
          <w:sz w:val="20"/>
          <w:szCs w:val="20"/>
        </w:rPr>
        <w:t xml:space="preserve">. Retrieved July 26, 2016, from </w:t>
      </w:r>
      <w:hyperlink r:id="rId35" w:history="1">
        <w:r w:rsidR="0094006E" w:rsidRPr="00584064">
          <w:rPr>
            <w:rStyle w:val="Hyperlink"/>
            <w:sz w:val="20"/>
            <w:szCs w:val="20"/>
          </w:rPr>
          <w:t>http://networkx.readthedocs.io/en/networkx-1.11/tutorial/</w:t>
        </w:r>
      </w:hyperlink>
      <w:r w:rsidR="0094006E">
        <w:rPr>
          <w:sz w:val="20"/>
          <w:szCs w:val="20"/>
        </w:rPr>
        <w:t xml:space="preserve"> </w:t>
      </w:r>
    </w:p>
    <w:p w14:paraId="68FE3DC6" w14:textId="116AF118" w:rsidR="003F0D22" w:rsidRPr="003F0D22" w:rsidRDefault="003F0D22" w:rsidP="00902C9B">
      <w:pPr>
        <w:ind w:left="450" w:hanging="450"/>
        <w:rPr>
          <w:sz w:val="20"/>
          <w:szCs w:val="20"/>
        </w:rPr>
      </w:pPr>
      <w:r w:rsidRPr="003F0D22">
        <w:rPr>
          <w:sz w:val="20"/>
          <w:szCs w:val="20"/>
        </w:rPr>
        <w:t>[25]</w:t>
      </w:r>
      <w:r w:rsidRPr="003F0D22">
        <w:rPr>
          <w:sz w:val="20"/>
          <w:szCs w:val="20"/>
        </w:rPr>
        <w:tab/>
        <w:t>W</w:t>
      </w:r>
      <w:r w:rsidR="001F0682">
        <w:rPr>
          <w:sz w:val="20"/>
          <w:szCs w:val="20"/>
        </w:rPr>
        <w:t>att, D. A., &amp; Brown, D. F.</w:t>
      </w:r>
      <w:r w:rsidRPr="003F0D22">
        <w:rPr>
          <w:sz w:val="20"/>
          <w:szCs w:val="20"/>
        </w:rPr>
        <w:t xml:space="preserve"> </w:t>
      </w:r>
      <w:r w:rsidRPr="001F0682">
        <w:rPr>
          <w:i/>
          <w:sz w:val="20"/>
          <w:szCs w:val="20"/>
        </w:rPr>
        <w:t>Java Collections: An Introduction to Abstract Data Types, Data Structures, and Algorithms</w:t>
      </w:r>
      <w:r w:rsidRPr="003F0D22">
        <w:rPr>
          <w:sz w:val="20"/>
          <w:szCs w:val="20"/>
        </w:rPr>
        <w:t>. John Wiley.</w:t>
      </w:r>
      <w:r w:rsidR="001F0682">
        <w:rPr>
          <w:sz w:val="20"/>
          <w:szCs w:val="20"/>
        </w:rPr>
        <w:t xml:space="preserve"> 2001</w:t>
      </w:r>
    </w:p>
    <w:p w14:paraId="7C94C013" w14:textId="4EAFEF4C" w:rsidR="003F0D22" w:rsidRPr="003F0D22" w:rsidRDefault="003F0D22" w:rsidP="00902C9B">
      <w:pPr>
        <w:ind w:left="450" w:hanging="450"/>
        <w:rPr>
          <w:sz w:val="20"/>
          <w:szCs w:val="20"/>
        </w:rPr>
      </w:pPr>
      <w:r w:rsidRPr="003F0D22">
        <w:rPr>
          <w:sz w:val="20"/>
          <w:szCs w:val="20"/>
        </w:rPr>
        <w:t>[26]</w:t>
      </w:r>
      <w:r w:rsidRPr="003F0D22">
        <w:rPr>
          <w:sz w:val="20"/>
          <w:szCs w:val="20"/>
        </w:rPr>
        <w:tab/>
        <w:t xml:space="preserve">Williams, V. V. </w:t>
      </w:r>
      <w:r w:rsidRPr="001F0682">
        <w:rPr>
          <w:i/>
          <w:sz w:val="20"/>
          <w:szCs w:val="20"/>
        </w:rPr>
        <w:t>Multiplying Matrices in O(n2.373) time</w:t>
      </w:r>
      <w:r w:rsidRPr="003F0D22">
        <w:rPr>
          <w:sz w:val="20"/>
          <w:szCs w:val="20"/>
        </w:rPr>
        <w:t xml:space="preserve">. Retrieved July 28, 2016, from </w:t>
      </w:r>
      <w:hyperlink r:id="rId36" w:history="1">
        <w:r w:rsidR="0094006E" w:rsidRPr="00584064">
          <w:rPr>
            <w:rStyle w:val="Hyperlink"/>
            <w:sz w:val="20"/>
            <w:szCs w:val="20"/>
          </w:rPr>
          <w:t>http://theory.stanford.edu/~virgi/matrixmult-f.pdf</w:t>
        </w:r>
      </w:hyperlink>
      <w:r w:rsidR="0094006E">
        <w:rPr>
          <w:sz w:val="20"/>
          <w:szCs w:val="20"/>
        </w:rPr>
        <w:t xml:space="preserve"> </w:t>
      </w:r>
    </w:p>
    <w:p w14:paraId="08154AA8" w14:textId="77777777" w:rsidR="00E94976" w:rsidRDefault="00E94976" w:rsidP="00414499">
      <w:pPr>
        <w:widowControl w:val="0"/>
        <w:autoSpaceDE w:val="0"/>
        <w:autoSpaceDN w:val="0"/>
        <w:adjustRightInd w:val="0"/>
        <w:ind w:left="480" w:hanging="480"/>
        <w:rPr>
          <w:rFonts w:cs="Times New Roman"/>
          <w:noProof/>
          <w:sz w:val="20"/>
          <w:szCs w:val="24"/>
        </w:rPr>
      </w:pPr>
    </w:p>
    <w:p w14:paraId="5F9F93C2" w14:textId="77777777" w:rsidR="00414499" w:rsidRDefault="00414499" w:rsidP="00414499">
      <w:pPr>
        <w:widowControl w:val="0"/>
        <w:autoSpaceDE w:val="0"/>
        <w:autoSpaceDN w:val="0"/>
        <w:adjustRightInd w:val="0"/>
        <w:ind w:left="480" w:hanging="480"/>
        <w:rPr>
          <w:rFonts w:cs="Times New Roman"/>
          <w:noProof/>
          <w:sz w:val="20"/>
          <w:szCs w:val="24"/>
        </w:rPr>
      </w:pPr>
    </w:p>
    <w:p w14:paraId="07F46DD8" w14:textId="77777777" w:rsidR="00414499" w:rsidRPr="00FD1ECD" w:rsidRDefault="00414499" w:rsidP="00414499">
      <w:pPr>
        <w:widowControl w:val="0"/>
        <w:autoSpaceDE w:val="0"/>
        <w:autoSpaceDN w:val="0"/>
        <w:adjustRightInd w:val="0"/>
        <w:ind w:left="480" w:hanging="480"/>
        <w:rPr>
          <w:sz w:val="20"/>
          <w:szCs w:val="20"/>
        </w:rPr>
      </w:pPr>
    </w:p>
    <w:p w14:paraId="4726AE51" w14:textId="77777777" w:rsidR="00414499" w:rsidRPr="000C6275" w:rsidRDefault="00414499" w:rsidP="00414499">
      <w:pPr>
        <w:tabs>
          <w:tab w:val="left" w:pos="426"/>
        </w:tabs>
        <w:ind w:left="420" w:hanging="420"/>
        <w:rPr>
          <w:sz w:val="20"/>
          <w:szCs w:val="20"/>
        </w:rPr>
      </w:pPr>
    </w:p>
    <w:p w14:paraId="31FA31C4" w14:textId="77777777" w:rsidR="00414499" w:rsidRDefault="00414499" w:rsidP="00414499">
      <w:pPr>
        <w:spacing w:before="0"/>
        <w:jc w:val="left"/>
        <w:rPr>
          <w:rFonts w:eastAsiaTheme="majorEastAsia" w:cstheme="majorBidi"/>
          <w:b/>
          <w:bCs/>
          <w:sz w:val="32"/>
          <w:szCs w:val="32"/>
        </w:rPr>
      </w:pPr>
    </w:p>
    <w:p w14:paraId="66540BF6" w14:textId="77777777" w:rsidR="00414499" w:rsidRDefault="00414499" w:rsidP="00414499">
      <w:pPr>
        <w:pStyle w:val="Heading1"/>
        <w:sectPr w:rsidR="00414499" w:rsidSect="005E3085">
          <w:footerReference w:type="default" r:id="rId37"/>
          <w:pgSz w:w="11900" w:h="16840"/>
          <w:pgMar w:top="1440" w:right="1800" w:bottom="1440" w:left="1800" w:header="708" w:footer="708" w:gutter="0"/>
          <w:pgNumType w:start="1"/>
          <w:cols w:space="708"/>
          <w:docGrid w:linePitch="360"/>
        </w:sectPr>
      </w:pPr>
    </w:p>
    <w:p w14:paraId="415BBB74" w14:textId="77777777" w:rsidR="00414499" w:rsidRDefault="00414499" w:rsidP="00414499">
      <w:pPr>
        <w:pStyle w:val="Heading6"/>
      </w:pPr>
      <w:bookmarkStart w:id="82" w:name="_Toc460879617"/>
      <w:r>
        <w:lastRenderedPageBreak/>
        <w:t>Algorithms Pseudo-code</w:t>
      </w:r>
      <w:bookmarkEnd w:id="82"/>
    </w:p>
    <w:p w14:paraId="1C84650B" w14:textId="1C545C03" w:rsidR="00D12289" w:rsidRPr="00D12289" w:rsidRDefault="00D12289" w:rsidP="00D12289">
      <w:r>
        <w:t>This appendix contains pseudo-code of some of the algorithms utilized in this project. It serves as a continuation of the algorithms in chapter 4 which could not be included as a result of space constraints.</w:t>
      </w:r>
    </w:p>
    <w:p w14:paraId="773317DF" w14:textId="4486ECED" w:rsidR="00414499" w:rsidRPr="00501F47" w:rsidRDefault="00414499" w:rsidP="00414499">
      <w:pPr>
        <w:pStyle w:val="AlgorithmTitle"/>
      </w:pPr>
      <w:r>
        <w:t xml:space="preserve">Algorithm 5: </w:t>
      </w:r>
      <w:r w:rsidRPr="00501F47">
        <w:rPr>
          <w:b w:val="0"/>
        </w:rPr>
        <w:t>Listing simplicial vertices</w:t>
      </w:r>
      <w:r>
        <w:rPr>
          <w:b w:val="0"/>
        </w:rPr>
        <w:t xml:space="preserve"> in a Graph (taken from </w:t>
      </w:r>
      <w:r w:rsidR="0005087E">
        <w:rPr>
          <w:b w:val="0"/>
        </w:rPr>
        <w:t>[11</w:t>
      </w:r>
      <w:r w:rsidR="007B685A">
        <w:rPr>
          <w:b w:val="0"/>
        </w:rPr>
        <w:t>]</w:t>
      </w:r>
      <w:r>
        <w:rPr>
          <w:b w:val="0"/>
        </w:rPr>
        <w:t>)</w:t>
      </w:r>
    </w:p>
    <w:p w14:paraId="7E27B1D4" w14:textId="77777777" w:rsidR="00414499" w:rsidRDefault="00414499" w:rsidP="00414499">
      <w:r>
        <w:rPr>
          <w:b/>
        </w:rPr>
        <w:t xml:space="preserve">Input: </w:t>
      </w:r>
      <w:r>
        <w:t xml:space="preserve">the graph </w:t>
      </w:r>
      <w:r w:rsidRPr="00501F47">
        <w:rPr>
          <w:i/>
        </w:rPr>
        <w:t>G</w:t>
      </w:r>
    </w:p>
    <w:p w14:paraId="53DE20E7" w14:textId="77777777" w:rsidR="00414499" w:rsidRPr="00501F47" w:rsidRDefault="00414499" w:rsidP="00414499">
      <w:pPr>
        <w:pStyle w:val="ListParagraph"/>
        <w:numPr>
          <w:ilvl w:val="0"/>
          <w:numId w:val="12"/>
        </w:numPr>
      </w:pPr>
      <w:r>
        <w:t xml:space="preserve">Get vertex set, </w:t>
      </w:r>
      <w:r w:rsidRPr="00501F47">
        <w:rPr>
          <w:i/>
        </w:rPr>
        <w:t>V</w:t>
      </w:r>
      <w:r>
        <w:rPr>
          <w:i/>
        </w:rPr>
        <w:t xml:space="preserve">, </w:t>
      </w:r>
      <w:r>
        <w:t xml:space="preserve">of </w:t>
      </w:r>
      <w:r>
        <w:rPr>
          <w:i/>
        </w:rPr>
        <w:t>G</w:t>
      </w:r>
    </w:p>
    <w:p w14:paraId="0BA126BF" w14:textId="77777777" w:rsidR="00414499" w:rsidRDefault="00414499" w:rsidP="00414499">
      <w:pPr>
        <w:pStyle w:val="ListParagraph"/>
        <w:numPr>
          <w:ilvl w:val="0"/>
          <w:numId w:val="12"/>
        </w:numPr>
      </w:pPr>
      <w:r>
        <w:t xml:space="preserve">Make lists </w:t>
      </w:r>
      <w:r>
        <w:rPr>
          <w:i/>
        </w:rPr>
        <w:t>H</w:t>
      </w:r>
      <w:r>
        <w:t xml:space="preserve"> and </w:t>
      </w:r>
      <w:r>
        <w:rPr>
          <w:i/>
        </w:rPr>
        <w:t>L</w:t>
      </w:r>
      <w:r>
        <w:t xml:space="preserve"> empty.</w:t>
      </w:r>
      <w:r>
        <w:tab/>
      </w:r>
      <w:r>
        <w:tab/>
      </w:r>
      <w:r>
        <w:tab/>
      </w:r>
      <w:r>
        <w:tab/>
      </w:r>
    </w:p>
    <w:p w14:paraId="40582549" w14:textId="5B78FE3B" w:rsidR="00414499" w:rsidRDefault="00414499" w:rsidP="00414499">
      <w:pPr>
        <w:pStyle w:val="ListParagraph"/>
        <w:numPr>
          <w:ilvl w:val="0"/>
          <w:numId w:val="12"/>
        </w:numPr>
      </w:pPr>
      <w:r>
        <w:t xml:space="preserve">Set </w:t>
      </w:r>
      <m:oMath>
        <m:r>
          <w:rPr>
            <w:rFonts w:ascii="Cambria Math" w:hAnsi="Cambria Math"/>
          </w:rPr>
          <m:t xml:space="preserve">D= </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ω-1)</m:t>
                </m:r>
              </m:num>
              <m:den>
                <m:r>
                  <w:rPr>
                    <w:rFonts w:ascii="Cambria Math" w:hAnsi="Cambria Math"/>
                  </w:rPr>
                  <m:t>(ω+1)</m:t>
                </m:r>
              </m:den>
            </m:f>
          </m:sup>
        </m:sSup>
      </m:oMath>
      <w:r>
        <w:t xml:space="preserve"> </w:t>
      </w:r>
      <w:r>
        <w:tab/>
        <w:t xml:space="preserve">where </w:t>
      </w:r>
      <m:oMath>
        <m:r>
          <w:rPr>
            <w:rFonts w:ascii="Cambria Math" w:hAnsi="Cambria Math"/>
          </w:rPr>
          <m:t>ω</m:t>
        </m:r>
      </m:oMath>
      <w:r>
        <w:t xml:space="preserve"> is the exponent of matrix multiplication and </w:t>
      </w:r>
      <w:r>
        <w:tab/>
      </w:r>
      <w:r>
        <w:tab/>
      </w:r>
      <w:r>
        <w:tab/>
      </w:r>
      <w:r>
        <w:tab/>
        <w:t>m is edge count</w:t>
      </w:r>
    </w:p>
    <w:p w14:paraId="109B2854" w14:textId="77777777" w:rsidR="00414499" w:rsidRDefault="00414499" w:rsidP="00414499">
      <w:pPr>
        <w:pStyle w:val="ListParagraph"/>
        <w:numPr>
          <w:ilvl w:val="0"/>
          <w:numId w:val="12"/>
        </w:numPr>
      </w:pPr>
      <w:r w:rsidRPr="006D3A15">
        <w:rPr>
          <w:b/>
        </w:rPr>
        <w:t>for</w:t>
      </w:r>
      <w:r>
        <w:t xml:space="preserve"> each vertex </w:t>
      </w:r>
      <w:r>
        <w:rPr>
          <w:i/>
        </w:rPr>
        <w:t xml:space="preserve">v </w:t>
      </w:r>
      <w:r>
        <w:t xml:space="preserve">in </w:t>
      </w:r>
      <w:r w:rsidRPr="00501F47">
        <w:rPr>
          <w:i/>
        </w:rPr>
        <w:t>V</w:t>
      </w:r>
      <w:r>
        <w:t xml:space="preserve">, </w:t>
      </w:r>
      <w:r w:rsidRPr="006D3A15">
        <w:rPr>
          <w:b/>
        </w:rPr>
        <w:t>do</w:t>
      </w:r>
      <w:r>
        <w:t>:</w:t>
      </w:r>
    </w:p>
    <w:p w14:paraId="2B66EAF2" w14:textId="77777777" w:rsidR="00414499" w:rsidRDefault="00414499" w:rsidP="00414499">
      <w:pPr>
        <w:pStyle w:val="ListParagraph"/>
        <w:numPr>
          <w:ilvl w:val="0"/>
          <w:numId w:val="12"/>
        </w:numPr>
      </w:pPr>
      <w:r>
        <w:t xml:space="preserve">     </w:t>
      </w:r>
      <w:r w:rsidRPr="006D3A15">
        <w:rPr>
          <w:b/>
        </w:rPr>
        <w:t>if</w:t>
      </w:r>
      <w:r>
        <w:t xml:space="preserve"> degree of </w:t>
      </w:r>
      <w:r>
        <w:rPr>
          <w:i/>
        </w:rPr>
        <w:t>v</w:t>
      </w:r>
      <w:r>
        <w:t xml:space="preserve"> &gt; </w:t>
      </w:r>
      <w:r w:rsidRPr="00501F47">
        <w:rPr>
          <w:i/>
        </w:rPr>
        <w:t>D</w:t>
      </w:r>
      <w:r>
        <w:t>:</w:t>
      </w:r>
    </w:p>
    <w:p w14:paraId="265003E2" w14:textId="77777777" w:rsidR="00414499" w:rsidRDefault="00414499" w:rsidP="00414499">
      <w:pPr>
        <w:pStyle w:val="ListParagraph"/>
        <w:numPr>
          <w:ilvl w:val="0"/>
          <w:numId w:val="12"/>
        </w:numPr>
      </w:pPr>
      <w:r>
        <w:t xml:space="preserve">          Add </w:t>
      </w:r>
      <w:r>
        <w:rPr>
          <w:i/>
        </w:rPr>
        <w:t xml:space="preserve">v </w:t>
      </w:r>
      <w:r>
        <w:t xml:space="preserve">to </w:t>
      </w:r>
      <w:r>
        <w:rPr>
          <w:i/>
        </w:rPr>
        <w:t>H</w:t>
      </w:r>
    </w:p>
    <w:p w14:paraId="66B1B0E4" w14:textId="77777777" w:rsidR="00414499" w:rsidRPr="006D3A15" w:rsidRDefault="00414499" w:rsidP="00414499">
      <w:pPr>
        <w:pStyle w:val="ListParagraph"/>
        <w:numPr>
          <w:ilvl w:val="0"/>
          <w:numId w:val="12"/>
        </w:numPr>
        <w:rPr>
          <w:b/>
        </w:rPr>
      </w:pPr>
      <w:r>
        <w:t xml:space="preserve">     </w:t>
      </w:r>
      <w:r w:rsidRPr="006D3A15">
        <w:rPr>
          <w:b/>
        </w:rPr>
        <w:t>else:</w:t>
      </w:r>
    </w:p>
    <w:p w14:paraId="49DC1915" w14:textId="77777777" w:rsidR="00414499" w:rsidRDefault="00414499" w:rsidP="00414499">
      <w:pPr>
        <w:pStyle w:val="ListParagraph"/>
        <w:numPr>
          <w:ilvl w:val="0"/>
          <w:numId w:val="12"/>
        </w:numPr>
      </w:pPr>
      <w:r>
        <w:t xml:space="preserve">          Add </w:t>
      </w:r>
      <w:r>
        <w:rPr>
          <w:i/>
        </w:rPr>
        <w:t>v</w:t>
      </w:r>
      <w:r>
        <w:t xml:space="preserve"> to </w:t>
      </w:r>
      <w:r>
        <w:rPr>
          <w:i/>
        </w:rPr>
        <w:t>L</w:t>
      </w:r>
    </w:p>
    <w:p w14:paraId="1BBB16F1" w14:textId="77777777" w:rsidR="00414499" w:rsidRPr="006D3A15" w:rsidRDefault="00414499" w:rsidP="00414499">
      <w:pPr>
        <w:pStyle w:val="ListParagraph"/>
        <w:numPr>
          <w:ilvl w:val="0"/>
          <w:numId w:val="12"/>
        </w:numPr>
        <w:rPr>
          <w:b/>
        </w:rPr>
      </w:pPr>
      <w:r w:rsidRPr="006D3A15">
        <w:rPr>
          <w:b/>
        </w:rPr>
        <w:t xml:space="preserve">     end if</w:t>
      </w:r>
    </w:p>
    <w:p w14:paraId="736BECFF" w14:textId="77777777" w:rsidR="00414499" w:rsidRPr="006D3A15" w:rsidRDefault="00414499" w:rsidP="00414499">
      <w:pPr>
        <w:pStyle w:val="ListParagraph"/>
        <w:numPr>
          <w:ilvl w:val="0"/>
          <w:numId w:val="12"/>
        </w:numPr>
        <w:rPr>
          <w:b/>
        </w:rPr>
      </w:pPr>
      <w:r>
        <w:rPr>
          <w:b/>
        </w:rPr>
        <w:t>e</w:t>
      </w:r>
      <w:r w:rsidRPr="006D3A15">
        <w:rPr>
          <w:b/>
        </w:rPr>
        <w:t>nd for</w:t>
      </w:r>
    </w:p>
    <w:p w14:paraId="0E6FDD7D" w14:textId="77777777" w:rsidR="00414499" w:rsidRPr="00501F47" w:rsidRDefault="00414499" w:rsidP="00414499">
      <w:pPr>
        <w:pStyle w:val="ListParagraph"/>
        <w:numPr>
          <w:ilvl w:val="0"/>
          <w:numId w:val="12"/>
        </w:numPr>
      </w:pPr>
      <w:r>
        <w:t xml:space="preserve">Create list </w:t>
      </w:r>
      <w:r w:rsidRPr="00F2170F">
        <w:rPr>
          <w:i/>
        </w:rPr>
        <w:t>simplicial</w:t>
      </w:r>
      <w:r>
        <w:rPr>
          <w:i/>
        </w:rPr>
        <w:t>s</w:t>
      </w:r>
    </w:p>
    <w:p w14:paraId="7490B8A2" w14:textId="77777777" w:rsidR="00414499" w:rsidRDefault="00414499" w:rsidP="00414499">
      <w:pPr>
        <w:pStyle w:val="ListParagraph"/>
        <w:numPr>
          <w:ilvl w:val="0"/>
          <w:numId w:val="12"/>
        </w:numPr>
      </w:pPr>
      <w:r w:rsidRPr="00FB2CB8">
        <w:rPr>
          <w:b/>
        </w:rPr>
        <w:t>for</w:t>
      </w:r>
      <w:r>
        <w:t xml:space="preserve"> each </w:t>
      </w:r>
      <w:r w:rsidRPr="00F2170F">
        <w:rPr>
          <w:i/>
        </w:rPr>
        <w:t>x</w:t>
      </w:r>
      <w:r>
        <w:t xml:space="preserve"> in </w:t>
      </w:r>
      <w:r w:rsidRPr="00F2170F">
        <w:rPr>
          <w:i/>
        </w:rPr>
        <w:t>L</w:t>
      </w:r>
      <w:r>
        <w:rPr>
          <w:i/>
        </w:rPr>
        <w:t xml:space="preserve">, </w:t>
      </w:r>
      <w:r w:rsidRPr="00FB2CB8">
        <w:rPr>
          <w:b/>
        </w:rPr>
        <w:t>do</w:t>
      </w:r>
      <w:r>
        <w:t>:</w:t>
      </w:r>
    </w:p>
    <w:p w14:paraId="6F080FD7" w14:textId="77777777" w:rsidR="00414499" w:rsidRDefault="00414499" w:rsidP="00414499">
      <w:pPr>
        <w:pStyle w:val="ListParagraph"/>
        <w:numPr>
          <w:ilvl w:val="0"/>
          <w:numId w:val="12"/>
        </w:numPr>
      </w:pPr>
      <w:r>
        <w:tab/>
      </w:r>
      <w:r w:rsidRPr="00FB2CB8">
        <w:rPr>
          <w:b/>
        </w:rPr>
        <w:t>if</w:t>
      </w:r>
      <w:r>
        <w:t xml:space="preserve"> each pair of the neighbours of </w:t>
      </w:r>
      <w:r w:rsidRPr="00F2170F">
        <w:rPr>
          <w:i/>
        </w:rPr>
        <w:t>x</w:t>
      </w:r>
      <w:r>
        <w:t xml:space="preserve"> is adjacent:</w:t>
      </w:r>
    </w:p>
    <w:p w14:paraId="2354A803" w14:textId="77777777" w:rsidR="00414499" w:rsidRPr="00F2170F" w:rsidRDefault="00414499" w:rsidP="00414499">
      <w:pPr>
        <w:pStyle w:val="ListParagraph"/>
        <w:numPr>
          <w:ilvl w:val="0"/>
          <w:numId w:val="12"/>
        </w:numPr>
      </w:pPr>
      <w:r>
        <w:tab/>
      </w:r>
      <w:r>
        <w:tab/>
        <w:t xml:space="preserve">add </w:t>
      </w:r>
      <w:r w:rsidRPr="00F2170F">
        <w:rPr>
          <w:i/>
        </w:rPr>
        <w:t>x</w:t>
      </w:r>
      <w:r>
        <w:t xml:space="preserve"> to </w:t>
      </w:r>
      <w:r>
        <w:rPr>
          <w:i/>
        </w:rPr>
        <w:t>simplicials</w:t>
      </w:r>
    </w:p>
    <w:p w14:paraId="01BE4D24" w14:textId="77777777" w:rsidR="00414499" w:rsidRDefault="00414499" w:rsidP="00414499">
      <w:pPr>
        <w:pStyle w:val="ListParagraph"/>
        <w:numPr>
          <w:ilvl w:val="0"/>
          <w:numId w:val="12"/>
        </w:numPr>
      </w:pPr>
      <w:r>
        <w:rPr>
          <w:i/>
        </w:rPr>
        <w:tab/>
      </w:r>
      <w:r w:rsidRPr="00FB2CB8">
        <w:rPr>
          <w:b/>
        </w:rPr>
        <w:t>end</w:t>
      </w:r>
      <w:r>
        <w:t xml:space="preserve"> </w:t>
      </w:r>
      <w:r w:rsidRPr="00FB2CB8">
        <w:rPr>
          <w:b/>
        </w:rPr>
        <w:t>if</w:t>
      </w:r>
    </w:p>
    <w:p w14:paraId="7CA20D94" w14:textId="77777777" w:rsidR="00414499" w:rsidRPr="00FB2CB8" w:rsidRDefault="00414499" w:rsidP="00414499">
      <w:pPr>
        <w:pStyle w:val="ListParagraph"/>
        <w:numPr>
          <w:ilvl w:val="0"/>
          <w:numId w:val="12"/>
        </w:numPr>
        <w:rPr>
          <w:b/>
        </w:rPr>
      </w:pPr>
      <w:r w:rsidRPr="00FB2CB8">
        <w:rPr>
          <w:b/>
        </w:rPr>
        <w:t>end for</w:t>
      </w:r>
    </w:p>
    <w:p w14:paraId="6FEFED1D" w14:textId="77777777" w:rsidR="00414499" w:rsidRPr="00783F49" w:rsidRDefault="00414499" w:rsidP="00414499">
      <w:pPr>
        <w:pStyle w:val="ListParagraph"/>
        <w:numPr>
          <w:ilvl w:val="0"/>
          <w:numId w:val="12"/>
        </w:numPr>
        <w:rPr>
          <w:i/>
        </w:rPr>
      </w:pPr>
      <w:r>
        <w:t xml:space="preserve">create list </w:t>
      </w:r>
      <w:r w:rsidRPr="00783F49">
        <w:rPr>
          <w:i/>
        </w:rPr>
        <w:t>marked</w:t>
      </w:r>
    </w:p>
    <w:p w14:paraId="62685629" w14:textId="77777777" w:rsidR="00414499" w:rsidRDefault="00414499" w:rsidP="00414499">
      <w:pPr>
        <w:pStyle w:val="ListParagraph"/>
        <w:numPr>
          <w:ilvl w:val="0"/>
          <w:numId w:val="12"/>
        </w:numPr>
      </w:pPr>
      <w:r w:rsidRPr="00FB2CB8">
        <w:rPr>
          <w:b/>
        </w:rPr>
        <w:t>for</w:t>
      </w:r>
      <w:r>
        <w:t xml:space="preserve"> </w:t>
      </w:r>
      <w:r w:rsidRPr="00FB2CB8">
        <w:rPr>
          <w:b/>
        </w:rPr>
        <w:t>each</w:t>
      </w:r>
      <w:r>
        <w:t xml:space="preserve"> </w:t>
      </w:r>
      <w:r w:rsidRPr="007C74F6">
        <w:rPr>
          <w:i/>
        </w:rPr>
        <w:t>x</w:t>
      </w:r>
      <w:r>
        <w:t xml:space="preserve"> </w:t>
      </w:r>
      <w:r w:rsidRPr="00FB2CB8">
        <w:rPr>
          <w:b/>
        </w:rPr>
        <w:t>in</w:t>
      </w:r>
      <w:r>
        <w:t xml:space="preserve"> </w:t>
      </w:r>
      <w:r w:rsidRPr="007C74F6">
        <w:rPr>
          <w:i/>
        </w:rPr>
        <w:t>H</w:t>
      </w:r>
      <w:r>
        <w:t xml:space="preserve">, </w:t>
      </w:r>
      <w:r w:rsidRPr="00FB2CB8">
        <w:rPr>
          <w:b/>
        </w:rPr>
        <w:t>do</w:t>
      </w:r>
      <w:r>
        <w:t>:</w:t>
      </w:r>
    </w:p>
    <w:p w14:paraId="57BE60FF" w14:textId="77777777" w:rsidR="00414499" w:rsidRDefault="00414499" w:rsidP="00414499">
      <w:pPr>
        <w:pStyle w:val="ListParagraph"/>
        <w:numPr>
          <w:ilvl w:val="0"/>
          <w:numId w:val="12"/>
        </w:numPr>
      </w:pPr>
      <w:r>
        <w:tab/>
      </w:r>
      <w:r w:rsidRPr="00FB2CB8">
        <w:rPr>
          <w:b/>
        </w:rPr>
        <w:t>if</w:t>
      </w:r>
      <w:r>
        <w:t xml:space="preserve"> any of the neighbours of </w:t>
      </w:r>
      <w:r w:rsidRPr="007C74F6">
        <w:rPr>
          <w:i/>
        </w:rPr>
        <w:t>x</w:t>
      </w:r>
      <w:r>
        <w:t xml:space="preserve"> is in </w:t>
      </w:r>
      <w:r w:rsidRPr="007C74F6">
        <w:rPr>
          <w:i/>
        </w:rPr>
        <w:t>L</w:t>
      </w:r>
      <w:r>
        <w:t>:</w:t>
      </w:r>
    </w:p>
    <w:p w14:paraId="3D9C0B60" w14:textId="77777777" w:rsidR="00414499" w:rsidRDefault="00414499" w:rsidP="00414499">
      <w:pPr>
        <w:pStyle w:val="ListParagraph"/>
        <w:numPr>
          <w:ilvl w:val="0"/>
          <w:numId w:val="12"/>
        </w:numPr>
      </w:pPr>
      <w:r>
        <w:tab/>
      </w:r>
      <w:r>
        <w:tab/>
        <w:t xml:space="preserve">add </w:t>
      </w:r>
      <w:r w:rsidRPr="007C74F6">
        <w:rPr>
          <w:i/>
        </w:rPr>
        <w:t>x</w:t>
      </w:r>
      <w:r>
        <w:t xml:space="preserve"> to </w:t>
      </w:r>
      <w:r w:rsidRPr="00783F49">
        <w:rPr>
          <w:i/>
        </w:rPr>
        <w:t>marked</w:t>
      </w:r>
    </w:p>
    <w:p w14:paraId="266D3B91" w14:textId="77777777" w:rsidR="00414499" w:rsidRPr="00FB2CB8" w:rsidRDefault="00414499" w:rsidP="00414499">
      <w:pPr>
        <w:pStyle w:val="ListParagraph"/>
        <w:numPr>
          <w:ilvl w:val="0"/>
          <w:numId w:val="12"/>
        </w:numPr>
        <w:rPr>
          <w:b/>
        </w:rPr>
      </w:pPr>
      <w:r>
        <w:tab/>
      </w:r>
      <w:r w:rsidRPr="00FB2CB8">
        <w:rPr>
          <w:b/>
        </w:rPr>
        <w:t>end if</w:t>
      </w:r>
    </w:p>
    <w:p w14:paraId="4792ED69" w14:textId="77777777" w:rsidR="00414499" w:rsidRPr="00FB2CB8" w:rsidRDefault="00414499" w:rsidP="00414499">
      <w:pPr>
        <w:pStyle w:val="ListParagraph"/>
        <w:numPr>
          <w:ilvl w:val="0"/>
          <w:numId w:val="12"/>
        </w:numPr>
        <w:rPr>
          <w:b/>
        </w:rPr>
      </w:pPr>
      <w:r w:rsidRPr="00FB2CB8">
        <w:rPr>
          <w:b/>
        </w:rPr>
        <w:t>end for</w:t>
      </w:r>
    </w:p>
    <w:p w14:paraId="6AAAB6C6" w14:textId="77777777" w:rsidR="00414499" w:rsidRDefault="00414499" w:rsidP="00414499">
      <w:pPr>
        <w:pStyle w:val="ListParagraph"/>
        <w:numPr>
          <w:ilvl w:val="0"/>
          <w:numId w:val="12"/>
        </w:numPr>
      </w:pPr>
      <w:r w:rsidRPr="00FB2CB8">
        <w:rPr>
          <w:b/>
        </w:rPr>
        <w:t>for</w:t>
      </w:r>
      <w:r>
        <w:t xml:space="preserve"> </w:t>
      </w:r>
      <w:r w:rsidRPr="00FB2CB8">
        <w:rPr>
          <w:b/>
        </w:rPr>
        <w:t>each</w:t>
      </w:r>
      <w:r>
        <w:t xml:space="preserve"> </w:t>
      </w:r>
      <w:r w:rsidRPr="007C74F6">
        <w:rPr>
          <w:i/>
        </w:rPr>
        <w:t>x</w:t>
      </w:r>
      <w:r>
        <w:t xml:space="preserve"> </w:t>
      </w:r>
      <w:r w:rsidRPr="00FB2CB8">
        <w:rPr>
          <w:b/>
        </w:rPr>
        <w:t>in</w:t>
      </w:r>
      <w:r>
        <w:t xml:space="preserve"> </w:t>
      </w:r>
      <w:r w:rsidRPr="007C74F6">
        <w:rPr>
          <w:i/>
        </w:rPr>
        <w:t>L</w:t>
      </w:r>
      <w:r>
        <w:t xml:space="preserve">, </w:t>
      </w:r>
      <w:r w:rsidRPr="00FB2CB8">
        <w:rPr>
          <w:b/>
        </w:rPr>
        <w:t>do</w:t>
      </w:r>
      <w:r>
        <w:t>:</w:t>
      </w:r>
    </w:p>
    <w:p w14:paraId="3232BDC5" w14:textId="77777777" w:rsidR="00414499" w:rsidRDefault="00414499" w:rsidP="00414499">
      <w:pPr>
        <w:pStyle w:val="ListParagraph"/>
        <w:numPr>
          <w:ilvl w:val="0"/>
          <w:numId w:val="12"/>
        </w:numPr>
      </w:pPr>
      <w:r>
        <w:tab/>
        <w:t xml:space="preserve">Remove </w:t>
      </w:r>
      <w:r w:rsidRPr="007C74F6">
        <w:rPr>
          <w:i/>
        </w:rPr>
        <w:t>x</w:t>
      </w:r>
      <w:r>
        <w:t xml:space="preserve"> from </w:t>
      </w:r>
      <w:r w:rsidRPr="007C74F6">
        <w:rPr>
          <w:i/>
        </w:rPr>
        <w:t>G</w:t>
      </w:r>
      <w:r>
        <w:t xml:space="preserve">. Let </w:t>
      </w:r>
      <w:r w:rsidRPr="007C74F6">
        <w:rPr>
          <w:i/>
        </w:rPr>
        <w:t>G*</w:t>
      </w:r>
      <w:r>
        <w:t xml:space="preserve"> be the resulting graph</w:t>
      </w:r>
    </w:p>
    <w:p w14:paraId="5FA7015C" w14:textId="77777777" w:rsidR="00414499" w:rsidRPr="00FB2CB8" w:rsidRDefault="00414499" w:rsidP="00414499">
      <w:pPr>
        <w:pStyle w:val="ListParagraph"/>
        <w:numPr>
          <w:ilvl w:val="0"/>
          <w:numId w:val="12"/>
        </w:numPr>
        <w:rPr>
          <w:b/>
        </w:rPr>
      </w:pPr>
      <w:r w:rsidRPr="00FB2CB8">
        <w:rPr>
          <w:b/>
        </w:rPr>
        <w:t>end for</w:t>
      </w:r>
    </w:p>
    <w:p w14:paraId="24EC1B9D" w14:textId="77777777" w:rsidR="00414499" w:rsidRDefault="00414499" w:rsidP="00414499">
      <w:pPr>
        <w:pStyle w:val="ListParagraph"/>
        <w:numPr>
          <w:ilvl w:val="0"/>
          <w:numId w:val="12"/>
        </w:numPr>
      </w:pPr>
      <w:r>
        <w:t xml:space="preserve">Set </w:t>
      </w:r>
      <w:r w:rsidRPr="007C74F6">
        <w:rPr>
          <w:i/>
        </w:rPr>
        <w:t>A</w:t>
      </w:r>
      <w:r>
        <w:t xml:space="preserve"> to the adjacency matrix of </w:t>
      </w:r>
      <w:r w:rsidRPr="007C74F6">
        <w:rPr>
          <w:i/>
        </w:rPr>
        <w:t>G*</w:t>
      </w:r>
      <w:r>
        <w:t xml:space="preserve"> with 1’s on the diagonal</w:t>
      </w:r>
    </w:p>
    <w:p w14:paraId="10EC0CD0" w14:textId="77777777" w:rsidR="00414499" w:rsidRDefault="00414499" w:rsidP="00414499">
      <w:pPr>
        <w:pStyle w:val="ListParagraph"/>
        <w:numPr>
          <w:ilvl w:val="0"/>
          <w:numId w:val="12"/>
        </w:numPr>
      </w:pPr>
      <w:r>
        <w:t xml:space="preserve">Calculate </w:t>
      </w:r>
      <w:r w:rsidRPr="007C74F6">
        <w:rPr>
          <w:i/>
        </w:rPr>
        <w:t>A</w:t>
      </w:r>
      <w:r w:rsidRPr="007C74F6">
        <w:rPr>
          <w:i/>
          <w:vertAlign w:val="superscript"/>
        </w:rPr>
        <w:t>2</w:t>
      </w:r>
    </w:p>
    <w:p w14:paraId="4AB43292" w14:textId="77777777" w:rsidR="00414499" w:rsidRDefault="00414499" w:rsidP="00414499">
      <w:pPr>
        <w:pStyle w:val="ListParagraph"/>
        <w:numPr>
          <w:ilvl w:val="0"/>
          <w:numId w:val="12"/>
        </w:numPr>
      </w:pPr>
      <w:r w:rsidRPr="00FB2CB8">
        <w:rPr>
          <w:b/>
        </w:rPr>
        <w:t>for</w:t>
      </w:r>
      <w:r>
        <w:t xml:space="preserve"> </w:t>
      </w:r>
      <w:r w:rsidRPr="007C74F6">
        <w:rPr>
          <w:i/>
        </w:rPr>
        <w:t>x</w:t>
      </w:r>
      <w:r>
        <w:t xml:space="preserve"> </w:t>
      </w:r>
      <w:r w:rsidRPr="00FB2CB8">
        <w:rPr>
          <w:b/>
        </w:rPr>
        <w:t>in</w:t>
      </w:r>
      <w:r>
        <w:t xml:space="preserve"> </w:t>
      </w:r>
      <w:r w:rsidRPr="007C74F6">
        <w:rPr>
          <w:i/>
        </w:rPr>
        <w:t>G*</w:t>
      </w:r>
      <w:r>
        <w:t xml:space="preserve"> vertices, </w:t>
      </w:r>
      <w:r w:rsidRPr="00FB2CB8">
        <w:rPr>
          <w:b/>
        </w:rPr>
        <w:t>do</w:t>
      </w:r>
      <w:r>
        <w:t>:</w:t>
      </w:r>
    </w:p>
    <w:p w14:paraId="7E04EEEA" w14:textId="77777777" w:rsidR="00414499" w:rsidRDefault="00414499" w:rsidP="00414499">
      <w:pPr>
        <w:pStyle w:val="ListParagraph"/>
        <w:numPr>
          <w:ilvl w:val="0"/>
          <w:numId w:val="12"/>
        </w:numPr>
      </w:pPr>
      <w:r>
        <w:tab/>
      </w:r>
      <w:r w:rsidRPr="00FB2CB8">
        <w:rPr>
          <w:b/>
        </w:rPr>
        <w:t>if</w:t>
      </w:r>
      <w:r>
        <w:t xml:space="preserve"> </w:t>
      </w:r>
      <w:r w:rsidRPr="007C74F6">
        <w:rPr>
          <w:i/>
        </w:rPr>
        <w:t>x</w:t>
      </w:r>
      <w:r>
        <w:t xml:space="preserve"> is not in </w:t>
      </w:r>
      <w:r w:rsidRPr="00783F49">
        <w:rPr>
          <w:i/>
        </w:rPr>
        <w:t>marked</w:t>
      </w:r>
      <w:r>
        <w:t xml:space="preserve">, </w:t>
      </w:r>
      <w:r w:rsidRPr="00FB2CB8">
        <w:rPr>
          <w:b/>
        </w:rPr>
        <w:t>do</w:t>
      </w:r>
      <w:r>
        <w:t>:</w:t>
      </w:r>
    </w:p>
    <w:p w14:paraId="1E4E8C15" w14:textId="77777777" w:rsidR="00414499" w:rsidRDefault="00414499" w:rsidP="00414499">
      <w:pPr>
        <w:pStyle w:val="ListParagraph"/>
        <w:numPr>
          <w:ilvl w:val="0"/>
          <w:numId w:val="12"/>
        </w:numPr>
      </w:pPr>
      <w:r>
        <w:tab/>
      </w:r>
      <w:r>
        <w:tab/>
      </w:r>
      <w:r w:rsidRPr="00FB2CB8">
        <w:rPr>
          <w:b/>
        </w:rPr>
        <w:t>if</w:t>
      </w:r>
      <w:r>
        <w:t xml:space="preserve"> </w:t>
      </w:r>
      <w:r w:rsidRPr="007834C0">
        <w:rPr>
          <w:i/>
        </w:rPr>
        <w:t>A</w:t>
      </w:r>
      <w:r w:rsidRPr="007834C0">
        <w:rPr>
          <w:i/>
          <w:vertAlign w:val="superscript"/>
        </w:rPr>
        <w:t>2</w:t>
      </w:r>
      <w:r w:rsidRPr="007834C0">
        <w:t>(</w:t>
      </w:r>
      <w:r w:rsidRPr="007C74F6">
        <w:rPr>
          <w:i/>
        </w:rPr>
        <w:t>x</w:t>
      </w:r>
      <w:r w:rsidRPr="007834C0">
        <w:t>,</w:t>
      </w:r>
      <w:r>
        <w:t xml:space="preserve"> </w:t>
      </w:r>
      <w:r w:rsidRPr="007C74F6">
        <w:rPr>
          <w:i/>
        </w:rPr>
        <w:t>y</w:t>
      </w:r>
      <w:r w:rsidRPr="007834C0">
        <w:t>)</w:t>
      </w:r>
      <w:r>
        <w:t xml:space="preserve"> = </w:t>
      </w:r>
      <w:r w:rsidRPr="007834C0">
        <w:rPr>
          <w:i/>
        </w:rPr>
        <w:t>A</w:t>
      </w:r>
      <w:r w:rsidRPr="007834C0">
        <w:rPr>
          <w:i/>
          <w:vertAlign w:val="superscript"/>
        </w:rPr>
        <w:t>2</w:t>
      </w:r>
      <w:r w:rsidRPr="007834C0">
        <w:t>(</w:t>
      </w:r>
      <w:r w:rsidRPr="007C74F6">
        <w:rPr>
          <w:i/>
        </w:rPr>
        <w:t>x,</w:t>
      </w:r>
      <w:r>
        <w:t xml:space="preserve"> </w:t>
      </w:r>
      <w:r w:rsidRPr="007C74F6">
        <w:rPr>
          <w:i/>
        </w:rPr>
        <w:t>x</w:t>
      </w:r>
      <w:r w:rsidRPr="007834C0">
        <w:t>)</w:t>
      </w:r>
      <w:r>
        <w:t xml:space="preserve"> for all </w:t>
      </w:r>
      <w:r w:rsidRPr="007C74F6">
        <w:rPr>
          <w:i/>
        </w:rPr>
        <w:t>y</w:t>
      </w:r>
      <w:r>
        <w:t xml:space="preserve"> adjacent to </w:t>
      </w:r>
      <w:r w:rsidRPr="007C74F6">
        <w:rPr>
          <w:i/>
        </w:rPr>
        <w:t>x</w:t>
      </w:r>
      <w:r>
        <w:t>:</w:t>
      </w:r>
    </w:p>
    <w:p w14:paraId="4660CBE2" w14:textId="77777777" w:rsidR="00414499" w:rsidRDefault="00414499" w:rsidP="00414499">
      <w:pPr>
        <w:pStyle w:val="ListParagraph"/>
        <w:numPr>
          <w:ilvl w:val="0"/>
          <w:numId w:val="12"/>
        </w:numPr>
      </w:pPr>
      <w:r>
        <w:tab/>
      </w:r>
      <w:r>
        <w:tab/>
      </w:r>
      <w:r>
        <w:tab/>
        <w:t xml:space="preserve">add </w:t>
      </w:r>
      <w:r w:rsidRPr="007C74F6">
        <w:rPr>
          <w:i/>
        </w:rPr>
        <w:t>x</w:t>
      </w:r>
      <w:r>
        <w:t xml:space="preserve"> to </w:t>
      </w:r>
      <w:r w:rsidRPr="007C74F6">
        <w:rPr>
          <w:i/>
        </w:rPr>
        <w:t>simplicials</w:t>
      </w:r>
    </w:p>
    <w:p w14:paraId="0A7A772B" w14:textId="77777777" w:rsidR="00414499" w:rsidRPr="00FB2CB8" w:rsidRDefault="00414499" w:rsidP="00414499">
      <w:pPr>
        <w:pStyle w:val="ListParagraph"/>
        <w:numPr>
          <w:ilvl w:val="0"/>
          <w:numId w:val="12"/>
        </w:numPr>
        <w:rPr>
          <w:b/>
        </w:rPr>
      </w:pPr>
      <w:r>
        <w:tab/>
      </w:r>
      <w:r>
        <w:tab/>
      </w:r>
      <w:r w:rsidRPr="00FB2CB8">
        <w:rPr>
          <w:b/>
        </w:rPr>
        <w:t>end if</w:t>
      </w:r>
    </w:p>
    <w:p w14:paraId="173A6CD6" w14:textId="77777777" w:rsidR="00414499" w:rsidRPr="00FB2CB8" w:rsidRDefault="00414499" w:rsidP="00414499">
      <w:pPr>
        <w:pStyle w:val="ListParagraph"/>
        <w:numPr>
          <w:ilvl w:val="0"/>
          <w:numId w:val="12"/>
        </w:numPr>
        <w:rPr>
          <w:b/>
        </w:rPr>
      </w:pPr>
      <w:r>
        <w:tab/>
      </w:r>
      <w:r w:rsidRPr="00FB2CB8">
        <w:rPr>
          <w:b/>
        </w:rPr>
        <w:t>end if</w:t>
      </w:r>
    </w:p>
    <w:p w14:paraId="376E1AC5" w14:textId="77777777" w:rsidR="00414499" w:rsidRPr="00FB2CB8" w:rsidRDefault="00414499" w:rsidP="00414499">
      <w:pPr>
        <w:pStyle w:val="ListParagraph"/>
        <w:numPr>
          <w:ilvl w:val="0"/>
          <w:numId w:val="12"/>
        </w:numPr>
        <w:rPr>
          <w:b/>
        </w:rPr>
      </w:pPr>
      <w:r w:rsidRPr="00FB2CB8">
        <w:rPr>
          <w:b/>
        </w:rPr>
        <w:t>end for</w:t>
      </w:r>
    </w:p>
    <w:p w14:paraId="1605C6EB" w14:textId="77777777" w:rsidR="00414499" w:rsidRPr="00527387" w:rsidRDefault="00414499" w:rsidP="00414499">
      <w:pPr>
        <w:pStyle w:val="ListParagraph"/>
        <w:numPr>
          <w:ilvl w:val="0"/>
          <w:numId w:val="12"/>
        </w:numPr>
        <w:pBdr>
          <w:bottom w:val="single" w:sz="4" w:space="1" w:color="auto"/>
        </w:pBdr>
      </w:pPr>
      <w:r w:rsidRPr="00FB2CB8">
        <w:rPr>
          <w:b/>
        </w:rPr>
        <w:t>terminate</w:t>
      </w:r>
      <w:r>
        <w:t xml:space="preserve"> yielding </w:t>
      </w:r>
      <w:r w:rsidRPr="007C74F6">
        <w:rPr>
          <w:i/>
        </w:rPr>
        <w:t>simplicials</w:t>
      </w:r>
    </w:p>
    <w:p w14:paraId="76ACE68E" w14:textId="77777777" w:rsidR="00414499" w:rsidRDefault="00414499" w:rsidP="00414499">
      <w:pPr>
        <w:rPr>
          <w:b/>
        </w:rPr>
      </w:pPr>
      <w:r w:rsidRPr="00527387">
        <w:rPr>
          <w:b/>
        </w:rPr>
        <w:t>Time complexity analysis</w:t>
      </w:r>
    </w:p>
    <w:p w14:paraId="6215D6D6" w14:textId="1556AF4D" w:rsidR="00414499" w:rsidRDefault="00414499" w:rsidP="00414499">
      <w:r>
        <w:t xml:space="preserve">The </w:t>
      </w:r>
      <w:r w:rsidRPr="00B83B14">
        <w:rPr>
          <w:i/>
        </w:rPr>
        <w:t>for</w:t>
      </w:r>
      <w:r>
        <w:t xml:space="preserve"> loop in step 4 will take </w:t>
      </w:r>
      <w:r w:rsidRPr="00B83B14">
        <w:rPr>
          <w:i/>
        </w:rPr>
        <w:t>O</w:t>
      </w:r>
      <w:r>
        <w:t>(</w:t>
      </w:r>
      <w:r w:rsidRPr="00B83B14">
        <w:rPr>
          <w:i/>
        </w:rPr>
        <w:t>n</w:t>
      </w:r>
      <w:r>
        <w:t xml:space="preserve">) time to execute, where </w:t>
      </w:r>
      <w:r>
        <w:rPr>
          <w:i/>
        </w:rPr>
        <w:t>n</w:t>
      </w:r>
      <w:r>
        <w:t xml:space="preserve"> is the number of vertices in </w:t>
      </w:r>
      <w:r>
        <w:rPr>
          <w:i/>
        </w:rPr>
        <w:t>G</w:t>
      </w:r>
      <w:r>
        <w:t xml:space="preserve">. The </w:t>
      </w:r>
      <w:r>
        <w:rPr>
          <w:i/>
        </w:rPr>
        <w:t>for</w:t>
      </w:r>
      <w:r>
        <w:t xml:space="preserve"> loop in step 12 will take </w:t>
      </w:r>
      <m:oMath>
        <m:nary>
          <m:naryPr>
            <m:chr m:val="∑"/>
            <m:limLoc m:val="undOvr"/>
            <m:supHide m:val="1"/>
            <m:ctrlPr>
              <w:rPr>
                <w:rFonts w:ascii="Cambria Math" w:hAnsi="Cambria Math"/>
                <w:i/>
              </w:rPr>
            </m:ctrlPr>
          </m:naryPr>
          <m:sub>
            <m:r>
              <w:rPr>
                <w:rFonts w:ascii="Cambria Math" w:hAnsi="Cambria Math"/>
              </w:rPr>
              <m:t>x∈L</m:t>
            </m:r>
          </m:sub>
          <m:sup/>
          <m:e>
            <m:sSup>
              <m:sSupPr>
                <m:ctrlPr>
                  <w:rPr>
                    <w:rFonts w:ascii="Cambria Math" w:hAnsi="Cambria Math"/>
                    <w:i/>
                  </w:rPr>
                </m:ctrlPr>
              </m:sSupPr>
              <m:e>
                <m:r>
                  <w:rPr>
                    <w:rFonts w:ascii="Cambria Math" w:hAnsi="Cambria Math"/>
                  </w:rPr>
                  <m:t>d(x)</m:t>
                </m:r>
              </m:e>
              <m:sup>
                <m:r>
                  <w:rPr>
                    <w:rFonts w:ascii="Cambria Math" w:hAnsi="Cambria Math"/>
                  </w:rPr>
                  <m:t>2</m:t>
                </m:r>
              </m:sup>
            </m:sSup>
          </m:e>
        </m:nary>
      </m:oMath>
      <w:r>
        <w:t xml:space="preserve"> steps, which according to </w:t>
      </w:r>
      <w:r w:rsidR="0005087E">
        <w:t>[11</w:t>
      </w:r>
      <w:r w:rsidR="007B685A">
        <w:t>]</w:t>
      </w:r>
      <w:r>
        <w:t xml:space="preserve"> has an upper bound of </w:t>
      </w:r>
      <m:oMath>
        <m:r>
          <w:rPr>
            <w:rFonts w:ascii="Cambria Math" w:hAnsi="Cambria Math"/>
          </w:rPr>
          <m:t>2mD</m:t>
        </m:r>
      </m:oMath>
      <w:r>
        <w:t xml:space="preserve">. Hence this </w:t>
      </w:r>
      <w:r>
        <w:rPr>
          <w:i/>
        </w:rPr>
        <w:t>for</w:t>
      </w:r>
      <w:r>
        <w:t xml:space="preserve"> loop will take </w:t>
      </w:r>
      <w:r>
        <w:rPr>
          <w:i/>
        </w:rPr>
        <w:t>O</w:t>
      </w:r>
      <w:r>
        <w:t>(</w:t>
      </w:r>
      <w:r>
        <w:rPr>
          <w:i/>
        </w:rPr>
        <w:t>mD</w:t>
      </w:r>
      <w:r>
        <w:t xml:space="preserve">) time to execute. According to </w:t>
      </w:r>
      <w:r w:rsidR="0005087E">
        <w:t>[11</w:t>
      </w:r>
      <w:r w:rsidR="007B685A">
        <w:t>]</w:t>
      </w:r>
      <w:r>
        <w:t xml:space="preserve"> also, the </w:t>
      </w:r>
      <w:r>
        <w:rPr>
          <w:i/>
        </w:rPr>
        <w:t>for</w:t>
      </w:r>
      <w:r>
        <w:t xml:space="preserve"> loops in steps 18 and 23 can be executed in </w:t>
      </w:r>
      <w:r>
        <w:lastRenderedPageBreak/>
        <w:t xml:space="preserve">linear time. After step 23, graph </w:t>
      </w:r>
      <w:r>
        <w:rPr>
          <w:i/>
        </w:rPr>
        <w:t>G*</w:t>
      </w:r>
      <w:r>
        <w:t xml:space="preserve"> now has at most </w:t>
      </w:r>
      <m:oMath>
        <m:r>
          <w:rPr>
            <w:rFonts w:ascii="Cambria Math" w:hAnsi="Cambria Math"/>
          </w:rPr>
          <m:t>2m/D</m:t>
        </m:r>
      </m:oMath>
      <w:r>
        <w:t xml:space="preserve"> vertices of high degree </w:t>
      </w:r>
      <w:r w:rsidR="0005087E">
        <w:t>[11</w:t>
      </w:r>
      <w:r w:rsidR="007B685A">
        <w:t>]</w:t>
      </w:r>
      <w:r>
        <w:t xml:space="preserve">. As a result, step 23 will require </w:t>
      </w:r>
      <m:oMath>
        <m:r>
          <w:rPr>
            <w:rFonts w:ascii="Cambria Math" w:hAnsi="Cambria Math"/>
          </w:rPr>
          <m:t>O(</m:t>
        </m:r>
        <m:sSup>
          <m:sSupPr>
            <m:ctrlPr>
              <w:rPr>
                <w:rFonts w:ascii="Cambria Math" w:hAnsi="Cambria Math"/>
                <w:i/>
              </w:rPr>
            </m:ctrlPr>
          </m:sSupPr>
          <m:e>
            <m:r>
              <w:rPr>
                <w:rFonts w:ascii="Cambria Math" w:hAnsi="Cambria Math"/>
              </w:rPr>
              <m:t>(2m/D)</m:t>
            </m:r>
          </m:e>
          <m:sup>
            <m:r>
              <w:rPr>
                <w:rFonts w:ascii="Cambria Math" w:hAnsi="Cambria Math"/>
              </w:rPr>
              <m:t>ω</m:t>
            </m:r>
          </m:sup>
        </m:sSup>
        <m:r>
          <w:rPr>
            <w:rFonts w:ascii="Cambria Math" w:hAnsi="Cambria Math"/>
          </w:rPr>
          <m:t>)</m:t>
        </m:r>
      </m:oMath>
      <w:r>
        <w:t xml:space="preserve"> time to complete. Step 28 will also have a running time of </w:t>
      </w:r>
      <m:oMath>
        <m:r>
          <w:rPr>
            <w:rFonts w:ascii="Cambria Math" w:hAnsi="Cambria Math"/>
          </w:rPr>
          <m:t>O(</m:t>
        </m:r>
        <m:sSup>
          <m:sSupPr>
            <m:ctrlPr>
              <w:rPr>
                <w:rFonts w:ascii="Cambria Math" w:hAnsi="Cambria Math"/>
                <w:i/>
              </w:rPr>
            </m:ctrlPr>
          </m:sSupPr>
          <m:e>
            <m:r>
              <w:rPr>
                <w:rFonts w:ascii="Cambria Math" w:hAnsi="Cambria Math"/>
              </w:rPr>
              <m:t>(2m/D)</m:t>
            </m:r>
          </m:e>
          <m:sup>
            <m:r>
              <w:rPr>
                <w:rFonts w:ascii="Cambria Math" w:hAnsi="Cambria Math"/>
              </w:rPr>
              <m:t>2</m:t>
            </m:r>
          </m:sup>
        </m:sSup>
        <m:r>
          <w:rPr>
            <w:rFonts w:ascii="Cambria Math" w:hAnsi="Cambria Math"/>
          </w:rPr>
          <m:t>)</m:t>
        </m:r>
      </m:oMath>
      <w:r>
        <w:t xml:space="preserve">, since each </w:t>
      </w:r>
      <w:r>
        <w:rPr>
          <w:i/>
        </w:rPr>
        <w:t>x</w:t>
      </w:r>
      <w:r>
        <w:t xml:space="preserve"> will have at most (</w:t>
      </w:r>
      <m:oMath>
        <m:r>
          <w:rPr>
            <w:rFonts w:ascii="Cambria Math" w:hAnsi="Cambria Math"/>
          </w:rPr>
          <m:t>(2m/D)- 1</m:t>
        </m:r>
      </m:oMath>
      <w:r>
        <w:t xml:space="preserve">) vertices. Combining these complexities will result in a total running time of </w:t>
      </w:r>
      <m:oMath>
        <m:r>
          <w:rPr>
            <w:rFonts w:ascii="Cambria Math" w:hAnsi="Cambria Math"/>
          </w:rPr>
          <m:t>O(mD+</m:t>
        </m:r>
        <m:sSup>
          <m:sSupPr>
            <m:ctrlPr>
              <w:rPr>
                <w:rFonts w:ascii="Cambria Math" w:hAnsi="Cambria Math"/>
                <w:i/>
              </w:rPr>
            </m:ctrlPr>
          </m:sSupPr>
          <m:e>
            <m:r>
              <w:rPr>
                <w:rFonts w:ascii="Cambria Math" w:hAnsi="Cambria Math"/>
              </w:rPr>
              <m:t>(2m/D)</m:t>
            </m:r>
          </m:e>
          <m:sup>
            <m:r>
              <w:rPr>
                <w:rFonts w:ascii="Cambria Math" w:hAnsi="Cambria Math"/>
              </w:rPr>
              <m:t>ω</m:t>
            </m:r>
          </m:sup>
        </m:sSup>
      </m:oMath>
      <w:r>
        <w:t xml:space="preserve">) which yields </w:t>
      </w:r>
      <m:oMath>
        <m:r>
          <w:rPr>
            <w:rFonts w:ascii="Cambria Math" w:hAnsi="Cambria Math"/>
          </w:rPr>
          <m:t>O(</m:t>
        </m:r>
        <m:sSup>
          <m:sSupPr>
            <m:ctrlPr>
              <w:rPr>
                <w:rFonts w:ascii="Cambria Math" w:hAnsi="Cambria Math"/>
                <w:i/>
              </w:rPr>
            </m:ctrlPr>
          </m:sSupPr>
          <m:e>
            <m:r>
              <w:rPr>
                <w:rFonts w:ascii="Cambria Math" w:hAnsi="Cambria Math"/>
              </w:rPr>
              <m:t>m</m:t>
            </m:r>
          </m:e>
          <m:sup>
            <m:f>
              <m:fPr>
                <m:type m:val="lin"/>
                <m:ctrlPr>
                  <w:rPr>
                    <w:rFonts w:ascii="Cambria Math" w:hAnsi="Cambria Math"/>
                    <w:i/>
                  </w:rPr>
                </m:ctrlPr>
              </m:fPr>
              <m:num>
                <m:r>
                  <w:rPr>
                    <w:rFonts w:ascii="Cambria Math" w:hAnsi="Cambria Math"/>
                  </w:rPr>
                  <m:t>2ω</m:t>
                </m:r>
              </m:num>
              <m:den>
                <m:r>
                  <w:rPr>
                    <w:rFonts w:ascii="Cambria Math" w:hAnsi="Cambria Math"/>
                  </w:rPr>
                  <m:t>ω+1</m:t>
                </m:r>
              </m:den>
            </m:f>
          </m:sup>
        </m:sSup>
        <m:r>
          <w:rPr>
            <w:rFonts w:ascii="Cambria Math" w:hAnsi="Cambria Math"/>
          </w:rPr>
          <m:t>)</m:t>
        </m:r>
      </m:oMath>
      <w:r>
        <w:t xml:space="preserve">. </w:t>
      </w:r>
    </w:p>
    <w:p w14:paraId="7ADFB651" w14:textId="77777777" w:rsidR="00414499" w:rsidRPr="006F6721" w:rsidRDefault="00414499" w:rsidP="00414499">
      <w:pPr>
        <w:pStyle w:val="AlgorithmTitle"/>
      </w:pPr>
      <w:r>
        <w:t xml:space="preserve">Algorithm 6: </w:t>
      </w:r>
      <w:r w:rsidRPr="006F6721">
        <w:t>To Detect a K4 in a graph</w:t>
      </w:r>
    </w:p>
    <w:p w14:paraId="736234D0" w14:textId="77777777" w:rsidR="00414499" w:rsidRDefault="00414499" w:rsidP="00414499">
      <w:r w:rsidRPr="006F6721">
        <w:rPr>
          <w:b/>
        </w:rPr>
        <w:t>input</w:t>
      </w:r>
      <w:r>
        <w:rPr>
          <w:b/>
        </w:rPr>
        <w:t xml:space="preserve">: </w:t>
      </w:r>
      <w:r>
        <w:t>the graph G</w:t>
      </w:r>
    </w:p>
    <w:p w14:paraId="19910547" w14:textId="77777777" w:rsidR="00414499" w:rsidRPr="00834E81" w:rsidRDefault="00414499" w:rsidP="00414499">
      <w:pPr>
        <w:pStyle w:val="ListParagraph"/>
        <w:numPr>
          <w:ilvl w:val="0"/>
          <w:numId w:val="13"/>
        </w:numPr>
      </w:pPr>
      <w:r>
        <w:t xml:space="preserve">Get vertex set, </w:t>
      </w:r>
      <w:r w:rsidRPr="00834E81">
        <w:rPr>
          <w:i/>
        </w:rPr>
        <w:t>V</w:t>
      </w:r>
      <w:r>
        <w:t xml:space="preserve">, of </w:t>
      </w:r>
      <w:r w:rsidRPr="00834E81">
        <w:rPr>
          <w:i/>
        </w:rPr>
        <w:t>G</w:t>
      </w:r>
    </w:p>
    <w:p w14:paraId="6B84360E" w14:textId="77777777" w:rsidR="00414499" w:rsidRDefault="00414499" w:rsidP="00414499">
      <w:pPr>
        <w:pStyle w:val="ListParagraph"/>
        <w:numPr>
          <w:ilvl w:val="0"/>
          <w:numId w:val="13"/>
        </w:numPr>
      </w:pPr>
      <w:r>
        <w:t xml:space="preserve">Make lists </w:t>
      </w:r>
      <w:r w:rsidRPr="00834E81">
        <w:rPr>
          <w:i/>
        </w:rPr>
        <w:t>H</w:t>
      </w:r>
      <w:r>
        <w:t xml:space="preserve"> and </w:t>
      </w:r>
      <w:r w:rsidRPr="00834E81">
        <w:rPr>
          <w:i/>
        </w:rPr>
        <w:t>L</w:t>
      </w:r>
      <w:r>
        <w:t xml:space="preserve"> empty</w:t>
      </w:r>
    </w:p>
    <w:p w14:paraId="4A1A98F1" w14:textId="77777777" w:rsidR="00414499" w:rsidRPr="00834E81" w:rsidRDefault="00414499" w:rsidP="00414499">
      <w:pPr>
        <w:pStyle w:val="ListParagraph"/>
        <w:numPr>
          <w:ilvl w:val="0"/>
          <w:numId w:val="13"/>
        </w:numPr>
      </w:pPr>
      <w:r>
        <w:t xml:space="preserve">Set </w:t>
      </w:r>
      <w:r w:rsidRPr="00834E81">
        <w:rPr>
          <w:i/>
        </w:rPr>
        <w:t>D</w:t>
      </w:r>
      <w:r>
        <w:t xml:space="preserve"> = </w:t>
      </w:r>
      <m:oMath>
        <m:rad>
          <m:radPr>
            <m:degHide m:val="1"/>
            <m:ctrlPr>
              <w:rPr>
                <w:rFonts w:ascii="Cambria Math" w:hAnsi="Cambria Math"/>
                <w:i/>
              </w:rPr>
            </m:ctrlPr>
          </m:radPr>
          <m:deg/>
          <m:e>
            <m:r>
              <w:rPr>
                <w:rFonts w:ascii="Cambria Math" w:hAnsi="Cambria Math"/>
              </w:rPr>
              <m:t>m</m:t>
            </m:r>
          </m:e>
        </m:rad>
      </m:oMath>
      <w:r>
        <w:tab/>
        <w:t xml:space="preserve">where </w:t>
      </w:r>
      <w:r w:rsidRPr="00B61125">
        <w:rPr>
          <w:i/>
        </w:rPr>
        <w:t>m</w:t>
      </w:r>
      <w:r>
        <w:t xml:space="preserve"> is the edge count of </w:t>
      </w:r>
      <w:r>
        <w:rPr>
          <w:i/>
        </w:rPr>
        <w:t>G</w:t>
      </w:r>
    </w:p>
    <w:p w14:paraId="796A37EE" w14:textId="77777777" w:rsidR="00414499" w:rsidRDefault="00414499" w:rsidP="00414499">
      <w:pPr>
        <w:pStyle w:val="ListParagraph"/>
        <w:numPr>
          <w:ilvl w:val="0"/>
          <w:numId w:val="13"/>
        </w:numPr>
      </w:pPr>
      <w:r w:rsidRPr="00B61125">
        <w:rPr>
          <w:b/>
        </w:rPr>
        <w:t>for each</w:t>
      </w:r>
      <w:r>
        <w:t xml:space="preserve"> vertex </w:t>
      </w:r>
      <w:r>
        <w:rPr>
          <w:i/>
        </w:rPr>
        <w:t xml:space="preserve">v </w:t>
      </w:r>
      <w:r w:rsidRPr="00B61125">
        <w:rPr>
          <w:b/>
        </w:rPr>
        <w:t>in</w:t>
      </w:r>
      <w:r>
        <w:t xml:space="preserve"> </w:t>
      </w:r>
      <w:r>
        <w:rPr>
          <w:i/>
        </w:rPr>
        <w:t>V,</w:t>
      </w:r>
      <w:r>
        <w:t xml:space="preserve"> </w:t>
      </w:r>
      <w:r w:rsidRPr="00B61125">
        <w:rPr>
          <w:b/>
        </w:rPr>
        <w:t>do</w:t>
      </w:r>
      <w:r>
        <w:t>:</w:t>
      </w:r>
    </w:p>
    <w:p w14:paraId="7AF09241" w14:textId="77777777" w:rsidR="00414499" w:rsidRDefault="00414499" w:rsidP="00414499">
      <w:pPr>
        <w:pStyle w:val="ListParagraph"/>
        <w:numPr>
          <w:ilvl w:val="0"/>
          <w:numId w:val="13"/>
        </w:numPr>
      </w:pPr>
      <w:r>
        <w:tab/>
      </w:r>
      <w:r w:rsidRPr="00B61125">
        <w:rPr>
          <w:b/>
        </w:rPr>
        <w:t>if</w:t>
      </w:r>
      <w:r>
        <w:t xml:space="preserve"> degree of</w:t>
      </w:r>
      <w:r w:rsidRPr="00B61125">
        <w:rPr>
          <w:i/>
        </w:rPr>
        <w:t xml:space="preserve"> v </w:t>
      </w:r>
      <w:r>
        <w:t xml:space="preserve">&gt; </w:t>
      </w:r>
      <w:r w:rsidRPr="00B61125">
        <w:rPr>
          <w:i/>
        </w:rPr>
        <w:t>D</w:t>
      </w:r>
      <w:r>
        <w:t>:</w:t>
      </w:r>
    </w:p>
    <w:p w14:paraId="7A27BDEC" w14:textId="77777777" w:rsidR="00414499" w:rsidRDefault="00414499" w:rsidP="00414499">
      <w:pPr>
        <w:pStyle w:val="ListParagraph"/>
        <w:numPr>
          <w:ilvl w:val="0"/>
          <w:numId w:val="13"/>
        </w:numPr>
      </w:pPr>
      <w:r>
        <w:tab/>
      </w:r>
      <w:r>
        <w:tab/>
        <w:t xml:space="preserve">add </w:t>
      </w:r>
      <w:r w:rsidRPr="00B61125">
        <w:rPr>
          <w:i/>
        </w:rPr>
        <w:t>v</w:t>
      </w:r>
      <w:r>
        <w:t xml:space="preserve"> to </w:t>
      </w:r>
      <w:r w:rsidRPr="00B61125">
        <w:rPr>
          <w:i/>
        </w:rPr>
        <w:t>H</w:t>
      </w:r>
      <w:r>
        <w:tab/>
      </w:r>
      <w:r>
        <w:tab/>
      </w:r>
      <w:r>
        <w:rPr>
          <w:rFonts w:hint="eastAsia"/>
        </w:rPr>
        <w:t>≫</w:t>
      </w:r>
      <w:r>
        <w:t xml:space="preserve"> </w:t>
      </w:r>
      <w:r w:rsidRPr="00B61125">
        <w:rPr>
          <w:i/>
        </w:rPr>
        <w:t>H</w:t>
      </w:r>
      <w:r>
        <w:t xml:space="preserve"> is a list of high degree vertices</w:t>
      </w:r>
    </w:p>
    <w:p w14:paraId="61ADFFBE" w14:textId="77777777" w:rsidR="00414499" w:rsidRPr="00B61125" w:rsidRDefault="00414499" w:rsidP="00414499">
      <w:pPr>
        <w:pStyle w:val="ListParagraph"/>
        <w:numPr>
          <w:ilvl w:val="0"/>
          <w:numId w:val="13"/>
        </w:numPr>
        <w:rPr>
          <w:b/>
        </w:rPr>
      </w:pPr>
      <w:r>
        <w:tab/>
      </w:r>
      <w:r w:rsidRPr="00B61125">
        <w:rPr>
          <w:b/>
        </w:rPr>
        <w:t>else</w:t>
      </w:r>
    </w:p>
    <w:p w14:paraId="6B390359" w14:textId="77777777" w:rsidR="00414499" w:rsidRDefault="00414499" w:rsidP="00414499">
      <w:pPr>
        <w:pStyle w:val="ListParagraph"/>
        <w:numPr>
          <w:ilvl w:val="0"/>
          <w:numId w:val="13"/>
        </w:numPr>
      </w:pPr>
      <w:r>
        <w:tab/>
      </w:r>
      <w:r>
        <w:tab/>
        <w:t xml:space="preserve">add </w:t>
      </w:r>
      <w:r w:rsidRPr="00B61125">
        <w:rPr>
          <w:i/>
        </w:rPr>
        <w:t>v</w:t>
      </w:r>
      <w:r>
        <w:t xml:space="preserve"> to </w:t>
      </w:r>
      <w:r w:rsidRPr="00B61125">
        <w:rPr>
          <w:i/>
        </w:rPr>
        <w:t>L</w:t>
      </w:r>
      <w:r>
        <w:tab/>
      </w:r>
      <w:r>
        <w:tab/>
      </w:r>
      <w:r>
        <w:rPr>
          <w:rFonts w:hint="eastAsia"/>
        </w:rPr>
        <w:t>≫</w:t>
      </w:r>
      <w:r>
        <w:t xml:space="preserve"> </w:t>
      </w:r>
      <w:r w:rsidRPr="00B61125">
        <w:rPr>
          <w:i/>
        </w:rPr>
        <w:t>L</w:t>
      </w:r>
      <w:r>
        <w:t xml:space="preserve"> is a list of low degree vertices</w:t>
      </w:r>
    </w:p>
    <w:p w14:paraId="054259AF" w14:textId="77777777" w:rsidR="00414499" w:rsidRPr="004E59C3" w:rsidRDefault="00414499" w:rsidP="00414499">
      <w:pPr>
        <w:pStyle w:val="ListParagraph"/>
        <w:numPr>
          <w:ilvl w:val="0"/>
          <w:numId w:val="13"/>
        </w:numPr>
        <w:rPr>
          <w:b/>
        </w:rPr>
      </w:pPr>
      <w:r w:rsidRPr="004E59C3">
        <w:tab/>
      </w:r>
      <w:r w:rsidRPr="004E59C3">
        <w:rPr>
          <w:b/>
        </w:rPr>
        <w:t>end if</w:t>
      </w:r>
    </w:p>
    <w:p w14:paraId="5D7734B6" w14:textId="77777777" w:rsidR="00414499" w:rsidRPr="004E59C3" w:rsidRDefault="00414499" w:rsidP="00414499">
      <w:pPr>
        <w:pStyle w:val="ListParagraph"/>
        <w:numPr>
          <w:ilvl w:val="0"/>
          <w:numId w:val="13"/>
        </w:numPr>
      </w:pPr>
      <w:r w:rsidRPr="004E59C3">
        <w:rPr>
          <w:b/>
        </w:rPr>
        <w:t>end for</w:t>
      </w:r>
    </w:p>
    <w:p w14:paraId="412E156A" w14:textId="77777777" w:rsidR="00414499" w:rsidRDefault="00414499" w:rsidP="00414499">
      <w:pPr>
        <w:pStyle w:val="ListParagraph"/>
        <w:numPr>
          <w:ilvl w:val="0"/>
          <w:numId w:val="13"/>
        </w:numPr>
      </w:pPr>
      <w:r w:rsidRPr="00B61125">
        <w:rPr>
          <w:b/>
        </w:rPr>
        <w:t>for each</w:t>
      </w:r>
      <w:r>
        <w:t xml:space="preserve"> vertex </w:t>
      </w:r>
      <w:r w:rsidRPr="00B61125">
        <w:rPr>
          <w:i/>
        </w:rPr>
        <w:t>x</w:t>
      </w:r>
      <w:r>
        <w:t xml:space="preserve"> </w:t>
      </w:r>
      <w:r w:rsidRPr="00B61125">
        <w:rPr>
          <w:b/>
        </w:rPr>
        <w:t>in</w:t>
      </w:r>
      <w:r>
        <w:t xml:space="preserve"> </w:t>
      </w:r>
      <w:r w:rsidRPr="00B61125">
        <w:rPr>
          <w:i/>
        </w:rPr>
        <w:t>H</w:t>
      </w:r>
      <w:r>
        <w:t xml:space="preserve">, </w:t>
      </w:r>
      <w:r w:rsidRPr="00B61125">
        <w:rPr>
          <w:b/>
        </w:rPr>
        <w:t>do</w:t>
      </w:r>
      <w:r>
        <w:t>:</w:t>
      </w:r>
    </w:p>
    <w:p w14:paraId="1FF8618C" w14:textId="77777777" w:rsidR="00414499" w:rsidRDefault="00414499" w:rsidP="00414499">
      <w:pPr>
        <w:pStyle w:val="ListParagraph"/>
        <w:numPr>
          <w:ilvl w:val="0"/>
          <w:numId w:val="13"/>
        </w:numPr>
      </w:pPr>
      <w:r>
        <w:tab/>
        <w:t xml:space="preserve">get the neighbourhood </w:t>
      </w:r>
      <w:r w:rsidRPr="00B61125">
        <w:rPr>
          <w:i/>
        </w:rPr>
        <w:t>N</w:t>
      </w:r>
      <w:r>
        <w:t>(</w:t>
      </w:r>
      <w:r w:rsidRPr="00B61125">
        <w:rPr>
          <w:i/>
        </w:rPr>
        <w:t>x</w:t>
      </w:r>
      <w:r>
        <w:t>) of</w:t>
      </w:r>
      <w:r w:rsidRPr="00B61125">
        <w:rPr>
          <w:i/>
        </w:rPr>
        <w:t xml:space="preserve"> x</w:t>
      </w:r>
    </w:p>
    <w:p w14:paraId="16C2E9C4" w14:textId="77777777" w:rsidR="00414499" w:rsidRDefault="00414499" w:rsidP="00414499">
      <w:pPr>
        <w:pStyle w:val="ListParagraph"/>
        <w:numPr>
          <w:ilvl w:val="0"/>
          <w:numId w:val="13"/>
        </w:numPr>
      </w:pPr>
      <w:r>
        <w:tab/>
        <w:t xml:space="preserve">compute </w:t>
      </w:r>
      <w:r w:rsidRPr="00B61125">
        <w:rPr>
          <w:i/>
        </w:rPr>
        <w:t>G</w:t>
      </w:r>
      <w:r>
        <w:t>[</w:t>
      </w:r>
      <w:r w:rsidRPr="00B61125">
        <w:rPr>
          <w:i/>
        </w:rPr>
        <w:t>N</w:t>
      </w:r>
      <w:r>
        <w:t>(</w:t>
      </w:r>
      <w:r w:rsidRPr="00B61125">
        <w:rPr>
          <w:i/>
        </w:rPr>
        <w:t>x</w:t>
      </w:r>
      <w:r>
        <w:t xml:space="preserve">) </w:t>
      </w:r>
      <w:r>
        <w:rPr>
          <w:rFonts w:hint="eastAsia"/>
        </w:rPr>
        <w:t>∩</w:t>
      </w:r>
      <w:r>
        <w:t xml:space="preserve"> </w:t>
      </w:r>
      <w:r w:rsidRPr="00B61125">
        <w:rPr>
          <w:i/>
        </w:rPr>
        <w:t>H</w:t>
      </w:r>
      <w:r>
        <w:t xml:space="preserve">] </w:t>
      </w:r>
    </w:p>
    <w:p w14:paraId="4E8EB6A1" w14:textId="77777777" w:rsidR="00414499" w:rsidRDefault="00414499" w:rsidP="00414499">
      <w:pPr>
        <w:pStyle w:val="ListParagraph"/>
        <w:numPr>
          <w:ilvl w:val="0"/>
          <w:numId w:val="13"/>
        </w:numPr>
      </w:pPr>
      <w:r>
        <w:tab/>
        <w:t xml:space="preserve">get the adjacency matrix of </w:t>
      </w:r>
      <w:r w:rsidRPr="00B61125">
        <w:rPr>
          <w:i/>
        </w:rPr>
        <w:t>G</w:t>
      </w:r>
      <w:r>
        <w:t>[</w:t>
      </w:r>
      <w:r w:rsidRPr="00B61125">
        <w:rPr>
          <w:i/>
        </w:rPr>
        <w:t>N</w:t>
      </w:r>
      <w:r>
        <w:t>(</w:t>
      </w:r>
      <w:r w:rsidRPr="00B61125">
        <w:rPr>
          <w:i/>
        </w:rPr>
        <w:t>x</w:t>
      </w:r>
      <w:r>
        <w:t xml:space="preserve">) </w:t>
      </w:r>
      <w:r>
        <w:rPr>
          <w:rFonts w:hint="eastAsia"/>
        </w:rPr>
        <w:t>∩</w:t>
      </w:r>
      <w:r>
        <w:t xml:space="preserve"> </w:t>
      </w:r>
      <w:r w:rsidRPr="00B61125">
        <w:rPr>
          <w:i/>
        </w:rPr>
        <w:t>H</w:t>
      </w:r>
      <w:r>
        <w:t>]</w:t>
      </w:r>
    </w:p>
    <w:p w14:paraId="540121B1" w14:textId="77777777" w:rsidR="00414499" w:rsidRDefault="00414499" w:rsidP="00414499">
      <w:pPr>
        <w:pStyle w:val="ListParagraph"/>
        <w:numPr>
          <w:ilvl w:val="0"/>
          <w:numId w:val="13"/>
        </w:numPr>
      </w:pPr>
      <w:r>
        <w:tab/>
        <w:t xml:space="preserve">use algorithm 1 to detect a triangle in </w:t>
      </w:r>
      <w:r w:rsidRPr="00B61125">
        <w:rPr>
          <w:i/>
        </w:rPr>
        <w:t>G</w:t>
      </w:r>
      <w:r>
        <w:t>[</w:t>
      </w:r>
      <w:r w:rsidRPr="00B61125">
        <w:rPr>
          <w:i/>
        </w:rPr>
        <w:t>N</w:t>
      </w:r>
      <w:r>
        <w:t>(</w:t>
      </w:r>
      <w:r w:rsidRPr="00B61125">
        <w:rPr>
          <w:i/>
        </w:rPr>
        <w:t>x</w:t>
      </w:r>
      <w:r>
        <w:t xml:space="preserve">) </w:t>
      </w:r>
      <w:r>
        <w:rPr>
          <w:rFonts w:hint="eastAsia"/>
        </w:rPr>
        <w:t>∩</w:t>
      </w:r>
      <w:r>
        <w:t xml:space="preserve"> </w:t>
      </w:r>
      <w:r w:rsidRPr="00B61125">
        <w:rPr>
          <w:i/>
        </w:rPr>
        <w:t>H</w:t>
      </w:r>
      <w:r>
        <w:t xml:space="preserve">]  </w:t>
      </w:r>
    </w:p>
    <w:p w14:paraId="4A767005" w14:textId="77777777" w:rsidR="00414499" w:rsidRDefault="00414499" w:rsidP="00414499">
      <w:pPr>
        <w:pStyle w:val="ListParagraph"/>
        <w:numPr>
          <w:ilvl w:val="0"/>
          <w:numId w:val="13"/>
        </w:numPr>
      </w:pPr>
      <w:r>
        <w:tab/>
      </w:r>
      <w:r w:rsidRPr="00B61125">
        <w:rPr>
          <w:b/>
        </w:rPr>
        <w:t>if</w:t>
      </w:r>
      <w:r>
        <w:t xml:space="preserve"> a triangle is found:</w:t>
      </w:r>
    </w:p>
    <w:p w14:paraId="3CB45F29" w14:textId="77777777" w:rsidR="00414499" w:rsidRPr="001529A4" w:rsidRDefault="00414499" w:rsidP="00414499">
      <w:pPr>
        <w:pStyle w:val="ListParagraph"/>
        <w:numPr>
          <w:ilvl w:val="0"/>
          <w:numId w:val="13"/>
        </w:numPr>
      </w:pPr>
      <w:r>
        <w:tab/>
      </w:r>
      <w:r>
        <w:tab/>
        <w:t xml:space="preserve">get list </w:t>
      </w:r>
      <w:r w:rsidRPr="001529A4">
        <w:rPr>
          <w:i/>
        </w:rPr>
        <w:t>k4list</w:t>
      </w:r>
      <w:r>
        <w:t xml:space="preserve"> of vertices that correspond to </w:t>
      </w:r>
      <w:r w:rsidRPr="001529A4">
        <w:rPr>
          <w:i/>
        </w:rPr>
        <w:t>i</w:t>
      </w:r>
      <w:r>
        <w:t xml:space="preserve">, </w:t>
      </w:r>
      <w:r w:rsidRPr="001529A4">
        <w:rPr>
          <w:i/>
        </w:rPr>
        <w:t>j</w:t>
      </w:r>
      <w:r>
        <w:t xml:space="preserve">, </w:t>
      </w:r>
      <w:r w:rsidRPr="001529A4">
        <w:rPr>
          <w:i/>
        </w:rPr>
        <w:t>k</w:t>
      </w:r>
    </w:p>
    <w:p w14:paraId="6EB37E96" w14:textId="77777777" w:rsidR="00414499" w:rsidRPr="001529A4" w:rsidRDefault="00414499" w:rsidP="00414499">
      <w:pPr>
        <w:pStyle w:val="ListParagraph"/>
        <w:numPr>
          <w:ilvl w:val="0"/>
          <w:numId w:val="13"/>
        </w:numPr>
        <w:rPr>
          <w:i/>
        </w:rPr>
      </w:pPr>
      <w:r w:rsidRPr="001529A4">
        <w:tab/>
      </w:r>
      <w:r w:rsidRPr="001529A4">
        <w:tab/>
        <w:t xml:space="preserve">add </w:t>
      </w:r>
      <w:r w:rsidRPr="001529A4">
        <w:rPr>
          <w:i/>
        </w:rPr>
        <w:t>x</w:t>
      </w:r>
      <w:r w:rsidRPr="001529A4">
        <w:t xml:space="preserve"> to </w:t>
      </w:r>
      <w:r w:rsidRPr="001529A4">
        <w:rPr>
          <w:i/>
        </w:rPr>
        <w:t>k4list</w:t>
      </w:r>
    </w:p>
    <w:p w14:paraId="770C2066" w14:textId="77777777" w:rsidR="00414499" w:rsidRPr="001529A4" w:rsidRDefault="00414499" w:rsidP="00414499">
      <w:pPr>
        <w:pStyle w:val="ListParagraph"/>
        <w:numPr>
          <w:ilvl w:val="0"/>
          <w:numId w:val="13"/>
        </w:numPr>
      </w:pPr>
      <w:r w:rsidRPr="001529A4">
        <w:tab/>
      </w:r>
      <w:r w:rsidRPr="001529A4">
        <w:tab/>
      </w:r>
      <w:r w:rsidRPr="00B61125">
        <w:rPr>
          <w:b/>
        </w:rPr>
        <w:t>return</w:t>
      </w:r>
      <w:r w:rsidRPr="001529A4">
        <w:t xml:space="preserve"> </w:t>
      </w:r>
      <w:r w:rsidRPr="001529A4">
        <w:rPr>
          <w:i/>
        </w:rPr>
        <w:t>k4list</w:t>
      </w:r>
    </w:p>
    <w:p w14:paraId="2743D614" w14:textId="77777777" w:rsidR="00414499" w:rsidRPr="004E59C3" w:rsidRDefault="00414499" w:rsidP="00414499">
      <w:pPr>
        <w:pStyle w:val="ListParagraph"/>
        <w:numPr>
          <w:ilvl w:val="0"/>
          <w:numId w:val="13"/>
        </w:numPr>
        <w:rPr>
          <w:i/>
        </w:rPr>
      </w:pPr>
      <w:r w:rsidRPr="004E59C3">
        <w:rPr>
          <w:i/>
        </w:rPr>
        <w:tab/>
      </w:r>
      <w:r w:rsidRPr="004E59C3">
        <w:rPr>
          <w:b/>
        </w:rPr>
        <w:t>end</w:t>
      </w:r>
      <w:r w:rsidRPr="004E59C3">
        <w:t xml:space="preserve"> </w:t>
      </w:r>
      <w:r w:rsidRPr="004E59C3">
        <w:rPr>
          <w:b/>
        </w:rPr>
        <w:t>if</w:t>
      </w:r>
    </w:p>
    <w:p w14:paraId="70787BD4" w14:textId="77777777" w:rsidR="00414499" w:rsidRPr="004E59C3" w:rsidRDefault="00414499" w:rsidP="00414499">
      <w:pPr>
        <w:pStyle w:val="ListParagraph"/>
        <w:numPr>
          <w:ilvl w:val="0"/>
          <w:numId w:val="13"/>
        </w:numPr>
        <w:rPr>
          <w:i/>
        </w:rPr>
      </w:pPr>
      <w:r w:rsidRPr="004E59C3">
        <w:rPr>
          <w:b/>
        </w:rPr>
        <w:t>end</w:t>
      </w:r>
      <w:r w:rsidRPr="004E59C3">
        <w:t xml:space="preserve"> </w:t>
      </w:r>
      <w:r w:rsidRPr="004E59C3">
        <w:rPr>
          <w:b/>
        </w:rPr>
        <w:t>for</w:t>
      </w:r>
    </w:p>
    <w:p w14:paraId="5933678E" w14:textId="77777777" w:rsidR="00414499" w:rsidRPr="00B61125" w:rsidRDefault="00414499" w:rsidP="00414499">
      <w:pPr>
        <w:pStyle w:val="ListParagraph"/>
        <w:numPr>
          <w:ilvl w:val="0"/>
          <w:numId w:val="13"/>
        </w:numPr>
        <w:rPr>
          <w:i/>
        </w:rPr>
      </w:pPr>
      <w:r w:rsidRPr="00B61125">
        <w:rPr>
          <w:b/>
        </w:rPr>
        <w:t>for each</w:t>
      </w:r>
      <w:r>
        <w:t xml:space="preserve"> vertex x </w:t>
      </w:r>
      <w:r w:rsidRPr="00B61125">
        <w:rPr>
          <w:b/>
        </w:rPr>
        <w:t>in</w:t>
      </w:r>
      <w:r>
        <w:t xml:space="preserve"> L, </w:t>
      </w:r>
      <w:r w:rsidRPr="00B61125">
        <w:rPr>
          <w:b/>
        </w:rPr>
        <w:t>do</w:t>
      </w:r>
      <w:r>
        <w:t>:</w:t>
      </w:r>
    </w:p>
    <w:p w14:paraId="24188FE0" w14:textId="77777777" w:rsidR="00414499" w:rsidRPr="00B61125" w:rsidRDefault="00414499" w:rsidP="00414499">
      <w:pPr>
        <w:pStyle w:val="ListParagraph"/>
        <w:numPr>
          <w:ilvl w:val="0"/>
          <w:numId w:val="13"/>
        </w:numPr>
        <w:rPr>
          <w:i/>
        </w:rPr>
      </w:pPr>
      <w:r>
        <w:tab/>
        <w:t>get the neighbourhood N(x) of x</w:t>
      </w:r>
    </w:p>
    <w:p w14:paraId="5D543D52" w14:textId="77777777" w:rsidR="00414499" w:rsidRPr="00B61125" w:rsidRDefault="00414499" w:rsidP="00414499">
      <w:pPr>
        <w:pStyle w:val="ListParagraph"/>
        <w:numPr>
          <w:ilvl w:val="0"/>
          <w:numId w:val="13"/>
        </w:numPr>
        <w:rPr>
          <w:i/>
        </w:rPr>
      </w:pPr>
      <w:r>
        <w:tab/>
        <w:t xml:space="preserve">get the adjacency matrix of </w:t>
      </w:r>
      <w:r w:rsidRPr="00B61125">
        <w:rPr>
          <w:i/>
        </w:rPr>
        <w:t>G</w:t>
      </w:r>
      <w:r>
        <w:t>[</w:t>
      </w:r>
      <w:r w:rsidRPr="00B61125">
        <w:rPr>
          <w:i/>
        </w:rPr>
        <w:t>N</w:t>
      </w:r>
      <w:r>
        <w:t>(</w:t>
      </w:r>
      <w:r w:rsidRPr="00B61125">
        <w:rPr>
          <w:i/>
        </w:rPr>
        <w:t>x</w:t>
      </w:r>
      <w:r>
        <w:t>)]</w:t>
      </w:r>
    </w:p>
    <w:p w14:paraId="03C14E6E" w14:textId="77777777" w:rsidR="00414499" w:rsidRPr="00B61125" w:rsidRDefault="00414499" w:rsidP="00414499">
      <w:pPr>
        <w:pStyle w:val="ListParagraph"/>
        <w:numPr>
          <w:ilvl w:val="0"/>
          <w:numId w:val="13"/>
        </w:numPr>
        <w:rPr>
          <w:i/>
        </w:rPr>
      </w:pPr>
      <w:r>
        <w:tab/>
        <w:t xml:space="preserve">use algorithm 1 to detect a triangle in </w:t>
      </w:r>
      <w:r w:rsidRPr="00B61125">
        <w:rPr>
          <w:i/>
        </w:rPr>
        <w:t>G</w:t>
      </w:r>
      <w:r>
        <w:t>[</w:t>
      </w:r>
      <w:r w:rsidRPr="00B61125">
        <w:rPr>
          <w:i/>
        </w:rPr>
        <w:t>N</w:t>
      </w:r>
      <w:r>
        <w:t>(</w:t>
      </w:r>
      <w:r w:rsidRPr="00B61125">
        <w:rPr>
          <w:i/>
        </w:rPr>
        <w:t>x</w:t>
      </w:r>
      <w:r>
        <w:t xml:space="preserve">)] </w:t>
      </w:r>
    </w:p>
    <w:p w14:paraId="29EA8B0F" w14:textId="77777777" w:rsidR="00414499" w:rsidRPr="00B61125" w:rsidRDefault="00414499" w:rsidP="00414499">
      <w:pPr>
        <w:pStyle w:val="ListParagraph"/>
        <w:numPr>
          <w:ilvl w:val="0"/>
          <w:numId w:val="13"/>
        </w:numPr>
        <w:rPr>
          <w:i/>
        </w:rPr>
      </w:pPr>
      <w:r>
        <w:tab/>
      </w:r>
      <w:r w:rsidRPr="00B61125">
        <w:rPr>
          <w:b/>
        </w:rPr>
        <w:t>if</w:t>
      </w:r>
      <w:r>
        <w:t xml:space="preserve"> a triangle is found:</w:t>
      </w:r>
    </w:p>
    <w:p w14:paraId="25E581A9" w14:textId="77777777" w:rsidR="00414499" w:rsidRPr="001529A4" w:rsidRDefault="00414499" w:rsidP="00414499">
      <w:pPr>
        <w:pStyle w:val="ListParagraph"/>
        <w:numPr>
          <w:ilvl w:val="0"/>
          <w:numId w:val="13"/>
        </w:numPr>
      </w:pPr>
      <w:r>
        <w:tab/>
      </w:r>
      <w:r>
        <w:tab/>
        <w:t xml:space="preserve">get list </w:t>
      </w:r>
      <w:r w:rsidRPr="001529A4">
        <w:rPr>
          <w:i/>
        </w:rPr>
        <w:t>k4list</w:t>
      </w:r>
      <w:r>
        <w:t xml:space="preserve"> of vertices that correspond to </w:t>
      </w:r>
      <w:r w:rsidRPr="001529A4">
        <w:rPr>
          <w:i/>
        </w:rPr>
        <w:t>i</w:t>
      </w:r>
      <w:r>
        <w:t xml:space="preserve">, </w:t>
      </w:r>
      <w:r w:rsidRPr="001529A4">
        <w:rPr>
          <w:i/>
        </w:rPr>
        <w:t>j</w:t>
      </w:r>
      <w:r>
        <w:t xml:space="preserve">, </w:t>
      </w:r>
      <w:r w:rsidRPr="001529A4">
        <w:rPr>
          <w:i/>
        </w:rPr>
        <w:t>k</w:t>
      </w:r>
    </w:p>
    <w:p w14:paraId="70AC079C" w14:textId="77777777" w:rsidR="00414499" w:rsidRPr="001529A4" w:rsidRDefault="00414499" w:rsidP="00414499">
      <w:pPr>
        <w:pStyle w:val="ListParagraph"/>
        <w:numPr>
          <w:ilvl w:val="0"/>
          <w:numId w:val="13"/>
        </w:numPr>
        <w:rPr>
          <w:i/>
        </w:rPr>
      </w:pPr>
      <w:r w:rsidRPr="001529A4">
        <w:tab/>
      </w:r>
      <w:r w:rsidRPr="001529A4">
        <w:tab/>
        <w:t xml:space="preserve">add </w:t>
      </w:r>
      <w:r w:rsidRPr="001529A4">
        <w:rPr>
          <w:i/>
        </w:rPr>
        <w:t>x</w:t>
      </w:r>
      <w:r w:rsidRPr="001529A4">
        <w:t xml:space="preserve"> to </w:t>
      </w:r>
      <w:r w:rsidRPr="001529A4">
        <w:rPr>
          <w:i/>
        </w:rPr>
        <w:t>k4list</w:t>
      </w:r>
    </w:p>
    <w:p w14:paraId="12ACD600" w14:textId="77777777" w:rsidR="00414499" w:rsidRPr="001529A4" w:rsidRDefault="00414499" w:rsidP="00414499">
      <w:pPr>
        <w:pStyle w:val="ListParagraph"/>
        <w:numPr>
          <w:ilvl w:val="0"/>
          <w:numId w:val="13"/>
        </w:numPr>
      </w:pPr>
      <w:r w:rsidRPr="001529A4">
        <w:tab/>
      </w:r>
      <w:r w:rsidRPr="001529A4">
        <w:tab/>
      </w:r>
      <w:r w:rsidRPr="00B61125">
        <w:rPr>
          <w:b/>
        </w:rPr>
        <w:t>return</w:t>
      </w:r>
      <w:r w:rsidRPr="001529A4">
        <w:t xml:space="preserve"> </w:t>
      </w:r>
      <w:r w:rsidRPr="001529A4">
        <w:rPr>
          <w:i/>
        </w:rPr>
        <w:t>k4list</w:t>
      </w:r>
    </w:p>
    <w:p w14:paraId="0B9A67E3" w14:textId="77777777" w:rsidR="00414499" w:rsidRPr="004E59C3" w:rsidRDefault="00414499" w:rsidP="00414499">
      <w:pPr>
        <w:pStyle w:val="ListParagraph"/>
        <w:numPr>
          <w:ilvl w:val="0"/>
          <w:numId w:val="13"/>
        </w:numPr>
        <w:rPr>
          <w:i/>
        </w:rPr>
      </w:pPr>
      <w:r w:rsidRPr="004E59C3">
        <w:tab/>
      </w:r>
      <w:r w:rsidRPr="004E59C3">
        <w:rPr>
          <w:b/>
        </w:rPr>
        <w:t>end if</w:t>
      </w:r>
    </w:p>
    <w:p w14:paraId="3D90378C" w14:textId="77777777" w:rsidR="00414499" w:rsidRPr="00B61125" w:rsidRDefault="00414499" w:rsidP="00414499">
      <w:pPr>
        <w:pStyle w:val="ListParagraph"/>
        <w:numPr>
          <w:ilvl w:val="0"/>
          <w:numId w:val="13"/>
        </w:numPr>
        <w:rPr>
          <w:b/>
          <w:i/>
        </w:rPr>
      </w:pPr>
      <w:r w:rsidRPr="00B61125">
        <w:rPr>
          <w:b/>
        </w:rPr>
        <w:t>end for</w:t>
      </w:r>
    </w:p>
    <w:p w14:paraId="60AFC5A8" w14:textId="77777777" w:rsidR="00414499" w:rsidRPr="00465CC7" w:rsidRDefault="00414499" w:rsidP="00414499">
      <w:pPr>
        <w:pStyle w:val="ListParagraph"/>
        <w:numPr>
          <w:ilvl w:val="0"/>
          <w:numId w:val="13"/>
        </w:numPr>
        <w:pBdr>
          <w:bottom w:val="single" w:sz="4" w:space="1" w:color="auto"/>
        </w:pBdr>
        <w:rPr>
          <w:i/>
        </w:rPr>
      </w:pPr>
      <w:r w:rsidRPr="00B61125">
        <w:rPr>
          <w:b/>
        </w:rPr>
        <w:t>terminate</w:t>
      </w:r>
      <w:r>
        <w:t xml:space="preserve"> yielding none</w:t>
      </w:r>
    </w:p>
    <w:p w14:paraId="523EA907" w14:textId="77777777" w:rsidR="00414499" w:rsidRDefault="00414499" w:rsidP="00414499">
      <w:pPr>
        <w:rPr>
          <w:b/>
        </w:rPr>
      </w:pPr>
      <w:r>
        <w:rPr>
          <w:b/>
        </w:rPr>
        <w:t>Time complexity analysis</w:t>
      </w:r>
    </w:p>
    <w:p w14:paraId="48E75A11" w14:textId="5EBAEC3F" w:rsidR="00414499" w:rsidRDefault="00414499" w:rsidP="00414499">
      <w:r>
        <w:t xml:space="preserve">The vertex partitioning operation between steps 4 to 10 will take </w:t>
      </w:r>
      <w:r w:rsidRPr="004E59C3">
        <w:rPr>
          <w:i/>
        </w:rPr>
        <w:t>O</w:t>
      </w:r>
      <w:r>
        <w:t>(</w:t>
      </w:r>
      <w:r w:rsidRPr="004E59C3">
        <w:rPr>
          <w:i/>
        </w:rPr>
        <w:t>n</w:t>
      </w:r>
      <w:r>
        <w:t xml:space="preserve">) time, where </w:t>
      </w:r>
      <w:r>
        <w:rPr>
          <w:i/>
        </w:rPr>
        <w:t xml:space="preserve">n </w:t>
      </w:r>
      <w:r>
        <w:t xml:space="preserve">is the number of vertices in the graph. According to </w:t>
      </w:r>
      <w:r w:rsidR="0005087E">
        <w:t>[11</w:t>
      </w:r>
      <w:r w:rsidR="007B685A">
        <w:t>]</w:t>
      </w:r>
      <w:r>
        <w:t xml:space="preserve">, steps 11 to 21 will take </w:t>
      </w:r>
      <m:oMath>
        <m:r>
          <w:rPr>
            <w:rFonts w:ascii="Cambria Math" w:hAnsi="Cambria Math"/>
          </w:rPr>
          <m:t>O(</m:t>
        </m:r>
        <m:f>
          <m:fPr>
            <m:type m:val="lin"/>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ω</m:t>
                </m:r>
              </m:sup>
            </m:sSup>
          </m:num>
          <m:den>
            <m:sSup>
              <m:sSupPr>
                <m:ctrlPr>
                  <w:rPr>
                    <w:rFonts w:ascii="Cambria Math" w:hAnsi="Cambria Math"/>
                    <w:i/>
                  </w:rPr>
                </m:ctrlPr>
              </m:sSupPr>
              <m:e>
                <m:r>
                  <w:rPr>
                    <w:rFonts w:ascii="Cambria Math" w:hAnsi="Cambria Math"/>
                  </w:rPr>
                  <m:t>D</m:t>
                </m:r>
              </m:e>
              <m:sup>
                <m:r>
                  <w:rPr>
                    <w:rFonts w:ascii="Cambria Math" w:hAnsi="Cambria Math"/>
                  </w:rPr>
                  <m:t>ω-1</m:t>
                </m:r>
              </m:sup>
            </m:sSup>
          </m:den>
        </m:f>
        <m:r>
          <w:rPr>
            <w:rFonts w:ascii="Cambria Math" w:hAnsi="Cambria Math"/>
          </w:rPr>
          <m:t>)</m:t>
        </m:r>
      </m:oMath>
      <w:r>
        <w:t xml:space="preserve"> time while steps 22 to 31 will take </w:t>
      </w:r>
      <m:oMath>
        <m:r>
          <w:rPr>
            <w:rFonts w:ascii="Cambria Math" w:hAnsi="Cambria Math"/>
          </w:rPr>
          <m:t>O(</m:t>
        </m:r>
        <m:sSup>
          <m:sSupPr>
            <m:ctrlPr>
              <w:rPr>
                <w:rFonts w:ascii="Cambria Math" w:hAnsi="Cambria Math"/>
                <w:i/>
              </w:rPr>
            </m:ctrlPr>
          </m:sSupPr>
          <m:e>
            <m:r>
              <w:rPr>
                <w:rFonts w:ascii="Cambria Math" w:hAnsi="Cambria Math"/>
              </w:rPr>
              <m:t>D</m:t>
            </m:r>
          </m:e>
          <m:sup>
            <m:r>
              <w:rPr>
                <w:rFonts w:ascii="Cambria Math" w:hAnsi="Cambria Math"/>
              </w:rPr>
              <m:t>ω-1</m:t>
            </m:r>
          </m:sup>
        </m:sSup>
        <m:r>
          <w:rPr>
            <w:rFonts w:ascii="Cambria Math" w:hAnsi="Cambria Math"/>
          </w:rPr>
          <m:t>m)</m:t>
        </m:r>
      </m:oMath>
      <w:r>
        <w:t xml:space="preserve"> time. This will result in a combined running time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ω+1)/2</m:t>
            </m:r>
          </m:sup>
        </m:sSup>
        <m:r>
          <w:rPr>
            <w:rFonts w:ascii="Cambria Math" w:hAnsi="Cambria Math"/>
          </w:rPr>
          <m:t>)</m:t>
        </m:r>
      </m:oMath>
      <w:r>
        <w:t xml:space="preserve">, based on the value chosen for </w:t>
      </w:r>
      <w:r>
        <w:rPr>
          <w:i/>
        </w:rPr>
        <w:t>D</w:t>
      </w:r>
      <w:r>
        <w:t xml:space="preserve">, with </w:t>
      </w:r>
      <w:r>
        <w:rPr>
          <w:i/>
        </w:rPr>
        <w:t xml:space="preserve">m </w:t>
      </w:r>
      <w:r>
        <w:t>is the edge count of graph.</w:t>
      </w:r>
    </w:p>
    <w:p w14:paraId="6E7726EC" w14:textId="77777777" w:rsidR="00414499" w:rsidRDefault="00414499" w:rsidP="00414499"/>
    <w:p w14:paraId="6C1D2963" w14:textId="77777777" w:rsidR="00414499" w:rsidRPr="00E52857" w:rsidRDefault="00414499" w:rsidP="00414499"/>
    <w:p w14:paraId="35C9AC55" w14:textId="77777777" w:rsidR="00414499" w:rsidRDefault="00414499" w:rsidP="00414499">
      <w:pPr>
        <w:pStyle w:val="AlgorithmTitle"/>
      </w:pPr>
      <w:r>
        <w:t xml:space="preserve">Algorithm 7: </w:t>
      </w:r>
      <w:r w:rsidRPr="00763223">
        <w:rPr>
          <w:b w:val="0"/>
        </w:rPr>
        <w:t>To detect a Claw in a Graph</w:t>
      </w:r>
    </w:p>
    <w:p w14:paraId="14E50BFA" w14:textId="77777777" w:rsidR="00414499" w:rsidRDefault="00414499" w:rsidP="00414499">
      <w:r>
        <w:t>input: the graph G</w:t>
      </w:r>
    </w:p>
    <w:p w14:paraId="32093A28" w14:textId="77777777" w:rsidR="00414499" w:rsidRDefault="00414499" w:rsidP="00414499">
      <w:pPr>
        <w:pStyle w:val="ListParagraph"/>
        <w:numPr>
          <w:ilvl w:val="0"/>
          <w:numId w:val="14"/>
        </w:numPr>
      </w:pPr>
      <w:r>
        <w:t>for each vertex x in G, do:</w:t>
      </w:r>
    </w:p>
    <w:p w14:paraId="2708DD2F" w14:textId="77777777" w:rsidR="00414499" w:rsidRDefault="00414499" w:rsidP="00414499">
      <w:pPr>
        <w:pStyle w:val="ListParagraph"/>
        <w:numPr>
          <w:ilvl w:val="0"/>
          <w:numId w:val="14"/>
        </w:numPr>
      </w:pPr>
      <w:r>
        <w:tab/>
        <w:t xml:space="preserve">if degree of x is greater than </w:t>
      </w:r>
      <m:oMath>
        <m:r>
          <w:rPr>
            <w:rFonts w:ascii="Cambria Math" w:hAnsi="Cambria Math"/>
          </w:rPr>
          <m:t>2</m:t>
        </m:r>
        <m:rad>
          <m:radPr>
            <m:degHide m:val="1"/>
            <m:ctrlPr>
              <w:rPr>
                <w:rFonts w:ascii="Cambria Math" w:hAnsi="Cambria Math"/>
                <w:i/>
              </w:rPr>
            </m:ctrlPr>
          </m:radPr>
          <m:deg/>
          <m:e>
            <m:r>
              <w:rPr>
                <w:rFonts w:ascii="Cambria Math" w:hAnsi="Cambria Math"/>
              </w:rPr>
              <m:t>m</m:t>
            </m:r>
          </m:e>
        </m:rad>
      </m:oMath>
      <w:r>
        <w:t>:</w:t>
      </w:r>
    </w:p>
    <w:p w14:paraId="1A1A26F3" w14:textId="77777777" w:rsidR="00414499" w:rsidRDefault="00414499" w:rsidP="00414499">
      <w:pPr>
        <w:pStyle w:val="ListParagraph"/>
        <w:numPr>
          <w:ilvl w:val="0"/>
          <w:numId w:val="14"/>
        </w:numPr>
      </w:pPr>
      <w:r>
        <w:tab/>
      </w:r>
      <w:r>
        <w:tab/>
        <w:t>get the neighbourhood graph N(x) of x</w:t>
      </w:r>
    </w:p>
    <w:p w14:paraId="7854E7B4" w14:textId="77777777" w:rsidR="00414499" w:rsidRDefault="00414499" w:rsidP="00414499">
      <w:pPr>
        <w:pStyle w:val="ListParagraph"/>
        <w:numPr>
          <w:ilvl w:val="0"/>
          <w:numId w:val="14"/>
        </w:numPr>
      </w:pPr>
      <w:r>
        <w:tab/>
      </w:r>
      <w:r>
        <w:tab/>
        <w:t>get the complement graph C(x) of N(x)</w:t>
      </w:r>
    </w:p>
    <w:p w14:paraId="6C49E3C4" w14:textId="77777777" w:rsidR="00414499" w:rsidRDefault="00414499" w:rsidP="00414499">
      <w:pPr>
        <w:pStyle w:val="ListParagraph"/>
        <w:numPr>
          <w:ilvl w:val="0"/>
          <w:numId w:val="14"/>
        </w:numPr>
      </w:pPr>
      <w:r>
        <w:tab/>
      </w:r>
      <w:r>
        <w:tab/>
        <w:t>use algorithm 1 to detect a triangle in C(x)</w:t>
      </w:r>
    </w:p>
    <w:p w14:paraId="69B3CE50" w14:textId="77777777" w:rsidR="00414499" w:rsidRDefault="00414499" w:rsidP="00414499">
      <w:pPr>
        <w:pStyle w:val="ListParagraph"/>
        <w:numPr>
          <w:ilvl w:val="0"/>
          <w:numId w:val="14"/>
        </w:numPr>
      </w:pPr>
      <w:r>
        <w:tab/>
      </w:r>
      <w:r>
        <w:tab/>
        <w:t>if a triangle is found:</w:t>
      </w:r>
    </w:p>
    <w:p w14:paraId="31FEB37F" w14:textId="77777777" w:rsidR="00414499" w:rsidRPr="001529A4" w:rsidRDefault="00414499" w:rsidP="00414499">
      <w:pPr>
        <w:pStyle w:val="ListParagraph"/>
        <w:numPr>
          <w:ilvl w:val="0"/>
          <w:numId w:val="14"/>
        </w:numPr>
      </w:pPr>
      <w:r>
        <w:tab/>
      </w:r>
      <w:r>
        <w:tab/>
      </w:r>
      <w:r>
        <w:tab/>
        <w:t xml:space="preserve">get list </w:t>
      </w:r>
      <w:r>
        <w:rPr>
          <w:i/>
        </w:rPr>
        <w:t>claw</w:t>
      </w:r>
      <w:r>
        <w:t xml:space="preserve"> of vertices that correspond to </w:t>
      </w:r>
      <w:r w:rsidRPr="001529A4">
        <w:rPr>
          <w:i/>
        </w:rPr>
        <w:t>i</w:t>
      </w:r>
      <w:r>
        <w:t xml:space="preserve">, </w:t>
      </w:r>
      <w:r w:rsidRPr="001529A4">
        <w:rPr>
          <w:i/>
        </w:rPr>
        <w:t>j</w:t>
      </w:r>
      <w:r>
        <w:t xml:space="preserve">, </w:t>
      </w:r>
      <w:r w:rsidRPr="001529A4">
        <w:rPr>
          <w:i/>
        </w:rPr>
        <w:t>k</w:t>
      </w:r>
    </w:p>
    <w:p w14:paraId="1338E036" w14:textId="77777777" w:rsidR="00414499" w:rsidRPr="001529A4" w:rsidRDefault="00414499" w:rsidP="00414499">
      <w:pPr>
        <w:pStyle w:val="ListParagraph"/>
        <w:numPr>
          <w:ilvl w:val="0"/>
          <w:numId w:val="14"/>
        </w:numPr>
        <w:rPr>
          <w:i/>
        </w:rPr>
      </w:pPr>
      <w:r w:rsidRPr="001529A4">
        <w:tab/>
      </w:r>
      <w:r w:rsidRPr="001529A4">
        <w:tab/>
      </w:r>
      <w:r>
        <w:tab/>
      </w:r>
      <w:r w:rsidRPr="001529A4">
        <w:t xml:space="preserve">add </w:t>
      </w:r>
      <w:r w:rsidRPr="001529A4">
        <w:rPr>
          <w:i/>
        </w:rPr>
        <w:t>x</w:t>
      </w:r>
      <w:r w:rsidRPr="001529A4">
        <w:t xml:space="preserve"> to </w:t>
      </w:r>
      <w:r>
        <w:rPr>
          <w:i/>
        </w:rPr>
        <w:t>claw</w:t>
      </w:r>
    </w:p>
    <w:p w14:paraId="07FE3FA1" w14:textId="77777777" w:rsidR="00414499" w:rsidRPr="00B82348" w:rsidRDefault="00414499" w:rsidP="00414499">
      <w:pPr>
        <w:pStyle w:val="ListParagraph"/>
        <w:numPr>
          <w:ilvl w:val="0"/>
          <w:numId w:val="14"/>
        </w:numPr>
      </w:pPr>
      <w:r w:rsidRPr="001529A4">
        <w:tab/>
      </w:r>
      <w:r w:rsidRPr="001529A4">
        <w:tab/>
      </w:r>
      <w:r>
        <w:tab/>
      </w:r>
      <w:r w:rsidRPr="00B61125">
        <w:rPr>
          <w:b/>
        </w:rPr>
        <w:t>return</w:t>
      </w:r>
      <w:r w:rsidRPr="001529A4">
        <w:t xml:space="preserve"> </w:t>
      </w:r>
      <w:r>
        <w:rPr>
          <w:i/>
        </w:rPr>
        <w:t>claw</w:t>
      </w:r>
    </w:p>
    <w:p w14:paraId="3FDBA5F5" w14:textId="77777777" w:rsidR="00414499" w:rsidRDefault="00414499" w:rsidP="00414499">
      <w:pPr>
        <w:pStyle w:val="ListParagraph"/>
        <w:numPr>
          <w:ilvl w:val="0"/>
          <w:numId w:val="14"/>
        </w:numPr>
      </w:pPr>
      <w:r>
        <w:tab/>
      </w:r>
      <w:r>
        <w:tab/>
        <w:t>end if</w:t>
      </w:r>
    </w:p>
    <w:p w14:paraId="687A70C2" w14:textId="77777777" w:rsidR="00414499" w:rsidRPr="001529A4" w:rsidRDefault="00414499" w:rsidP="00414499">
      <w:pPr>
        <w:pStyle w:val="ListParagraph"/>
        <w:numPr>
          <w:ilvl w:val="0"/>
          <w:numId w:val="14"/>
        </w:numPr>
      </w:pPr>
      <w:r>
        <w:tab/>
        <w:t>end if</w:t>
      </w:r>
    </w:p>
    <w:p w14:paraId="3C44AAA1" w14:textId="77777777" w:rsidR="00414499" w:rsidRDefault="00414499" w:rsidP="00414499">
      <w:pPr>
        <w:pStyle w:val="ListParagraph"/>
        <w:numPr>
          <w:ilvl w:val="0"/>
          <w:numId w:val="14"/>
        </w:numPr>
        <w:tabs>
          <w:tab w:val="left" w:pos="720"/>
        </w:tabs>
      </w:pPr>
      <w:r>
        <w:t>end for</w:t>
      </w:r>
    </w:p>
    <w:p w14:paraId="3152A866" w14:textId="77777777" w:rsidR="00414499" w:rsidRDefault="00414499" w:rsidP="00414499">
      <w:pPr>
        <w:pStyle w:val="ListParagraph"/>
        <w:numPr>
          <w:ilvl w:val="0"/>
          <w:numId w:val="14"/>
        </w:numPr>
      </w:pPr>
      <w:r>
        <w:t>for each vertex x in G, do:</w:t>
      </w:r>
    </w:p>
    <w:p w14:paraId="4B131696" w14:textId="77777777" w:rsidR="00414499" w:rsidRDefault="00414499" w:rsidP="00414499">
      <w:pPr>
        <w:pStyle w:val="ListParagraph"/>
        <w:numPr>
          <w:ilvl w:val="0"/>
          <w:numId w:val="14"/>
        </w:numPr>
      </w:pPr>
      <w:r>
        <w:tab/>
        <w:t>get the neighbourhood graph N(x) of x</w:t>
      </w:r>
    </w:p>
    <w:p w14:paraId="365667E9" w14:textId="77777777" w:rsidR="00414499" w:rsidRDefault="00414499" w:rsidP="00414499">
      <w:pPr>
        <w:pStyle w:val="ListParagraph"/>
        <w:numPr>
          <w:ilvl w:val="0"/>
          <w:numId w:val="14"/>
        </w:numPr>
      </w:pPr>
      <w:r>
        <w:tab/>
        <w:t>get the complement graph C(x) of N(x)</w:t>
      </w:r>
    </w:p>
    <w:p w14:paraId="2BDD334E" w14:textId="77777777" w:rsidR="00414499" w:rsidRDefault="00414499" w:rsidP="00414499">
      <w:pPr>
        <w:pStyle w:val="ListParagraph"/>
        <w:numPr>
          <w:ilvl w:val="0"/>
          <w:numId w:val="14"/>
        </w:numPr>
      </w:pPr>
      <w:r>
        <w:tab/>
        <w:t>use algorithm 1 to detect a triangle in C(x)</w:t>
      </w:r>
    </w:p>
    <w:p w14:paraId="6006131F" w14:textId="77777777" w:rsidR="00414499" w:rsidRDefault="00414499" w:rsidP="00414499">
      <w:pPr>
        <w:pStyle w:val="ListParagraph"/>
        <w:numPr>
          <w:ilvl w:val="0"/>
          <w:numId w:val="14"/>
        </w:numPr>
      </w:pPr>
      <w:r>
        <w:tab/>
        <w:t>if a triangle is found:</w:t>
      </w:r>
    </w:p>
    <w:p w14:paraId="641879A8" w14:textId="77777777" w:rsidR="00414499" w:rsidRPr="001529A4" w:rsidRDefault="00414499" w:rsidP="00414499">
      <w:pPr>
        <w:pStyle w:val="ListParagraph"/>
        <w:numPr>
          <w:ilvl w:val="0"/>
          <w:numId w:val="14"/>
        </w:numPr>
      </w:pPr>
      <w:r>
        <w:tab/>
      </w:r>
      <w:r>
        <w:tab/>
        <w:t xml:space="preserve">get list </w:t>
      </w:r>
      <w:r>
        <w:rPr>
          <w:i/>
        </w:rPr>
        <w:t>claw</w:t>
      </w:r>
      <w:r>
        <w:t xml:space="preserve"> of vertices that correspond to </w:t>
      </w:r>
      <w:r w:rsidRPr="001529A4">
        <w:rPr>
          <w:i/>
        </w:rPr>
        <w:t>i</w:t>
      </w:r>
      <w:r>
        <w:t xml:space="preserve">, </w:t>
      </w:r>
      <w:r w:rsidRPr="001529A4">
        <w:rPr>
          <w:i/>
        </w:rPr>
        <w:t>j</w:t>
      </w:r>
      <w:r>
        <w:t xml:space="preserve">, </w:t>
      </w:r>
      <w:r w:rsidRPr="001529A4">
        <w:rPr>
          <w:i/>
        </w:rPr>
        <w:t>k</w:t>
      </w:r>
    </w:p>
    <w:p w14:paraId="1A00035E" w14:textId="77777777" w:rsidR="00414499" w:rsidRPr="001529A4" w:rsidRDefault="00414499" w:rsidP="00414499">
      <w:pPr>
        <w:pStyle w:val="ListParagraph"/>
        <w:numPr>
          <w:ilvl w:val="0"/>
          <w:numId w:val="14"/>
        </w:numPr>
        <w:rPr>
          <w:i/>
        </w:rPr>
      </w:pPr>
      <w:r w:rsidRPr="001529A4">
        <w:tab/>
      </w:r>
      <w:r>
        <w:tab/>
      </w:r>
      <w:r w:rsidRPr="001529A4">
        <w:t xml:space="preserve">add </w:t>
      </w:r>
      <w:r w:rsidRPr="001529A4">
        <w:rPr>
          <w:i/>
        </w:rPr>
        <w:t>x</w:t>
      </w:r>
      <w:r w:rsidRPr="001529A4">
        <w:t xml:space="preserve"> to </w:t>
      </w:r>
      <w:r>
        <w:rPr>
          <w:i/>
        </w:rPr>
        <w:t>claw</w:t>
      </w:r>
    </w:p>
    <w:p w14:paraId="0D8DDEC1" w14:textId="77777777" w:rsidR="00414499" w:rsidRPr="00B82348" w:rsidRDefault="00414499" w:rsidP="00414499">
      <w:pPr>
        <w:pStyle w:val="ListParagraph"/>
        <w:numPr>
          <w:ilvl w:val="0"/>
          <w:numId w:val="14"/>
        </w:numPr>
      </w:pPr>
      <w:r w:rsidRPr="001529A4">
        <w:tab/>
      </w:r>
      <w:r>
        <w:tab/>
      </w:r>
      <w:r w:rsidRPr="00B61125">
        <w:rPr>
          <w:b/>
        </w:rPr>
        <w:t>return</w:t>
      </w:r>
      <w:r w:rsidRPr="001529A4">
        <w:t xml:space="preserve"> </w:t>
      </w:r>
      <w:r>
        <w:rPr>
          <w:i/>
        </w:rPr>
        <w:t>claw</w:t>
      </w:r>
    </w:p>
    <w:p w14:paraId="16A74F08" w14:textId="77777777" w:rsidR="00414499" w:rsidRDefault="00414499" w:rsidP="00414499">
      <w:pPr>
        <w:pStyle w:val="ListParagraph"/>
        <w:numPr>
          <w:ilvl w:val="0"/>
          <w:numId w:val="14"/>
        </w:numPr>
      </w:pPr>
      <w:r>
        <w:tab/>
        <w:t>end if</w:t>
      </w:r>
    </w:p>
    <w:p w14:paraId="2B8FB33C" w14:textId="77777777" w:rsidR="00414499" w:rsidRDefault="00414499" w:rsidP="00414499">
      <w:pPr>
        <w:pStyle w:val="ListParagraph"/>
        <w:numPr>
          <w:ilvl w:val="0"/>
          <w:numId w:val="14"/>
        </w:numPr>
        <w:pBdr>
          <w:bottom w:val="single" w:sz="4" w:space="1" w:color="auto"/>
        </w:pBdr>
      </w:pPr>
      <w:r>
        <w:t>end for</w:t>
      </w:r>
    </w:p>
    <w:p w14:paraId="42DBC9A8" w14:textId="77777777" w:rsidR="00414499" w:rsidRPr="00F6709A" w:rsidRDefault="00414499" w:rsidP="00414499">
      <w:pPr>
        <w:pStyle w:val="ListParagraph"/>
        <w:numPr>
          <w:ilvl w:val="0"/>
          <w:numId w:val="14"/>
        </w:numPr>
        <w:pBdr>
          <w:bottom w:val="single" w:sz="4" w:space="1" w:color="auto"/>
        </w:pBdr>
      </w:pPr>
      <w:r>
        <w:t>terminate yielding none</w:t>
      </w:r>
    </w:p>
    <w:p w14:paraId="04D4091A" w14:textId="77777777" w:rsidR="00414499" w:rsidRDefault="00414499" w:rsidP="00414499"/>
    <w:p w14:paraId="556DE078" w14:textId="77777777" w:rsidR="00414499" w:rsidRDefault="00414499" w:rsidP="00414499">
      <w:pPr>
        <w:pStyle w:val="AlgorithmTitle"/>
      </w:pPr>
      <w:r>
        <w:t xml:space="preserve">Algorithm 8: </w:t>
      </w:r>
      <w:r w:rsidRPr="00763223">
        <w:rPr>
          <w:b w:val="0"/>
        </w:rPr>
        <w:t xml:space="preserve">To detect a </w:t>
      </w:r>
      <w:r>
        <w:rPr>
          <w:b w:val="0"/>
        </w:rPr>
        <w:t>Diamond</w:t>
      </w:r>
      <w:r w:rsidRPr="00763223">
        <w:rPr>
          <w:b w:val="0"/>
        </w:rPr>
        <w:t xml:space="preserve"> in a Graph</w:t>
      </w:r>
    </w:p>
    <w:p w14:paraId="73493402" w14:textId="77777777" w:rsidR="00414499" w:rsidRDefault="00414499" w:rsidP="00414499">
      <w:r w:rsidRPr="00D75094">
        <w:rPr>
          <w:b/>
        </w:rPr>
        <w:t xml:space="preserve">Input: </w:t>
      </w:r>
      <w:r>
        <w:t>the graph G</w:t>
      </w:r>
    </w:p>
    <w:p w14:paraId="5A5D1774" w14:textId="77777777" w:rsidR="00414499" w:rsidRPr="00834E81" w:rsidRDefault="00414499" w:rsidP="00414499">
      <w:pPr>
        <w:pStyle w:val="ListParagraph"/>
        <w:numPr>
          <w:ilvl w:val="0"/>
          <w:numId w:val="15"/>
        </w:numPr>
      </w:pPr>
      <w:r>
        <w:t xml:space="preserve">Get vertex set, </w:t>
      </w:r>
      <w:r w:rsidRPr="00834E81">
        <w:rPr>
          <w:i/>
        </w:rPr>
        <w:t>V</w:t>
      </w:r>
      <w:r>
        <w:t xml:space="preserve">, of </w:t>
      </w:r>
      <w:r w:rsidRPr="00834E81">
        <w:rPr>
          <w:i/>
        </w:rPr>
        <w:t>G</w:t>
      </w:r>
    </w:p>
    <w:p w14:paraId="4059982E" w14:textId="77777777" w:rsidR="00414499" w:rsidRDefault="00414499" w:rsidP="00414499">
      <w:pPr>
        <w:pStyle w:val="ListParagraph"/>
        <w:numPr>
          <w:ilvl w:val="0"/>
          <w:numId w:val="15"/>
        </w:numPr>
      </w:pPr>
      <w:r>
        <w:t xml:space="preserve">Make lists </w:t>
      </w:r>
      <w:r w:rsidRPr="00834E81">
        <w:rPr>
          <w:i/>
        </w:rPr>
        <w:t>H</w:t>
      </w:r>
      <w:r>
        <w:t xml:space="preserve"> and </w:t>
      </w:r>
      <w:r w:rsidRPr="00834E81">
        <w:rPr>
          <w:i/>
        </w:rPr>
        <w:t>L</w:t>
      </w:r>
      <w:r>
        <w:t xml:space="preserve"> empty</w:t>
      </w:r>
    </w:p>
    <w:p w14:paraId="482FEAC9" w14:textId="77777777" w:rsidR="00414499" w:rsidRPr="00834E81" w:rsidRDefault="00414499" w:rsidP="00414499">
      <w:pPr>
        <w:pStyle w:val="ListParagraph"/>
        <w:numPr>
          <w:ilvl w:val="0"/>
          <w:numId w:val="15"/>
        </w:numPr>
      </w:pPr>
      <w:r>
        <w:t xml:space="preserve">Set </w:t>
      </w:r>
      <w:r w:rsidRPr="00834E81">
        <w:rPr>
          <w:i/>
        </w:rPr>
        <w:t>D</w:t>
      </w:r>
      <w:r>
        <w:t xml:space="preserve"> = </w:t>
      </w:r>
      <m:oMath>
        <m:rad>
          <m:radPr>
            <m:degHide m:val="1"/>
            <m:ctrlPr>
              <w:rPr>
                <w:rFonts w:ascii="Cambria Math" w:hAnsi="Cambria Math"/>
                <w:i/>
              </w:rPr>
            </m:ctrlPr>
          </m:radPr>
          <m:deg/>
          <m:e>
            <m:r>
              <w:rPr>
                <w:rFonts w:ascii="Cambria Math" w:hAnsi="Cambria Math"/>
              </w:rPr>
              <m:t>m</m:t>
            </m:r>
          </m:e>
        </m:rad>
      </m:oMath>
      <w:r>
        <w:tab/>
        <w:t xml:space="preserve">where </w:t>
      </w:r>
      <w:r w:rsidRPr="00B61125">
        <w:rPr>
          <w:i/>
        </w:rPr>
        <w:t>m</w:t>
      </w:r>
      <w:r>
        <w:t xml:space="preserve"> is the edge count of </w:t>
      </w:r>
      <w:r>
        <w:rPr>
          <w:i/>
        </w:rPr>
        <w:t>G</w:t>
      </w:r>
    </w:p>
    <w:p w14:paraId="714F0532" w14:textId="77777777" w:rsidR="00414499" w:rsidRDefault="00414499" w:rsidP="00414499">
      <w:pPr>
        <w:pStyle w:val="ListParagraph"/>
        <w:numPr>
          <w:ilvl w:val="0"/>
          <w:numId w:val="15"/>
        </w:numPr>
      </w:pPr>
      <w:r w:rsidRPr="00B61125">
        <w:rPr>
          <w:b/>
        </w:rPr>
        <w:t>for each</w:t>
      </w:r>
      <w:r>
        <w:t xml:space="preserve"> vertex </w:t>
      </w:r>
      <w:r>
        <w:rPr>
          <w:i/>
        </w:rPr>
        <w:t xml:space="preserve">v </w:t>
      </w:r>
      <w:r w:rsidRPr="00B61125">
        <w:rPr>
          <w:b/>
        </w:rPr>
        <w:t>in</w:t>
      </w:r>
      <w:r>
        <w:t xml:space="preserve"> </w:t>
      </w:r>
      <w:r>
        <w:rPr>
          <w:i/>
        </w:rPr>
        <w:t>V,</w:t>
      </w:r>
      <w:r>
        <w:t xml:space="preserve"> </w:t>
      </w:r>
      <w:r w:rsidRPr="00B61125">
        <w:rPr>
          <w:b/>
        </w:rPr>
        <w:t>do</w:t>
      </w:r>
      <w:r>
        <w:t>:</w:t>
      </w:r>
    </w:p>
    <w:p w14:paraId="7F8749BE" w14:textId="77777777" w:rsidR="00414499" w:rsidRDefault="00414499" w:rsidP="00414499">
      <w:pPr>
        <w:pStyle w:val="ListParagraph"/>
        <w:numPr>
          <w:ilvl w:val="0"/>
          <w:numId w:val="15"/>
        </w:numPr>
      </w:pPr>
      <w:r>
        <w:tab/>
      </w:r>
      <w:r w:rsidRPr="00B61125">
        <w:rPr>
          <w:b/>
        </w:rPr>
        <w:t>if</w:t>
      </w:r>
      <w:r>
        <w:t xml:space="preserve"> degree of</w:t>
      </w:r>
      <w:r w:rsidRPr="00B61125">
        <w:rPr>
          <w:i/>
        </w:rPr>
        <w:t xml:space="preserve"> v </w:t>
      </w:r>
      <w:r>
        <w:t xml:space="preserve">&gt; </w:t>
      </w:r>
      <w:r w:rsidRPr="00B61125">
        <w:rPr>
          <w:i/>
        </w:rPr>
        <w:t>D</w:t>
      </w:r>
      <w:r>
        <w:t>:</w:t>
      </w:r>
    </w:p>
    <w:p w14:paraId="04250486" w14:textId="77777777" w:rsidR="00414499" w:rsidRDefault="00414499" w:rsidP="00414499">
      <w:pPr>
        <w:pStyle w:val="ListParagraph"/>
        <w:numPr>
          <w:ilvl w:val="0"/>
          <w:numId w:val="15"/>
        </w:numPr>
      </w:pPr>
      <w:r>
        <w:tab/>
      </w:r>
      <w:r>
        <w:tab/>
        <w:t xml:space="preserve">add </w:t>
      </w:r>
      <w:r w:rsidRPr="00B61125">
        <w:rPr>
          <w:i/>
        </w:rPr>
        <w:t>v</w:t>
      </w:r>
      <w:r>
        <w:t xml:space="preserve"> to </w:t>
      </w:r>
      <w:r w:rsidRPr="00B61125">
        <w:rPr>
          <w:i/>
        </w:rPr>
        <w:t>H</w:t>
      </w:r>
      <w:r>
        <w:tab/>
      </w:r>
      <w:r>
        <w:tab/>
      </w:r>
      <w:r>
        <w:rPr>
          <w:rFonts w:hint="eastAsia"/>
        </w:rPr>
        <w:t>≫</w:t>
      </w:r>
      <w:r>
        <w:t xml:space="preserve"> </w:t>
      </w:r>
      <w:r w:rsidRPr="00B61125">
        <w:rPr>
          <w:i/>
        </w:rPr>
        <w:t>H</w:t>
      </w:r>
      <w:r>
        <w:t xml:space="preserve"> is a list of high degree vertices</w:t>
      </w:r>
    </w:p>
    <w:p w14:paraId="1B2B3DF5" w14:textId="77777777" w:rsidR="00414499" w:rsidRPr="00B61125" w:rsidRDefault="00414499" w:rsidP="00414499">
      <w:pPr>
        <w:pStyle w:val="ListParagraph"/>
        <w:numPr>
          <w:ilvl w:val="0"/>
          <w:numId w:val="15"/>
        </w:numPr>
        <w:rPr>
          <w:b/>
        </w:rPr>
      </w:pPr>
      <w:r>
        <w:tab/>
      </w:r>
      <w:r w:rsidRPr="00B61125">
        <w:rPr>
          <w:b/>
        </w:rPr>
        <w:t>else</w:t>
      </w:r>
    </w:p>
    <w:p w14:paraId="64F49919" w14:textId="77777777" w:rsidR="00414499" w:rsidRDefault="00414499" w:rsidP="00414499">
      <w:pPr>
        <w:pStyle w:val="ListParagraph"/>
        <w:numPr>
          <w:ilvl w:val="0"/>
          <w:numId w:val="15"/>
        </w:numPr>
      </w:pPr>
      <w:r>
        <w:tab/>
      </w:r>
      <w:r>
        <w:tab/>
        <w:t xml:space="preserve">add </w:t>
      </w:r>
      <w:r w:rsidRPr="00B61125">
        <w:rPr>
          <w:i/>
        </w:rPr>
        <w:t>v</w:t>
      </w:r>
      <w:r>
        <w:t xml:space="preserve"> to </w:t>
      </w:r>
      <w:r w:rsidRPr="00B61125">
        <w:rPr>
          <w:i/>
        </w:rPr>
        <w:t>L</w:t>
      </w:r>
      <w:r>
        <w:tab/>
      </w:r>
      <w:r>
        <w:tab/>
      </w:r>
      <w:r>
        <w:rPr>
          <w:rFonts w:hint="eastAsia"/>
        </w:rPr>
        <w:t>≫</w:t>
      </w:r>
      <w:r>
        <w:t xml:space="preserve"> </w:t>
      </w:r>
      <w:r w:rsidRPr="00B61125">
        <w:rPr>
          <w:i/>
        </w:rPr>
        <w:t>L</w:t>
      </w:r>
      <w:r>
        <w:t xml:space="preserve"> is a list of low degree vertices</w:t>
      </w:r>
    </w:p>
    <w:p w14:paraId="16A23DA9" w14:textId="77777777" w:rsidR="00414499" w:rsidRPr="004E59C3" w:rsidRDefault="00414499" w:rsidP="00414499">
      <w:pPr>
        <w:pStyle w:val="ListParagraph"/>
        <w:numPr>
          <w:ilvl w:val="0"/>
          <w:numId w:val="15"/>
        </w:numPr>
        <w:rPr>
          <w:b/>
        </w:rPr>
      </w:pPr>
      <w:r w:rsidRPr="004E59C3">
        <w:tab/>
      </w:r>
      <w:r w:rsidRPr="004E59C3">
        <w:rPr>
          <w:b/>
        </w:rPr>
        <w:t>end if</w:t>
      </w:r>
    </w:p>
    <w:p w14:paraId="69242D3F" w14:textId="77777777" w:rsidR="00414499" w:rsidRPr="00654EBA" w:rsidRDefault="00414499" w:rsidP="00414499">
      <w:pPr>
        <w:pStyle w:val="ListParagraph"/>
        <w:numPr>
          <w:ilvl w:val="0"/>
          <w:numId w:val="15"/>
        </w:numPr>
      </w:pPr>
      <w:r w:rsidRPr="004E59C3">
        <w:rPr>
          <w:b/>
        </w:rPr>
        <w:t>end for</w:t>
      </w:r>
    </w:p>
    <w:p w14:paraId="2BE8B436" w14:textId="77777777" w:rsidR="00414499" w:rsidRPr="004E59C3" w:rsidRDefault="00414499" w:rsidP="00414499">
      <w:pPr>
        <w:pStyle w:val="ListParagraph"/>
        <w:numPr>
          <w:ilvl w:val="0"/>
          <w:numId w:val="15"/>
        </w:numPr>
      </w:pPr>
      <w:r>
        <w:t xml:space="preserve">make </w:t>
      </w:r>
      <w:r w:rsidRPr="00D0732B">
        <w:rPr>
          <w:i/>
        </w:rPr>
        <w:t>cliques</w:t>
      </w:r>
      <w:r>
        <w:t xml:space="preserve"> map empty </w:t>
      </w:r>
    </w:p>
    <w:p w14:paraId="19564BCB" w14:textId="77777777" w:rsidR="00414499" w:rsidRDefault="00414499" w:rsidP="00414499">
      <w:pPr>
        <w:pStyle w:val="ListParagraph"/>
        <w:numPr>
          <w:ilvl w:val="0"/>
          <w:numId w:val="15"/>
        </w:numPr>
      </w:pPr>
      <w:r w:rsidRPr="00B61125">
        <w:rPr>
          <w:b/>
        </w:rPr>
        <w:t>for each</w:t>
      </w:r>
      <w:r>
        <w:t xml:space="preserve"> vertex </w:t>
      </w:r>
      <w:r w:rsidRPr="00B61125">
        <w:rPr>
          <w:i/>
        </w:rPr>
        <w:t>x</w:t>
      </w:r>
      <w:r>
        <w:t xml:space="preserve"> </w:t>
      </w:r>
      <w:r w:rsidRPr="00B61125">
        <w:rPr>
          <w:b/>
        </w:rPr>
        <w:t>in</w:t>
      </w:r>
      <w:r>
        <w:t xml:space="preserve"> </w:t>
      </w:r>
      <w:r>
        <w:rPr>
          <w:i/>
        </w:rPr>
        <w:t>L</w:t>
      </w:r>
      <w:r>
        <w:t xml:space="preserve">, </w:t>
      </w:r>
      <w:r w:rsidRPr="00B61125">
        <w:rPr>
          <w:b/>
        </w:rPr>
        <w:t>do</w:t>
      </w:r>
      <w:r>
        <w:t>:</w:t>
      </w:r>
    </w:p>
    <w:p w14:paraId="1EA66BDC" w14:textId="77777777" w:rsidR="00414499" w:rsidRDefault="00414499" w:rsidP="00414499">
      <w:pPr>
        <w:pStyle w:val="ListParagraph"/>
        <w:numPr>
          <w:ilvl w:val="0"/>
          <w:numId w:val="15"/>
        </w:numPr>
      </w:pPr>
      <w:r>
        <w:rPr>
          <w:b/>
        </w:rPr>
        <w:tab/>
      </w:r>
      <w:r>
        <w:t xml:space="preserve">make list </w:t>
      </w:r>
      <w:r w:rsidRPr="002363DF">
        <w:rPr>
          <w:i/>
        </w:rPr>
        <w:t>vertexcliques</w:t>
      </w:r>
      <w:r>
        <w:t xml:space="preserve"> empty</w:t>
      </w:r>
    </w:p>
    <w:p w14:paraId="7184AAD7" w14:textId="77777777" w:rsidR="00414499" w:rsidRPr="00D75094" w:rsidRDefault="00414499" w:rsidP="00414499">
      <w:pPr>
        <w:pStyle w:val="ListParagraph"/>
        <w:numPr>
          <w:ilvl w:val="0"/>
          <w:numId w:val="15"/>
        </w:numPr>
      </w:pPr>
      <w:r>
        <w:tab/>
        <w:t xml:space="preserve">get the neighbourhood </w:t>
      </w:r>
      <w:r w:rsidRPr="00B61125">
        <w:rPr>
          <w:i/>
        </w:rPr>
        <w:t>N</w:t>
      </w:r>
      <w:r>
        <w:t>(</w:t>
      </w:r>
      <w:r w:rsidRPr="00B61125">
        <w:rPr>
          <w:i/>
        </w:rPr>
        <w:t>x</w:t>
      </w:r>
      <w:r>
        <w:t>) of</w:t>
      </w:r>
      <w:r w:rsidRPr="00B61125">
        <w:rPr>
          <w:i/>
        </w:rPr>
        <w:t xml:space="preserve"> x</w:t>
      </w:r>
    </w:p>
    <w:p w14:paraId="099AE4BB" w14:textId="77777777" w:rsidR="00414499" w:rsidRDefault="00414499" w:rsidP="00414499">
      <w:pPr>
        <w:pStyle w:val="ListParagraph"/>
        <w:numPr>
          <w:ilvl w:val="0"/>
          <w:numId w:val="15"/>
        </w:numPr>
      </w:pPr>
      <w:r>
        <w:rPr>
          <w:i/>
        </w:rPr>
        <w:tab/>
      </w:r>
      <w:r>
        <w:t xml:space="preserve">get the components </w:t>
      </w:r>
      <w:r w:rsidRPr="002363DF">
        <w:rPr>
          <w:i/>
        </w:rPr>
        <w:t>comps</w:t>
      </w:r>
      <w:r>
        <w:t xml:space="preserve"> of </w:t>
      </w:r>
      <w:r w:rsidRPr="00D0732B">
        <w:rPr>
          <w:i/>
        </w:rPr>
        <w:t>N</w:t>
      </w:r>
      <w:r>
        <w:t>(</w:t>
      </w:r>
      <w:r w:rsidRPr="00D0732B">
        <w:rPr>
          <w:i/>
        </w:rPr>
        <w:t>x</w:t>
      </w:r>
      <w:r>
        <w:t>)</w:t>
      </w:r>
    </w:p>
    <w:p w14:paraId="16459FB2" w14:textId="77777777" w:rsidR="00414499" w:rsidRDefault="00414499" w:rsidP="00414499">
      <w:pPr>
        <w:pStyle w:val="ListParagraph"/>
        <w:numPr>
          <w:ilvl w:val="0"/>
          <w:numId w:val="15"/>
        </w:numPr>
      </w:pPr>
      <w:r>
        <w:tab/>
        <w:t xml:space="preserve">for each component </w:t>
      </w:r>
      <w:r w:rsidRPr="002363DF">
        <w:rPr>
          <w:i/>
        </w:rPr>
        <w:t>c</w:t>
      </w:r>
      <w:r>
        <w:t xml:space="preserve"> in </w:t>
      </w:r>
      <w:r w:rsidRPr="002363DF">
        <w:rPr>
          <w:i/>
        </w:rPr>
        <w:t>comps</w:t>
      </w:r>
      <w:r>
        <w:t>, do:</w:t>
      </w:r>
    </w:p>
    <w:p w14:paraId="080C2744" w14:textId="77777777" w:rsidR="00414499" w:rsidRDefault="00414499" w:rsidP="00414499">
      <w:pPr>
        <w:pStyle w:val="ListParagraph"/>
        <w:numPr>
          <w:ilvl w:val="0"/>
          <w:numId w:val="15"/>
        </w:numPr>
      </w:pPr>
      <w:r>
        <w:lastRenderedPageBreak/>
        <w:tab/>
      </w:r>
      <w:r>
        <w:tab/>
        <w:t xml:space="preserve">if </w:t>
      </w:r>
      <w:r>
        <w:rPr>
          <w:i/>
        </w:rPr>
        <w:t>c</w:t>
      </w:r>
      <w:r>
        <w:t xml:space="preserve"> is a clique:</w:t>
      </w:r>
    </w:p>
    <w:p w14:paraId="554B06A3" w14:textId="77777777" w:rsidR="00414499" w:rsidRPr="00D0732B" w:rsidRDefault="00414499" w:rsidP="00414499">
      <w:pPr>
        <w:pStyle w:val="ListParagraph"/>
        <w:numPr>
          <w:ilvl w:val="0"/>
          <w:numId w:val="15"/>
        </w:numPr>
      </w:pPr>
      <w:r>
        <w:tab/>
      </w:r>
      <w:r>
        <w:tab/>
      </w:r>
      <w:r>
        <w:tab/>
        <w:t xml:space="preserve">add </w:t>
      </w:r>
      <w:r>
        <w:rPr>
          <w:i/>
        </w:rPr>
        <w:t>c</w:t>
      </w:r>
      <w:r>
        <w:t xml:space="preserve"> to </w:t>
      </w:r>
      <w:r w:rsidRPr="002363DF">
        <w:rPr>
          <w:i/>
        </w:rPr>
        <w:t>vertexcliques</w:t>
      </w:r>
    </w:p>
    <w:p w14:paraId="3A4A7820" w14:textId="77777777" w:rsidR="00414499" w:rsidRDefault="00414499" w:rsidP="00414499">
      <w:pPr>
        <w:pStyle w:val="ListParagraph"/>
        <w:numPr>
          <w:ilvl w:val="0"/>
          <w:numId w:val="15"/>
        </w:numPr>
      </w:pPr>
      <w:r>
        <w:rPr>
          <w:i/>
        </w:rPr>
        <w:tab/>
      </w:r>
      <w:r>
        <w:rPr>
          <w:i/>
        </w:rPr>
        <w:tab/>
      </w:r>
      <w:r>
        <w:t>else</w:t>
      </w:r>
    </w:p>
    <w:p w14:paraId="55EF4674" w14:textId="77777777" w:rsidR="00414499" w:rsidRDefault="00414499" w:rsidP="00414499">
      <w:pPr>
        <w:pStyle w:val="ListParagraph"/>
        <w:numPr>
          <w:ilvl w:val="0"/>
          <w:numId w:val="15"/>
        </w:numPr>
      </w:pPr>
      <w:r>
        <w:tab/>
      </w:r>
      <w:r>
        <w:tab/>
      </w:r>
      <w:r>
        <w:tab/>
        <w:t xml:space="preserve">get a </w:t>
      </w:r>
      <w:r w:rsidRPr="00D0732B">
        <w:rPr>
          <w:i/>
        </w:rPr>
        <w:t>P</w:t>
      </w:r>
      <w:r w:rsidRPr="00D0732B">
        <w:rPr>
          <w:vertAlign w:val="subscript"/>
        </w:rPr>
        <w:t>3</w:t>
      </w:r>
      <w:r>
        <w:t xml:space="preserve"> in component</w:t>
      </w:r>
    </w:p>
    <w:p w14:paraId="576EC062" w14:textId="77777777" w:rsidR="00414499" w:rsidRDefault="00414499" w:rsidP="00414499">
      <w:pPr>
        <w:pStyle w:val="ListParagraph"/>
        <w:numPr>
          <w:ilvl w:val="0"/>
          <w:numId w:val="15"/>
        </w:numPr>
      </w:pPr>
      <w:r>
        <w:tab/>
      </w:r>
      <w:r>
        <w:tab/>
      </w:r>
      <w:r>
        <w:tab/>
        <w:t xml:space="preserve">make list </w:t>
      </w:r>
      <w:r>
        <w:rPr>
          <w:i/>
        </w:rPr>
        <w:t>diamond</w:t>
      </w:r>
      <w:r>
        <w:t xml:space="preserve"> containing vertices of the p3 found</w:t>
      </w:r>
    </w:p>
    <w:p w14:paraId="4ED74D30" w14:textId="77777777" w:rsidR="00414499" w:rsidRPr="00D0732B" w:rsidRDefault="00414499" w:rsidP="00414499">
      <w:pPr>
        <w:pStyle w:val="ListParagraph"/>
        <w:numPr>
          <w:ilvl w:val="0"/>
          <w:numId w:val="15"/>
        </w:numPr>
        <w:rPr>
          <w:i/>
        </w:rPr>
      </w:pPr>
      <w:r>
        <w:tab/>
      </w:r>
      <w:r>
        <w:tab/>
      </w:r>
      <w:r>
        <w:tab/>
        <w:t xml:space="preserve">add x to </w:t>
      </w:r>
      <w:r>
        <w:rPr>
          <w:i/>
        </w:rPr>
        <w:t>diamond</w:t>
      </w:r>
    </w:p>
    <w:p w14:paraId="34B8FF42" w14:textId="77777777" w:rsidR="00414499" w:rsidRDefault="00414499" w:rsidP="00414499">
      <w:pPr>
        <w:pStyle w:val="ListParagraph"/>
        <w:numPr>
          <w:ilvl w:val="0"/>
          <w:numId w:val="15"/>
        </w:numPr>
      </w:pPr>
      <w:r>
        <w:tab/>
      </w:r>
      <w:r>
        <w:tab/>
      </w:r>
      <w:r>
        <w:tab/>
        <w:t xml:space="preserve">return </w:t>
      </w:r>
      <w:r>
        <w:rPr>
          <w:i/>
        </w:rPr>
        <w:t>diamond</w:t>
      </w:r>
    </w:p>
    <w:p w14:paraId="38255221" w14:textId="77777777" w:rsidR="00414499" w:rsidRDefault="00414499" w:rsidP="00414499">
      <w:pPr>
        <w:pStyle w:val="ListParagraph"/>
        <w:numPr>
          <w:ilvl w:val="0"/>
          <w:numId w:val="15"/>
        </w:numPr>
      </w:pPr>
      <w:r>
        <w:tab/>
      </w:r>
      <w:r>
        <w:tab/>
        <w:t>end if</w:t>
      </w:r>
    </w:p>
    <w:p w14:paraId="0ACC9CF3" w14:textId="77777777" w:rsidR="00414499" w:rsidRDefault="00414499" w:rsidP="00414499">
      <w:pPr>
        <w:pStyle w:val="ListParagraph"/>
        <w:numPr>
          <w:ilvl w:val="0"/>
          <w:numId w:val="15"/>
        </w:numPr>
      </w:pPr>
      <w:r>
        <w:tab/>
        <w:t>end for</w:t>
      </w:r>
    </w:p>
    <w:p w14:paraId="66ADCB66" w14:textId="77777777" w:rsidR="00414499" w:rsidRDefault="00414499" w:rsidP="00414499">
      <w:pPr>
        <w:pStyle w:val="ListParagraph"/>
        <w:numPr>
          <w:ilvl w:val="0"/>
          <w:numId w:val="15"/>
        </w:numPr>
      </w:pPr>
      <w:r>
        <w:tab/>
        <w:t xml:space="preserve">add </w:t>
      </w:r>
      <w:r w:rsidRPr="002363DF">
        <w:rPr>
          <w:i/>
        </w:rPr>
        <w:t>vertexcliques</w:t>
      </w:r>
      <w:r>
        <w:rPr>
          <w:i/>
        </w:rPr>
        <w:t xml:space="preserve"> </w:t>
      </w:r>
      <w:r>
        <w:t xml:space="preserve">to </w:t>
      </w:r>
      <w:r>
        <w:rPr>
          <w:i/>
        </w:rPr>
        <w:t>cliques</w:t>
      </w:r>
      <w:r>
        <w:t xml:space="preserve"> with </w:t>
      </w:r>
      <w:r>
        <w:rPr>
          <w:i/>
        </w:rPr>
        <w:t>x</w:t>
      </w:r>
      <w:r>
        <w:t xml:space="preserve"> as the key</w:t>
      </w:r>
    </w:p>
    <w:p w14:paraId="3460FFF1" w14:textId="77777777" w:rsidR="00414499" w:rsidRDefault="00414499" w:rsidP="00414499">
      <w:pPr>
        <w:pStyle w:val="ListParagraph"/>
        <w:numPr>
          <w:ilvl w:val="0"/>
          <w:numId w:val="15"/>
        </w:numPr>
      </w:pPr>
      <w:r>
        <w:t>end for</w:t>
      </w:r>
    </w:p>
    <w:p w14:paraId="08478C02" w14:textId="77777777" w:rsidR="00414499" w:rsidRPr="00E33C0F" w:rsidRDefault="00414499" w:rsidP="00414499">
      <w:pPr>
        <w:pStyle w:val="ListParagraph"/>
        <w:numPr>
          <w:ilvl w:val="0"/>
          <w:numId w:val="15"/>
        </w:numPr>
      </w:pPr>
      <w:r>
        <w:t xml:space="preserve">Get the adjacency matrix </w:t>
      </w:r>
      <w:r w:rsidRPr="00E33C0F">
        <w:rPr>
          <w:i/>
        </w:rPr>
        <w:t>A</w:t>
      </w:r>
      <w:r>
        <w:t xml:space="preserve"> of </w:t>
      </w:r>
      <w:r w:rsidRPr="00E33C0F">
        <w:rPr>
          <w:i/>
        </w:rPr>
        <w:t>G</w:t>
      </w:r>
    </w:p>
    <w:p w14:paraId="3BD2D8D5" w14:textId="77777777" w:rsidR="00414499" w:rsidRDefault="00414499" w:rsidP="00414499">
      <w:pPr>
        <w:pStyle w:val="ListParagraph"/>
        <w:numPr>
          <w:ilvl w:val="0"/>
          <w:numId w:val="15"/>
        </w:numPr>
      </w:pPr>
      <w:r>
        <w:t xml:space="preserve">Compute </w:t>
      </w:r>
      <w:r>
        <w:rPr>
          <w:i/>
        </w:rPr>
        <w:t>A</w:t>
      </w:r>
      <w:r>
        <w:rPr>
          <w:vertAlign w:val="superscript"/>
        </w:rPr>
        <w:t>2</w:t>
      </w:r>
    </w:p>
    <w:p w14:paraId="22D52E62" w14:textId="77777777" w:rsidR="00414499" w:rsidRDefault="00414499" w:rsidP="00414499">
      <w:pPr>
        <w:pStyle w:val="ListParagraph"/>
        <w:numPr>
          <w:ilvl w:val="0"/>
          <w:numId w:val="15"/>
        </w:numPr>
      </w:pPr>
      <w:r>
        <w:t xml:space="preserve">for each vertex </w:t>
      </w:r>
      <w:r w:rsidRPr="002363DF">
        <w:rPr>
          <w:i/>
        </w:rPr>
        <w:t>x</w:t>
      </w:r>
      <w:r>
        <w:t xml:space="preserve"> in </w:t>
      </w:r>
      <w:r w:rsidRPr="002363DF">
        <w:rPr>
          <w:i/>
        </w:rPr>
        <w:t>L</w:t>
      </w:r>
      <w:r>
        <w:t>, do:</w:t>
      </w:r>
    </w:p>
    <w:p w14:paraId="6761389F" w14:textId="77777777" w:rsidR="00414499" w:rsidRDefault="00414499" w:rsidP="00414499">
      <w:pPr>
        <w:pStyle w:val="ListParagraph"/>
        <w:numPr>
          <w:ilvl w:val="0"/>
          <w:numId w:val="15"/>
        </w:numPr>
      </w:pPr>
      <w:r>
        <w:tab/>
        <w:t xml:space="preserve">get the cliques </w:t>
      </w:r>
      <w:r w:rsidRPr="002363DF">
        <w:rPr>
          <w:i/>
        </w:rPr>
        <w:t>vertexcliques</w:t>
      </w:r>
      <w:r>
        <w:tab/>
        <w:t xml:space="preserve">in the neighbourhood of </w:t>
      </w:r>
      <w:r w:rsidRPr="002363DF">
        <w:rPr>
          <w:i/>
        </w:rPr>
        <w:t>x</w:t>
      </w:r>
      <w:r>
        <w:t xml:space="preserve"> from </w:t>
      </w:r>
      <w:r w:rsidRPr="002363DF">
        <w:rPr>
          <w:i/>
        </w:rPr>
        <w:t>cliques</w:t>
      </w:r>
      <w:r>
        <w:tab/>
      </w:r>
    </w:p>
    <w:p w14:paraId="17C60F7E" w14:textId="77777777" w:rsidR="00414499" w:rsidRDefault="00414499" w:rsidP="00414499">
      <w:pPr>
        <w:pStyle w:val="ListParagraph"/>
        <w:numPr>
          <w:ilvl w:val="0"/>
          <w:numId w:val="15"/>
        </w:numPr>
      </w:pPr>
      <w:r>
        <w:tab/>
        <w:t xml:space="preserve">for each clique </w:t>
      </w:r>
      <w:r>
        <w:rPr>
          <w:i/>
        </w:rPr>
        <w:t>C</w:t>
      </w:r>
      <w:r>
        <w:t xml:space="preserve"> in </w:t>
      </w:r>
      <w:r>
        <w:rPr>
          <w:i/>
        </w:rPr>
        <w:t>vertexcliques</w:t>
      </w:r>
      <w:r>
        <w:t>, do:</w:t>
      </w:r>
    </w:p>
    <w:p w14:paraId="244D258C" w14:textId="77777777" w:rsidR="00414499" w:rsidRDefault="00414499" w:rsidP="00414499">
      <w:pPr>
        <w:pStyle w:val="ListParagraph"/>
        <w:numPr>
          <w:ilvl w:val="0"/>
          <w:numId w:val="15"/>
        </w:numPr>
      </w:pPr>
      <w:r>
        <w:tab/>
      </w:r>
      <w:r>
        <w:tab/>
        <w:t xml:space="preserve">for each pair of vertices y, z in </w:t>
      </w:r>
      <w:r>
        <w:rPr>
          <w:i/>
        </w:rPr>
        <w:t>C</w:t>
      </w:r>
      <w:r>
        <w:t>, do:</w:t>
      </w:r>
    </w:p>
    <w:p w14:paraId="3EA63E5B" w14:textId="77777777" w:rsidR="00414499" w:rsidRDefault="00414499" w:rsidP="00414499">
      <w:pPr>
        <w:pStyle w:val="ListParagraph"/>
        <w:numPr>
          <w:ilvl w:val="0"/>
          <w:numId w:val="15"/>
        </w:numPr>
      </w:pPr>
      <w:r>
        <w:tab/>
      </w:r>
      <w:r>
        <w:tab/>
      </w:r>
      <w:r>
        <w:tab/>
        <w:t xml:space="preserve">if </w:t>
      </w:r>
      <w:r>
        <w:rPr>
          <w:i/>
        </w:rPr>
        <w:t>A</w:t>
      </w:r>
      <w:r>
        <w:rPr>
          <w:vertAlign w:val="superscript"/>
        </w:rPr>
        <w:t>2</w:t>
      </w:r>
      <w:r>
        <w:t>(</w:t>
      </w:r>
      <w:r>
        <w:rPr>
          <w:i/>
        </w:rPr>
        <w:t>y, z</w:t>
      </w:r>
      <w:r>
        <w:t>) &gt; |</w:t>
      </w:r>
      <w:r w:rsidRPr="00E33C0F">
        <w:rPr>
          <w:i/>
        </w:rPr>
        <w:t>C</w:t>
      </w:r>
      <w:r>
        <w:t>| - 1:</w:t>
      </w:r>
    </w:p>
    <w:p w14:paraId="0AB30260" w14:textId="77777777" w:rsidR="00414499" w:rsidRDefault="00414499" w:rsidP="00414499">
      <w:pPr>
        <w:pStyle w:val="ListParagraph"/>
        <w:numPr>
          <w:ilvl w:val="0"/>
          <w:numId w:val="15"/>
        </w:numPr>
      </w:pPr>
      <w:r>
        <w:tab/>
      </w:r>
      <w:r>
        <w:tab/>
      </w:r>
      <w:r>
        <w:tab/>
      </w:r>
      <w:r>
        <w:tab/>
        <w:t xml:space="preserve">find </w:t>
      </w:r>
      <w:r>
        <w:rPr>
          <w:i/>
        </w:rPr>
        <w:t xml:space="preserve">w </w:t>
      </w:r>
      <w:r>
        <w:t xml:space="preserve">such that </w:t>
      </w:r>
      <w:r w:rsidRPr="00257C6C">
        <w:rPr>
          <w:i/>
        </w:rPr>
        <w:t>w</w:t>
      </w:r>
      <w:r>
        <w:t xml:space="preserve"> is not in </w:t>
      </w:r>
      <w:r w:rsidRPr="00257C6C">
        <w:rPr>
          <w:i/>
        </w:rPr>
        <w:t>N</w:t>
      </w:r>
      <w:r>
        <w:t>[</w:t>
      </w:r>
      <w:r w:rsidRPr="00257C6C">
        <w:rPr>
          <w:i/>
        </w:rPr>
        <w:t>x</w:t>
      </w:r>
      <w:r>
        <w:t>]</w:t>
      </w:r>
    </w:p>
    <w:p w14:paraId="106EE423" w14:textId="77777777" w:rsidR="00414499" w:rsidRDefault="00414499" w:rsidP="00414499">
      <w:pPr>
        <w:pStyle w:val="ListParagraph"/>
        <w:numPr>
          <w:ilvl w:val="0"/>
          <w:numId w:val="15"/>
        </w:numPr>
      </w:pPr>
      <w:r>
        <w:tab/>
      </w:r>
      <w:r>
        <w:tab/>
      </w:r>
      <w:r>
        <w:tab/>
      </w:r>
      <w:r>
        <w:tab/>
        <w:t xml:space="preserve">make list </w:t>
      </w:r>
      <w:r w:rsidRPr="00257C6C">
        <w:rPr>
          <w:i/>
        </w:rPr>
        <w:t>diamond</w:t>
      </w:r>
      <w:r>
        <w:t xml:space="preserve"> and add </w:t>
      </w:r>
      <w:r w:rsidRPr="00257C6C">
        <w:rPr>
          <w:i/>
        </w:rPr>
        <w:t>x</w:t>
      </w:r>
      <w:r>
        <w:t>,</w:t>
      </w:r>
      <w:r w:rsidRPr="00257C6C">
        <w:rPr>
          <w:i/>
        </w:rPr>
        <w:t xml:space="preserve"> y</w:t>
      </w:r>
      <w:r>
        <w:t xml:space="preserve">, </w:t>
      </w:r>
      <w:r w:rsidRPr="00257C6C">
        <w:rPr>
          <w:i/>
        </w:rPr>
        <w:t>z</w:t>
      </w:r>
      <w:r>
        <w:t xml:space="preserve"> and </w:t>
      </w:r>
      <w:r w:rsidRPr="00257C6C">
        <w:rPr>
          <w:i/>
        </w:rPr>
        <w:t>w</w:t>
      </w:r>
      <w:r>
        <w:t xml:space="preserve"> to it</w:t>
      </w:r>
    </w:p>
    <w:p w14:paraId="0932BC3B" w14:textId="77777777" w:rsidR="00414499" w:rsidRDefault="00414499" w:rsidP="00414499">
      <w:pPr>
        <w:pStyle w:val="ListParagraph"/>
        <w:numPr>
          <w:ilvl w:val="0"/>
          <w:numId w:val="15"/>
        </w:numPr>
      </w:pPr>
      <w:r>
        <w:tab/>
      </w:r>
      <w:r>
        <w:tab/>
      </w:r>
      <w:r>
        <w:tab/>
      </w:r>
      <w:r>
        <w:tab/>
        <w:t>return diamond</w:t>
      </w:r>
    </w:p>
    <w:p w14:paraId="7A6BC8AB" w14:textId="77777777" w:rsidR="00414499" w:rsidRDefault="00414499" w:rsidP="00414499">
      <w:pPr>
        <w:pStyle w:val="ListParagraph"/>
        <w:numPr>
          <w:ilvl w:val="0"/>
          <w:numId w:val="15"/>
        </w:numPr>
      </w:pPr>
      <w:r>
        <w:tab/>
      </w:r>
      <w:r>
        <w:tab/>
      </w:r>
      <w:r>
        <w:tab/>
        <w:t>end if</w:t>
      </w:r>
    </w:p>
    <w:p w14:paraId="13FE52E4" w14:textId="77777777" w:rsidR="00414499" w:rsidRDefault="00414499" w:rsidP="00414499">
      <w:pPr>
        <w:pStyle w:val="ListParagraph"/>
        <w:numPr>
          <w:ilvl w:val="0"/>
          <w:numId w:val="15"/>
        </w:numPr>
      </w:pPr>
      <w:r>
        <w:tab/>
      </w:r>
      <w:r>
        <w:tab/>
        <w:t>end for</w:t>
      </w:r>
    </w:p>
    <w:p w14:paraId="1EBEB797" w14:textId="77777777" w:rsidR="00414499" w:rsidRDefault="00414499" w:rsidP="00414499">
      <w:pPr>
        <w:pStyle w:val="ListParagraph"/>
        <w:numPr>
          <w:ilvl w:val="0"/>
          <w:numId w:val="15"/>
        </w:numPr>
      </w:pPr>
      <w:r>
        <w:tab/>
        <w:t>end for</w:t>
      </w:r>
    </w:p>
    <w:p w14:paraId="1595EFA1" w14:textId="77777777" w:rsidR="00414499" w:rsidRDefault="00414499" w:rsidP="00414499">
      <w:pPr>
        <w:pStyle w:val="ListParagraph"/>
        <w:numPr>
          <w:ilvl w:val="0"/>
          <w:numId w:val="15"/>
        </w:numPr>
      </w:pPr>
      <w:r>
        <w:t>end for</w:t>
      </w:r>
    </w:p>
    <w:p w14:paraId="3416A9D0" w14:textId="77777777" w:rsidR="00414499" w:rsidRDefault="00414499" w:rsidP="00414499">
      <w:pPr>
        <w:pStyle w:val="ListParagraph"/>
        <w:numPr>
          <w:ilvl w:val="0"/>
          <w:numId w:val="15"/>
        </w:numPr>
      </w:pPr>
      <w:r>
        <w:t xml:space="preserve">Remove all vertices in </w:t>
      </w:r>
      <w:r w:rsidRPr="00845E97">
        <w:rPr>
          <w:i/>
        </w:rPr>
        <w:t>L</w:t>
      </w:r>
      <w:r>
        <w:t xml:space="preserve"> from </w:t>
      </w:r>
      <w:r w:rsidRPr="00845E97">
        <w:rPr>
          <w:i/>
        </w:rPr>
        <w:t>G</w:t>
      </w:r>
      <w:r>
        <w:t xml:space="preserve"> and call the resulting graph </w:t>
      </w:r>
      <w:r w:rsidRPr="00845E97">
        <w:rPr>
          <w:i/>
        </w:rPr>
        <w:t>G</w:t>
      </w:r>
      <w:r w:rsidRPr="00845E97">
        <w:t>*</w:t>
      </w:r>
    </w:p>
    <w:p w14:paraId="647D5E7C" w14:textId="77777777" w:rsidR="00414499" w:rsidRPr="0067401F" w:rsidRDefault="00414499" w:rsidP="00414499">
      <w:pPr>
        <w:pStyle w:val="ListParagraph"/>
        <w:numPr>
          <w:ilvl w:val="0"/>
          <w:numId w:val="15"/>
        </w:numPr>
        <w:pBdr>
          <w:bottom w:val="single" w:sz="4" w:space="1" w:color="auto"/>
        </w:pBdr>
      </w:pPr>
      <w:r>
        <w:t>Repeat steps 11 to 27 on all vertices of G* to check if a diamond is found.</w:t>
      </w:r>
    </w:p>
    <w:p w14:paraId="389EB7A7" w14:textId="77777777" w:rsidR="00414499" w:rsidRDefault="00414499" w:rsidP="00414499"/>
    <w:p w14:paraId="3BF85E21" w14:textId="77777777" w:rsidR="00414499" w:rsidRDefault="00414499" w:rsidP="00414499">
      <w:pPr>
        <w:spacing w:before="0"/>
        <w:jc w:val="left"/>
        <w:rPr>
          <w:rFonts w:eastAsiaTheme="majorEastAsia" w:cstheme="majorBidi"/>
          <w:b/>
          <w:bCs/>
          <w:sz w:val="32"/>
          <w:szCs w:val="32"/>
        </w:rPr>
      </w:pPr>
    </w:p>
    <w:p w14:paraId="423FF75F" w14:textId="77777777" w:rsidR="00414499" w:rsidRDefault="00414499" w:rsidP="00414499">
      <w:pPr>
        <w:rPr>
          <w:rFonts w:eastAsiaTheme="majorEastAsia" w:cstheme="majorBidi"/>
          <w:b/>
          <w:bCs/>
          <w:sz w:val="32"/>
          <w:szCs w:val="32"/>
        </w:rPr>
      </w:pPr>
      <w:r>
        <w:rPr>
          <w:rFonts w:eastAsiaTheme="majorEastAsia" w:cstheme="majorBidi"/>
          <w:b/>
          <w:bCs/>
          <w:sz w:val="32"/>
          <w:szCs w:val="32"/>
        </w:rPr>
        <w:br w:type="page"/>
      </w:r>
    </w:p>
    <w:p w14:paraId="2B01DA1E" w14:textId="1E3AB3D0" w:rsidR="00414499" w:rsidRDefault="002A68E0" w:rsidP="00414499">
      <w:pPr>
        <w:pStyle w:val="Heading6"/>
      </w:pPr>
      <w:bookmarkStart w:id="83" w:name="_Toc460879618"/>
      <w:r>
        <w:lastRenderedPageBreak/>
        <w:t>Evaluation Result Charts</w:t>
      </w:r>
      <w:bookmarkEnd w:id="83"/>
    </w:p>
    <w:p w14:paraId="1CFFE51F" w14:textId="1A437EBD" w:rsidR="00915CE9" w:rsidRPr="00915CE9" w:rsidRDefault="00915CE9" w:rsidP="00915CE9">
      <w:r>
        <w:t xml:space="preserve">This appendix contains charts showing performance of the efficient algorithms implemented in the tool against brute force algorithms when </w:t>
      </w:r>
      <w:r w:rsidR="00DE4460">
        <w:t xml:space="preserve">the different subgraph type detections and listings are carried out on </w:t>
      </w:r>
      <w:r>
        <w:t>graphs of different sizes and densities.</w:t>
      </w:r>
    </w:p>
    <w:p w14:paraId="3EA98EB6" w14:textId="05E0E8A9" w:rsidR="00B152CD" w:rsidRDefault="00CA4B20" w:rsidP="00CA4B20">
      <w:pPr>
        <w:pStyle w:val="figure"/>
        <w:ind w:left="-1260"/>
      </w:pPr>
      <w:r>
        <w:rPr>
          <w:noProof/>
        </w:rPr>
        <w:drawing>
          <wp:inline distT="0" distB="0" distL="0" distR="0" wp14:anchorId="204A571D" wp14:editId="441B9C9B">
            <wp:extent cx="6806242" cy="3830128"/>
            <wp:effectExtent l="0" t="0" r="13970" b="184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EDD0153" w14:textId="2C50B2DD" w:rsidR="003E1D4B" w:rsidRPr="003E1D4B" w:rsidRDefault="003E1D4B" w:rsidP="003E1D4B">
      <w:pPr>
        <w:pStyle w:val="figurecaption"/>
      </w:pPr>
      <w:r>
        <w:t xml:space="preserve">Figure B.1: </w:t>
      </w:r>
      <w:r w:rsidRPr="003E1D4B">
        <w:t>Chart Showing Average Claw Detection Times</w:t>
      </w:r>
      <w:r>
        <w:t xml:space="preserve"> </w:t>
      </w:r>
    </w:p>
    <w:p w14:paraId="01198C3D" w14:textId="0CF03D84" w:rsidR="00414499" w:rsidRDefault="00900CCB" w:rsidP="00900CCB">
      <w:pPr>
        <w:pStyle w:val="figure"/>
        <w:ind w:left="-1260"/>
      </w:pPr>
      <w:r>
        <w:rPr>
          <w:noProof/>
        </w:rPr>
        <w:lastRenderedPageBreak/>
        <w:drawing>
          <wp:inline distT="0" distB="0" distL="0" distR="0" wp14:anchorId="7774A480" wp14:editId="2A2C1888">
            <wp:extent cx="6806241" cy="3830129"/>
            <wp:effectExtent l="0" t="0" r="13970" b="1841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F11DD3C" w14:textId="5972B046" w:rsidR="003E1D4B" w:rsidRPr="003E1D4B" w:rsidRDefault="003E1D4B" w:rsidP="003E1D4B">
      <w:pPr>
        <w:pStyle w:val="figurecaption"/>
      </w:pPr>
      <w:r>
        <w:t>Figure B.2: Chart Showing Average Diamond Detection Times</w:t>
      </w:r>
    </w:p>
    <w:p w14:paraId="7135F5EC" w14:textId="3A1FF158" w:rsidR="0031189C" w:rsidRDefault="00900CCB" w:rsidP="00900CCB">
      <w:pPr>
        <w:pStyle w:val="figure"/>
        <w:ind w:left="-1260"/>
      </w:pPr>
      <w:r>
        <w:rPr>
          <w:noProof/>
        </w:rPr>
        <w:drawing>
          <wp:inline distT="0" distB="0" distL="0" distR="0" wp14:anchorId="767A9D19" wp14:editId="5A936178">
            <wp:extent cx="6866626" cy="3830129"/>
            <wp:effectExtent l="0" t="0" r="10795" b="1841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478B889" w14:textId="788FE662" w:rsidR="003E1D4B" w:rsidRPr="003E1D4B" w:rsidRDefault="003E1D4B" w:rsidP="003E1D4B">
      <w:pPr>
        <w:pStyle w:val="figurecaption"/>
      </w:pPr>
      <w:r>
        <w:t>Figure B.3: Chart Showing Average K4 Detection Times</w:t>
      </w:r>
    </w:p>
    <w:p w14:paraId="64793954" w14:textId="12D06919" w:rsidR="0031189C" w:rsidRDefault="00900CCB" w:rsidP="00900CCB">
      <w:pPr>
        <w:pStyle w:val="figure"/>
        <w:ind w:left="-1260"/>
      </w:pPr>
      <w:r>
        <w:rPr>
          <w:noProof/>
        </w:rPr>
        <w:lastRenderedPageBreak/>
        <w:drawing>
          <wp:inline distT="0" distB="0" distL="0" distR="0" wp14:anchorId="605C9349" wp14:editId="5756A78A">
            <wp:extent cx="6866626" cy="3821502"/>
            <wp:effectExtent l="0" t="0" r="10795" b="2667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DC9802D" w14:textId="3D595739" w:rsidR="003E1D4B" w:rsidRPr="003E1D4B" w:rsidRDefault="003E1D4B" w:rsidP="003E1D4B">
      <w:pPr>
        <w:pStyle w:val="figurecaption"/>
      </w:pPr>
      <w:r>
        <w:t>Figure B.4: Chart Showing Average Triangle Detection Times</w:t>
      </w:r>
    </w:p>
    <w:p w14:paraId="52BC58C7" w14:textId="77777777" w:rsidR="002E49CC" w:rsidRDefault="002E49CC" w:rsidP="0031189C"/>
    <w:p w14:paraId="1EA6B871" w14:textId="0C981F6B" w:rsidR="002E49CC" w:rsidRDefault="002E49CC" w:rsidP="008B2F97">
      <w:pPr>
        <w:pStyle w:val="figure"/>
        <w:ind w:left="-1170"/>
      </w:pPr>
    </w:p>
    <w:p w14:paraId="38F94F30" w14:textId="49A8F26C" w:rsidR="002E49CC" w:rsidRDefault="002E49CC" w:rsidP="008B2F97">
      <w:pPr>
        <w:pStyle w:val="figure"/>
        <w:ind w:left="-1170"/>
      </w:pPr>
      <w:r>
        <w:rPr>
          <w:noProof/>
        </w:rPr>
        <w:drawing>
          <wp:inline distT="0" distB="0" distL="0" distR="0" wp14:anchorId="7168FF95" wp14:editId="2F77B6A2">
            <wp:extent cx="6788989" cy="3450566"/>
            <wp:effectExtent l="0" t="0" r="12065" b="1714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05DB8DA" w14:textId="2FFED3AA" w:rsidR="003E1D4B" w:rsidRPr="003E1D4B" w:rsidRDefault="00DD4328" w:rsidP="003E1D4B">
      <w:pPr>
        <w:pStyle w:val="figurecaption"/>
      </w:pPr>
      <w:r>
        <w:t>Figure B.5</w:t>
      </w:r>
      <w:r w:rsidR="003E1D4B">
        <w:t>: Chart Showing Average Diamond Listing Times</w:t>
      </w:r>
    </w:p>
    <w:p w14:paraId="37C9B627" w14:textId="77777777" w:rsidR="003E1D4B" w:rsidRPr="003E1D4B" w:rsidRDefault="003E1D4B" w:rsidP="003E1D4B">
      <w:pPr>
        <w:pStyle w:val="figurecaption"/>
      </w:pPr>
    </w:p>
    <w:p w14:paraId="13963321" w14:textId="77777777" w:rsidR="002E49CC" w:rsidRDefault="002E49CC" w:rsidP="0031189C"/>
    <w:p w14:paraId="04343A08" w14:textId="0BD91451" w:rsidR="002E49CC" w:rsidRDefault="002E49CC" w:rsidP="008B2F97">
      <w:pPr>
        <w:pStyle w:val="figure"/>
        <w:ind w:left="-1170"/>
      </w:pPr>
      <w:r>
        <w:rPr>
          <w:noProof/>
        </w:rPr>
        <w:drawing>
          <wp:inline distT="0" distB="0" distL="0" distR="0" wp14:anchorId="21ED2578" wp14:editId="6CA6506E">
            <wp:extent cx="6728604" cy="3778370"/>
            <wp:effectExtent l="0" t="0" r="15240" b="1270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C25C3BF" w14:textId="24F0C77D" w:rsidR="00414499" w:rsidRDefault="00DD4328" w:rsidP="003E1D4B">
      <w:pPr>
        <w:pStyle w:val="figurecaption"/>
      </w:pPr>
      <w:r>
        <w:t>Figure B.6</w:t>
      </w:r>
      <w:r w:rsidR="003E1D4B">
        <w:t>: Chart Showing Average K4 Listing Times</w:t>
      </w:r>
    </w:p>
    <w:p w14:paraId="11A36015" w14:textId="6D144EF8" w:rsidR="00C50DD9" w:rsidRDefault="007D3996" w:rsidP="008B2F97">
      <w:pPr>
        <w:pStyle w:val="figure"/>
        <w:ind w:left="-1170"/>
      </w:pPr>
      <w:r>
        <w:rPr>
          <w:noProof/>
        </w:rPr>
        <w:drawing>
          <wp:inline distT="0" distB="0" distL="0" distR="0" wp14:anchorId="3F266912" wp14:editId="31609576">
            <wp:extent cx="6728604" cy="4218317"/>
            <wp:effectExtent l="0" t="0" r="15240" b="1079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2726934" w14:textId="2BBC5380" w:rsidR="003E1D4B" w:rsidRPr="003E1D4B" w:rsidRDefault="00DD4328" w:rsidP="003E1D4B">
      <w:pPr>
        <w:pStyle w:val="figurecaption"/>
      </w:pPr>
      <w:r>
        <w:lastRenderedPageBreak/>
        <w:t>Figure B.7</w:t>
      </w:r>
      <w:r w:rsidR="003E1D4B">
        <w:t>: Chart Showing Average Simplicial Vertices Listing Times</w:t>
      </w:r>
    </w:p>
    <w:p w14:paraId="2F0609F0" w14:textId="77777777" w:rsidR="007D3996" w:rsidRDefault="007D3996" w:rsidP="00414499"/>
    <w:p w14:paraId="4DD3C0CB" w14:textId="4F98134C" w:rsidR="007D3996" w:rsidRDefault="007D3996" w:rsidP="008B2F97">
      <w:pPr>
        <w:pStyle w:val="figure"/>
        <w:ind w:left="-1170"/>
      </w:pPr>
      <w:r>
        <w:rPr>
          <w:noProof/>
        </w:rPr>
        <w:drawing>
          <wp:inline distT="0" distB="0" distL="0" distR="0" wp14:anchorId="18293C81" wp14:editId="679D3D5C">
            <wp:extent cx="6763110" cy="3459193"/>
            <wp:effectExtent l="0" t="0" r="19050" b="2730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4FFB05" w14:textId="2CED1C13" w:rsidR="003E1D4B" w:rsidRDefault="003E1D4B" w:rsidP="008E6163">
      <w:pPr>
        <w:pStyle w:val="figurecaption"/>
      </w:pPr>
      <w:r>
        <w:t xml:space="preserve">Figure </w:t>
      </w:r>
      <w:r w:rsidR="00DD4328">
        <w:t>B.8</w:t>
      </w:r>
      <w:r>
        <w:t>: Chart Showing Average Triangle Listing Times</w:t>
      </w:r>
    </w:p>
    <w:p w14:paraId="29D3895D" w14:textId="1AE672E2" w:rsidR="00DD4328" w:rsidRDefault="00DD4328" w:rsidP="00DD4328">
      <w:pPr>
        <w:pStyle w:val="figure"/>
        <w:ind w:left="-1170"/>
      </w:pPr>
      <w:r>
        <w:rPr>
          <w:noProof/>
        </w:rPr>
        <w:drawing>
          <wp:inline distT="0" distB="0" distL="0" distR="0" wp14:anchorId="15D203D3" wp14:editId="7EDA0253">
            <wp:extent cx="6400800" cy="3228975"/>
            <wp:effectExtent l="0" t="0" r="19050" b="9525"/>
            <wp:docPr id="118" name="Chart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F5AC831" w14:textId="78BEC542" w:rsidR="00DD4328" w:rsidRPr="00DD4328" w:rsidRDefault="00DD4328" w:rsidP="00DD4328">
      <w:pPr>
        <w:pStyle w:val="figurecaption"/>
      </w:pPr>
      <w:r>
        <w:t>Figure B9: Chart showing average time taken to generate pattern-free graphs</w:t>
      </w:r>
    </w:p>
    <w:p w14:paraId="6B691786" w14:textId="77777777" w:rsidR="008B2F97" w:rsidRDefault="008B2F97" w:rsidP="008B2F97"/>
    <w:p w14:paraId="39B85DD3" w14:textId="70F441F0" w:rsidR="008B2F97" w:rsidRDefault="008B2F97">
      <w:r>
        <w:br w:type="page"/>
      </w:r>
    </w:p>
    <w:p w14:paraId="1BCFE909" w14:textId="77777777" w:rsidR="008E6163" w:rsidRDefault="008E6163" w:rsidP="008E6163">
      <w:pPr>
        <w:pStyle w:val="Heading6"/>
      </w:pPr>
      <w:bookmarkStart w:id="84" w:name="_Toc460879619"/>
      <w:r>
        <w:lastRenderedPageBreak/>
        <w:t>UML Class Diagrams</w:t>
      </w:r>
      <w:bookmarkEnd w:id="84"/>
    </w:p>
    <w:p w14:paraId="781A8F88" w14:textId="2D517E02" w:rsidR="007C0DC5" w:rsidRPr="007C0DC5" w:rsidRDefault="007C0DC5" w:rsidP="007C0DC5">
      <w:pPr>
        <w:rPr>
          <w:b/>
          <w:sz w:val="24"/>
        </w:rPr>
      </w:pPr>
      <w:r w:rsidRPr="007C0DC5">
        <w:rPr>
          <w:b/>
          <w:sz w:val="24"/>
        </w:rPr>
        <w:t>C1</w:t>
      </w:r>
      <w:r w:rsidRPr="007C0DC5">
        <w:rPr>
          <w:sz w:val="24"/>
        </w:rPr>
        <w:t xml:space="preserve"> </w:t>
      </w:r>
      <w:r w:rsidRPr="007C0DC5">
        <w:rPr>
          <w:sz w:val="24"/>
        </w:rPr>
        <w:tab/>
      </w:r>
      <w:r w:rsidRPr="007C0DC5">
        <w:rPr>
          <w:rFonts w:ascii="Courier New" w:hAnsi="Courier New" w:cs="Courier New"/>
          <w:b/>
          <w:sz w:val="24"/>
        </w:rPr>
        <w:t>efficient.detection</w:t>
      </w:r>
      <w:r w:rsidRPr="007C0DC5">
        <w:rPr>
          <w:b/>
          <w:sz w:val="24"/>
        </w:rPr>
        <w:t xml:space="preserve"> package</w:t>
      </w:r>
    </w:p>
    <w:p w14:paraId="2A5BD0D8" w14:textId="4B05FC8C" w:rsidR="007C0DC5" w:rsidRDefault="007C0DC5" w:rsidP="007C0DC5">
      <w:r w:rsidRPr="007C0DC5">
        <w:t>Figure C1-C6 show the class diagrams for class</w:t>
      </w:r>
      <w:r w:rsidR="00432665">
        <w:t xml:space="preserve">es in the </w:t>
      </w:r>
      <w:r w:rsidRPr="00432665">
        <w:rPr>
          <w:rFonts w:ascii="Courier New" w:hAnsi="Courier New" w:cs="Courier New"/>
        </w:rPr>
        <w:t>efficient.detection</w:t>
      </w:r>
      <w:r w:rsidRPr="007C0DC5">
        <w:t xml:space="preserve"> package</w:t>
      </w:r>
    </w:p>
    <w:p w14:paraId="222DFD6A" w14:textId="31A95751" w:rsidR="00432665" w:rsidRPr="007C0DC5" w:rsidRDefault="005B13D5" w:rsidP="00432665">
      <w:pPr>
        <w:rPr>
          <w:b/>
          <w:sz w:val="24"/>
        </w:rPr>
      </w:pPr>
      <w:r>
        <w:rPr>
          <w:b/>
          <w:sz w:val="24"/>
        </w:rPr>
        <w:t>C2</w:t>
      </w:r>
      <w:r w:rsidR="00432665" w:rsidRPr="007C0DC5">
        <w:rPr>
          <w:sz w:val="24"/>
        </w:rPr>
        <w:t xml:space="preserve"> </w:t>
      </w:r>
      <w:r w:rsidR="00432665" w:rsidRPr="007C0DC5">
        <w:rPr>
          <w:sz w:val="24"/>
        </w:rPr>
        <w:tab/>
      </w:r>
      <w:r w:rsidR="00432665">
        <w:rPr>
          <w:rFonts w:ascii="Courier New" w:hAnsi="Courier New" w:cs="Courier New"/>
          <w:b/>
          <w:sz w:val="24"/>
        </w:rPr>
        <w:t>efficient.listing</w:t>
      </w:r>
      <w:r w:rsidR="00432665" w:rsidRPr="007C0DC5">
        <w:rPr>
          <w:b/>
          <w:sz w:val="24"/>
        </w:rPr>
        <w:t xml:space="preserve"> package</w:t>
      </w:r>
    </w:p>
    <w:p w14:paraId="57D50502" w14:textId="65B70976" w:rsidR="00432665" w:rsidRDefault="00432665" w:rsidP="007C0DC5">
      <w:r>
        <w:t>Figure C7</w:t>
      </w:r>
      <w:r w:rsidRPr="007C0DC5">
        <w:t>-C</w:t>
      </w:r>
      <w:r>
        <w:t>12</w:t>
      </w:r>
      <w:r w:rsidRPr="007C0DC5">
        <w:t xml:space="preserve"> show the class diagrams for class</w:t>
      </w:r>
      <w:r>
        <w:t xml:space="preserve">es in the </w:t>
      </w:r>
      <w:r w:rsidRPr="00432665">
        <w:rPr>
          <w:rFonts w:ascii="Courier New" w:hAnsi="Courier New" w:cs="Courier New"/>
        </w:rPr>
        <w:t>efficient.listing</w:t>
      </w:r>
      <w:r w:rsidRPr="007C0DC5">
        <w:t xml:space="preserve"> package</w:t>
      </w:r>
    </w:p>
    <w:p w14:paraId="51746B24" w14:textId="1BA2D879" w:rsidR="005B13D5" w:rsidRPr="007C0DC5" w:rsidRDefault="005B13D5" w:rsidP="005B13D5">
      <w:pPr>
        <w:rPr>
          <w:b/>
          <w:sz w:val="24"/>
        </w:rPr>
      </w:pPr>
      <w:r>
        <w:rPr>
          <w:b/>
          <w:sz w:val="24"/>
        </w:rPr>
        <w:t>C3</w:t>
      </w:r>
      <w:r w:rsidRPr="007C0DC5">
        <w:rPr>
          <w:sz w:val="24"/>
        </w:rPr>
        <w:t xml:space="preserve"> </w:t>
      </w:r>
      <w:r w:rsidRPr="007C0DC5">
        <w:rPr>
          <w:sz w:val="24"/>
        </w:rPr>
        <w:tab/>
      </w:r>
      <w:r>
        <w:rPr>
          <w:rFonts w:ascii="Courier New" w:hAnsi="Courier New" w:cs="Courier New"/>
          <w:b/>
          <w:sz w:val="24"/>
        </w:rPr>
        <w:t>exception</w:t>
      </w:r>
      <w:r w:rsidRPr="007C0DC5">
        <w:rPr>
          <w:b/>
          <w:sz w:val="24"/>
        </w:rPr>
        <w:t xml:space="preserve"> package</w:t>
      </w:r>
    </w:p>
    <w:p w14:paraId="7A3F2542" w14:textId="16018086" w:rsidR="005B13D5" w:rsidRDefault="005B13D5" w:rsidP="005B13D5">
      <w:r>
        <w:t>Figure C13</w:t>
      </w:r>
      <w:r w:rsidRPr="007C0DC5">
        <w:t>-C</w:t>
      </w:r>
      <w:r>
        <w:t>14</w:t>
      </w:r>
      <w:r w:rsidRPr="007C0DC5">
        <w:t xml:space="preserve"> show the class diagrams for class</w:t>
      </w:r>
      <w:r>
        <w:t xml:space="preserve">es in the </w:t>
      </w:r>
      <w:r>
        <w:rPr>
          <w:rFonts w:ascii="Courier New" w:hAnsi="Courier New" w:cs="Courier New"/>
        </w:rPr>
        <w:t xml:space="preserve">detection </w:t>
      </w:r>
      <w:r w:rsidRPr="007C0DC5">
        <w:t>package</w:t>
      </w:r>
    </w:p>
    <w:p w14:paraId="4608C75E" w14:textId="23C433CB" w:rsidR="009944A6" w:rsidRPr="007C0DC5" w:rsidRDefault="009944A6" w:rsidP="009944A6">
      <w:pPr>
        <w:rPr>
          <w:b/>
          <w:sz w:val="24"/>
        </w:rPr>
      </w:pPr>
      <w:r>
        <w:rPr>
          <w:b/>
          <w:sz w:val="24"/>
        </w:rPr>
        <w:t>C</w:t>
      </w:r>
      <w:r w:rsidR="00250959">
        <w:rPr>
          <w:b/>
          <w:sz w:val="24"/>
        </w:rPr>
        <w:t>4</w:t>
      </w:r>
      <w:r w:rsidRPr="007C0DC5">
        <w:rPr>
          <w:sz w:val="24"/>
        </w:rPr>
        <w:t xml:space="preserve"> </w:t>
      </w:r>
      <w:r w:rsidRPr="007C0DC5">
        <w:rPr>
          <w:sz w:val="24"/>
        </w:rPr>
        <w:tab/>
      </w:r>
      <w:r>
        <w:rPr>
          <w:rFonts w:ascii="Courier New" w:hAnsi="Courier New" w:cs="Courier New"/>
          <w:b/>
          <w:sz w:val="24"/>
        </w:rPr>
        <w:t>general</w:t>
      </w:r>
      <w:r w:rsidRPr="007C0DC5">
        <w:rPr>
          <w:b/>
          <w:sz w:val="24"/>
        </w:rPr>
        <w:t xml:space="preserve"> package</w:t>
      </w:r>
    </w:p>
    <w:p w14:paraId="59D52D33" w14:textId="5066AA7A" w:rsidR="009944A6" w:rsidRPr="007C0DC5" w:rsidRDefault="009944A6" w:rsidP="009944A6">
      <w:r>
        <w:t>Figure C15</w:t>
      </w:r>
      <w:r w:rsidRPr="007C0DC5">
        <w:t>-C</w:t>
      </w:r>
      <w:r>
        <w:t>17</w:t>
      </w:r>
      <w:r w:rsidRPr="007C0DC5">
        <w:t xml:space="preserve"> show the class diagrams for class</w:t>
      </w:r>
      <w:r>
        <w:t xml:space="preserve">es in the </w:t>
      </w:r>
      <w:r>
        <w:rPr>
          <w:rFonts w:ascii="Courier New" w:hAnsi="Courier New" w:cs="Courier New"/>
        </w:rPr>
        <w:t xml:space="preserve">general </w:t>
      </w:r>
      <w:r w:rsidRPr="007C0DC5">
        <w:t>package</w:t>
      </w:r>
    </w:p>
    <w:p w14:paraId="05CFEF6D" w14:textId="14A06C01" w:rsidR="00CD1478" w:rsidRPr="007C0DC5" w:rsidRDefault="00CD1478" w:rsidP="00CD1478">
      <w:pPr>
        <w:rPr>
          <w:b/>
          <w:sz w:val="24"/>
        </w:rPr>
      </w:pPr>
      <w:r>
        <w:rPr>
          <w:b/>
          <w:sz w:val="24"/>
        </w:rPr>
        <w:t>C5</w:t>
      </w:r>
      <w:r w:rsidRPr="007C0DC5">
        <w:rPr>
          <w:sz w:val="24"/>
        </w:rPr>
        <w:t xml:space="preserve"> </w:t>
      </w:r>
      <w:r w:rsidRPr="007C0DC5">
        <w:rPr>
          <w:sz w:val="24"/>
        </w:rPr>
        <w:tab/>
      </w:r>
      <w:r>
        <w:rPr>
          <w:rFonts w:ascii="Courier New" w:hAnsi="Courier New" w:cs="Courier New"/>
          <w:b/>
          <w:sz w:val="24"/>
        </w:rPr>
        <w:t>generate</w:t>
      </w:r>
      <w:r w:rsidRPr="007C0DC5">
        <w:rPr>
          <w:b/>
          <w:sz w:val="24"/>
        </w:rPr>
        <w:t xml:space="preserve"> package</w:t>
      </w:r>
    </w:p>
    <w:p w14:paraId="1520E7C4" w14:textId="69FE4A7C" w:rsidR="00CD1478" w:rsidRPr="007C0DC5" w:rsidRDefault="00CD1478" w:rsidP="00CD1478">
      <w:r>
        <w:t>Figure C18</w:t>
      </w:r>
      <w:r w:rsidRPr="007C0DC5">
        <w:t>-C</w:t>
      </w:r>
      <w:r>
        <w:t>19</w:t>
      </w:r>
      <w:r w:rsidRPr="007C0DC5">
        <w:t xml:space="preserve"> show the class diagrams for class</w:t>
      </w:r>
      <w:r>
        <w:t xml:space="preserve">es in the </w:t>
      </w:r>
      <w:r>
        <w:rPr>
          <w:rFonts w:ascii="Courier New" w:hAnsi="Courier New" w:cs="Courier New"/>
        </w:rPr>
        <w:t xml:space="preserve">generate </w:t>
      </w:r>
      <w:r w:rsidRPr="007C0DC5">
        <w:t>package</w:t>
      </w:r>
    </w:p>
    <w:p w14:paraId="49ACA79C" w14:textId="7ADCE3EF" w:rsidR="00B1657E" w:rsidRPr="007C0DC5" w:rsidRDefault="00B1657E" w:rsidP="00B1657E">
      <w:pPr>
        <w:rPr>
          <w:b/>
          <w:sz w:val="24"/>
        </w:rPr>
      </w:pPr>
      <w:r>
        <w:rPr>
          <w:b/>
          <w:sz w:val="24"/>
        </w:rPr>
        <w:t>C</w:t>
      </w:r>
      <w:r w:rsidR="00753152">
        <w:rPr>
          <w:b/>
          <w:sz w:val="24"/>
        </w:rPr>
        <w:t>6</w:t>
      </w:r>
      <w:r w:rsidRPr="007C0DC5">
        <w:rPr>
          <w:sz w:val="24"/>
        </w:rPr>
        <w:t xml:space="preserve"> </w:t>
      </w:r>
      <w:r w:rsidRPr="007C0DC5">
        <w:rPr>
          <w:sz w:val="24"/>
        </w:rPr>
        <w:tab/>
      </w:r>
      <w:r>
        <w:rPr>
          <w:rFonts w:ascii="Courier New" w:hAnsi="Courier New" w:cs="Courier New"/>
          <w:b/>
          <w:sz w:val="24"/>
        </w:rPr>
        <w:t>gui</w:t>
      </w:r>
      <w:r w:rsidRPr="007C0DC5">
        <w:rPr>
          <w:b/>
          <w:sz w:val="24"/>
        </w:rPr>
        <w:t xml:space="preserve"> package</w:t>
      </w:r>
    </w:p>
    <w:p w14:paraId="7FA6FA90" w14:textId="5E00BA27" w:rsidR="00B1657E" w:rsidRPr="007C0DC5" w:rsidRDefault="00B1657E" w:rsidP="00B1657E">
      <w:r>
        <w:t>Figure C</w:t>
      </w:r>
      <w:r w:rsidR="00A86C6B">
        <w:t>20</w:t>
      </w:r>
      <w:r w:rsidRPr="007C0DC5">
        <w:t>-C</w:t>
      </w:r>
      <w:r w:rsidR="00A86C6B">
        <w:t>24</w:t>
      </w:r>
      <w:r w:rsidRPr="007C0DC5">
        <w:t xml:space="preserve"> show the class diagrams for class</w:t>
      </w:r>
      <w:r>
        <w:t xml:space="preserve">es in the </w:t>
      </w:r>
      <w:r>
        <w:rPr>
          <w:rFonts w:ascii="Courier New" w:hAnsi="Courier New" w:cs="Courier New"/>
        </w:rPr>
        <w:t xml:space="preserve">gui </w:t>
      </w:r>
      <w:r w:rsidRPr="007C0DC5">
        <w:t>package</w:t>
      </w:r>
    </w:p>
    <w:p w14:paraId="45A4D02C" w14:textId="52390A66" w:rsidR="00753152" w:rsidRPr="007C0DC5" w:rsidRDefault="00753152" w:rsidP="00753152">
      <w:pPr>
        <w:rPr>
          <w:b/>
          <w:sz w:val="24"/>
        </w:rPr>
      </w:pPr>
      <w:r>
        <w:rPr>
          <w:b/>
          <w:sz w:val="24"/>
        </w:rPr>
        <w:t>C6</w:t>
      </w:r>
      <w:r w:rsidRPr="007C0DC5">
        <w:rPr>
          <w:sz w:val="24"/>
        </w:rPr>
        <w:t xml:space="preserve"> </w:t>
      </w:r>
      <w:r>
        <w:rPr>
          <w:sz w:val="24"/>
        </w:rPr>
        <w:tab/>
      </w:r>
      <w:r w:rsidRPr="00753152">
        <w:rPr>
          <w:b/>
          <w:sz w:val="24"/>
        </w:rPr>
        <w:t>default</w:t>
      </w:r>
      <w:r w:rsidRPr="007C0DC5">
        <w:rPr>
          <w:b/>
          <w:sz w:val="24"/>
        </w:rPr>
        <w:t xml:space="preserve"> package</w:t>
      </w:r>
    </w:p>
    <w:p w14:paraId="5ED2FCCD" w14:textId="4848DE4F" w:rsidR="00753152" w:rsidRPr="007C0DC5" w:rsidRDefault="00753152" w:rsidP="00753152">
      <w:r>
        <w:t>Figure C</w:t>
      </w:r>
      <w:r w:rsidR="004E3E0E">
        <w:t>25</w:t>
      </w:r>
      <w:r w:rsidRPr="007C0DC5">
        <w:t>-C</w:t>
      </w:r>
      <w:r>
        <w:t>2</w:t>
      </w:r>
      <w:r w:rsidR="004E3E0E">
        <w:t>8</w:t>
      </w:r>
      <w:r w:rsidRPr="007C0DC5">
        <w:t xml:space="preserve"> show the class diagrams for class</w:t>
      </w:r>
      <w:r>
        <w:t>es in the default</w:t>
      </w:r>
      <w:r>
        <w:rPr>
          <w:rFonts w:ascii="Courier New" w:hAnsi="Courier New" w:cs="Courier New"/>
        </w:rPr>
        <w:t xml:space="preserve"> </w:t>
      </w:r>
      <w:r w:rsidRPr="007C0DC5">
        <w:t>package</w:t>
      </w:r>
    </w:p>
    <w:p w14:paraId="392BA9D7" w14:textId="1B82D1F0" w:rsidR="001176B8" w:rsidRDefault="00232068" w:rsidP="001176B8">
      <w:pPr>
        <w:pStyle w:val="figure"/>
      </w:pPr>
      <w:r w:rsidRPr="00232068">
        <w:rPr>
          <w:noProof/>
        </w:rPr>
        <w:drawing>
          <wp:inline distT="0" distB="0" distL="0" distR="0" wp14:anchorId="04BC9472" wp14:editId="55B3F869">
            <wp:extent cx="5270500" cy="1949729"/>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270500" cy="1949729"/>
                    </a:xfrm>
                    <a:prstGeom prst="rect">
                      <a:avLst/>
                    </a:prstGeom>
                  </pic:spPr>
                </pic:pic>
              </a:graphicData>
            </a:graphic>
          </wp:inline>
        </w:drawing>
      </w:r>
    </w:p>
    <w:p w14:paraId="45695829" w14:textId="08956DE8" w:rsidR="001176B8" w:rsidRDefault="001176B8" w:rsidP="001176B8">
      <w:pPr>
        <w:pStyle w:val="figurecaption"/>
      </w:pPr>
      <w:r>
        <w:t>Figure C1: Class diagram for DetectClaw.java</w:t>
      </w:r>
    </w:p>
    <w:p w14:paraId="7B2654F0" w14:textId="1DE5CC99" w:rsidR="001176B8" w:rsidRDefault="00232068" w:rsidP="001176B8">
      <w:pPr>
        <w:pStyle w:val="figure"/>
      </w:pPr>
      <w:r w:rsidRPr="00232068">
        <w:rPr>
          <w:noProof/>
        </w:rPr>
        <w:lastRenderedPageBreak/>
        <w:drawing>
          <wp:inline distT="0" distB="0" distL="0" distR="0" wp14:anchorId="13E6DD81" wp14:editId="00F92A62">
            <wp:extent cx="5270500" cy="2021485"/>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270500" cy="2021485"/>
                    </a:xfrm>
                    <a:prstGeom prst="rect">
                      <a:avLst/>
                    </a:prstGeom>
                  </pic:spPr>
                </pic:pic>
              </a:graphicData>
            </a:graphic>
          </wp:inline>
        </w:drawing>
      </w:r>
    </w:p>
    <w:p w14:paraId="40E2EC8B" w14:textId="5C997306" w:rsidR="001176B8" w:rsidRDefault="001176B8" w:rsidP="001176B8">
      <w:pPr>
        <w:pStyle w:val="figurecaption"/>
      </w:pPr>
      <w:r>
        <w:t>Figure C2: Class diagram for DetectDiamond.java</w:t>
      </w:r>
    </w:p>
    <w:p w14:paraId="21397D41" w14:textId="6D6ACAD8" w:rsidR="001176B8" w:rsidRDefault="00232068" w:rsidP="001176B8">
      <w:pPr>
        <w:pStyle w:val="figure"/>
      </w:pPr>
      <w:r w:rsidRPr="00232068">
        <w:rPr>
          <w:noProof/>
        </w:rPr>
        <w:drawing>
          <wp:inline distT="0" distB="0" distL="0" distR="0" wp14:anchorId="34F4BB47" wp14:editId="6C36AA58">
            <wp:extent cx="5270500" cy="1689263"/>
            <wp:effectExtent l="0" t="0" r="635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270500" cy="1689263"/>
                    </a:xfrm>
                    <a:prstGeom prst="rect">
                      <a:avLst/>
                    </a:prstGeom>
                  </pic:spPr>
                </pic:pic>
              </a:graphicData>
            </a:graphic>
          </wp:inline>
        </w:drawing>
      </w:r>
    </w:p>
    <w:p w14:paraId="2EA33120" w14:textId="2C6BF673" w:rsidR="001176B8" w:rsidRDefault="001176B8" w:rsidP="001176B8">
      <w:pPr>
        <w:pStyle w:val="figurecaption"/>
      </w:pPr>
      <w:r>
        <w:t>Figure C3: Class diagram for DetectK4.java</w:t>
      </w:r>
    </w:p>
    <w:p w14:paraId="2F3ACA37" w14:textId="77777777" w:rsidR="009C5064" w:rsidRPr="009C5064" w:rsidRDefault="009C5064" w:rsidP="009C5064"/>
    <w:p w14:paraId="370B5031" w14:textId="765A967A" w:rsidR="009C5064" w:rsidRPr="009C5064" w:rsidRDefault="00232068" w:rsidP="009C5064">
      <w:pPr>
        <w:pStyle w:val="figure"/>
      </w:pPr>
      <w:r w:rsidRPr="00232068">
        <w:rPr>
          <w:noProof/>
        </w:rPr>
        <w:drawing>
          <wp:inline distT="0" distB="0" distL="0" distR="0" wp14:anchorId="0C4BB5F8" wp14:editId="5A1C449B">
            <wp:extent cx="5270500" cy="1724174"/>
            <wp:effectExtent l="0" t="0" r="635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270500" cy="1724174"/>
                    </a:xfrm>
                    <a:prstGeom prst="rect">
                      <a:avLst/>
                    </a:prstGeom>
                  </pic:spPr>
                </pic:pic>
              </a:graphicData>
            </a:graphic>
          </wp:inline>
        </w:drawing>
      </w:r>
    </w:p>
    <w:p w14:paraId="416F00BD" w14:textId="6A7048E6" w:rsidR="001176B8" w:rsidRPr="001176B8" w:rsidRDefault="001176B8" w:rsidP="001176B8">
      <w:pPr>
        <w:pStyle w:val="figurecaption"/>
      </w:pPr>
      <w:r>
        <w:t>Figure C4: Class diagram for DetectKL.java</w:t>
      </w:r>
    </w:p>
    <w:p w14:paraId="53506ADA" w14:textId="2519C2CF" w:rsidR="001176B8" w:rsidRDefault="00232068" w:rsidP="009C5064">
      <w:pPr>
        <w:pStyle w:val="figure"/>
      </w:pPr>
      <w:r w:rsidRPr="00232068">
        <w:rPr>
          <w:noProof/>
        </w:rPr>
        <w:drawing>
          <wp:inline distT="0" distB="0" distL="0" distR="0" wp14:anchorId="68533CA3" wp14:editId="074FADBA">
            <wp:extent cx="5270500" cy="128215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270500" cy="1282150"/>
                    </a:xfrm>
                    <a:prstGeom prst="rect">
                      <a:avLst/>
                    </a:prstGeom>
                  </pic:spPr>
                </pic:pic>
              </a:graphicData>
            </a:graphic>
          </wp:inline>
        </w:drawing>
      </w:r>
    </w:p>
    <w:p w14:paraId="46715778" w14:textId="787D7019" w:rsidR="009C5064" w:rsidRDefault="009C5064" w:rsidP="009C5064">
      <w:pPr>
        <w:pStyle w:val="figurecaption"/>
      </w:pPr>
      <w:r>
        <w:t>Figure C5: Class diagram for DetectSimplicialVertex.java</w:t>
      </w:r>
    </w:p>
    <w:p w14:paraId="7721D986" w14:textId="25EA9A5C" w:rsidR="009C5064" w:rsidRPr="009C5064" w:rsidRDefault="00232068" w:rsidP="009C5064">
      <w:pPr>
        <w:pStyle w:val="figure"/>
      </w:pPr>
      <w:r w:rsidRPr="00232068">
        <w:rPr>
          <w:noProof/>
        </w:rPr>
        <w:lastRenderedPageBreak/>
        <w:drawing>
          <wp:inline distT="0" distB="0" distL="0" distR="0" wp14:anchorId="34307292" wp14:editId="41A818E4">
            <wp:extent cx="3819525" cy="162877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819525" cy="1628775"/>
                    </a:xfrm>
                    <a:prstGeom prst="rect">
                      <a:avLst/>
                    </a:prstGeom>
                  </pic:spPr>
                </pic:pic>
              </a:graphicData>
            </a:graphic>
          </wp:inline>
        </w:drawing>
      </w:r>
    </w:p>
    <w:p w14:paraId="40DD82FA" w14:textId="690FC89E" w:rsidR="007918E5" w:rsidRDefault="007918E5" w:rsidP="007918E5">
      <w:pPr>
        <w:pStyle w:val="figurecaption"/>
      </w:pPr>
      <w:r>
        <w:t>Figure C6: Class diagram for DetectSimplicialVertex.java</w:t>
      </w:r>
    </w:p>
    <w:p w14:paraId="5DFCCDD5" w14:textId="77777777" w:rsidR="009C5064" w:rsidRPr="009C5064" w:rsidRDefault="009C5064" w:rsidP="00432665">
      <w:pPr>
        <w:pStyle w:val="figurecaption"/>
        <w:jc w:val="both"/>
      </w:pPr>
    </w:p>
    <w:p w14:paraId="3D61D30E" w14:textId="77777777" w:rsidR="00514079" w:rsidRDefault="00514079" w:rsidP="00514079">
      <w:pPr>
        <w:pStyle w:val="figure"/>
      </w:pPr>
      <w:r w:rsidRPr="00B467D6">
        <w:rPr>
          <w:noProof/>
        </w:rPr>
        <w:drawing>
          <wp:inline distT="0" distB="0" distL="0" distR="0" wp14:anchorId="7CA1C77A" wp14:editId="656E8D3A">
            <wp:extent cx="5270500" cy="1609960"/>
            <wp:effectExtent l="0" t="0" r="635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270500" cy="1609960"/>
                    </a:xfrm>
                    <a:prstGeom prst="rect">
                      <a:avLst/>
                    </a:prstGeom>
                  </pic:spPr>
                </pic:pic>
              </a:graphicData>
            </a:graphic>
          </wp:inline>
        </w:drawing>
      </w:r>
    </w:p>
    <w:p w14:paraId="6CEA894A" w14:textId="77777777" w:rsidR="00514079" w:rsidRDefault="00514079" w:rsidP="00514079">
      <w:pPr>
        <w:pStyle w:val="figurecaption"/>
      </w:pPr>
      <w:r>
        <w:t>Figure C7: Class diagram for ListClaws.java</w:t>
      </w:r>
    </w:p>
    <w:p w14:paraId="4FAB055D" w14:textId="77777777" w:rsidR="00853405" w:rsidRDefault="00853405" w:rsidP="00B6569E">
      <w:pPr>
        <w:pStyle w:val="figure"/>
      </w:pPr>
    </w:p>
    <w:p w14:paraId="122BCB86" w14:textId="0DFE6C6A" w:rsidR="008E6163" w:rsidRDefault="00432665" w:rsidP="00432665">
      <w:pPr>
        <w:pStyle w:val="figure"/>
      </w:pPr>
      <w:r w:rsidRPr="00432665">
        <w:rPr>
          <w:noProof/>
        </w:rPr>
        <w:drawing>
          <wp:inline distT="0" distB="0" distL="0" distR="0" wp14:anchorId="72369326" wp14:editId="32B80800">
            <wp:extent cx="4105275" cy="32670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105275" cy="3267075"/>
                    </a:xfrm>
                    <a:prstGeom prst="rect">
                      <a:avLst/>
                    </a:prstGeom>
                  </pic:spPr>
                </pic:pic>
              </a:graphicData>
            </a:graphic>
          </wp:inline>
        </w:drawing>
      </w:r>
    </w:p>
    <w:p w14:paraId="5B53F06F" w14:textId="6D44E613" w:rsidR="00FE762C" w:rsidRDefault="00514079" w:rsidP="00FE762C">
      <w:pPr>
        <w:pStyle w:val="figurecaption"/>
      </w:pPr>
      <w:r>
        <w:t>Figure C8</w:t>
      </w:r>
      <w:r w:rsidR="00432665">
        <w:t>: Class diagram for ListTriangles.java</w:t>
      </w:r>
    </w:p>
    <w:p w14:paraId="3E46FDD4" w14:textId="5293B441" w:rsidR="00FE762C" w:rsidRDefault="009B1856" w:rsidP="00FE762C">
      <w:pPr>
        <w:pStyle w:val="figure"/>
      </w:pPr>
      <w:r w:rsidRPr="009B1856">
        <w:rPr>
          <w:noProof/>
        </w:rPr>
        <w:lastRenderedPageBreak/>
        <w:drawing>
          <wp:inline distT="0" distB="0" distL="0" distR="0" wp14:anchorId="077709C4" wp14:editId="7CBE6A1C">
            <wp:extent cx="4305300" cy="19621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305300" cy="1962150"/>
                    </a:xfrm>
                    <a:prstGeom prst="rect">
                      <a:avLst/>
                    </a:prstGeom>
                  </pic:spPr>
                </pic:pic>
              </a:graphicData>
            </a:graphic>
          </wp:inline>
        </w:drawing>
      </w:r>
    </w:p>
    <w:p w14:paraId="2C794E53" w14:textId="3DB18644" w:rsidR="00FE762C" w:rsidRDefault="00514079" w:rsidP="00FE762C">
      <w:pPr>
        <w:pStyle w:val="figurecaption"/>
      </w:pPr>
      <w:r>
        <w:t>Figure C9</w:t>
      </w:r>
      <w:r w:rsidR="00FE762C">
        <w:t>: Class diagram for ListDiamonds.java</w:t>
      </w:r>
    </w:p>
    <w:p w14:paraId="5C648CCF" w14:textId="47BFDA37" w:rsidR="00B467D6" w:rsidRDefault="00285F0C" w:rsidP="00285F0C">
      <w:pPr>
        <w:pStyle w:val="figure"/>
      </w:pPr>
      <w:r w:rsidRPr="00285F0C">
        <w:rPr>
          <w:noProof/>
        </w:rPr>
        <w:drawing>
          <wp:inline distT="0" distB="0" distL="0" distR="0" wp14:anchorId="262341A7" wp14:editId="319A7D0F">
            <wp:extent cx="4391025" cy="166687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91025" cy="1666875"/>
                    </a:xfrm>
                    <a:prstGeom prst="rect">
                      <a:avLst/>
                    </a:prstGeom>
                  </pic:spPr>
                </pic:pic>
              </a:graphicData>
            </a:graphic>
          </wp:inline>
        </w:drawing>
      </w:r>
    </w:p>
    <w:p w14:paraId="416F079E" w14:textId="1DC9A469" w:rsidR="00285F0C" w:rsidRDefault="00285F0C" w:rsidP="00285F0C">
      <w:pPr>
        <w:pStyle w:val="figurecaption"/>
      </w:pPr>
      <w:r>
        <w:t>Figure C</w:t>
      </w:r>
      <w:r w:rsidR="001E15E9">
        <w:t>10</w:t>
      </w:r>
      <w:r>
        <w:t>: Class diagram for ListKL.java</w:t>
      </w:r>
    </w:p>
    <w:p w14:paraId="3FB8E69F" w14:textId="77777777" w:rsidR="001E15E9" w:rsidRDefault="001E15E9" w:rsidP="001E15E9"/>
    <w:p w14:paraId="33743502" w14:textId="5B093211" w:rsidR="001E15E9" w:rsidRDefault="001E15E9" w:rsidP="001E15E9">
      <w:pPr>
        <w:pStyle w:val="figure"/>
      </w:pPr>
      <w:r w:rsidRPr="001E15E9">
        <w:rPr>
          <w:noProof/>
        </w:rPr>
        <w:drawing>
          <wp:inline distT="0" distB="0" distL="0" distR="0" wp14:anchorId="0AD2AC0B" wp14:editId="302BF7B8">
            <wp:extent cx="5270500" cy="1189241"/>
            <wp:effectExtent l="0" t="0" r="635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70500" cy="1189241"/>
                    </a:xfrm>
                    <a:prstGeom prst="rect">
                      <a:avLst/>
                    </a:prstGeom>
                  </pic:spPr>
                </pic:pic>
              </a:graphicData>
            </a:graphic>
          </wp:inline>
        </w:drawing>
      </w:r>
    </w:p>
    <w:p w14:paraId="6E13FCA9" w14:textId="1F4B62C6" w:rsidR="001E15E9" w:rsidRDefault="001E15E9" w:rsidP="001E15E9">
      <w:pPr>
        <w:pStyle w:val="figurecaption"/>
      </w:pPr>
      <w:r>
        <w:t>Figure C1</w:t>
      </w:r>
      <w:r w:rsidR="00130B38">
        <w:t>1</w:t>
      </w:r>
      <w:r>
        <w:t>: Class diagram for ListSimplicialVertices.java</w:t>
      </w:r>
    </w:p>
    <w:p w14:paraId="1DA96DE3" w14:textId="1306CB56" w:rsidR="00130B38" w:rsidRDefault="00130B38" w:rsidP="00130B38">
      <w:pPr>
        <w:pStyle w:val="figure"/>
      </w:pPr>
      <w:r w:rsidRPr="00130B38">
        <w:rPr>
          <w:noProof/>
        </w:rPr>
        <w:drawing>
          <wp:inline distT="0" distB="0" distL="0" distR="0" wp14:anchorId="06B35F63" wp14:editId="3AED2748">
            <wp:extent cx="5270500" cy="1504570"/>
            <wp:effectExtent l="0" t="0" r="635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270500" cy="1504570"/>
                    </a:xfrm>
                    <a:prstGeom prst="rect">
                      <a:avLst/>
                    </a:prstGeom>
                  </pic:spPr>
                </pic:pic>
              </a:graphicData>
            </a:graphic>
          </wp:inline>
        </w:drawing>
      </w:r>
    </w:p>
    <w:p w14:paraId="65C2A718" w14:textId="6C4C7EF1" w:rsidR="00130B38" w:rsidRDefault="00130B38" w:rsidP="00130B38">
      <w:pPr>
        <w:pStyle w:val="figurecaption"/>
      </w:pPr>
      <w:r>
        <w:t>Figure C1</w:t>
      </w:r>
      <w:r w:rsidR="00435174">
        <w:t>2</w:t>
      </w:r>
      <w:r>
        <w:t>: Class diagram for ListK4.java</w:t>
      </w:r>
    </w:p>
    <w:p w14:paraId="69D4E35E" w14:textId="777FF1B0" w:rsidR="00F601D1" w:rsidRDefault="005B13D5" w:rsidP="005B13D5">
      <w:pPr>
        <w:pStyle w:val="figure"/>
      </w:pPr>
      <w:r w:rsidRPr="005B13D5">
        <w:rPr>
          <w:noProof/>
        </w:rPr>
        <w:lastRenderedPageBreak/>
        <w:drawing>
          <wp:inline distT="0" distB="0" distL="0" distR="0" wp14:anchorId="0267DFA8" wp14:editId="65FBE71A">
            <wp:extent cx="1638300" cy="7715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1638300" cy="771525"/>
                    </a:xfrm>
                    <a:prstGeom prst="rect">
                      <a:avLst/>
                    </a:prstGeom>
                  </pic:spPr>
                </pic:pic>
              </a:graphicData>
            </a:graphic>
          </wp:inline>
        </w:drawing>
      </w:r>
    </w:p>
    <w:p w14:paraId="77CB9450" w14:textId="47F71DF3" w:rsidR="005B13D5" w:rsidRDefault="005B13D5" w:rsidP="005B13D5">
      <w:pPr>
        <w:pStyle w:val="figurecaption"/>
      </w:pPr>
      <w:r>
        <w:t>Figure C13: Class diagram for MatrixException.java</w:t>
      </w:r>
    </w:p>
    <w:p w14:paraId="5805B979" w14:textId="7BE77FB7" w:rsidR="005B13D5" w:rsidRDefault="005B13D5" w:rsidP="005B13D5">
      <w:pPr>
        <w:pStyle w:val="figure"/>
      </w:pPr>
      <w:r w:rsidRPr="005B13D5">
        <w:rPr>
          <w:noProof/>
        </w:rPr>
        <w:drawing>
          <wp:inline distT="0" distB="0" distL="0" distR="0" wp14:anchorId="7B1B8B1C" wp14:editId="6AB4A622">
            <wp:extent cx="2105025" cy="771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105025" cy="771525"/>
                    </a:xfrm>
                    <a:prstGeom prst="rect">
                      <a:avLst/>
                    </a:prstGeom>
                  </pic:spPr>
                </pic:pic>
              </a:graphicData>
            </a:graphic>
          </wp:inline>
        </w:drawing>
      </w:r>
    </w:p>
    <w:p w14:paraId="6B2C5A81" w14:textId="38B4066F" w:rsidR="005B13D5" w:rsidRDefault="005B13D5" w:rsidP="005B13D5">
      <w:pPr>
        <w:pStyle w:val="figurecaption"/>
      </w:pPr>
      <w:r>
        <w:t>Figure C14: Class diagram for GraphFileReaderException.java</w:t>
      </w:r>
    </w:p>
    <w:p w14:paraId="3708D225" w14:textId="3DF487EE" w:rsidR="00130B38" w:rsidRDefault="00A031D8" w:rsidP="00853405">
      <w:pPr>
        <w:pStyle w:val="figure"/>
      </w:pPr>
      <w:r w:rsidRPr="00A031D8">
        <w:rPr>
          <w:noProof/>
        </w:rPr>
        <w:drawing>
          <wp:inline distT="0" distB="0" distL="0" distR="0" wp14:anchorId="690F9870" wp14:editId="62C7762D">
            <wp:extent cx="5543550" cy="4219257"/>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546892" cy="4221800"/>
                    </a:xfrm>
                    <a:prstGeom prst="rect">
                      <a:avLst/>
                    </a:prstGeom>
                  </pic:spPr>
                </pic:pic>
              </a:graphicData>
            </a:graphic>
          </wp:inline>
        </w:drawing>
      </w:r>
    </w:p>
    <w:p w14:paraId="60B5E384" w14:textId="577A63C9" w:rsidR="00853405" w:rsidRDefault="00853405" w:rsidP="00853405">
      <w:pPr>
        <w:pStyle w:val="figurecaption"/>
      </w:pPr>
      <w:r>
        <w:t>Figure C15: Class diagram for UndirectedGraph.java</w:t>
      </w:r>
    </w:p>
    <w:p w14:paraId="6B6A6FCB" w14:textId="5E331044" w:rsidR="00851E64" w:rsidRDefault="00851E64" w:rsidP="00851E64">
      <w:pPr>
        <w:pStyle w:val="figure"/>
      </w:pPr>
      <w:r w:rsidRPr="00851E64">
        <w:rPr>
          <w:noProof/>
        </w:rPr>
        <w:drawing>
          <wp:inline distT="0" distB="0" distL="0" distR="0" wp14:anchorId="6803EBA0" wp14:editId="3C3F5C3F">
            <wp:extent cx="5270500" cy="1467969"/>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270500" cy="1467969"/>
                    </a:xfrm>
                    <a:prstGeom prst="rect">
                      <a:avLst/>
                    </a:prstGeom>
                  </pic:spPr>
                </pic:pic>
              </a:graphicData>
            </a:graphic>
          </wp:inline>
        </w:drawing>
      </w:r>
    </w:p>
    <w:p w14:paraId="263DCEF5" w14:textId="444CE409" w:rsidR="00851E64" w:rsidRDefault="00851E64" w:rsidP="00851E64">
      <w:pPr>
        <w:pStyle w:val="figurecaption"/>
      </w:pPr>
      <w:r>
        <w:t>Figure C16: Class diagram for Utility.java</w:t>
      </w:r>
    </w:p>
    <w:p w14:paraId="2F2DCCF8" w14:textId="1A86011B" w:rsidR="00851E64" w:rsidRDefault="00851E64" w:rsidP="00851E64">
      <w:pPr>
        <w:pStyle w:val="figure"/>
      </w:pPr>
      <w:r w:rsidRPr="00851E64">
        <w:rPr>
          <w:noProof/>
        </w:rPr>
        <w:lastRenderedPageBreak/>
        <w:drawing>
          <wp:inline distT="0" distB="0" distL="0" distR="0" wp14:anchorId="21E53011" wp14:editId="7071CC0C">
            <wp:extent cx="5133975" cy="41910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133975" cy="4191000"/>
                    </a:xfrm>
                    <a:prstGeom prst="rect">
                      <a:avLst/>
                    </a:prstGeom>
                  </pic:spPr>
                </pic:pic>
              </a:graphicData>
            </a:graphic>
          </wp:inline>
        </w:drawing>
      </w:r>
    </w:p>
    <w:p w14:paraId="02FCD12D" w14:textId="70CD945A" w:rsidR="00851E64" w:rsidRDefault="00851E64" w:rsidP="00851E64">
      <w:pPr>
        <w:pStyle w:val="figurecaption"/>
      </w:pPr>
      <w:r>
        <w:t>Figure C17: Class diagram for Graph.java</w:t>
      </w:r>
    </w:p>
    <w:p w14:paraId="6D4FB774" w14:textId="3168EA4D" w:rsidR="00851E64" w:rsidRDefault="00511E0D" w:rsidP="00511E0D">
      <w:pPr>
        <w:pStyle w:val="figure"/>
      </w:pPr>
      <w:r w:rsidRPr="00511E0D">
        <w:rPr>
          <w:noProof/>
        </w:rPr>
        <w:drawing>
          <wp:inline distT="0" distB="0" distL="0" distR="0" wp14:anchorId="20F158DA" wp14:editId="65EA649B">
            <wp:extent cx="3114675" cy="10191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3114675" cy="1019175"/>
                    </a:xfrm>
                    <a:prstGeom prst="rect">
                      <a:avLst/>
                    </a:prstGeom>
                  </pic:spPr>
                </pic:pic>
              </a:graphicData>
            </a:graphic>
          </wp:inline>
        </w:drawing>
      </w:r>
    </w:p>
    <w:p w14:paraId="25C4AE05" w14:textId="4A01E444" w:rsidR="00511E0D" w:rsidRDefault="00511E0D" w:rsidP="00511E0D">
      <w:pPr>
        <w:pStyle w:val="figurecaption"/>
      </w:pPr>
      <w:r>
        <w:t>Figure C18: Class diagram for RandomGraphGenerator.java</w:t>
      </w:r>
    </w:p>
    <w:p w14:paraId="79313EA9" w14:textId="2077D7B1" w:rsidR="00511E0D" w:rsidRDefault="00511E0D" w:rsidP="00511E0D">
      <w:pPr>
        <w:pStyle w:val="figure"/>
      </w:pPr>
      <w:r w:rsidRPr="00511E0D">
        <w:rPr>
          <w:noProof/>
        </w:rPr>
        <w:drawing>
          <wp:inline distT="0" distB="0" distL="0" distR="0" wp14:anchorId="309A542E" wp14:editId="2B9C2900">
            <wp:extent cx="2381250" cy="134302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2381250" cy="1343025"/>
                    </a:xfrm>
                    <a:prstGeom prst="rect">
                      <a:avLst/>
                    </a:prstGeom>
                  </pic:spPr>
                </pic:pic>
              </a:graphicData>
            </a:graphic>
          </wp:inline>
        </w:drawing>
      </w:r>
    </w:p>
    <w:p w14:paraId="4D999D7D" w14:textId="55C8DB36" w:rsidR="00511E0D" w:rsidRDefault="00511E0D" w:rsidP="00511E0D">
      <w:pPr>
        <w:pStyle w:val="figurecaption"/>
      </w:pPr>
      <w:r>
        <w:t>Figure C19: Class diagram for PatternFreeGraphGenerator.java</w:t>
      </w:r>
    </w:p>
    <w:p w14:paraId="1DC69FF4" w14:textId="6549EC60" w:rsidR="009569CF" w:rsidRDefault="009569CF" w:rsidP="009569CF">
      <w:pPr>
        <w:pStyle w:val="figure"/>
      </w:pPr>
      <w:r w:rsidRPr="009569CF">
        <w:rPr>
          <w:noProof/>
        </w:rPr>
        <w:lastRenderedPageBreak/>
        <w:drawing>
          <wp:inline distT="0" distB="0" distL="0" distR="0" wp14:anchorId="5FFDFE8F" wp14:editId="2E1B8C11">
            <wp:extent cx="2038350" cy="47815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2038350" cy="4781550"/>
                    </a:xfrm>
                    <a:prstGeom prst="rect">
                      <a:avLst/>
                    </a:prstGeom>
                  </pic:spPr>
                </pic:pic>
              </a:graphicData>
            </a:graphic>
          </wp:inline>
        </w:drawing>
      </w:r>
    </w:p>
    <w:p w14:paraId="50ABFD20" w14:textId="238B9BBF" w:rsidR="009569CF" w:rsidRDefault="009569CF" w:rsidP="009569CF">
      <w:pPr>
        <w:pStyle w:val="figurecaption"/>
      </w:pPr>
      <w:r>
        <w:t>Figure C20: Class diagram for GUI.java</w:t>
      </w:r>
    </w:p>
    <w:p w14:paraId="579AF7E1" w14:textId="6B550BCA" w:rsidR="00EA15BA" w:rsidRPr="00511E0D" w:rsidRDefault="00A86C6B" w:rsidP="00A86C6B">
      <w:pPr>
        <w:pStyle w:val="figure"/>
      </w:pPr>
      <w:r w:rsidRPr="00A86C6B">
        <w:rPr>
          <w:noProof/>
        </w:rPr>
        <w:drawing>
          <wp:inline distT="0" distB="0" distL="0" distR="0" wp14:anchorId="09CDACDD" wp14:editId="326D5B8D">
            <wp:extent cx="2200275" cy="167640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2200275" cy="1676400"/>
                    </a:xfrm>
                    <a:prstGeom prst="rect">
                      <a:avLst/>
                    </a:prstGeom>
                  </pic:spPr>
                </pic:pic>
              </a:graphicData>
            </a:graphic>
          </wp:inline>
        </w:drawing>
      </w:r>
    </w:p>
    <w:p w14:paraId="60C97C1F" w14:textId="0E450C5F" w:rsidR="00511E0D" w:rsidRDefault="00511E0D" w:rsidP="00511E0D">
      <w:pPr>
        <w:pStyle w:val="figurecaption"/>
      </w:pPr>
      <w:r>
        <w:t>Figure C2</w:t>
      </w:r>
      <w:r w:rsidR="00A86C6B">
        <w:t>1</w:t>
      </w:r>
      <w:r>
        <w:t xml:space="preserve">: Class diagram for </w:t>
      </w:r>
      <w:r w:rsidR="00A86C6B">
        <w:t>Controller</w:t>
      </w:r>
      <w:r>
        <w:t>.java</w:t>
      </w:r>
    </w:p>
    <w:p w14:paraId="6D7714C3" w14:textId="67D2983C" w:rsidR="00A86C6B" w:rsidRDefault="00A86C6B" w:rsidP="00A86C6B">
      <w:pPr>
        <w:pStyle w:val="figurecaption"/>
      </w:pPr>
      <w:r w:rsidRPr="00A86C6B">
        <w:rPr>
          <w:noProof/>
        </w:rPr>
        <w:drawing>
          <wp:inline distT="0" distB="0" distL="0" distR="0" wp14:anchorId="15272106" wp14:editId="192A93E3">
            <wp:extent cx="3228975" cy="12668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228975" cy="1266825"/>
                    </a:xfrm>
                    <a:prstGeom prst="rect">
                      <a:avLst/>
                    </a:prstGeom>
                  </pic:spPr>
                </pic:pic>
              </a:graphicData>
            </a:graphic>
          </wp:inline>
        </w:drawing>
      </w:r>
    </w:p>
    <w:p w14:paraId="63C9922B" w14:textId="2C25D561" w:rsidR="00A86C6B" w:rsidRDefault="00A86C6B" w:rsidP="00A86C6B">
      <w:pPr>
        <w:pStyle w:val="figurecaption"/>
      </w:pPr>
      <w:r>
        <w:t>Figure C22: Class diagram for DetectWorker.java</w:t>
      </w:r>
    </w:p>
    <w:p w14:paraId="16AC78F1" w14:textId="704DE0D6" w:rsidR="00A86C6B" w:rsidRDefault="00A86C6B" w:rsidP="00A86C6B">
      <w:pPr>
        <w:pStyle w:val="figure"/>
      </w:pPr>
      <w:r w:rsidRPr="00A86C6B">
        <w:rPr>
          <w:noProof/>
        </w:rPr>
        <w:lastRenderedPageBreak/>
        <w:drawing>
          <wp:inline distT="0" distB="0" distL="0" distR="0" wp14:anchorId="76B76428" wp14:editId="748A3A74">
            <wp:extent cx="2600325" cy="126682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2600325" cy="1266825"/>
                    </a:xfrm>
                    <a:prstGeom prst="rect">
                      <a:avLst/>
                    </a:prstGeom>
                  </pic:spPr>
                </pic:pic>
              </a:graphicData>
            </a:graphic>
          </wp:inline>
        </w:drawing>
      </w:r>
    </w:p>
    <w:p w14:paraId="63EC0D8F" w14:textId="702B8169" w:rsidR="00A86C6B" w:rsidRDefault="00A86C6B" w:rsidP="00A86C6B">
      <w:pPr>
        <w:pStyle w:val="figurecaption"/>
      </w:pPr>
      <w:r>
        <w:t>Figure C23: Class diagram for GenerateWorker.java</w:t>
      </w:r>
    </w:p>
    <w:p w14:paraId="4D336C0B" w14:textId="2A2EE351" w:rsidR="00A86C6B" w:rsidRDefault="00A86C6B" w:rsidP="00A86C6B">
      <w:pPr>
        <w:pStyle w:val="figure"/>
      </w:pPr>
      <w:r w:rsidRPr="00A86C6B">
        <w:rPr>
          <w:noProof/>
        </w:rPr>
        <w:drawing>
          <wp:inline distT="0" distB="0" distL="0" distR="0" wp14:anchorId="63D36727" wp14:editId="40291D02">
            <wp:extent cx="2762250" cy="12573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2762250" cy="1257300"/>
                    </a:xfrm>
                    <a:prstGeom prst="rect">
                      <a:avLst/>
                    </a:prstGeom>
                  </pic:spPr>
                </pic:pic>
              </a:graphicData>
            </a:graphic>
          </wp:inline>
        </w:drawing>
      </w:r>
    </w:p>
    <w:p w14:paraId="410A5406" w14:textId="364A5CA4" w:rsidR="00A86C6B" w:rsidRDefault="00A86C6B" w:rsidP="00A86C6B">
      <w:pPr>
        <w:pStyle w:val="figurecaption"/>
      </w:pPr>
      <w:r>
        <w:t>Figure C24: Class diagram for ListWorker.java</w:t>
      </w:r>
    </w:p>
    <w:p w14:paraId="48C4CD71" w14:textId="610A5E7D" w:rsidR="00A86C6B" w:rsidRDefault="00753152" w:rsidP="00753152">
      <w:pPr>
        <w:pStyle w:val="figure"/>
      </w:pPr>
      <w:r>
        <w:tab/>
      </w:r>
      <w:r w:rsidRPr="00753152">
        <w:rPr>
          <w:noProof/>
        </w:rPr>
        <w:drawing>
          <wp:inline distT="0" distB="0" distL="0" distR="0" wp14:anchorId="65D7D061" wp14:editId="2361F374">
            <wp:extent cx="1581150" cy="77152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1581150" cy="771525"/>
                    </a:xfrm>
                    <a:prstGeom prst="rect">
                      <a:avLst/>
                    </a:prstGeom>
                  </pic:spPr>
                </pic:pic>
              </a:graphicData>
            </a:graphic>
          </wp:inline>
        </w:drawing>
      </w:r>
    </w:p>
    <w:p w14:paraId="7FC5774A" w14:textId="66F82C01" w:rsidR="00753152" w:rsidRDefault="00753152" w:rsidP="00753152">
      <w:pPr>
        <w:pStyle w:val="figurecaption"/>
      </w:pPr>
      <w:r>
        <w:t>Figure C25: Class diagram for RunMe.java</w:t>
      </w:r>
    </w:p>
    <w:p w14:paraId="56AFC5F8" w14:textId="552DC4FA" w:rsidR="00753152" w:rsidRDefault="00753152" w:rsidP="00753152">
      <w:pPr>
        <w:pStyle w:val="figure"/>
      </w:pPr>
      <w:r w:rsidRPr="00753152">
        <w:rPr>
          <w:noProof/>
        </w:rPr>
        <w:drawing>
          <wp:inline distT="0" distB="0" distL="0" distR="0" wp14:anchorId="57EA8316" wp14:editId="5AB3BBC8">
            <wp:extent cx="4543425" cy="12001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4543425" cy="1200150"/>
                    </a:xfrm>
                    <a:prstGeom prst="rect">
                      <a:avLst/>
                    </a:prstGeom>
                  </pic:spPr>
                </pic:pic>
              </a:graphicData>
            </a:graphic>
          </wp:inline>
        </w:drawing>
      </w:r>
    </w:p>
    <w:p w14:paraId="3B8200FE" w14:textId="2F5C67C8" w:rsidR="00753152" w:rsidRDefault="00753152" w:rsidP="00753152">
      <w:pPr>
        <w:pStyle w:val="figurecaption"/>
      </w:pPr>
      <w:r>
        <w:t>Figure C26: Class diagram for DetectThread.java</w:t>
      </w:r>
    </w:p>
    <w:p w14:paraId="304AAAAA" w14:textId="3B118949" w:rsidR="00753152" w:rsidRDefault="00753152" w:rsidP="00753152">
      <w:pPr>
        <w:pStyle w:val="figure"/>
      </w:pPr>
      <w:r w:rsidRPr="00753152">
        <w:rPr>
          <w:noProof/>
        </w:rPr>
        <w:drawing>
          <wp:inline distT="0" distB="0" distL="0" distR="0" wp14:anchorId="2ACC8159" wp14:editId="028B0648">
            <wp:extent cx="3333750" cy="12001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3333750" cy="1200150"/>
                    </a:xfrm>
                    <a:prstGeom prst="rect">
                      <a:avLst/>
                    </a:prstGeom>
                  </pic:spPr>
                </pic:pic>
              </a:graphicData>
            </a:graphic>
          </wp:inline>
        </w:drawing>
      </w:r>
    </w:p>
    <w:p w14:paraId="3D6CB712" w14:textId="18A4D8B7" w:rsidR="00753152" w:rsidRDefault="00753152" w:rsidP="00753152">
      <w:pPr>
        <w:pStyle w:val="figurecaption"/>
      </w:pPr>
      <w:r>
        <w:t>Figure C27: Class diagram for GenerateThread.java</w:t>
      </w:r>
    </w:p>
    <w:p w14:paraId="056CE3D3" w14:textId="5DC4031B" w:rsidR="00753152" w:rsidRDefault="00753152" w:rsidP="00753152">
      <w:pPr>
        <w:pStyle w:val="figure"/>
      </w:pPr>
      <w:r w:rsidRPr="00753152">
        <w:rPr>
          <w:noProof/>
        </w:rPr>
        <w:lastRenderedPageBreak/>
        <w:drawing>
          <wp:inline distT="0" distB="0" distL="0" distR="0" wp14:anchorId="43B803D7" wp14:editId="05783191">
            <wp:extent cx="4400550" cy="12001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4400550" cy="1200150"/>
                    </a:xfrm>
                    <a:prstGeom prst="rect">
                      <a:avLst/>
                    </a:prstGeom>
                  </pic:spPr>
                </pic:pic>
              </a:graphicData>
            </a:graphic>
          </wp:inline>
        </w:drawing>
      </w:r>
    </w:p>
    <w:p w14:paraId="45112522" w14:textId="64411FA5" w:rsidR="00753152" w:rsidRDefault="00753152" w:rsidP="00753152">
      <w:pPr>
        <w:pStyle w:val="figurecaption"/>
      </w:pPr>
      <w:r>
        <w:t>Figure C28: Class diagram for ListThread.java</w:t>
      </w:r>
    </w:p>
    <w:p w14:paraId="0EB807D5" w14:textId="77777777" w:rsidR="00753152" w:rsidRPr="00753152" w:rsidRDefault="00753152" w:rsidP="00753152"/>
    <w:p w14:paraId="557E3D07" w14:textId="4FCC0C8A" w:rsidR="00753152" w:rsidRPr="00753152" w:rsidRDefault="00753152" w:rsidP="00753152"/>
    <w:p w14:paraId="71A86308" w14:textId="77777777" w:rsidR="00A86C6B" w:rsidRPr="00A86C6B" w:rsidRDefault="00A86C6B" w:rsidP="00A86C6B"/>
    <w:p w14:paraId="375DD517" w14:textId="77777777" w:rsidR="00511E0D" w:rsidRPr="00511E0D" w:rsidRDefault="00511E0D" w:rsidP="00511E0D">
      <w:pPr>
        <w:pStyle w:val="figurecaption"/>
      </w:pPr>
    </w:p>
    <w:p w14:paraId="369049C5" w14:textId="77777777" w:rsidR="00853405" w:rsidRPr="00853405" w:rsidRDefault="00853405" w:rsidP="00853405">
      <w:pPr>
        <w:pStyle w:val="figurecaption"/>
      </w:pPr>
    </w:p>
    <w:p w14:paraId="27F3299E" w14:textId="77777777" w:rsidR="00853405" w:rsidRPr="00853405" w:rsidRDefault="00853405" w:rsidP="00853405"/>
    <w:p w14:paraId="0B166F55" w14:textId="77777777" w:rsidR="001E15E9" w:rsidRPr="001E15E9" w:rsidRDefault="001E15E9" w:rsidP="001E15E9">
      <w:pPr>
        <w:pStyle w:val="figurecaption"/>
      </w:pPr>
    </w:p>
    <w:p w14:paraId="0EBC76AD" w14:textId="77777777" w:rsidR="00285F0C" w:rsidRPr="00285F0C" w:rsidRDefault="00285F0C" w:rsidP="00285F0C">
      <w:pPr>
        <w:pStyle w:val="figurecaption"/>
      </w:pPr>
    </w:p>
    <w:p w14:paraId="2EC70CB4" w14:textId="44848921" w:rsidR="00432665" w:rsidRDefault="00432665" w:rsidP="00FE762C">
      <w:pPr>
        <w:pStyle w:val="figure"/>
      </w:pPr>
      <w:r>
        <w:br w:type="page"/>
      </w:r>
    </w:p>
    <w:p w14:paraId="467D9899" w14:textId="77777777" w:rsidR="00FE762C" w:rsidRDefault="00FE762C">
      <w:pPr>
        <w:rPr>
          <w:b/>
        </w:rPr>
      </w:pPr>
    </w:p>
    <w:p w14:paraId="1C0C6A04" w14:textId="77777777" w:rsidR="00432665" w:rsidRPr="00432665" w:rsidRDefault="00432665" w:rsidP="00432665">
      <w:pPr>
        <w:pStyle w:val="figurecaption"/>
      </w:pPr>
    </w:p>
    <w:p w14:paraId="352B9192" w14:textId="77777777" w:rsidR="008E6163" w:rsidRDefault="008E6163" w:rsidP="008E6163">
      <w:pPr>
        <w:pStyle w:val="Heading6"/>
      </w:pPr>
      <w:bookmarkStart w:id="85" w:name="_Toc460879620"/>
      <w:r>
        <w:t>User Manual</w:t>
      </w:r>
      <w:bookmarkEnd w:id="85"/>
    </w:p>
    <w:p w14:paraId="2646FF25" w14:textId="62F9AF85" w:rsidR="00AE4B7F" w:rsidRDefault="00AE4B7F" w:rsidP="00AE4B7F">
      <w:r>
        <w:t>This appendix contains the user manual on how to set up and use the tool.</w:t>
      </w:r>
    </w:p>
    <w:p w14:paraId="0CB6FC4C" w14:textId="2111078A" w:rsidR="00AE4B7F" w:rsidRDefault="00AE4B7F" w:rsidP="00AE4B7F">
      <w:pPr>
        <w:rPr>
          <w:b/>
        </w:rPr>
      </w:pPr>
      <w:r w:rsidRPr="00AE4B7F">
        <w:rPr>
          <w:b/>
        </w:rPr>
        <w:t>D</w:t>
      </w:r>
      <w:r w:rsidR="001313F5">
        <w:rPr>
          <w:b/>
        </w:rPr>
        <w:t>.</w:t>
      </w:r>
      <w:r w:rsidRPr="00AE4B7F">
        <w:rPr>
          <w:b/>
        </w:rPr>
        <w:t>1</w:t>
      </w:r>
      <w:r w:rsidRPr="00AE4B7F">
        <w:rPr>
          <w:b/>
        </w:rPr>
        <w:tab/>
        <w:t>User Manual</w:t>
      </w:r>
    </w:p>
    <w:p w14:paraId="63149CB0" w14:textId="36035556" w:rsidR="00AE4B7F" w:rsidRDefault="00AE4B7F" w:rsidP="00AE4B7F">
      <w:r>
        <w:t xml:space="preserve">This software was developed by Chigozie Ekwonu </w:t>
      </w:r>
      <w:r w:rsidR="00EF748B">
        <w:t>as a Masters project to fulfill the requirements for the award of a Masters in Software Development at the University of Glasgow.</w:t>
      </w:r>
      <w:r w:rsidR="001D1106">
        <w:t xml:space="preserve"> </w:t>
      </w:r>
    </w:p>
    <w:p w14:paraId="36B0C1B0" w14:textId="05953A07" w:rsidR="001D1106" w:rsidRDefault="001D1106" w:rsidP="00AE4B7F">
      <w:r>
        <w:t xml:space="preserve">The tool is used to detect the presence of specific subgraph types – triangles, claws, diamonds and other complete subgraphs </w:t>
      </w:r>
      <w:r w:rsidR="0007448B">
        <w:t>as induced subgraphs in a graph and lists the vertices which induce such subgraphs. It also lists all simplicial vertices found in a graph.</w:t>
      </w:r>
      <w:r w:rsidR="00DB2366">
        <w:t xml:space="preserve"> The software was tested on Windows 7 and Windows 10. Its command line interface was also tested on Linux.</w:t>
      </w:r>
    </w:p>
    <w:p w14:paraId="46EEDB69" w14:textId="64A2D43A" w:rsidR="001313F5" w:rsidRPr="001313F5" w:rsidRDefault="001313F5" w:rsidP="00AE4B7F">
      <w:pPr>
        <w:rPr>
          <w:b/>
        </w:rPr>
      </w:pPr>
      <w:r w:rsidRPr="001313F5">
        <w:rPr>
          <w:b/>
        </w:rPr>
        <w:t>D.1.1</w:t>
      </w:r>
      <w:r>
        <w:rPr>
          <w:b/>
        </w:rPr>
        <w:tab/>
        <w:t>Installing the Software</w:t>
      </w:r>
      <w:bookmarkStart w:id="86" w:name="_GoBack"/>
      <w:bookmarkEnd w:id="86"/>
    </w:p>
    <w:p w14:paraId="220911D3" w14:textId="50FD9BE6" w:rsidR="0055678F" w:rsidRDefault="0055678F">
      <w:r>
        <w:br w:type="page"/>
      </w:r>
    </w:p>
    <w:p w14:paraId="2C52B500" w14:textId="6E4BA302" w:rsidR="0055678F" w:rsidRDefault="0055678F" w:rsidP="0055678F">
      <w:pPr>
        <w:pStyle w:val="Heading6"/>
      </w:pPr>
      <w:bookmarkStart w:id="87" w:name="_Toc460879621"/>
      <w:r>
        <w:lastRenderedPageBreak/>
        <w:t>System Testing Results</w:t>
      </w:r>
      <w:bookmarkEnd w:id="87"/>
      <w:r w:rsidR="00A122D1">
        <w:t xml:space="preserve"> and Screenshots</w:t>
      </w:r>
    </w:p>
    <w:p w14:paraId="1865434B" w14:textId="1605F5BC" w:rsidR="00EF0B8F" w:rsidRPr="00EF0B8F" w:rsidRDefault="00EF0B8F" w:rsidP="00EF0B8F">
      <w:r>
        <w:t xml:space="preserve">This appendix contains screenshots showing the behavior of the tool for different inputs and operation types. </w:t>
      </w:r>
    </w:p>
    <w:p w14:paraId="65160AA2" w14:textId="796C9680" w:rsidR="003F5AFA" w:rsidRDefault="003F5AFA" w:rsidP="003F5AFA">
      <w:pPr>
        <w:pStyle w:val="figure"/>
      </w:pPr>
      <w:r>
        <w:rPr>
          <w:noProof/>
        </w:rPr>
        <w:drawing>
          <wp:inline distT="0" distB="0" distL="0" distR="0" wp14:anchorId="55D6AD60" wp14:editId="1DE141AD">
            <wp:extent cx="5270500" cy="2555855"/>
            <wp:effectExtent l="0" t="0" r="635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270500" cy="2555855"/>
                    </a:xfrm>
                    <a:prstGeom prst="rect">
                      <a:avLst/>
                    </a:prstGeom>
                  </pic:spPr>
                </pic:pic>
              </a:graphicData>
            </a:graphic>
          </wp:inline>
        </w:drawing>
      </w:r>
    </w:p>
    <w:p w14:paraId="0B36EE56" w14:textId="29CE6C42" w:rsidR="003F5AFA" w:rsidRDefault="003F5AFA" w:rsidP="003F5AFA">
      <w:pPr>
        <w:pStyle w:val="figurecaption"/>
      </w:pPr>
      <w:r>
        <w:t>Figure E1: Command line interface after launch</w:t>
      </w:r>
    </w:p>
    <w:p w14:paraId="6458ED78" w14:textId="77777777" w:rsidR="00EF0B8F" w:rsidRPr="00EF0B8F" w:rsidRDefault="00EF0B8F" w:rsidP="00EF0B8F"/>
    <w:p w14:paraId="5561FD48" w14:textId="4E50B0BD" w:rsidR="003F5AFA" w:rsidRDefault="00806ECA" w:rsidP="003F5AFA">
      <w:pPr>
        <w:pStyle w:val="figure"/>
      </w:pPr>
      <w:r>
        <w:rPr>
          <w:noProof/>
        </w:rPr>
        <w:drawing>
          <wp:inline distT="0" distB="0" distL="0" distR="0" wp14:anchorId="089919CE" wp14:editId="747FB0D3">
            <wp:extent cx="4438650" cy="9715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4438650" cy="971550"/>
                    </a:xfrm>
                    <a:prstGeom prst="rect">
                      <a:avLst/>
                    </a:prstGeom>
                  </pic:spPr>
                </pic:pic>
              </a:graphicData>
            </a:graphic>
          </wp:inline>
        </w:drawing>
      </w:r>
    </w:p>
    <w:p w14:paraId="6D24C727" w14:textId="085BC2E3" w:rsidR="003F5AFA" w:rsidRDefault="003F5AFA" w:rsidP="003F5AFA">
      <w:pPr>
        <w:pStyle w:val="figurecaption"/>
      </w:pPr>
      <w:r>
        <w:t>Figure E2: Command line interface after running triangle detection on valid data</w:t>
      </w:r>
    </w:p>
    <w:p w14:paraId="429B0B6E" w14:textId="77777777" w:rsidR="00EF0B8F" w:rsidRPr="00EF0B8F" w:rsidRDefault="00EF0B8F" w:rsidP="00EF0B8F"/>
    <w:p w14:paraId="77D04B5F" w14:textId="5CB209AE" w:rsidR="003F5AFA" w:rsidRDefault="006B3C7E" w:rsidP="003F5AFA">
      <w:pPr>
        <w:pStyle w:val="figure"/>
      </w:pPr>
      <w:r>
        <w:rPr>
          <w:noProof/>
        </w:rPr>
        <w:drawing>
          <wp:inline distT="0" distB="0" distL="0" distR="0" wp14:anchorId="352A4C20" wp14:editId="32B74164">
            <wp:extent cx="5000625" cy="361950"/>
            <wp:effectExtent l="0" t="0" r="952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00625" cy="361950"/>
                    </a:xfrm>
                    <a:prstGeom prst="rect">
                      <a:avLst/>
                    </a:prstGeom>
                  </pic:spPr>
                </pic:pic>
              </a:graphicData>
            </a:graphic>
          </wp:inline>
        </w:drawing>
      </w:r>
    </w:p>
    <w:p w14:paraId="28EC0C59" w14:textId="2F7B3615" w:rsidR="003F5AFA" w:rsidRDefault="003F5AFA" w:rsidP="003F5AFA">
      <w:pPr>
        <w:pStyle w:val="figurecaption"/>
      </w:pPr>
      <w:r>
        <w:t>Figure E3: Command line interface showing output after a non-existing input file is entered</w:t>
      </w:r>
    </w:p>
    <w:p w14:paraId="511257F2" w14:textId="77777777" w:rsidR="00EF0B8F" w:rsidRPr="00EF0B8F" w:rsidRDefault="00EF0B8F" w:rsidP="00EF0B8F"/>
    <w:p w14:paraId="2296130E" w14:textId="7352EDB7" w:rsidR="00D65643" w:rsidRDefault="00D65643" w:rsidP="00D65643">
      <w:pPr>
        <w:pStyle w:val="figure"/>
      </w:pPr>
      <w:r>
        <w:rPr>
          <w:noProof/>
        </w:rPr>
        <w:drawing>
          <wp:inline distT="0" distB="0" distL="0" distR="0" wp14:anchorId="4F768BD4" wp14:editId="7B9681B6">
            <wp:extent cx="5270500" cy="609885"/>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270500" cy="609885"/>
                    </a:xfrm>
                    <a:prstGeom prst="rect">
                      <a:avLst/>
                    </a:prstGeom>
                  </pic:spPr>
                </pic:pic>
              </a:graphicData>
            </a:graphic>
          </wp:inline>
        </w:drawing>
      </w:r>
    </w:p>
    <w:p w14:paraId="2C08C7D4" w14:textId="67E6E7E8" w:rsidR="00D65643" w:rsidRDefault="00D65643" w:rsidP="00D65643">
      <w:pPr>
        <w:pStyle w:val="figurecaption"/>
      </w:pPr>
      <w:r>
        <w:t>Figure E4: Command line interface showing output after an input file containing values apart from zeros and ones</w:t>
      </w:r>
    </w:p>
    <w:p w14:paraId="5E973577" w14:textId="30048B2A" w:rsidR="006B3C7E" w:rsidRDefault="006B3C7E" w:rsidP="006B3C7E">
      <w:pPr>
        <w:pStyle w:val="figure"/>
      </w:pPr>
      <w:r>
        <w:rPr>
          <w:noProof/>
        </w:rPr>
        <w:lastRenderedPageBreak/>
        <w:drawing>
          <wp:inline distT="0" distB="0" distL="0" distR="0" wp14:anchorId="395B9689" wp14:editId="7568CDF3">
            <wp:extent cx="5270500" cy="508322"/>
            <wp:effectExtent l="0" t="0" r="0"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270500" cy="508322"/>
                    </a:xfrm>
                    <a:prstGeom prst="rect">
                      <a:avLst/>
                    </a:prstGeom>
                  </pic:spPr>
                </pic:pic>
              </a:graphicData>
            </a:graphic>
          </wp:inline>
        </w:drawing>
      </w:r>
    </w:p>
    <w:p w14:paraId="7AB107AD" w14:textId="4945341F" w:rsidR="00EF0B8F" w:rsidRDefault="006B3C7E" w:rsidP="00EF0B8F">
      <w:pPr>
        <w:pStyle w:val="figurecaption"/>
      </w:pPr>
      <w:r>
        <w:t>Figure E5: Command line interface showing output after an input file with inconsistent number of columns in the adjacency matrix</w:t>
      </w:r>
    </w:p>
    <w:p w14:paraId="7EED5A8E" w14:textId="72B7FCDC" w:rsidR="00EF0B8F" w:rsidRDefault="00EF0B8F" w:rsidP="00EF0B8F">
      <w:pPr>
        <w:pStyle w:val="figurecaption"/>
      </w:pPr>
    </w:p>
    <w:p w14:paraId="2FA4A4BB" w14:textId="55A42AAC" w:rsidR="006B3C7E" w:rsidRDefault="00EF0B8F" w:rsidP="00EF0B8F">
      <w:pPr>
        <w:pStyle w:val="figure"/>
      </w:pPr>
      <w:r>
        <w:tab/>
      </w:r>
      <w:r w:rsidR="00A54F8F">
        <w:rPr>
          <w:noProof/>
        </w:rPr>
        <w:drawing>
          <wp:inline distT="0" distB="0" distL="0" distR="0" wp14:anchorId="6E65C8D3" wp14:editId="51D62702">
            <wp:extent cx="4410075" cy="15621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4410075" cy="1562100"/>
                    </a:xfrm>
                    <a:prstGeom prst="rect">
                      <a:avLst/>
                    </a:prstGeom>
                  </pic:spPr>
                </pic:pic>
              </a:graphicData>
            </a:graphic>
          </wp:inline>
        </w:drawing>
      </w:r>
    </w:p>
    <w:p w14:paraId="1FA36832" w14:textId="0ED94E84" w:rsidR="00A54F8F" w:rsidRDefault="00A54F8F" w:rsidP="00A54F8F">
      <w:pPr>
        <w:pStyle w:val="figurecaption"/>
      </w:pPr>
      <w:r>
        <w:t>Figure E6: Command line interface showing output after running claw listing on valid data</w:t>
      </w:r>
    </w:p>
    <w:p w14:paraId="754A291F" w14:textId="391889B7" w:rsidR="0072589B" w:rsidRDefault="0072589B" w:rsidP="0072589B">
      <w:pPr>
        <w:pStyle w:val="figure"/>
      </w:pPr>
      <w:r>
        <w:rPr>
          <w:noProof/>
        </w:rPr>
        <w:drawing>
          <wp:inline distT="0" distB="0" distL="0" distR="0" wp14:anchorId="1CA22831" wp14:editId="3D801248">
            <wp:extent cx="5270500" cy="575476"/>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270500" cy="575476"/>
                    </a:xfrm>
                    <a:prstGeom prst="rect">
                      <a:avLst/>
                    </a:prstGeom>
                  </pic:spPr>
                </pic:pic>
              </a:graphicData>
            </a:graphic>
          </wp:inline>
        </w:drawing>
      </w:r>
    </w:p>
    <w:p w14:paraId="7D680A44" w14:textId="1B5EDC46" w:rsidR="0072589B" w:rsidRDefault="0072589B" w:rsidP="0072589B">
      <w:pPr>
        <w:pStyle w:val="figurecaption"/>
      </w:pPr>
      <w:r>
        <w:t>Figure E6: Command line interface showing time taken to generate a graph of size 100 that is diamond free</w:t>
      </w:r>
    </w:p>
    <w:p w14:paraId="0EAEE656" w14:textId="0438663C" w:rsidR="00D429C1" w:rsidRDefault="00D429C1" w:rsidP="00D429C1">
      <w:pPr>
        <w:pStyle w:val="figure"/>
      </w:pPr>
      <w:r>
        <w:rPr>
          <w:noProof/>
        </w:rPr>
        <w:drawing>
          <wp:inline distT="0" distB="0" distL="0" distR="0" wp14:anchorId="02B6CFFC" wp14:editId="2C1BB575">
            <wp:extent cx="5270500" cy="2304154"/>
            <wp:effectExtent l="0" t="0" r="635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270500" cy="2304154"/>
                    </a:xfrm>
                    <a:prstGeom prst="rect">
                      <a:avLst/>
                    </a:prstGeom>
                  </pic:spPr>
                </pic:pic>
              </a:graphicData>
            </a:graphic>
          </wp:inline>
        </w:drawing>
      </w:r>
    </w:p>
    <w:p w14:paraId="3E0D06A5" w14:textId="7EA45B36" w:rsidR="00D429C1" w:rsidRDefault="00D429C1" w:rsidP="00D429C1">
      <w:pPr>
        <w:pStyle w:val="figurecaption"/>
      </w:pPr>
      <w:r>
        <w:t>Figure E7: The Graphical user interface when launched</w:t>
      </w:r>
    </w:p>
    <w:p w14:paraId="024C3450" w14:textId="7E4BEB5F" w:rsidR="00D429C1" w:rsidRDefault="00D429C1" w:rsidP="00D429C1">
      <w:pPr>
        <w:pStyle w:val="figure"/>
      </w:pPr>
      <w:r>
        <w:rPr>
          <w:noProof/>
        </w:rPr>
        <w:lastRenderedPageBreak/>
        <w:drawing>
          <wp:inline distT="0" distB="0" distL="0" distR="0" wp14:anchorId="419190DA" wp14:editId="4AF99BFD">
            <wp:extent cx="5270500" cy="2318795"/>
            <wp:effectExtent l="0" t="0" r="635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270500" cy="2318795"/>
                    </a:xfrm>
                    <a:prstGeom prst="rect">
                      <a:avLst/>
                    </a:prstGeom>
                  </pic:spPr>
                </pic:pic>
              </a:graphicData>
            </a:graphic>
          </wp:inline>
        </w:drawing>
      </w:r>
    </w:p>
    <w:p w14:paraId="64E216CB" w14:textId="50915A70" w:rsidR="00D429C1" w:rsidRPr="00D429C1" w:rsidRDefault="00D429C1" w:rsidP="00D429C1">
      <w:pPr>
        <w:pStyle w:val="figurecaption"/>
      </w:pPr>
      <w:r>
        <w:t>Figure E8: GUI notifying user of an invalid input file</w:t>
      </w:r>
    </w:p>
    <w:p w14:paraId="02A282A9" w14:textId="77777777" w:rsidR="003F5AFA" w:rsidRPr="003F5AFA" w:rsidRDefault="003F5AFA" w:rsidP="003F5AFA"/>
    <w:p w14:paraId="71E93CD7" w14:textId="08630843" w:rsidR="008E6163" w:rsidRDefault="00D429C1" w:rsidP="00D429C1">
      <w:pPr>
        <w:pStyle w:val="figure"/>
      </w:pPr>
      <w:r>
        <w:rPr>
          <w:noProof/>
        </w:rPr>
        <w:drawing>
          <wp:inline distT="0" distB="0" distL="0" distR="0" wp14:anchorId="5A409E19" wp14:editId="08E40822">
            <wp:extent cx="5270500" cy="2304154"/>
            <wp:effectExtent l="0" t="0" r="635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270500" cy="2304154"/>
                    </a:xfrm>
                    <a:prstGeom prst="rect">
                      <a:avLst/>
                    </a:prstGeom>
                  </pic:spPr>
                </pic:pic>
              </a:graphicData>
            </a:graphic>
          </wp:inline>
        </w:drawing>
      </w:r>
    </w:p>
    <w:p w14:paraId="2F18B9BF" w14:textId="72CD1FA7" w:rsidR="00D429C1" w:rsidRDefault="00D429C1" w:rsidP="00D429C1">
      <w:pPr>
        <w:pStyle w:val="figurecaption"/>
      </w:pPr>
      <w:r>
        <w:t>Figure E9: GUI after some detection operations have been done</w:t>
      </w:r>
    </w:p>
    <w:p w14:paraId="63E3EFB0" w14:textId="379D58F0" w:rsidR="00D429C1" w:rsidRDefault="00D429C1" w:rsidP="00D429C1">
      <w:pPr>
        <w:pStyle w:val="figure"/>
      </w:pPr>
      <w:r>
        <w:rPr>
          <w:noProof/>
        </w:rPr>
        <w:drawing>
          <wp:inline distT="0" distB="0" distL="0" distR="0" wp14:anchorId="2A69AE6E" wp14:editId="54E24C92">
            <wp:extent cx="5270500" cy="2304154"/>
            <wp:effectExtent l="0" t="0" r="635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270500" cy="2304154"/>
                    </a:xfrm>
                    <a:prstGeom prst="rect">
                      <a:avLst/>
                    </a:prstGeom>
                  </pic:spPr>
                </pic:pic>
              </a:graphicData>
            </a:graphic>
          </wp:inline>
        </w:drawing>
      </w:r>
    </w:p>
    <w:p w14:paraId="08A04CFE" w14:textId="08B6587C" w:rsidR="00D429C1" w:rsidRDefault="00D429C1" w:rsidP="00D429C1">
      <w:pPr>
        <w:pStyle w:val="figurecaption"/>
      </w:pPr>
      <w:r>
        <w:t>Figure E10: GUI after some listing operations have been done</w:t>
      </w:r>
    </w:p>
    <w:p w14:paraId="59ECC908" w14:textId="41E19602" w:rsidR="00A122D1" w:rsidRDefault="00A122D1" w:rsidP="00A122D1">
      <w:pPr>
        <w:pStyle w:val="figure"/>
      </w:pPr>
      <w:r>
        <w:rPr>
          <w:noProof/>
        </w:rPr>
        <w:lastRenderedPageBreak/>
        <w:drawing>
          <wp:inline distT="0" distB="0" distL="0" distR="0" wp14:anchorId="0644AF36" wp14:editId="6809E7F5">
            <wp:extent cx="5270500" cy="2304154"/>
            <wp:effectExtent l="0" t="0" r="6350" b="127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270500" cy="2304154"/>
                    </a:xfrm>
                    <a:prstGeom prst="rect">
                      <a:avLst/>
                    </a:prstGeom>
                  </pic:spPr>
                </pic:pic>
              </a:graphicData>
            </a:graphic>
          </wp:inline>
        </w:drawing>
      </w:r>
    </w:p>
    <w:p w14:paraId="5F148056" w14:textId="6B0CEA5C" w:rsidR="00A122D1" w:rsidRPr="00A122D1" w:rsidRDefault="00A122D1" w:rsidP="00A122D1">
      <w:pPr>
        <w:pStyle w:val="figurecaption"/>
      </w:pPr>
      <w:r>
        <w:t>Figure E11: GUI after some generation operations have been done</w:t>
      </w:r>
    </w:p>
    <w:p w14:paraId="15B81462" w14:textId="77777777" w:rsidR="007D3996" w:rsidRPr="00414499" w:rsidRDefault="007D3996" w:rsidP="00414499"/>
    <w:sectPr w:rsidR="007D3996" w:rsidRPr="00414499" w:rsidSect="005E3085">
      <w:footerReference w:type="default" r:id="rId87"/>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EC3603" w14:textId="77777777" w:rsidR="00F7200C" w:rsidRDefault="00F7200C" w:rsidP="004F65C9">
      <w:pPr>
        <w:spacing w:before="0"/>
      </w:pPr>
      <w:r>
        <w:separator/>
      </w:r>
    </w:p>
    <w:p w14:paraId="23E11604" w14:textId="77777777" w:rsidR="00F7200C" w:rsidRDefault="00F7200C"/>
  </w:endnote>
  <w:endnote w:type="continuationSeparator" w:id="0">
    <w:p w14:paraId="2C988EE0" w14:textId="77777777" w:rsidR="00F7200C" w:rsidRDefault="00F7200C" w:rsidP="004F65C9">
      <w:pPr>
        <w:spacing w:before="0"/>
      </w:pPr>
      <w:r>
        <w:continuationSeparator/>
      </w:r>
    </w:p>
    <w:p w14:paraId="73ADE6D6" w14:textId="77777777" w:rsidR="00F7200C" w:rsidRDefault="00F720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C3F03" w14:textId="77777777" w:rsidR="003C3334" w:rsidRDefault="003C3334" w:rsidP="005E3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7CA3A58" w14:textId="77777777" w:rsidR="003C3334" w:rsidRDefault="003C33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4638B" w14:textId="77777777" w:rsidR="003C3334" w:rsidRDefault="003C3334" w:rsidP="004F65C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C3224A" w14:textId="77777777" w:rsidR="003C3334" w:rsidRDefault="003C3334" w:rsidP="004F65C9">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6D6C08" w14:textId="77777777" w:rsidR="003C3334" w:rsidRDefault="003C3334" w:rsidP="005E3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15CE9">
      <w:rPr>
        <w:rStyle w:val="PageNumber"/>
        <w:noProof/>
      </w:rPr>
      <w:t>42</w:t>
    </w:r>
    <w:r>
      <w:rPr>
        <w:rStyle w:val="PageNumber"/>
      </w:rPr>
      <w:fldChar w:fldCharType="end"/>
    </w:r>
  </w:p>
  <w:p w14:paraId="78D6521C" w14:textId="77777777" w:rsidR="003C3334" w:rsidRDefault="003C3334" w:rsidP="004F65C9">
    <w:pPr>
      <w:pStyle w:val="Footer"/>
      <w:jc w:val="center"/>
    </w:pPr>
  </w:p>
  <w:p w14:paraId="74BEA7C2" w14:textId="77777777" w:rsidR="003C3334" w:rsidRDefault="003C3334"/>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8A30BC" w14:textId="77777777" w:rsidR="003C3334" w:rsidRDefault="003C3334" w:rsidP="005E3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313F5">
      <w:rPr>
        <w:rStyle w:val="PageNumber"/>
        <w:noProof/>
      </w:rPr>
      <w:t>19</w:t>
    </w:r>
    <w:r>
      <w:rPr>
        <w:rStyle w:val="PageNumber"/>
      </w:rPr>
      <w:fldChar w:fldCharType="end"/>
    </w:r>
  </w:p>
  <w:p w14:paraId="597C4CA0" w14:textId="77777777" w:rsidR="003C3334" w:rsidRDefault="003C3334" w:rsidP="004F65C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DB80E6" w14:textId="77777777" w:rsidR="00F7200C" w:rsidRDefault="00F7200C" w:rsidP="004F65C9">
      <w:pPr>
        <w:spacing w:before="0"/>
      </w:pPr>
      <w:r>
        <w:separator/>
      </w:r>
    </w:p>
    <w:p w14:paraId="63ECC3AE" w14:textId="77777777" w:rsidR="00F7200C" w:rsidRDefault="00F7200C"/>
  </w:footnote>
  <w:footnote w:type="continuationSeparator" w:id="0">
    <w:p w14:paraId="0061D430" w14:textId="77777777" w:rsidR="00F7200C" w:rsidRDefault="00F7200C" w:rsidP="004F65C9">
      <w:pPr>
        <w:spacing w:before="0"/>
      </w:pPr>
      <w:r>
        <w:continuationSeparator/>
      </w:r>
    </w:p>
    <w:p w14:paraId="4415E577" w14:textId="77777777" w:rsidR="00F7200C" w:rsidRDefault="00F7200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C5E4B"/>
    <w:multiLevelType w:val="multilevel"/>
    <w:tmpl w:val="5F3C139C"/>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65232D6"/>
    <w:multiLevelType w:val="multilevel"/>
    <w:tmpl w:val="0986CC8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C5301DF"/>
    <w:multiLevelType w:val="multilevel"/>
    <w:tmpl w:val="5F3C139C"/>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CC04585"/>
    <w:multiLevelType w:val="multilevel"/>
    <w:tmpl w:val="097C274C"/>
    <w:lvl w:ilvl="0">
      <w:start w:val="1"/>
      <w:numFmt w:val="decimal"/>
      <w:lvlText w:val="%1."/>
      <w:lvlJc w:val="left"/>
      <w:pPr>
        <w:ind w:left="360" w:hanging="360"/>
      </w:pPr>
      <w:rPr>
        <w:rFonts w:hint="default"/>
        <w:b w:val="0"/>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A6847D3"/>
    <w:multiLevelType w:val="hybridMultilevel"/>
    <w:tmpl w:val="69EE36B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9664B8"/>
    <w:multiLevelType w:val="hybridMultilevel"/>
    <w:tmpl w:val="6A8269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7D0757"/>
    <w:multiLevelType w:val="hybridMultilevel"/>
    <w:tmpl w:val="6F128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B40362"/>
    <w:multiLevelType w:val="hybridMultilevel"/>
    <w:tmpl w:val="07E66D76"/>
    <w:lvl w:ilvl="0" w:tplc="B2329C72">
      <w:start w:val="1"/>
      <w:numFmt w:val="decimal"/>
      <w:lvlText w:val="%1."/>
      <w:lvlJc w:val="left"/>
      <w:pPr>
        <w:ind w:left="360" w:hanging="360"/>
      </w:pPr>
      <w:rPr>
        <w:b w:val="0"/>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0DF1E2B"/>
    <w:multiLevelType w:val="hybridMultilevel"/>
    <w:tmpl w:val="0F22C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F975708"/>
    <w:multiLevelType w:val="hybridMultilevel"/>
    <w:tmpl w:val="11D2014A"/>
    <w:lvl w:ilvl="0" w:tplc="75F60332">
      <w:start w:val="2"/>
      <w:numFmt w:val="bullet"/>
      <w:lvlText w:val="-"/>
      <w:lvlJc w:val="left"/>
      <w:pPr>
        <w:ind w:left="720" w:hanging="360"/>
      </w:pPr>
      <w:rPr>
        <w:rFonts w:ascii="Century Schoolbook" w:eastAsiaTheme="minorEastAsia" w:hAnsi="Century Schoolbook"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4C166AD"/>
    <w:multiLevelType w:val="hybridMultilevel"/>
    <w:tmpl w:val="981025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361450"/>
    <w:multiLevelType w:val="hybridMultilevel"/>
    <w:tmpl w:val="F91435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0C46AF"/>
    <w:multiLevelType w:val="hybridMultilevel"/>
    <w:tmpl w:val="BD388A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AA036B"/>
    <w:multiLevelType w:val="multilevel"/>
    <w:tmpl w:val="5F3C139C"/>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570E7853"/>
    <w:multiLevelType w:val="hybridMultilevel"/>
    <w:tmpl w:val="BDCA9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3D3AD7"/>
    <w:multiLevelType w:val="hybridMultilevel"/>
    <w:tmpl w:val="39B05CD8"/>
    <w:lvl w:ilvl="0" w:tplc="B2329C72">
      <w:start w:val="1"/>
      <w:numFmt w:val="decimal"/>
      <w:lvlText w:val="%1."/>
      <w:lvlJc w:val="left"/>
      <w:pPr>
        <w:ind w:left="360" w:hanging="360"/>
      </w:pPr>
      <w:rPr>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E02DBD"/>
    <w:multiLevelType w:val="hybridMultilevel"/>
    <w:tmpl w:val="07E66D76"/>
    <w:lvl w:ilvl="0" w:tplc="B2329C72">
      <w:start w:val="1"/>
      <w:numFmt w:val="decimal"/>
      <w:lvlText w:val="%1."/>
      <w:lvlJc w:val="left"/>
      <w:pPr>
        <w:ind w:left="360" w:hanging="360"/>
      </w:pPr>
      <w:rPr>
        <w:b w:val="0"/>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7BD1494"/>
    <w:multiLevelType w:val="hybridMultilevel"/>
    <w:tmpl w:val="3DD0E7C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911018F"/>
    <w:multiLevelType w:val="multilevel"/>
    <w:tmpl w:val="ADCCF89C"/>
    <w:lvl w:ilvl="0">
      <w:start w:val="1"/>
      <w:numFmt w:val="upperLetter"/>
      <w:pStyle w:val="Heading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6AF75CDE"/>
    <w:multiLevelType w:val="hybridMultilevel"/>
    <w:tmpl w:val="CF1CE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B530F00"/>
    <w:multiLevelType w:val="hybridMultilevel"/>
    <w:tmpl w:val="30B2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C1D6594"/>
    <w:multiLevelType w:val="hybridMultilevel"/>
    <w:tmpl w:val="4D2E3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1E0B81"/>
    <w:multiLevelType w:val="hybridMultilevel"/>
    <w:tmpl w:val="16480D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CF8410C"/>
    <w:multiLevelType w:val="multilevel"/>
    <w:tmpl w:val="897AB156"/>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nsid w:val="7ECF206A"/>
    <w:multiLevelType w:val="hybridMultilevel"/>
    <w:tmpl w:val="31CA719A"/>
    <w:lvl w:ilvl="0" w:tplc="A30EE54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F31488C"/>
    <w:multiLevelType w:val="hybridMultilevel"/>
    <w:tmpl w:val="D1C89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8"/>
  </w:num>
  <w:num w:numId="3">
    <w:abstractNumId w:val="19"/>
  </w:num>
  <w:num w:numId="4">
    <w:abstractNumId w:val="14"/>
  </w:num>
  <w:num w:numId="5">
    <w:abstractNumId w:val="9"/>
  </w:num>
  <w:num w:numId="6">
    <w:abstractNumId w:val="21"/>
  </w:num>
  <w:num w:numId="7">
    <w:abstractNumId w:val="17"/>
  </w:num>
  <w:num w:numId="8">
    <w:abstractNumId w:val="22"/>
  </w:num>
  <w:num w:numId="9">
    <w:abstractNumId w:val="0"/>
  </w:num>
  <w:num w:numId="10">
    <w:abstractNumId w:val="13"/>
  </w:num>
  <w:num w:numId="11">
    <w:abstractNumId w:val="2"/>
  </w:num>
  <w:num w:numId="12">
    <w:abstractNumId w:val="3"/>
  </w:num>
  <w:num w:numId="13">
    <w:abstractNumId w:val="16"/>
  </w:num>
  <w:num w:numId="14">
    <w:abstractNumId w:val="15"/>
  </w:num>
  <w:num w:numId="15">
    <w:abstractNumId w:val="7"/>
  </w:num>
  <w:num w:numId="16">
    <w:abstractNumId w:val="8"/>
  </w:num>
  <w:num w:numId="17">
    <w:abstractNumId w:val="12"/>
  </w:num>
  <w:num w:numId="18">
    <w:abstractNumId w:val="4"/>
  </w:num>
  <w:num w:numId="19">
    <w:abstractNumId w:val="24"/>
  </w:num>
  <w:num w:numId="20">
    <w:abstractNumId w:val="10"/>
  </w:num>
  <w:num w:numId="21">
    <w:abstractNumId w:val="11"/>
  </w:num>
  <w:num w:numId="22">
    <w:abstractNumId w:val="1"/>
  </w:num>
  <w:num w:numId="23">
    <w:abstractNumId w:val="5"/>
  </w:num>
  <w:num w:numId="24">
    <w:abstractNumId w:val="6"/>
  </w:num>
  <w:num w:numId="25">
    <w:abstractNumId w:val="25"/>
  </w:num>
  <w:num w:numId="26">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03DC"/>
    <w:rsid w:val="00001C33"/>
    <w:rsid w:val="0000240D"/>
    <w:rsid w:val="000033B0"/>
    <w:rsid w:val="000043C5"/>
    <w:rsid w:val="00005ADA"/>
    <w:rsid w:val="00007B62"/>
    <w:rsid w:val="000108C1"/>
    <w:rsid w:val="00012304"/>
    <w:rsid w:val="00015FA9"/>
    <w:rsid w:val="000164D4"/>
    <w:rsid w:val="000211F1"/>
    <w:rsid w:val="00021649"/>
    <w:rsid w:val="00022BD6"/>
    <w:rsid w:val="00022D05"/>
    <w:rsid w:val="00025091"/>
    <w:rsid w:val="00025F99"/>
    <w:rsid w:val="00027F0C"/>
    <w:rsid w:val="00037E9A"/>
    <w:rsid w:val="00040417"/>
    <w:rsid w:val="00040783"/>
    <w:rsid w:val="00040FFA"/>
    <w:rsid w:val="0004107B"/>
    <w:rsid w:val="000420BF"/>
    <w:rsid w:val="0004447C"/>
    <w:rsid w:val="000453E3"/>
    <w:rsid w:val="00045E8D"/>
    <w:rsid w:val="0004644C"/>
    <w:rsid w:val="0005087E"/>
    <w:rsid w:val="00050CED"/>
    <w:rsid w:val="00051DBD"/>
    <w:rsid w:val="00052153"/>
    <w:rsid w:val="000530BD"/>
    <w:rsid w:val="0005405D"/>
    <w:rsid w:val="00055992"/>
    <w:rsid w:val="0005774E"/>
    <w:rsid w:val="000604CA"/>
    <w:rsid w:val="00061ED5"/>
    <w:rsid w:val="00062BA3"/>
    <w:rsid w:val="00063B8E"/>
    <w:rsid w:val="00064CA0"/>
    <w:rsid w:val="00065428"/>
    <w:rsid w:val="00066093"/>
    <w:rsid w:val="0007257A"/>
    <w:rsid w:val="000729BC"/>
    <w:rsid w:val="0007309C"/>
    <w:rsid w:val="0007414F"/>
    <w:rsid w:val="00074375"/>
    <w:rsid w:val="0007448B"/>
    <w:rsid w:val="000764E9"/>
    <w:rsid w:val="00077EB6"/>
    <w:rsid w:val="00085A21"/>
    <w:rsid w:val="000871D0"/>
    <w:rsid w:val="00091D30"/>
    <w:rsid w:val="00092F20"/>
    <w:rsid w:val="00093BBA"/>
    <w:rsid w:val="00094065"/>
    <w:rsid w:val="000944A4"/>
    <w:rsid w:val="00095303"/>
    <w:rsid w:val="0009625D"/>
    <w:rsid w:val="000A1E00"/>
    <w:rsid w:val="000A228C"/>
    <w:rsid w:val="000A47EB"/>
    <w:rsid w:val="000A4F63"/>
    <w:rsid w:val="000A611B"/>
    <w:rsid w:val="000B3CF6"/>
    <w:rsid w:val="000C0887"/>
    <w:rsid w:val="000C6275"/>
    <w:rsid w:val="000C7B17"/>
    <w:rsid w:val="000C7F27"/>
    <w:rsid w:val="000D1598"/>
    <w:rsid w:val="000D179E"/>
    <w:rsid w:val="000D50CD"/>
    <w:rsid w:val="000D527F"/>
    <w:rsid w:val="000E2225"/>
    <w:rsid w:val="000F0D63"/>
    <w:rsid w:val="000F16C8"/>
    <w:rsid w:val="000F630C"/>
    <w:rsid w:val="000F7DBC"/>
    <w:rsid w:val="000F7EF9"/>
    <w:rsid w:val="0010556B"/>
    <w:rsid w:val="00107E11"/>
    <w:rsid w:val="00112EF3"/>
    <w:rsid w:val="00113778"/>
    <w:rsid w:val="001138E3"/>
    <w:rsid w:val="001151CF"/>
    <w:rsid w:val="001176B8"/>
    <w:rsid w:val="00121F20"/>
    <w:rsid w:val="0012384D"/>
    <w:rsid w:val="00124A49"/>
    <w:rsid w:val="001266B1"/>
    <w:rsid w:val="001308C6"/>
    <w:rsid w:val="00130B38"/>
    <w:rsid w:val="001313F5"/>
    <w:rsid w:val="00131439"/>
    <w:rsid w:val="00131BC6"/>
    <w:rsid w:val="00132030"/>
    <w:rsid w:val="00132E96"/>
    <w:rsid w:val="001338F6"/>
    <w:rsid w:val="00140503"/>
    <w:rsid w:val="00144D93"/>
    <w:rsid w:val="00146BD8"/>
    <w:rsid w:val="00147C3A"/>
    <w:rsid w:val="00147F45"/>
    <w:rsid w:val="00151415"/>
    <w:rsid w:val="0015264A"/>
    <w:rsid w:val="001529A4"/>
    <w:rsid w:val="00153D8D"/>
    <w:rsid w:val="001543A4"/>
    <w:rsid w:val="00156BFE"/>
    <w:rsid w:val="00157CA2"/>
    <w:rsid w:val="00160637"/>
    <w:rsid w:val="00162F35"/>
    <w:rsid w:val="00164D14"/>
    <w:rsid w:val="001660B7"/>
    <w:rsid w:val="00166DF2"/>
    <w:rsid w:val="00167711"/>
    <w:rsid w:val="00170BAF"/>
    <w:rsid w:val="00171DD3"/>
    <w:rsid w:val="00177078"/>
    <w:rsid w:val="00177401"/>
    <w:rsid w:val="00177CA8"/>
    <w:rsid w:val="00177D25"/>
    <w:rsid w:val="001803EE"/>
    <w:rsid w:val="00181D42"/>
    <w:rsid w:val="00181D6F"/>
    <w:rsid w:val="001821F6"/>
    <w:rsid w:val="00184682"/>
    <w:rsid w:val="00185963"/>
    <w:rsid w:val="00186236"/>
    <w:rsid w:val="00187F51"/>
    <w:rsid w:val="00190698"/>
    <w:rsid w:val="0019123B"/>
    <w:rsid w:val="00191F9B"/>
    <w:rsid w:val="0019260A"/>
    <w:rsid w:val="00193010"/>
    <w:rsid w:val="001961B6"/>
    <w:rsid w:val="00197421"/>
    <w:rsid w:val="001A01B4"/>
    <w:rsid w:val="001A02D8"/>
    <w:rsid w:val="001A0FCC"/>
    <w:rsid w:val="001A312D"/>
    <w:rsid w:val="001A5ED0"/>
    <w:rsid w:val="001A64A9"/>
    <w:rsid w:val="001A65BC"/>
    <w:rsid w:val="001B2FA7"/>
    <w:rsid w:val="001B75DA"/>
    <w:rsid w:val="001B7BCD"/>
    <w:rsid w:val="001C0D89"/>
    <w:rsid w:val="001C1CE4"/>
    <w:rsid w:val="001C370D"/>
    <w:rsid w:val="001C3A12"/>
    <w:rsid w:val="001C43D0"/>
    <w:rsid w:val="001C589C"/>
    <w:rsid w:val="001D01BE"/>
    <w:rsid w:val="001D1106"/>
    <w:rsid w:val="001D15B0"/>
    <w:rsid w:val="001D169B"/>
    <w:rsid w:val="001D18AB"/>
    <w:rsid w:val="001D67CA"/>
    <w:rsid w:val="001E02E4"/>
    <w:rsid w:val="001E15E9"/>
    <w:rsid w:val="001E179D"/>
    <w:rsid w:val="001E6D6F"/>
    <w:rsid w:val="001F0682"/>
    <w:rsid w:val="001F3FAB"/>
    <w:rsid w:val="001F4DBE"/>
    <w:rsid w:val="001F5417"/>
    <w:rsid w:val="001F649B"/>
    <w:rsid w:val="00205934"/>
    <w:rsid w:val="00206E4E"/>
    <w:rsid w:val="00207273"/>
    <w:rsid w:val="0020761D"/>
    <w:rsid w:val="002109F5"/>
    <w:rsid w:val="00211AD1"/>
    <w:rsid w:val="00213664"/>
    <w:rsid w:val="00213FF9"/>
    <w:rsid w:val="00214009"/>
    <w:rsid w:val="00216D9A"/>
    <w:rsid w:val="00217624"/>
    <w:rsid w:val="00217FF0"/>
    <w:rsid w:val="0022031C"/>
    <w:rsid w:val="00222C92"/>
    <w:rsid w:val="00223DC1"/>
    <w:rsid w:val="002246D6"/>
    <w:rsid w:val="00224E33"/>
    <w:rsid w:val="0022509F"/>
    <w:rsid w:val="00225322"/>
    <w:rsid w:val="00226766"/>
    <w:rsid w:val="002312E2"/>
    <w:rsid w:val="00232068"/>
    <w:rsid w:val="002363DF"/>
    <w:rsid w:val="00236D77"/>
    <w:rsid w:val="00236EC4"/>
    <w:rsid w:val="00237472"/>
    <w:rsid w:val="00237B2B"/>
    <w:rsid w:val="00240D20"/>
    <w:rsid w:val="002416ED"/>
    <w:rsid w:val="002452D0"/>
    <w:rsid w:val="00246C66"/>
    <w:rsid w:val="00250959"/>
    <w:rsid w:val="002513F0"/>
    <w:rsid w:val="00251D0C"/>
    <w:rsid w:val="00252B81"/>
    <w:rsid w:val="00253759"/>
    <w:rsid w:val="00257B0E"/>
    <w:rsid w:val="00257C6C"/>
    <w:rsid w:val="00263608"/>
    <w:rsid w:val="00264983"/>
    <w:rsid w:val="002666F4"/>
    <w:rsid w:val="00266F74"/>
    <w:rsid w:val="0026756A"/>
    <w:rsid w:val="002706E8"/>
    <w:rsid w:val="0027158D"/>
    <w:rsid w:val="00272379"/>
    <w:rsid w:val="0027370F"/>
    <w:rsid w:val="00273F60"/>
    <w:rsid w:val="002777C2"/>
    <w:rsid w:val="002777F1"/>
    <w:rsid w:val="0028238D"/>
    <w:rsid w:val="002845EB"/>
    <w:rsid w:val="002847E5"/>
    <w:rsid w:val="00285F0C"/>
    <w:rsid w:val="00286952"/>
    <w:rsid w:val="00287591"/>
    <w:rsid w:val="00290B9C"/>
    <w:rsid w:val="002920B3"/>
    <w:rsid w:val="00296209"/>
    <w:rsid w:val="002A0F54"/>
    <w:rsid w:val="002A1C92"/>
    <w:rsid w:val="002A2916"/>
    <w:rsid w:val="002A4C84"/>
    <w:rsid w:val="002A50E4"/>
    <w:rsid w:val="002A51C5"/>
    <w:rsid w:val="002A61BE"/>
    <w:rsid w:val="002A68E0"/>
    <w:rsid w:val="002A7672"/>
    <w:rsid w:val="002B0E03"/>
    <w:rsid w:val="002B2111"/>
    <w:rsid w:val="002B3B96"/>
    <w:rsid w:val="002B3C6C"/>
    <w:rsid w:val="002B496D"/>
    <w:rsid w:val="002B5906"/>
    <w:rsid w:val="002B71C4"/>
    <w:rsid w:val="002B76BB"/>
    <w:rsid w:val="002C29E9"/>
    <w:rsid w:val="002C3958"/>
    <w:rsid w:val="002C45B3"/>
    <w:rsid w:val="002C5572"/>
    <w:rsid w:val="002C594C"/>
    <w:rsid w:val="002C6741"/>
    <w:rsid w:val="002C7CCB"/>
    <w:rsid w:val="002D3C6D"/>
    <w:rsid w:val="002D6CF9"/>
    <w:rsid w:val="002D7C6F"/>
    <w:rsid w:val="002D7E2F"/>
    <w:rsid w:val="002E11B0"/>
    <w:rsid w:val="002E13F7"/>
    <w:rsid w:val="002E49CC"/>
    <w:rsid w:val="002E688D"/>
    <w:rsid w:val="002E6F9E"/>
    <w:rsid w:val="002F6069"/>
    <w:rsid w:val="002F747A"/>
    <w:rsid w:val="00300672"/>
    <w:rsid w:val="003019B7"/>
    <w:rsid w:val="0030213C"/>
    <w:rsid w:val="0030415F"/>
    <w:rsid w:val="003042F6"/>
    <w:rsid w:val="00304DC6"/>
    <w:rsid w:val="003114AE"/>
    <w:rsid w:val="0031189C"/>
    <w:rsid w:val="003139DC"/>
    <w:rsid w:val="0031480B"/>
    <w:rsid w:val="00314D62"/>
    <w:rsid w:val="003151F2"/>
    <w:rsid w:val="0031556F"/>
    <w:rsid w:val="0032101C"/>
    <w:rsid w:val="00321460"/>
    <w:rsid w:val="0032250F"/>
    <w:rsid w:val="003227D9"/>
    <w:rsid w:val="003246E8"/>
    <w:rsid w:val="00325C22"/>
    <w:rsid w:val="00331556"/>
    <w:rsid w:val="00332C88"/>
    <w:rsid w:val="0033504E"/>
    <w:rsid w:val="00335372"/>
    <w:rsid w:val="00336366"/>
    <w:rsid w:val="003373AB"/>
    <w:rsid w:val="003408F7"/>
    <w:rsid w:val="00342A74"/>
    <w:rsid w:val="00344004"/>
    <w:rsid w:val="003470A2"/>
    <w:rsid w:val="003478C4"/>
    <w:rsid w:val="00347E2F"/>
    <w:rsid w:val="0035573F"/>
    <w:rsid w:val="0035652C"/>
    <w:rsid w:val="0036196A"/>
    <w:rsid w:val="00362375"/>
    <w:rsid w:val="00362F25"/>
    <w:rsid w:val="00363485"/>
    <w:rsid w:val="00363FB9"/>
    <w:rsid w:val="003654B4"/>
    <w:rsid w:val="00365537"/>
    <w:rsid w:val="00371AC6"/>
    <w:rsid w:val="00371E6B"/>
    <w:rsid w:val="0038060E"/>
    <w:rsid w:val="00383558"/>
    <w:rsid w:val="00384156"/>
    <w:rsid w:val="0038741D"/>
    <w:rsid w:val="00390C98"/>
    <w:rsid w:val="00391CA9"/>
    <w:rsid w:val="0039369F"/>
    <w:rsid w:val="003949B0"/>
    <w:rsid w:val="003A0180"/>
    <w:rsid w:val="003A04C0"/>
    <w:rsid w:val="003A32A3"/>
    <w:rsid w:val="003A7987"/>
    <w:rsid w:val="003B675C"/>
    <w:rsid w:val="003C30B1"/>
    <w:rsid w:val="003C3334"/>
    <w:rsid w:val="003C4E60"/>
    <w:rsid w:val="003C6FB3"/>
    <w:rsid w:val="003C70C9"/>
    <w:rsid w:val="003C7525"/>
    <w:rsid w:val="003D1448"/>
    <w:rsid w:val="003D2118"/>
    <w:rsid w:val="003D3769"/>
    <w:rsid w:val="003D7B8B"/>
    <w:rsid w:val="003E0D96"/>
    <w:rsid w:val="003E14A5"/>
    <w:rsid w:val="003E1D4B"/>
    <w:rsid w:val="003E4F25"/>
    <w:rsid w:val="003E4FD8"/>
    <w:rsid w:val="003F0D22"/>
    <w:rsid w:val="003F1EAB"/>
    <w:rsid w:val="003F263A"/>
    <w:rsid w:val="003F2F51"/>
    <w:rsid w:val="003F3061"/>
    <w:rsid w:val="003F3DF9"/>
    <w:rsid w:val="003F517B"/>
    <w:rsid w:val="003F5AFA"/>
    <w:rsid w:val="003F6142"/>
    <w:rsid w:val="004001D8"/>
    <w:rsid w:val="0040310F"/>
    <w:rsid w:val="00404BA7"/>
    <w:rsid w:val="004065C7"/>
    <w:rsid w:val="004077FE"/>
    <w:rsid w:val="00410584"/>
    <w:rsid w:val="00414499"/>
    <w:rsid w:val="00415663"/>
    <w:rsid w:val="00417BFB"/>
    <w:rsid w:val="00425D19"/>
    <w:rsid w:val="00425D5E"/>
    <w:rsid w:val="00426A01"/>
    <w:rsid w:val="00431280"/>
    <w:rsid w:val="00431D99"/>
    <w:rsid w:val="00431FF6"/>
    <w:rsid w:val="00432665"/>
    <w:rsid w:val="00432709"/>
    <w:rsid w:val="004337C7"/>
    <w:rsid w:val="004339BC"/>
    <w:rsid w:val="00434CF8"/>
    <w:rsid w:val="00435174"/>
    <w:rsid w:val="00442268"/>
    <w:rsid w:val="0044369E"/>
    <w:rsid w:val="00444C42"/>
    <w:rsid w:val="004462E5"/>
    <w:rsid w:val="00446F33"/>
    <w:rsid w:val="00450E53"/>
    <w:rsid w:val="004521A2"/>
    <w:rsid w:val="004539D5"/>
    <w:rsid w:val="004555E8"/>
    <w:rsid w:val="00462871"/>
    <w:rsid w:val="00463744"/>
    <w:rsid w:val="004639C5"/>
    <w:rsid w:val="00464BD3"/>
    <w:rsid w:val="00464C76"/>
    <w:rsid w:val="00465CC7"/>
    <w:rsid w:val="0047043E"/>
    <w:rsid w:val="00470DB4"/>
    <w:rsid w:val="0047263F"/>
    <w:rsid w:val="00475386"/>
    <w:rsid w:val="00476AD5"/>
    <w:rsid w:val="00477C83"/>
    <w:rsid w:val="00477E87"/>
    <w:rsid w:val="00481CEC"/>
    <w:rsid w:val="00482F3D"/>
    <w:rsid w:val="00483BB7"/>
    <w:rsid w:val="00486A42"/>
    <w:rsid w:val="00487AA8"/>
    <w:rsid w:val="0049147A"/>
    <w:rsid w:val="004954FB"/>
    <w:rsid w:val="00495E1F"/>
    <w:rsid w:val="00496460"/>
    <w:rsid w:val="00496E21"/>
    <w:rsid w:val="004A0819"/>
    <w:rsid w:val="004A4BC0"/>
    <w:rsid w:val="004A5A77"/>
    <w:rsid w:val="004A5EF7"/>
    <w:rsid w:val="004B6D29"/>
    <w:rsid w:val="004B7522"/>
    <w:rsid w:val="004C0B94"/>
    <w:rsid w:val="004C52C2"/>
    <w:rsid w:val="004C59AB"/>
    <w:rsid w:val="004C5A49"/>
    <w:rsid w:val="004D05B1"/>
    <w:rsid w:val="004D4E8C"/>
    <w:rsid w:val="004D6841"/>
    <w:rsid w:val="004D73A9"/>
    <w:rsid w:val="004D7470"/>
    <w:rsid w:val="004D759B"/>
    <w:rsid w:val="004E025B"/>
    <w:rsid w:val="004E02C5"/>
    <w:rsid w:val="004E10D4"/>
    <w:rsid w:val="004E3E0E"/>
    <w:rsid w:val="004E50BD"/>
    <w:rsid w:val="004E59C3"/>
    <w:rsid w:val="004E5DA4"/>
    <w:rsid w:val="004E6929"/>
    <w:rsid w:val="004E6B22"/>
    <w:rsid w:val="004F0407"/>
    <w:rsid w:val="004F231B"/>
    <w:rsid w:val="004F2AC4"/>
    <w:rsid w:val="004F3542"/>
    <w:rsid w:val="004F3753"/>
    <w:rsid w:val="004F3A31"/>
    <w:rsid w:val="004F4583"/>
    <w:rsid w:val="004F65C9"/>
    <w:rsid w:val="004F6EC2"/>
    <w:rsid w:val="00501F47"/>
    <w:rsid w:val="005037E8"/>
    <w:rsid w:val="00503C5E"/>
    <w:rsid w:val="00503DC6"/>
    <w:rsid w:val="00503FB6"/>
    <w:rsid w:val="0050454D"/>
    <w:rsid w:val="00510C1A"/>
    <w:rsid w:val="00510DF0"/>
    <w:rsid w:val="00511D4B"/>
    <w:rsid w:val="00511E0D"/>
    <w:rsid w:val="005133BE"/>
    <w:rsid w:val="00514079"/>
    <w:rsid w:val="00514B0A"/>
    <w:rsid w:val="00517554"/>
    <w:rsid w:val="00521186"/>
    <w:rsid w:val="005240B7"/>
    <w:rsid w:val="00524FD1"/>
    <w:rsid w:val="005251E6"/>
    <w:rsid w:val="005253F3"/>
    <w:rsid w:val="00525938"/>
    <w:rsid w:val="005261B3"/>
    <w:rsid w:val="00527387"/>
    <w:rsid w:val="00530753"/>
    <w:rsid w:val="00532478"/>
    <w:rsid w:val="005335B2"/>
    <w:rsid w:val="00533A7E"/>
    <w:rsid w:val="00536C57"/>
    <w:rsid w:val="00536FBB"/>
    <w:rsid w:val="005429DB"/>
    <w:rsid w:val="00546151"/>
    <w:rsid w:val="00546C30"/>
    <w:rsid w:val="005536AF"/>
    <w:rsid w:val="00554B15"/>
    <w:rsid w:val="00555517"/>
    <w:rsid w:val="0055678F"/>
    <w:rsid w:val="005617CE"/>
    <w:rsid w:val="00561CAD"/>
    <w:rsid w:val="005635AB"/>
    <w:rsid w:val="00563D00"/>
    <w:rsid w:val="00566A37"/>
    <w:rsid w:val="00571051"/>
    <w:rsid w:val="00571B4D"/>
    <w:rsid w:val="00571C62"/>
    <w:rsid w:val="00571F3F"/>
    <w:rsid w:val="00575E44"/>
    <w:rsid w:val="0057776B"/>
    <w:rsid w:val="00581DDB"/>
    <w:rsid w:val="005824B2"/>
    <w:rsid w:val="00582724"/>
    <w:rsid w:val="00583852"/>
    <w:rsid w:val="00583AE2"/>
    <w:rsid w:val="005855FA"/>
    <w:rsid w:val="00587562"/>
    <w:rsid w:val="005910F5"/>
    <w:rsid w:val="005923DE"/>
    <w:rsid w:val="00594BAA"/>
    <w:rsid w:val="005956EF"/>
    <w:rsid w:val="005A147A"/>
    <w:rsid w:val="005A2161"/>
    <w:rsid w:val="005A548C"/>
    <w:rsid w:val="005B0764"/>
    <w:rsid w:val="005B13D5"/>
    <w:rsid w:val="005C06D1"/>
    <w:rsid w:val="005C2717"/>
    <w:rsid w:val="005C47C5"/>
    <w:rsid w:val="005C7C7D"/>
    <w:rsid w:val="005D03EC"/>
    <w:rsid w:val="005D0BE0"/>
    <w:rsid w:val="005D163A"/>
    <w:rsid w:val="005D3C47"/>
    <w:rsid w:val="005D45D4"/>
    <w:rsid w:val="005D46D0"/>
    <w:rsid w:val="005D5694"/>
    <w:rsid w:val="005D6DE8"/>
    <w:rsid w:val="005E03D6"/>
    <w:rsid w:val="005E3079"/>
    <w:rsid w:val="005E3085"/>
    <w:rsid w:val="005E435E"/>
    <w:rsid w:val="005E4DB9"/>
    <w:rsid w:val="005E78F4"/>
    <w:rsid w:val="005F15A9"/>
    <w:rsid w:val="005F6BDA"/>
    <w:rsid w:val="0060007B"/>
    <w:rsid w:val="006021A8"/>
    <w:rsid w:val="0060444A"/>
    <w:rsid w:val="00604E9B"/>
    <w:rsid w:val="00606378"/>
    <w:rsid w:val="006074EC"/>
    <w:rsid w:val="00607A15"/>
    <w:rsid w:val="00607F3D"/>
    <w:rsid w:val="00611126"/>
    <w:rsid w:val="00611CC0"/>
    <w:rsid w:val="00614746"/>
    <w:rsid w:val="00614B97"/>
    <w:rsid w:val="00616F96"/>
    <w:rsid w:val="0062211C"/>
    <w:rsid w:val="00622952"/>
    <w:rsid w:val="00625431"/>
    <w:rsid w:val="006258FD"/>
    <w:rsid w:val="006260EF"/>
    <w:rsid w:val="006305C9"/>
    <w:rsid w:val="00632036"/>
    <w:rsid w:val="006331D3"/>
    <w:rsid w:val="00633DDB"/>
    <w:rsid w:val="00635BAD"/>
    <w:rsid w:val="0063623A"/>
    <w:rsid w:val="00643A86"/>
    <w:rsid w:val="00646DAC"/>
    <w:rsid w:val="0064720F"/>
    <w:rsid w:val="00647ECB"/>
    <w:rsid w:val="00650431"/>
    <w:rsid w:val="006507E3"/>
    <w:rsid w:val="00651159"/>
    <w:rsid w:val="006519CE"/>
    <w:rsid w:val="00651F23"/>
    <w:rsid w:val="00654543"/>
    <w:rsid w:val="00654EBA"/>
    <w:rsid w:val="006553BB"/>
    <w:rsid w:val="00655D7A"/>
    <w:rsid w:val="00660CE8"/>
    <w:rsid w:val="00661728"/>
    <w:rsid w:val="00663101"/>
    <w:rsid w:val="0066597E"/>
    <w:rsid w:val="00667093"/>
    <w:rsid w:val="0067289F"/>
    <w:rsid w:val="0067401F"/>
    <w:rsid w:val="00675CDA"/>
    <w:rsid w:val="00676817"/>
    <w:rsid w:val="00677CF1"/>
    <w:rsid w:val="006816E9"/>
    <w:rsid w:val="00682588"/>
    <w:rsid w:val="00683BEF"/>
    <w:rsid w:val="00684075"/>
    <w:rsid w:val="006846ED"/>
    <w:rsid w:val="006849CC"/>
    <w:rsid w:val="00686564"/>
    <w:rsid w:val="006869D2"/>
    <w:rsid w:val="00686A31"/>
    <w:rsid w:val="006873A9"/>
    <w:rsid w:val="0069061C"/>
    <w:rsid w:val="00691983"/>
    <w:rsid w:val="006934EC"/>
    <w:rsid w:val="006950D8"/>
    <w:rsid w:val="006954D9"/>
    <w:rsid w:val="0069578C"/>
    <w:rsid w:val="006978EC"/>
    <w:rsid w:val="006A1BF5"/>
    <w:rsid w:val="006A209D"/>
    <w:rsid w:val="006A2268"/>
    <w:rsid w:val="006A3117"/>
    <w:rsid w:val="006A3CE6"/>
    <w:rsid w:val="006A57E1"/>
    <w:rsid w:val="006B0A23"/>
    <w:rsid w:val="006B3039"/>
    <w:rsid w:val="006B3C7E"/>
    <w:rsid w:val="006B4F0E"/>
    <w:rsid w:val="006B5E1B"/>
    <w:rsid w:val="006B667A"/>
    <w:rsid w:val="006C389E"/>
    <w:rsid w:val="006C397B"/>
    <w:rsid w:val="006C4679"/>
    <w:rsid w:val="006C5A5E"/>
    <w:rsid w:val="006C6838"/>
    <w:rsid w:val="006D1F35"/>
    <w:rsid w:val="006D3A15"/>
    <w:rsid w:val="006D718C"/>
    <w:rsid w:val="006D7895"/>
    <w:rsid w:val="006D7FD2"/>
    <w:rsid w:val="006E0D15"/>
    <w:rsid w:val="006E339F"/>
    <w:rsid w:val="006E39D2"/>
    <w:rsid w:val="006E43C6"/>
    <w:rsid w:val="006E59C6"/>
    <w:rsid w:val="006E71DF"/>
    <w:rsid w:val="006F2229"/>
    <w:rsid w:val="006F3455"/>
    <w:rsid w:val="006F3EEC"/>
    <w:rsid w:val="006F46B3"/>
    <w:rsid w:val="006F4A0B"/>
    <w:rsid w:val="006F4A2C"/>
    <w:rsid w:val="006F6721"/>
    <w:rsid w:val="007018BE"/>
    <w:rsid w:val="0070438C"/>
    <w:rsid w:val="007053F0"/>
    <w:rsid w:val="00705C3D"/>
    <w:rsid w:val="007060E2"/>
    <w:rsid w:val="0070780A"/>
    <w:rsid w:val="00707BA1"/>
    <w:rsid w:val="0071021C"/>
    <w:rsid w:val="00712322"/>
    <w:rsid w:val="00716C5C"/>
    <w:rsid w:val="00717CD9"/>
    <w:rsid w:val="00724A6B"/>
    <w:rsid w:val="0072589B"/>
    <w:rsid w:val="007319FB"/>
    <w:rsid w:val="00732ED3"/>
    <w:rsid w:val="007334D9"/>
    <w:rsid w:val="0073477C"/>
    <w:rsid w:val="007347D5"/>
    <w:rsid w:val="00741E4F"/>
    <w:rsid w:val="00742F4E"/>
    <w:rsid w:val="00747D53"/>
    <w:rsid w:val="0075168E"/>
    <w:rsid w:val="00751F5E"/>
    <w:rsid w:val="00752F51"/>
    <w:rsid w:val="00753152"/>
    <w:rsid w:val="00753F7D"/>
    <w:rsid w:val="0075433C"/>
    <w:rsid w:val="007550ED"/>
    <w:rsid w:val="00755EBD"/>
    <w:rsid w:val="00760F4D"/>
    <w:rsid w:val="00761541"/>
    <w:rsid w:val="00763223"/>
    <w:rsid w:val="007663E0"/>
    <w:rsid w:val="0077023B"/>
    <w:rsid w:val="00771D68"/>
    <w:rsid w:val="007734DB"/>
    <w:rsid w:val="007736E0"/>
    <w:rsid w:val="00773C07"/>
    <w:rsid w:val="00774284"/>
    <w:rsid w:val="00774673"/>
    <w:rsid w:val="00774A10"/>
    <w:rsid w:val="00775BA4"/>
    <w:rsid w:val="00777197"/>
    <w:rsid w:val="00777E00"/>
    <w:rsid w:val="00780B0E"/>
    <w:rsid w:val="00781411"/>
    <w:rsid w:val="007834C0"/>
    <w:rsid w:val="00783F49"/>
    <w:rsid w:val="00784B13"/>
    <w:rsid w:val="007866D2"/>
    <w:rsid w:val="0078786C"/>
    <w:rsid w:val="007918E5"/>
    <w:rsid w:val="007945BC"/>
    <w:rsid w:val="0079776C"/>
    <w:rsid w:val="007A3F4F"/>
    <w:rsid w:val="007A55F1"/>
    <w:rsid w:val="007A5C78"/>
    <w:rsid w:val="007A65F5"/>
    <w:rsid w:val="007B103D"/>
    <w:rsid w:val="007B113F"/>
    <w:rsid w:val="007B2363"/>
    <w:rsid w:val="007B685A"/>
    <w:rsid w:val="007B7D07"/>
    <w:rsid w:val="007C0DC5"/>
    <w:rsid w:val="007C0F13"/>
    <w:rsid w:val="007C2CBE"/>
    <w:rsid w:val="007C4FB6"/>
    <w:rsid w:val="007C717D"/>
    <w:rsid w:val="007C718B"/>
    <w:rsid w:val="007C74F6"/>
    <w:rsid w:val="007C7D68"/>
    <w:rsid w:val="007D03DB"/>
    <w:rsid w:val="007D0A3C"/>
    <w:rsid w:val="007D0CCE"/>
    <w:rsid w:val="007D3996"/>
    <w:rsid w:val="007D3B7D"/>
    <w:rsid w:val="007D4E4C"/>
    <w:rsid w:val="007D6084"/>
    <w:rsid w:val="007D6499"/>
    <w:rsid w:val="007E0A17"/>
    <w:rsid w:val="007E36C7"/>
    <w:rsid w:val="007F08E2"/>
    <w:rsid w:val="007F46AE"/>
    <w:rsid w:val="007F757B"/>
    <w:rsid w:val="00800134"/>
    <w:rsid w:val="00800D07"/>
    <w:rsid w:val="00801879"/>
    <w:rsid w:val="0080208F"/>
    <w:rsid w:val="00804183"/>
    <w:rsid w:val="00806ECA"/>
    <w:rsid w:val="00810C99"/>
    <w:rsid w:val="00813053"/>
    <w:rsid w:val="00813090"/>
    <w:rsid w:val="00813AD0"/>
    <w:rsid w:val="0081798C"/>
    <w:rsid w:val="0082288A"/>
    <w:rsid w:val="0082343F"/>
    <w:rsid w:val="00825246"/>
    <w:rsid w:val="008258B7"/>
    <w:rsid w:val="00827882"/>
    <w:rsid w:val="008310C8"/>
    <w:rsid w:val="008310F0"/>
    <w:rsid w:val="00831BCF"/>
    <w:rsid w:val="00833D81"/>
    <w:rsid w:val="00834E81"/>
    <w:rsid w:val="008417D9"/>
    <w:rsid w:val="00842CA8"/>
    <w:rsid w:val="008433CA"/>
    <w:rsid w:val="00845E97"/>
    <w:rsid w:val="00846AD7"/>
    <w:rsid w:val="00850604"/>
    <w:rsid w:val="00851E64"/>
    <w:rsid w:val="00853405"/>
    <w:rsid w:val="00853A5B"/>
    <w:rsid w:val="00855788"/>
    <w:rsid w:val="00856598"/>
    <w:rsid w:val="008610DF"/>
    <w:rsid w:val="00861534"/>
    <w:rsid w:val="00861ACD"/>
    <w:rsid w:val="008676B2"/>
    <w:rsid w:val="00867EE1"/>
    <w:rsid w:val="008729A1"/>
    <w:rsid w:val="00872C5B"/>
    <w:rsid w:val="00877827"/>
    <w:rsid w:val="00880414"/>
    <w:rsid w:val="00884476"/>
    <w:rsid w:val="008850DB"/>
    <w:rsid w:val="00885817"/>
    <w:rsid w:val="0088607B"/>
    <w:rsid w:val="00886F40"/>
    <w:rsid w:val="008870E9"/>
    <w:rsid w:val="00887263"/>
    <w:rsid w:val="00891215"/>
    <w:rsid w:val="008939F4"/>
    <w:rsid w:val="00894F6B"/>
    <w:rsid w:val="00895AA6"/>
    <w:rsid w:val="00895DE9"/>
    <w:rsid w:val="0089661F"/>
    <w:rsid w:val="008969FF"/>
    <w:rsid w:val="00896D2A"/>
    <w:rsid w:val="008A1271"/>
    <w:rsid w:val="008A67A4"/>
    <w:rsid w:val="008A6DF6"/>
    <w:rsid w:val="008A7A59"/>
    <w:rsid w:val="008B120C"/>
    <w:rsid w:val="008B2570"/>
    <w:rsid w:val="008B2F97"/>
    <w:rsid w:val="008B3F07"/>
    <w:rsid w:val="008B53BA"/>
    <w:rsid w:val="008B5DB8"/>
    <w:rsid w:val="008B6CA7"/>
    <w:rsid w:val="008C1969"/>
    <w:rsid w:val="008C1AEF"/>
    <w:rsid w:val="008C1FC6"/>
    <w:rsid w:val="008C26B3"/>
    <w:rsid w:val="008C2789"/>
    <w:rsid w:val="008C3809"/>
    <w:rsid w:val="008C5D47"/>
    <w:rsid w:val="008D0F84"/>
    <w:rsid w:val="008D1950"/>
    <w:rsid w:val="008D3041"/>
    <w:rsid w:val="008D567B"/>
    <w:rsid w:val="008D6D0B"/>
    <w:rsid w:val="008E341F"/>
    <w:rsid w:val="008E408C"/>
    <w:rsid w:val="008E5B23"/>
    <w:rsid w:val="008E6163"/>
    <w:rsid w:val="008F0AF7"/>
    <w:rsid w:val="008F1CC6"/>
    <w:rsid w:val="008F2505"/>
    <w:rsid w:val="008F37F6"/>
    <w:rsid w:val="008F4763"/>
    <w:rsid w:val="008F74B1"/>
    <w:rsid w:val="00900CCB"/>
    <w:rsid w:val="00901397"/>
    <w:rsid w:val="00902C9B"/>
    <w:rsid w:val="00905288"/>
    <w:rsid w:val="00907F00"/>
    <w:rsid w:val="00913934"/>
    <w:rsid w:val="0091494E"/>
    <w:rsid w:val="0091535B"/>
    <w:rsid w:val="00915CE9"/>
    <w:rsid w:val="0092052A"/>
    <w:rsid w:val="00920B24"/>
    <w:rsid w:val="0092191C"/>
    <w:rsid w:val="00922C58"/>
    <w:rsid w:val="00924277"/>
    <w:rsid w:val="00924BCA"/>
    <w:rsid w:val="009252CA"/>
    <w:rsid w:val="00925417"/>
    <w:rsid w:val="00925A2C"/>
    <w:rsid w:val="00926BBD"/>
    <w:rsid w:val="00927E57"/>
    <w:rsid w:val="00930845"/>
    <w:rsid w:val="00935567"/>
    <w:rsid w:val="00936067"/>
    <w:rsid w:val="00937DB4"/>
    <w:rsid w:val="0094006E"/>
    <w:rsid w:val="00940211"/>
    <w:rsid w:val="009443F8"/>
    <w:rsid w:val="009524E2"/>
    <w:rsid w:val="0095328E"/>
    <w:rsid w:val="0095428E"/>
    <w:rsid w:val="00954C1D"/>
    <w:rsid w:val="0095625C"/>
    <w:rsid w:val="009569CF"/>
    <w:rsid w:val="00960C18"/>
    <w:rsid w:val="0096177A"/>
    <w:rsid w:val="00961B81"/>
    <w:rsid w:val="00963672"/>
    <w:rsid w:val="00964AC1"/>
    <w:rsid w:val="0096632A"/>
    <w:rsid w:val="00972DE2"/>
    <w:rsid w:val="00972EA0"/>
    <w:rsid w:val="00973815"/>
    <w:rsid w:val="00975294"/>
    <w:rsid w:val="00977571"/>
    <w:rsid w:val="00980BBF"/>
    <w:rsid w:val="00982163"/>
    <w:rsid w:val="00983F2E"/>
    <w:rsid w:val="00985B8E"/>
    <w:rsid w:val="00986C1C"/>
    <w:rsid w:val="00990303"/>
    <w:rsid w:val="00991C29"/>
    <w:rsid w:val="00992D1C"/>
    <w:rsid w:val="009944A6"/>
    <w:rsid w:val="0099532F"/>
    <w:rsid w:val="009967A7"/>
    <w:rsid w:val="00996D77"/>
    <w:rsid w:val="009A3F6D"/>
    <w:rsid w:val="009A6C1B"/>
    <w:rsid w:val="009B15C5"/>
    <w:rsid w:val="009B1856"/>
    <w:rsid w:val="009B576E"/>
    <w:rsid w:val="009B59C4"/>
    <w:rsid w:val="009B6DF5"/>
    <w:rsid w:val="009B7618"/>
    <w:rsid w:val="009B7A47"/>
    <w:rsid w:val="009C0830"/>
    <w:rsid w:val="009C14F2"/>
    <w:rsid w:val="009C2447"/>
    <w:rsid w:val="009C31A1"/>
    <w:rsid w:val="009C5064"/>
    <w:rsid w:val="009C5226"/>
    <w:rsid w:val="009C7E3A"/>
    <w:rsid w:val="009D0B3A"/>
    <w:rsid w:val="009D0E5E"/>
    <w:rsid w:val="009D1E1B"/>
    <w:rsid w:val="009D29E5"/>
    <w:rsid w:val="009D4C43"/>
    <w:rsid w:val="009D6340"/>
    <w:rsid w:val="009E0D63"/>
    <w:rsid w:val="009E3523"/>
    <w:rsid w:val="009F2888"/>
    <w:rsid w:val="009F409D"/>
    <w:rsid w:val="009F51F8"/>
    <w:rsid w:val="009F670A"/>
    <w:rsid w:val="00A00FA9"/>
    <w:rsid w:val="00A00FB2"/>
    <w:rsid w:val="00A01050"/>
    <w:rsid w:val="00A02854"/>
    <w:rsid w:val="00A031D8"/>
    <w:rsid w:val="00A03A1C"/>
    <w:rsid w:val="00A0710E"/>
    <w:rsid w:val="00A1114E"/>
    <w:rsid w:val="00A122D1"/>
    <w:rsid w:val="00A16A9D"/>
    <w:rsid w:val="00A21588"/>
    <w:rsid w:val="00A219EB"/>
    <w:rsid w:val="00A22BBA"/>
    <w:rsid w:val="00A2318B"/>
    <w:rsid w:val="00A23207"/>
    <w:rsid w:val="00A24520"/>
    <w:rsid w:val="00A27164"/>
    <w:rsid w:val="00A27C5A"/>
    <w:rsid w:val="00A3006D"/>
    <w:rsid w:val="00A316B0"/>
    <w:rsid w:val="00A32055"/>
    <w:rsid w:val="00A32517"/>
    <w:rsid w:val="00A36B13"/>
    <w:rsid w:val="00A403AA"/>
    <w:rsid w:val="00A40AAE"/>
    <w:rsid w:val="00A4155B"/>
    <w:rsid w:val="00A41B41"/>
    <w:rsid w:val="00A42A0F"/>
    <w:rsid w:val="00A45308"/>
    <w:rsid w:val="00A45B2C"/>
    <w:rsid w:val="00A51642"/>
    <w:rsid w:val="00A523EA"/>
    <w:rsid w:val="00A54F8F"/>
    <w:rsid w:val="00A55B8B"/>
    <w:rsid w:val="00A60833"/>
    <w:rsid w:val="00A65096"/>
    <w:rsid w:val="00A7304A"/>
    <w:rsid w:val="00A74DB1"/>
    <w:rsid w:val="00A7780D"/>
    <w:rsid w:val="00A81903"/>
    <w:rsid w:val="00A81CE2"/>
    <w:rsid w:val="00A82415"/>
    <w:rsid w:val="00A8252F"/>
    <w:rsid w:val="00A866D7"/>
    <w:rsid w:val="00A86C6B"/>
    <w:rsid w:val="00A87C46"/>
    <w:rsid w:val="00A91B41"/>
    <w:rsid w:val="00A93288"/>
    <w:rsid w:val="00A9417C"/>
    <w:rsid w:val="00A970B7"/>
    <w:rsid w:val="00A97FDD"/>
    <w:rsid w:val="00AA038B"/>
    <w:rsid w:val="00AA3E48"/>
    <w:rsid w:val="00AA5486"/>
    <w:rsid w:val="00AA677A"/>
    <w:rsid w:val="00AA6898"/>
    <w:rsid w:val="00AA7DF2"/>
    <w:rsid w:val="00AB1358"/>
    <w:rsid w:val="00AB406E"/>
    <w:rsid w:val="00AB7F52"/>
    <w:rsid w:val="00AC032A"/>
    <w:rsid w:val="00AC391E"/>
    <w:rsid w:val="00AC48AB"/>
    <w:rsid w:val="00AC583E"/>
    <w:rsid w:val="00AD1769"/>
    <w:rsid w:val="00AD2939"/>
    <w:rsid w:val="00AD4467"/>
    <w:rsid w:val="00AD5C18"/>
    <w:rsid w:val="00AD6892"/>
    <w:rsid w:val="00AD7DEA"/>
    <w:rsid w:val="00AE12B5"/>
    <w:rsid w:val="00AE37B5"/>
    <w:rsid w:val="00AE4B7F"/>
    <w:rsid w:val="00AE4B92"/>
    <w:rsid w:val="00AE696B"/>
    <w:rsid w:val="00AE7880"/>
    <w:rsid w:val="00AF0373"/>
    <w:rsid w:val="00AF0F0F"/>
    <w:rsid w:val="00AF2B22"/>
    <w:rsid w:val="00AF34C8"/>
    <w:rsid w:val="00AF5E09"/>
    <w:rsid w:val="00AF6226"/>
    <w:rsid w:val="00AF65A3"/>
    <w:rsid w:val="00AF6F34"/>
    <w:rsid w:val="00AF7066"/>
    <w:rsid w:val="00B0237A"/>
    <w:rsid w:val="00B028F6"/>
    <w:rsid w:val="00B02D22"/>
    <w:rsid w:val="00B04A2A"/>
    <w:rsid w:val="00B04C86"/>
    <w:rsid w:val="00B109AC"/>
    <w:rsid w:val="00B10A53"/>
    <w:rsid w:val="00B10EF4"/>
    <w:rsid w:val="00B11C7C"/>
    <w:rsid w:val="00B125EF"/>
    <w:rsid w:val="00B152CD"/>
    <w:rsid w:val="00B16378"/>
    <w:rsid w:val="00B1657E"/>
    <w:rsid w:val="00B1691A"/>
    <w:rsid w:val="00B16F2E"/>
    <w:rsid w:val="00B20E3D"/>
    <w:rsid w:val="00B219A0"/>
    <w:rsid w:val="00B23DA3"/>
    <w:rsid w:val="00B250F2"/>
    <w:rsid w:val="00B277A8"/>
    <w:rsid w:val="00B3048E"/>
    <w:rsid w:val="00B305F2"/>
    <w:rsid w:val="00B32452"/>
    <w:rsid w:val="00B32DCD"/>
    <w:rsid w:val="00B332F6"/>
    <w:rsid w:val="00B35291"/>
    <w:rsid w:val="00B3596A"/>
    <w:rsid w:val="00B37157"/>
    <w:rsid w:val="00B41FB4"/>
    <w:rsid w:val="00B43007"/>
    <w:rsid w:val="00B456FA"/>
    <w:rsid w:val="00B467D6"/>
    <w:rsid w:val="00B51BE0"/>
    <w:rsid w:val="00B52B0C"/>
    <w:rsid w:val="00B53636"/>
    <w:rsid w:val="00B54A10"/>
    <w:rsid w:val="00B603CA"/>
    <w:rsid w:val="00B60ECA"/>
    <w:rsid w:val="00B61125"/>
    <w:rsid w:val="00B61984"/>
    <w:rsid w:val="00B6569E"/>
    <w:rsid w:val="00B67C36"/>
    <w:rsid w:val="00B70419"/>
    <w:rsid w:val="00B71D9C"/>
    <w:rsid w:val="00B71DA4"/>
    <w:rsid w:val="00B72BA8"/>
    <w:rsid w:val="00B73A33"/>
    <w:rsid w:val="00B764E9"/>
    <w:rsid w:val="00B774F6"/>
    <w:rsid w:val="00B77E3B"/>
    <w:rsid w:val="00B77EE6"/>
    <w:rsid w:val="00B80070"/>
    <w:rsid w:val="00B80B45"/>
    <w:rsid w:val="00B811FA"/>
    <w:rsid w:val="00B82348"/>
    <w:rsid w:val="00B835CB"/>
    <w:rsid w:val="00B83B14"/>
    <w:rsid w:val="00B846A1"/>
    <w:rsid w:val="00B85C36"/>
    <w:rsid w:val="00B86A75"/>
    <w:rsid w:val="00B907C6"/>
    <w:rsid w:val="00B911C8"/>
    <w:rsid w:val="00B9148D"/>
    <w:rsid w:val="00B9305D"/>
    <w:rsid w:val="00B9326E"/>
    <w:rsid w:val="00B933D3"/>
    <w:rsid w:val="00B936DD"/>
    <w:rsid w:val="00B93EB5"/>
    <w:rsid w:val="00B9664E"/>
    <w:rsid w:val="00B9716D"/>
    <w:rsid w:val="00B975E7"/>
    <w:rsid w:val="00B97800"/>
    <w:rsid w:val="00BA000E"/>
    <w:rsid w:val="00BA08B5"/>
    <w:rsid w:val="00BA38F1"/>
    <w:rsid w:val="00BB0E3F"/>
    <w:rsid w:val="00BB2096"/>
    <w:rsid w:val="00BB3AAB"/>
    <w:rsid w:val="00BB508D"/>
    <w:rsid w:val="00BB72C2"/>
    <w:rsid w:val="00BC0855"/>
    <w:rsid w:val="00BC20C8"/>
    <w:rsid w:val="00BC2819"/>
    <w:rsid w:val="00BC5B7E"/>
    <w:rsid w:val="00BC67CA"/>
    <w:rsid w:val="00BC779B"/>
    <w:rsid w:val="00BD70F2"/>
    <w:rsid w:val="00BD7547"/>
    <w:rsid w:val="00BD7623"/>
    <w:rsid w:val="00BD7B51"/>
    <w:rsid w:val="00BE32FB"/>
    <w:rsid w:val="00BE5A4C"/>
    <w:rsid w:val="00BE5B0B"/>
    <w:rsid w:val="00BE6A8E"/>
    <w:rsid w:val="00BE79B8"/>
    <w:rsid w:val="00BF1180"/>
    <w:rsid w:val="00BF3DF4"/>
    <w:rsid w:val="00BF65AF"/>
    <w:rsid w:val="00BF6756"/>
    <w:rsid w:val="00BF7559"/>
    <w:rsid w:val="00C01F1E"/>
    <w:rsid w:val="00C03C25"/>
    <w:rsid w:val="00C04DD5"/>
    <w:rsid w:val="00C07B59"/>
    <w:rsid w:val="00C1207E"/>
    <w:rsid w:val="00C120ED"/>
    <w:rsid w:val="00C15E54"/>
    <w:rsid w:val="00C17CAE"/>
    <w:rsid w:val="00C23F3F"/>
    <w:rsid w:val="00C25332"/>
    <w:rsid w:val="00C311E5"/>
    <w:rsid w:val="00C3126B"/>
    <w:rsid w:val="00C31441"/>
    <w:rsid w:val="00C4354D"/>
    <w:rsid w:val="00C4368A"/>
    <w:rsid w:val="00C44D4C"/>
    <w:rsid w:val="00C45511"/>
    <w:rsid w:val="00C47643"/>
    <w:rsid w:val="00C50DD9"/>
    <w:rsid w:val="00C51E5E"/>
    <w:rsid w:val="00C549B5"/>
    <w:rsid w:val="00C55230"/>
    <w:rsid w:val="00C564E1"/>
    <w:rsid w:val="00C57B29"/>
    <w:rsid w:val="00C60FA3"/>
    <w:rsid w:val="00C61278"/>
    <w:rsid w:val="00C61C34"/>
    <w:rsid w:val="00C645F2"/>
    <w:rsid w:val="00C64AC7"/>
    <w:rsid w:val="00C64D2C"/>
    <w:rsid w:val="00C64D72"/>
    <w:rsid w:val="00C66DF6"/>
    <w:rsid w:val="00C67065"/>
    <w:rsid w:val="00C670DB"/>
    <w:rsid w:val="00C7101A"/>
    <w:rsid w:val="00C738C1"/>
    <w:rsid w:val="00C76389"/>
    <w:rsid w:val="00C8182D"/>
    <w:rsid w:val="00C820DB"/>
    <w:rsid w:val="00C8290B"/>
    <w:rsid w:val="00C82A1D"/>
    <w:rsid w:val="00C8317A"/>
    <w:rsid w:val="00C83302"/>
    <w:rsid w:val="00C837FD"/>
    <w:rsid w:val="00C860E4"/>
    <w:rsid w:val="00C8751A"/>
    <w:rsid w:val="00C94F1D"/>
    <w:rsid w:val="00C94FCC"/>
    <w:rsid w:val="00C972F0"/>
    <w:rsid w:val="00CA2FAA"/>
    <w:rsid w:val="00CA3A10"/>
    <w:rsid w:val="00CA494F"/>
    <w:rsid w:val="00CA4A5B"/>
    <w:rsid w:val="00CA4B20"/>
    <w:rsid w:val="00CB0551"/>
    <w:rsid w:val="00CB1E12"/>
    <w:rsid w:val="00CB39C8"/>
    <w:rsid w:val="00CB4880"/>
    <w:rsid w:val="00CB5966"/>
    <w:rsid w:val="00CB76A4"/>
    <w:rsid w:val="00CB7B2D"/>
    <w:rsid w:val="00CC0137"/>
    <w:rsid w:val="00CC03A1"/>
    <w:rsid w:val="00CC1537"/>
    <w:rsid w:val="00CC2454"/>
    <w:rsid w:val="00CC36CF"/>
    <w:rsid w:val="00CC3AFE"/>
    <w:rsid w:val="00CC3CF7"/>
    <w:rsid w:val="00CC7E71"/>
    <w:rsid w:val="00CD1478"/>
    <w:rsid w:val="00CD54F8"/>
    <w:rsid w:val="00CE136C"/>
    <w:rsid w:val="00CE1575"/>
    <w:rsid w:val="00CE5CCE"/>
    <w:rsid w:val="00D01157"/>
    <w:rsid w:val="00D022AC"/>
    <w:rsid w:val="00D03653"/>
    <w:rsid w:val="00D0374A"/>
    <w:rsid w:val="00D0459E"/>
    <w:rsid w:val="00D068CD"/>
    <w:rsid w:val="00D0732B"/>
    <w:rsid w:val="00D07F68"/>
    <w:rsid w:val="00D1129F"/>
    <w:rsid w:val="00D113FE"/>
    <w:rsid w:val="00D11721"/>
    <w:rsid w:val="00D12289"/>
    <w:rsid w:val="00D12C30"/>
    <w:rsid w:val="00D13330"/>
    <w:rsid w:val="00D15C69"/>
    <w:rsid w:val="00D20D08"/>
    <w:rsid w:val="00D217D4"/>
    <w:rsid w:val="00D24F65"/>
    <w:rsid w:val="00D316CC"/>
    <w:rsid w:val="00D33EFA"/>
    <w:rsid w:val="00D372FF"/>
    <w:rsid w:val="00D41926"/>
    <w:rsid w:val="00D429C1"/>
    <w:rsid w:val="00D4361A"/>
    <w:rsid w:val="00D45C18"/>
    <w:rsid w:val="00D4769D"/>
    <w:rsid w:val="00D47FD3"/>
    <w:rsid w:val="00D5146C"/>
    <w:rsid w:val="00D530B3"/>
    <w:rsid w:val="00D5738B"/>
    <w:rsid w:val="00D60007"/>
    <w:rsid w:val="00D6166F"/>
    <w:rsid w:val="00D636F0"/>
    <w:rsid w:val="00D65643"/>
    <w:rsid w:val="00D67CF6"/>
    <w:rsid w:val="00D67E5D"/>
    <w:rsid w:val="00D70170"/>
    <w:rsid w:val="00D70CA7"/>
    <w:rsid w:val="00D7274C"/>
    <w:rsid w:val="00D74F1F"/>
    <w:rsid w:val="00D75094"/>
    <w:rsid w:val="00D75477"/>
    <w:rsid w:val="00D83E5A"/>
    <w:rsid w:val="00D878CE"/>
    <w:rsid w:val="00D9302C"/>
    <w:rsid w:val="00D947DA"/>
    <w:rsid w:val="00D95669"/>
    <w:rsid w:val="00D96757"/>
    <w:rsid w:val="00D97A0B"/>
    <w:rsid w:val="00DA1D48"/>
    <w:rsid w:val="00DA6ADF"/>
    <w:rsid w:val="00DA7F51"/>
    <w:rsid w:val="00DB2366"/>
    <w:rsid w:val="00DB2E4B"/>
    <w:rsid w:val="00DB56BB"/>
    <w:rsid w:val="00DB614B"/>
    <w:rsid w:val="00DB66C5"/>
    <w:rsid w:val="00DB6DD0"/>
    <w:rsid w:val="00DC1991"/>
    <w:rsid w:val="00DC1FDA"/>
    <w:rsid w:val="00DC3053"/>
    <w:rsid w:val="00DC4BCC"/>
    <w:rsid w:val="00DC5E2C"/>
    <w:rsid w:val="00DC6E02"/>
    <w:rsid w:val="00DC73BB"/>
    <w:rsid w:val="00DD0FAC"/>
    <w:rsid w:val="00DD13F2"/>
    <w:rsid w:val="00DD1897"/>
    <w:rsid w:val="00DD25E9"/>
    <w:rsid w:val="00DD3B58"/>
    <w:rsid w:val="00DD4328"/>
    <w:rsid w:val="00DD5587"/>
    <w:rsid w:val="00DD70AB"/>
    <w:rsid w:val="00DE4460"/>
    <w:rsid w:val="00DE4B35"/>
    <w:rsid w:val="00DE5BAB"/>
    <w:rsid w:val="00DE6FAA"/>
    <w:rsid w:val="00DF030C"/>
    <w:rsid w:val="00DF6EBC"/>
    <w:rsid w:val="00DF73A1"/>
    <w:rsid w:val="00E00AE7"/>
    <w:rsid w:val="00E02F97"/>
    <w:rsid w:val="00E030E0"/>
    <w:rsid w:val="00E0376F"/>
    <w:rsid w:val="00E163E6"/>
    <w:rsid w:val="00E21E6E"/>
    <w:rsid w:val="00E220ED"/>
    <w:rsid w:val="00E323A3"/>
    <w:rsid w:val="00E3284B"/>
    <w:rsid w:val="00E338DA"/>
    <w:rsid w:val="00E33C0F"/>
    <w:rsid w:val="00E34AC5"/>
    <w:rsid w:val="00E35F18"/>
    <w:rsid w:val="00E37976"/>
    <w:rsid w:val="00E37C2E"/>
    <w:rsid w:val="00E40351"/>
    <w:rsid w:val="00E40703"/>
    <w:rsid w:val="00E45E41"/>
    <w:rsid w:val="00E46411"/>
    <w:rsid w:val="00E52857"/>
    <w:rsid w:val="00E52936"/>
    <w:rsid w:val="00E54009"/>
    <w:rsid w:val="00E56257"/>
    <w:rsid w:val="00E57970"/>
    <w:rsid w:val="00E57EF3"/>
    <w:rsid w:val="00E60192"/>
    <w:rsid w:val="00E61476"/>
    <w:rsid w:val="00E6336D"/>
    <w:rsid w:val="00E64D84"/>
    <w:rsid w:val="00E66913"/>
    <w:rsid w:val="00E679DC"/>
    <w:rsid w:val="00E7110F"/>
    <w:rsid w:val="00E72647"/>
    <w:rsid w:val="00E740E4"/>
    <w:rsid w:val="00E753ED"/>
    <w:rsid w:val="00E76746"/>
    <w:rsid w:val="00E76806"/>
    <w:rsid w:val="00E804A2"/>
    <w:rsid w:val="00E80BFE"/>
    <w:rsid w:val="00E818DD"/>
    <w:rsid w:val="00E81E47"/>
    <w:rsid w:val="00E82003"/>
    <w:rsid w:val="00E85528"/>
    <w:rsid w:val="00E94976"/>
    <w:rsid w:val="00E95E45"/>
    <w:rsid w:val="00E977C9"/>
    <w:rsid w:val="00EA027A"/>
    <w:rsid w:val="00EA15BA"/>
    <w:rsid w:val="00EA2BF6"/>
    <w:rsid w:val="00EA2DCC"/>
    <w:rsid w:val="00EA6146"/>
    <w:rsid w:val="00EB1283"/>
    <w:rsid w:val="00EB4621"/>
    <w:rsid w:val="00EB73E8"/>
    <w:rsid w:val="00EB7DAE"/>
    <w:rsid w:val="00EC07F0"/>
    <w:rsid w:val="00EC1087"/>
    <w:rsid w:val="00EC3353"/>
    <w:rsid w:val="00EC57D5"/>
    <w:rsid w:val="00ED34C0"/>
    <w:rsid w:val="00ED42EA"/>
    <w:rsid w:val="00ED4631"/>
    <w:rsid w:val="00ED5947"/>
    <w:rsid w:val="00ED622A"/>
    <w:rsid w:val="00ED63B6"/>
    <w:rsid w:val="00EE027B"/>
    <w:rsid w:val="00EE14D8"/>
    <w:rsid w:val="00EE1AD4"/>
    <w:rsid w:val="00EE218A"/>
    <w:rsid w:val="00EE33ED"/>
    <w:rsid w:val="00EE4E43"/>
    <w:rsid w:val="00EE5614"/>
    <w:rsid w:val="00EE694F"/>
    <w:rsid w:val="00EF0B8F"/>
    <w:rsid w:val="00EF5AFE"/>
    <w:rsid w:val="00EF748B"/>
    <w:rsid w:val="00F0109A"/>
    <w:rsid w:val="00F011FF"/>
    <w:rsid w:val="00F06ACB"/>
    <w:rsid w:val="00F07E22"/>
    <w:rsid w:val="00F10B45"/>
    <w:rsid w:val="00F11A92"/>
    <w:rsid w:val="00F15EE8"/>
    <w:rsid w:val="00F17BF0"/>
    <w:rsid w:val="00F2170F"/>
    <w:rsid w:val="00F23BFD"/>
    <w:rsid w:val="00F24D0E"/>
    <w:rsid w:val="00F2623D"/>
    <w:rsid w:val="00F30AD8"/>
    <w:rsid w:val="00F321BE"/>
    <w:rsid w:val="00F329A8"/>
    <w:rsid w:val="00F3385D"/>
    <w:rsid w:val="00F33AA4"/>
    <w:rsid w:val="00F36C07"/>
    <w:rsid w:val="00F415E7"/>
    <w:rsid w:val="00F41ED4"/>
    <w:rsid w:val="00F45057"/>
    <w:rsid w:val="00F47FE8"/>
    <w:rsid w:val="00F50131"/>
    <w:rsid w:val="00F51476"/>
    <w:rsid w:val="00F514A9"/>
    <w:rsid w:val="00F52EBE"/>
    <w:rsid w:val="00F54264"/>
    <w:rsid w:val="00F54A34"/>
    <w:rsid w:val="00F55C6D"/>
    <w:rsid w:val="00F601D1"/>
    <w:rsid w:val="00F60D37"/>
    <w:rsid w:val="00F647EB"/>
    <w:rsid w:val="00F650AA"/>
    <w:rsid w:val="00F6709A"/>
    <w:rsid w:val="00F6789C"/>
    <w:rsid w:val="00F70693"/>
    <w:rsid w:val="00F70AF5"/>
    <w:rsid w:val="00F70B55"/>
    <w:rsid w:val="00F7182B"/>
    <w:rsid w:val="00F7200C"/>
    <w:rsid w:val="00F72F7C"/>
    <w:rsid w:val="00F7783A"/>
    <w:rsid w:val="00F77A02"/>
    <w:rsid w:val="00F77CAB"/>
    <w:rsid w:val="00F80A83"/>
    <w:rsid w:val="00F813AA"/>
    <w:rsid w:val="00F82A9B"/>
    <w:rsid w:val="00F82CD6"/>
    <w:rsid w:val="00F830F2"/>
    <w:rsid w:val="00F846CA"/>
    <w:rsid w:val="00F86C69"/>
    <w:rsid w:val="00F90D0C"/>
    <w:rsid w:val="00F91237"/>
    <w:rsid w:val="00F91D90"/>
    <w:rsid w:val="00F9376B"/>
    <w:rsid w:val="00F94A5F"/>
    <w:rsid w:val="00F95DF6"/>
    <w:rsid w:val="00FA04AB"/>
    <w:rsid w:val="00FA0B83"/>
    <w:rsid w:val="00FA0EA5"/>
    <w:rsid w:val="00FA34D1"/>
    <w:rsid w:val="00FA4835"/>
    <w:rsid w:val="00FA4847"/>
    <w:rsid w:val="00FA5C40"/>
    <w:rsid w:val="00FA74C6"/>
    <w:rsid w:val="00FB050D"/>
    <w:rsid w:val="00FB2C34"/>
    <w:rsid w:val="00FB2CB8"/>
    <w:rsid w:val="00FB45CA"/>
    <w:rsid w:val="00FB73A1"/>
    <w:rsid w:val="00FB78D8"/>
    <w:rsid w:val="00FC11AE"/>
    <w:rsid w:val="00FC473C"/>
    <w:rsid w:val="00FC62CC"/>
    <w:rsid w:val="00FC6CF4"/>
    <w:rsid w:val="00FC73F9"/>
    <w:rsid w:val="00FC751E"/>
    <w:rsid w:val="00FC7AFC"/>
    <w:rsid w:val="00FD15D2"/>
    <w:rsid w:val="00FD1ECD"/>
    <w:rsid w:val="00FD4F24"/>
    <w:rsid w:val="00FD62EF"/>
    <w:rsid w:val="00FD68FA"/>
    <w:rsid w:val="00FD78FF"/>
    <w:rsid w:val="00FE0493"/>
    <w:rsid w:val="00FE0A9F"/>
    <w:rsid w:val="00FE4031"/>
    <w:rsid w:val="00FE67A5"/>
    <w:rsid w:val="00FE762C"/>
    <w:rsid w:val="00FE7789"/>
    <w:rsid w:val="00FF14BB"/>
    <w:rsid w:val="00FF1529"/>
    <w:rsid w:val="00FF15A3"/>
    <w:rsid w:val="00FF198D"/>
    <w:rsid w:val="00FF42BD"/>
    <w:rsid w:val="00FF43D5"/>
    <w:rsid w:val="00FF4FCB"/>
    <w:rsid w:val="00FF57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063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before="24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1157"/>
    <w:rPr>
      <w:rFonts w:ascii="Century Schoolbook" w:hAnsi="Century Schoolbook"/>
      <w:sz w:val="22"/>
      <w:szCs w:val="22"/>
    </w:rPr>
  </w:style>
  <w:style w:type="paragraph" w:styleId="Heading1">
    <w:name w:val="heading 1"/>
    <w:basedOn w:val="Normal"/>
    <w:next w:val="Normal"/>
    <w:link w:val="Heading1Char"/>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97421"/>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Heading7">
    <w:name w:val="heading 7"/>
    <w:basedOn w:val="ListParagraph"/>
    <w:next w:val="Normal"/>
    <w:link w:val="Heading7Char"/>
    <w:uiPriority w:val="9"/>
    <w:unhideWhenUsed/>
    <w:qFormat/>
    <w:rsid w:val="00530753"/>
    <w:pPr>
      <w:numPr>
        <w:ilvl w:val="6"/>
        <w:numId w:val="2"/>
      </w:numPr>
      <w:spacing w:before="360" w:after="240"/>
      <w:outlineLvl w:val="6"/>
    </w:pPr>
    <w:rPr>
      <w:sz w:val="26"/>
      <w:szCs w:val="26"/>
    </w:rPr>
  </w:style>
  <w:style w:type="paragraph" w:styleId="Heading8">
    <w:name w:val="heading 8"/>
    <w:basedOn w:val="Normal"/>
    <w:next w:val="Normal"/>
    <w:link w:val="Heading8Char"/>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914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147A"/>
    <w:rPr>
      <w:rFonts w:ascii="Lucida Grande" w:hAnsi="Lucida Grande" w:cs="Lucida Grande"/>
      <w:sz w:val="18"/>
      <w:szCs w:val="18"/>
    </w:rPr>
  </w:style>
  <w:style w:type="character" w:customStyle="1" w:styleId="Heading1Char">
    <w:name w:val="Heading 1 Char"/>
    <w:basedOn w:val="DefaultParagraphFont"/>
    <w:link w:val="Heading1"/>
    <w:uiPriority w:val="9"/>
    <w:rsid w:val="00BE5B0B"/>
    <w:rPr>
      <w:rFonts w:ascii="Century Schoolbook" w:eastAsiaTheme="majorEastAsia" w:hAnsi="Century Schoolbook" w:cstheme="majorBidi"/>
      <w:b/>
      <w:bCs/>
      <w:sz w:val="32"/>
      <w:szCs w:val="32"/>
    </w:rPr>
  </w:style>
  <w:style w:type="character" w:customStyle="1" w:styleId="Heading2Char">
    <w:name w:val="Heading 2 Char"/>
    <w:basedOn w:val="DefaultParagraphFont"/>
    <w:link w:val="Heading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Normal"/>
    <w:qFormat/>
    <w:rsid w:val="00973815"/>
    <w:pPr>
      <w:spacing w:before="2200"/>
      <w:jc w:val="center"/>
    </w:pPr>
    <w:rPr>
      <w:b/>
      <w:sz w:val="40"/>
      <w:szCs w:val="40"/>
    </w:rPr>
  </w:style>
  <w:style w:type="paragraph" w:customStyle="1" w:styleId="Frontauthor">
    <w:name w:val="Front author"/>
    <w:basedOn w:val="Normal"/>
    <w:qFormat/>
    <w:rsid w:val="00973815"/>
    <w:pPr>
      <w:spacing w:before="1000"/>
      <w:jc w:val="center"/>
    </w:pPr>
    <w:rPr>
      <w:sz w:val="40"/>
      <w:szCs w:val="40"/>
    </w:rPr>
  </w:style>
  <w:style w:type="character" w:customStyle="1" w:styleId="Heading3Char">
    <w:name w:val="Heading 3 Char"/>
    <w:basedOn w:val="DefaultParagraphFont"/>
    <w:link w:val="Heading3"/>
    <w:uiPriority w:val="9"/>
    <w:rsid w:val="00197421"/>
    <w:rPr>
      <w:rFonts w:ascii="Century Schoolbook" w:eastAsiaTheme="majorEastAsia" w:hAnsi="Century Schoolbook" w:cstheme="majorBidi"/>
      <w:b/>
      <w:bCs/>
      <w:sz w:val="22"/>
      <w:szCs w:val="22"/>
    </w:rPr>
  </w:style>
  <w:style w:type="paragraph" w:customStyle="1" w:styleId="frontaddress">
    <w:name w:val="front address"/>
    <w:basedOn w:val="Normal"/>
    <w:qFormat/>
    <w:rsid w:val="00973815"/>
    <w:pPr>
      <w:jc w:val="center"/>
    </w:pPr>
    <w:rPr>
      <w:sz w:val="28"/>
      <w:szCs w:val="28"/>
    </w:rPr>
  </w:style>
  <w:style w:type="paragraph" w:customStyle="1" w:styleId="Frontaddressfirstline">
    <w:name w:val="Front address first line"/>
    <w:basedOn w:val="Normal"/>
    <w:qFormat/>
    <w:rsid w:val="00973815"/>
    <w:pPr>
      <w:spacing w:before="1000"/>
      <w:jc w:val="center"/>
    </w:pPr>
    <w:rPr>
      <w:sz w:val="28"/>
      <w:szCs w:val="28"/>
    </w:rPr>
  </w:style>
  <w:style w:type="character" w:customStyle="1" w:styleId="Heading4Char">
    <w:name w:val="Heading 4 Char"/>
    <w:basedOn w:val="DefaultParagraphFont"/>
    <w:link w:val="Heading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Heading7Char">
    <w:name w:val="Heading 7 Char"/>
    <w:basedOn w:val="DefaultParagraphFont"/>
    <w:link w:val="Heading7"/>
    <w:uiPriority w:val="9"/>
    <w:rsid w:val="00530753"/>
    <w:rPr>
      <w:rFonts w:ascii="Century Schoolbook" w:hAnsi="Century Schoolbook"/>
      <w:sz w:val="26"/>
      <w:szCs w:val="26"/>
    </w:rPr>
  </w:style>
  <w:style w:type="character" w:customStyle="1" w:styleId="Heading8Char">
    <w:name w:val="Heading 8 Char"/>
    <w:basedOn w:val="DefaultParagraphFont"/>
    <w:link w:val="Heading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4F65C9"/>
    <w:pPr>
      <w:tabs>
        <w:tab w:val="left" w:pos="382"/>
        <w:tab w:val="right" w:leader="dot" w:pos="8290"/>
      </w:tabs>
      <w:jc w:val="left"/>
    </w:pPr>
    <w:rPr>
      <w:b/>
      <w:noProof/>
      <w:sz w:val="24"/>
      <w:szCs w:val="24"/>
    </w:rPr>
  </w:style>
  <w:style w:type="paragraph" w:styleId="TOC2">
    <w:name w:val="toc 2"/>
    <w:basedOn w:val="Normal"/>
    <w:next w:val="Normal"/>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Normal"/>
    <w:next w:val="Normal"/>
    <w:autoRedefine/>
    <w:uiPriority w:val="39"/>
    <w:unhideWhenUsed/>
    <w:rsid w:val="00F33AA4"/>
    <w:pPr>
      <w:spacing w:before="0"/>
      <w:ind w:left="440"/>
      <w:jc w:val="left"/>
    </w:pPr>
    <w:rPr>
      <w:rFonts w:asciiTheme="minorHAnsi" w:hAnsiTheme="minorHAnsi"/>
    </w:rPr>
  </w:style>
  <w:style w:type="paragraph" w:styleId="TOC4">
    <w:name w:val="toc 4"/>
    <w:basedOn w:val="Normal"/>
    <w:next w:val="Normal"/>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Normal"/>
    <w:next w:val="Normal"/>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Normal"/>
    <w:autoRedefine/>
    <w:uiPriority w:val="39"/>
    <w:unhideWhenUsed/>
    <w:rsid w:val="005956EF"/>
    <w:pPr>
      <w:tabs>
        <w:tab w:val="left" w:pos="2328"/>
      </w:tabs>
    </w:pPr>
    <w:rPr>
      <w:szCs w:val="20"/>
    </w:rPr>
  </w:style>
  <w:style w:type="paragraph" w:styleId="TOC7">
    <w:name w:val="toc 7"/>
    <w:basedOn w:val="Normal"/>
    <w:next w:val="Normal"/>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Normal"/>
    <w:next w:val="Normal"/>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Normal"/>
    <w:next w:val="Normal"/>
    <w:autoRedefine/>
    <w:uiPriority w:val="39"/>
    <w:unhideWhenUsed/>
    <w:rsid w:val="00F33AA4"/>
    <w:pPr>
      <w:spacing w:before="0"/>
      <w:ind w:left="1760"/>
      <w:jc w:val="left"/>
    </w:pPr>
    <w:rPr>
      <w:rFonts w:asciiTheme="minorHAnsi" w:hAnsiTheme="minorHAnsi"/>
      <w:sz w:val="20"/>
      <w:szCs w:val="20"/>
    </w:rPr>
  </w:style>
  <w:style w:type="paragraph" w:styleId="Header">
    <w:name w:val="header"/>
    <w:basedOn w:val="Normal"/>
    <w:link w:val="HeaderChar"/>
    <w:uiPriority w:val="99"/>
    <w:unhideWhenUsed/>
    <w:rsid w:val="004F65C9"/>
    <w:pPr>
      <w:tabs>
        <w:tab w:val="center" w:pos="4320"/>
        <w:tab w:val="right" w:pos="8640"/>
      </w:tabs>
      <w:spacing w:before="0"/>
    </w:pPr>
  </w:style>
  <w:style w:type="character" w:customStyle="1" w:styleId="HeaderChar">
    <w:name w:val="Header Char"/>
    <w:basedOn w:val="DefaultParagraphFont"/>
    <w:link w:val="Header"/>
    <w:uiPriority w:val="99"/>
    <w:rsid w:val="004F65C9"/>
    <w:rPr>
      <w:rFonts w:ascii="Century Schoolbook" w:hAnsi="Century Schoolbook"/>
      <w:sz w:val="22"/>
      <w:szCs w:val="22"/>
    </w:rPr>
  </w:style>
  <w:style w:type="paragraph" w:styleId="Footer">
    <w:name w:val="footer"/>
    <w:basedOn w:val="Normal"/>
    <w:link w:val="FooterChar"/>
    <w:uiPriority w:val="99"/>
    <w:unhideWhenUsed/>
    <w:rsid w:val="004F65C9"/>
    <w:pPr>
      <w:tabs>
        <w:tab w:val="center" w:pos="4320"/>
        <w:tab w:val="right" w:pos="8640"/>
      </w:tabs>
      <w:spacing w:before="0"/>
    </w:pPr>
  </w:style>
  <w:style w:type="character" w:customStyle="1" w:styleId="FooterChar">
    <w:name w:val="Footer Char"/>
    <w:basedOn w:val="DefaultParagraphFont"/>
    <w:link w:val="Footer"/>
    <w:uiPriority w:val="99"/>
    <w:rsid w:val="004F65C9"/>
    <w:rPr>
      <w:rFonts w:ascii="Century Schoolbook" w:hAnsi="Century Schoolbook"/>
      <w:sz w:val="22"/>
      <w:szCs w:val="22"/>
    </w:rPr>
  </w:style>
  <w:style w:type="character" w:styleId="PageNumber">
    <w:name w:val="page number"/>
    <w:basedOn w:val="DefaultParagraphFont"/>
    <w:uiPriority w:val="99"/>
    <w:semiHidden/>
    <w:unhideWhenUsed/>
    <w:rsid w:val="004F65C9"/>
  </w:style>
  <w:style w:type="paragraph" w:customStyle="1" w:styleId="figurecaption">
    <w:name w:val="figure caption"/>
    <w:basedOn w:val="Normal"/>
    <w:next w:val="Normal"/>
    <w:qFormat/>
    <w:rsid w:val="00611CC0"/>
    <w:pPr>
      <w:spacing w:before="120"/>
      <w:jc w:val="center"/>
    </w:pPr>
    <w:rPr>
      <w:b/>
    </w:rPr>
  </w:style>
  <w:style w:type="paragraph" w:customStyle="1" w:styleId="figure">
    <w:name w:val="figure"/>
    <w:basedOn w:val="Normal"/>
    <w:next w:val="figurecaption"/>
    <w:qFormat/>
    <w:rsid w:val="00676817"/>
    <w:pPr>
      <w:jc w:val="center"/>
    </w:pPr>
  </w:style>
  <w:style w:type="paragraph" w:styleId="TableofFigures">
    <w:name w:val="table of figures"/>
    <w:basedOn w:val="Normal"/>
    <w:next w:val="Normal"/>
    <w:uiPriority w:val="99"/>
    <w:unhideWhenUsed/>
    <w:rsid w:val="00676817"/>
    <w:pPr>
      <w:ind w:left="440" w:hanging="440"/>
    </w:pPr>
  </w:style>
  <w:style w:type="paragraph" w:customStyle="1" w:styleId="code">
    <w:name w:val="code"/>
    <w:basedOn w:val="Normal"/>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Caption">
    <w:name w:val="caption"/>
    <w:basedOn w:val="Normal"/>
    <w:next w:val="Normal"/>
    <w:uiPriority w:val="35"/>
    <w:semiHidden/>
    <w:unhideWhenUsed/>
    <w:qFormat/>
    <w:rsid w:val="00147F45"/>
    <w:pPr>
      <w:spacing w:before="120" w:after="200"/>
      <w:jc w:val="center"/>
    </w:pPr>
    <w:rPr>
      <w:b/>
      <w:bCs/>
      <w:szCs w:val="18"/>
    </w:rPr>
  </w:style>
  <w:style w:type="paragraph" w:customStyle="1" w:styleId="EarlyHeading">
    <w:name w:val="Early Heading"/>
    <w:basedOn w:val="Normal"/>
    <w:next w:val="Normal"/>
    <w:qFormat/>
    <w:rsid w:val="00D75477"/>
    <w:rPr>
      <w:b/>
      <w:sz w:val="32"/>
      <w:szCs w:val="32"/>
    </w:rPr>
  </w:style>
  <w:style w:type="paragraph" w:customStyle="1" w:styleId="Appendixheading1">
    <w:name w:val="Appendix heading 1"/>
    <w:basedOn w:val="Heading1"/>
    <w:qFormat/>
    <w:rsid w:val="00DD5587"/>
  </w:style>
  <w:style w:type="paragraph" w:styleId="ListParagraph">
    <w:name w:val="List Paragraph"/>
    <w:basedOn w:val="Normal"/>
    <w:uiPriority w:val="34"/>
    <w:qFormat/>
    <w:rsid w:val="00FA5C40"/>
    <w:pPr>
      <w:ind w:left="720"/>
      <w:contextualSpacing/>
    </w:pPr>
  </w:style>
  <w:style w:type="character" w:styleId="Hyperlink">
    <w:name w:val="Hyperlink"/>
    <w:basedOn w:val="DefaultParagraphFont"/>
    <w:uiPriority w:val="99"/>
    <w:unhideWhenUsed/>
    <w:rsid w:val="00AE696B"/>
    <w:rPr>
      <w:color w:val="0000FF" w:themeColor="hyperlink"/>
      <w:u w:val="single"/>
    </w:rPr>
  </w:style>
  <w:style w:type="character" w:styleId="PlaceholderText">
    <w:name w:val="Placeholder Text"/>
    <w:basedOn w:val="DefaultParagraphFont"/>
    <w:uiPriority w:val="99"/>
    <w:semiHidden/>
    <w:rsid w:val="0005774E"/>
    <w:rPr>
      <w:color w:val="808080"/>
    </w:rPr>
  </w:style>
  <w:style w:type="table" w:styleId="TableGrid">
    <w:name w:val="Table Grid"/>
    <w:basedOn w:val="TableNormal"/>
    <w:uiPriority w:val="59"/>
    <w:rsid w:val="00EE14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336366"/>
    <w:pPr>
      <w:spacing w:before="0"/>
    </w:pPr>
    <w:rPr>
      <w:sz w:val="20"/>
      <w:szCs w:val="20"/>
    </w:rPr>
  </w:style>
  <w:style w:type="character" w:customStyle="1" w:styleId="EndnoteTextChar">
    <w:name w:val="Endnote Text Char"/>
    <w:basedOn w:val="DefaultParagraphFont"/>
    <w:link w:val="EndnoteText"/>
    <w:uiPriority w:val="99"/>
    <w:semiHidden/>
    <w:rsid w:val="00336366"/>
    <w:rPr>
      <w:rFonts w:ascii="Century Schoolbook" w:hAnsi="Century Schoolbook"/>
      <w:sz w:val="20"/>
      <w:szCs w:val="20"/>
    </w:rPr>
  </w:style>
  <w:style w:type="character" w:styleId="EndnoteReference">
    <w:name w:val="endnote reference"/>
    <w:basedOn w:val="DefaultParagraphFont"/>
    <w:uiPriority w:val="99"/>
    <w:semiHidden/>
    <w:unhideWhenUsed/>
    <w:rsid w:val="00336366"/>
    <w:rPr>
      <w:vertAlign w:val="superscript"/>
    </w:rPr>
  </w:style>
  <w:style w:type="paragraph" w:customStyle="1" w:styleId="AlgorithmTitle">
    <w:name w:val="Algorithm Title"/>
    <w:basedOn w:val="Normal"/>
    <w:link w:val="AlgorithmTitleChar"/>
    <w:qFormat/>
    <w:rsid w:val="00E163E6"/>
    <w:pPr>
      <w:pBdr>
        <w:top w:val="single" w:sz="4" w:space="1" w:color="auto"/>
        <w:bottom w:val="single" w:sz="4" w:space="1" w:color="auto"/>
      </w:pBdr>
      <w:spacing w:after="240"/>
    </w:pPr>
    <w:rPr>
      <w:b/>
    </w:rPr>
  </w:style>
  <w:style w:type="character" w:customStyle="1" w:styleId="AlgorithmTitleChar">
    <w:name w:val="Algorithm Title Char"/>
    <w:basedOn w:val="DefaultParagraphFont"/>
    <w:link w:val="AlgorithmTitle"/>
    <w:rsid w:val="00E163E6"/>
    <w:rPr>
      <w:rFonts w:ascii="Century Schoolbook" w:hAnsi="Century Schoolbook"/>
      <w:b/>
      <w:sz w:val="22"/>
      <w:szCs w:val="22"/>
    </w:rPr>
  </w:style>
  <w:style w:type="character" w:customStyle="1" w:styleId="apple-converted-space">
    <w:name w:val="apple-converted-space"/>
    <w:basedOn w:val="DefaultParagraphFont"/>
    <w:rsid w:val="00414499"/>
  </w:style>
  <w:style w:type="character" w:customStyle="1" w:styleId="texhtml">
    <w:name w:val="texhtml"/>
    <w:basedOn w:val="DefaultParagraphFont"/>
    <w:rsid w:val="004144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before="24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1157"/>
    <w:rPr>
      <w:rFonts w:ascii="Century Schoolbook" w:hAnsi="Century Schoolbook"/>
      <w:sz w:val="22"/>
      <w:szCs w:val="22"/>
    </w:rPr>
  </w:style>
  <w:style w:type="paragraph" w:styleId="Heading1">
    <w:name w:val="heading 1"/>
    <w:basedOn w:val="Normal"/>
    <w:next w:val="Normal"/>
    <w:link w:val="Heading1Char"/>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97421"/>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Heading7">
    <w:name w:val="heading 7"/>
    <w:basedOn w:val="ListParagraph"/>
    <w:next w:val="Normal"/>
    <w:link w:val="Heading7Char"/>
    <w:uiPriority w:val="9"/>
    <w:unhideWhenUsed/>
    <w:qFormat/>
    <w:rsid w:val="00530753"/>
    <w:pPr>
      <w:numPr>
        <w:ilvl w:val="6"/>
        <w:numId w:val="2"/>
      </w:numPr>
      <w:spacing w:before="360" w:after="240"/>
      <w:outlineLvl w:val="6"/>
    </w:pPr>
    <w:rPr>
      <w:sz w:val="26"/>
      <w:szCs w:val="26"/>
    </w:rPr>
  </w:style>
  <w:style w:type="paragraph" w:styleId="Heading8">
    <w:name w:val="heading 8"/>
    <w:basedOn w:val="Normal"/>
    <w:next w:val="Normal"/>
    <w:link w:val="Heading8Char"/>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914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147A"/>
    <w:rPr>
      <w:rFonts w:ascii="Lucida Grande" w:hAnsi="Lucida Grande" w:cs="Lucida Grande"/>
      <w:sz w:val="18"/>
      <w:szCs w:val="18"/>
    </w:rPr>
  </w:style>
  <w:style w:type="character" w:customStyle="1" w:styleId="Heading1Char">
    <w:name w:val="Heading 1 Char"/>
    <w:basedOn w:val="DefaultParagraphFont"/>
    <w:link w:val="Heading1"/>
    <w:uiPriority w:val="9"/>
    <w:rsid w:val="00BE5B0B"/>
    <w:rPr>
      <w:rFonts w:ascii="Century Schoolbook" w:eastAsiaTheme="majorEastAsia" w:hAnsi="Century Schoolbook" w:cstheme="majorBidi"/>
      <w:b/>
      <w:bCs/>
      <w:sz w:val="32"/>
      <w:szCs w:val="32"/>
    </w:rPr>
  </w:style>
  <w:style w:type="character" w:customStyle="1" w:styleId="Heading2Char">
    <w:name w:val="Heading 2 Char"/>
    <w:basedOn w:val="DefaultParagraphFont"/>
    <w:link w:val="Heading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Normal"/>
    <w:qFormat/>
    <w:rsid w:val="00973815"/>
    <w:pPr>
      <w:spacing w:before="2200"/>
      <w:jc w:val="center"/>
    </w:pPr>
    <w:rPr>
      <w:b/>
      <w:sz w:val="40"/>
      <w:szCs w:val="40"/>
    </w:rPr>
  </w:style>
  <w:style w:type="paragraph" w:customStyle="1" w:styleId="Frontauthor">
    <w:name w:val="Front author"/>
    <w:basedOn w:val="Normal"/>
    <w:qFormat/>
    <w:rsid w:val="00973815"/>
    <w:pPr>
      <w:spacing w:before="1000"/>
      <w:jc w:val="center"/>
    </w:pPr>
    <w:rPr>
      <w:sz w:val="40"/>
      <w:szCs w:val="40"/>
    </w:rPr>
  </w:style>
  <w:style w:type="character" w:customStyle="1" w:styleId="Heading3Char">
    <w:name w:val="Heading 3 Char"/>
    <w:basedOn w:val="DefaultParagraphFont"/>
    <w:link w:val="Heading3"/>
    <w:uiPriority w:val="9"/>
    <w:rsid w:val="00197421"/>
    <w:rPr>
      <w:rFonts w:ascii="Century Schoolbook" w:eastAsiaTheme="majorEastAsia" w:hAnsi="Century Schoolbook" w:cstheme="majorBidi"/>
      <w:b/>
      <w:bCs/>
      <w:sz w:val="22"/>
      <w:szCs w:val="22"/>
    </w:rPr>
  </w:style>
  <w:style w:type="paragraph" w:customStyle="1" w:styleId="frontaddress">
    <w:name w:val="front address"/>
    <w:basedOn w:val="Normal"/>
    <w:qFormat/>
    <w:rsid w:val="00973815"/>
    <w:pPr>
      <w:jc w:val="center"/>
    </w:pPr>
    <w:rPr>
      <w:sz w:val="28"/>
      <w:szCs w:val="28"/>
    </w:rPr>
  </w:style>
  <w:style w:type="paragraph" w:customStyle="1" w:styleId="Frontaddressfirstline">
    <w:name w:val="Front address first line"/>
    <w:basedOn w:val="Normal"/>
    <w:qFormat/>
    <w:rsid w:val="00973815"/>
    <w:pPr>
      <w:spacing w:before="1000"/>
      <w:jc w:val="center"/>
    </w:pPr>
    <w:rPr>
      <w:sz w:val="28"/>
      <w:szCs w:val="28"/>
    </w:rPr>
  </w:style>
  <w:style w:type="character" w:customStyle="1" w:styleId="Heading4Char">
    <w:name w:val="Heading 4 Char"/>
    <w:basedOn w:val="DefaultParagraphFont"/>
    <w:link w:val="Heading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Heading7Char">
    <w:name w:val="Heading 7 Char"/>
    <w:basedOn w:val="DefaultParagraphFont"/>
    <w:link w:val="Heading7"/>
    <w:uiPriority w:val="9"/>
    <w:rsid w:val="00530753"/>
    <w:rPr>
      <w:rFonts w:ascii="Century Schoolbook" w:hAnsi="Century Schoolbook"/>
      <w:sz w:val="26"/>
      <w:szCs w:val="26"/>
    </w:rPr>
  </w:style>
  <w:style w:type="character" w:customStyle="1" w:styleId="Heading8Char">
    <w:name w:val="Heading 8 Char"/>
    <w:basedOn w:val="DefaultParagraphFont"/>
    <w:link w:val="Heading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4F65C9"/>
    <w:pPr>
      <w:tabs>
        <w:tab w:val="left" w:pos="382"/>
        <w:tab w:val="right" w:leader="dot" w:pos="8290"/>
      </w:tabs>
      <w:jc w:val="left"/>
    </w:pPr>
    <w:rPr>
      <w:b/>
      <w:noProof/>
      <w:sz w:val="24"/>
      <w:szCs w:val="24"/>
    </w:rPr>
  </w:style>
  <w:style w:type="paragraph" w:styleId="TOC2">
    <w:name w:val="toc 2"/>
    <w:basedOn w:val="Normal"/>
    <w:next w:val="Normal"/>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Normal"/>
    <w:next w:val="Normal"/>
    <w:autoRedefine/>
    <w:uiPriority w:val="39"/>
    <w:unhideWhenUsed/>
    <w:rsid w:val="00F33AA4"/>
    <w:pPr>
      <w:spacing w:before="0"/>
      <w:ind w:left="440"/>
      <w:jc w:val="left"/>
    </w:pPr>
    <w:rPr>
      <w:rFonts w:asciiTheme="minorHAnsi" w:hAnsiTheme="minorHAnsi"/>
    </w:rPr>
  </w:style>
  <w:style w:type="paragraph" w:styleId="TOC4">
    <w:name w:val="toc 4"/>
    <w:basedOn w:val="Normal"/>
    <w:next w:val="Normal"/>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Normal"/>
    <w:next w:val="Normal"/>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Normal"/>
    <w:autoRedefine/>
    <w:uiPriority w:val="39"/>
    <w:unhideWhenUsed/>
    <w:rsid w:val="005956EF"/>
    <w:pPr>
      <w:tabs>
        <w:tab w:val="left" w:pos="2328"/>
      </w:tabs>
    </w:pPr>
    <w:rPr>
      <w:szCs w:val="20"/>
    </w:rPr>
  </w:style>
  <w:style w:type="paragraph" w:styleId="TOC7">
    <w:name w:val="toc 7"/>
    <w:basedOn w:val="Normal"/>
    <w:next w:val="Normal"/>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Normal"/>
    <w:next w:val="Normal"/>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Normal"/>
    <w:next w:val="Normal"/>
    <w:autoRedefine/>
    <w:uiPriority w:val="39"/>
    <w:unhideWhenUsed/>
    <w:rsid w:val="00F33AA4"/>
    <w:pPr>
      <w:spacing w:before="0"/>
      <w:ind w:left="1760"/>
      <w:jc w:val="left"/>
    </w:pPr>
    <w:rPr>
      <w:rFonts w:asciiTheme="minorHAnsi" w:hAnsiTheme="minorHAnsi"/>
      <w:sz w:val="20"/>
      <w:szCs w:val="20"/>
    </w:rPr>
  </w:style>
  <w:style w:type="paragraph" w:styleId="Header">
    <w:name w:val="header"/>
    <w:basedOn w:val="Normal"/>
    <w:link w:val="HeaderChar"/>
    <w:uiPriority w:val="99"/>
    <w:unhideWhenUsed/>
    <w:rsid w:val="004F65C9"/>
    <w:pPr>
      <w:tabs>
        <w:tab w:val="center" w:pos="4320"/>
        <w:tab w:val="right" w:pos="8640"/>
      </w:tabs>
      <w:spacing w:before="0"/>
    </w:pPr>
  </w:style>
  <w:style w:type="character" w:customStyle="1" w:styleId="HeaderChar">
    <w:name w:val="Header Char"/>
    <w:basedOn w:val="DefaultParagraphFont"/>
    <w:link w:val="Header"/>
    <w:uiPriority w:val="99"/>
    <w:rsid w:val="004F65C9"/>
    <w:rPr>
      <w:rFonts w:ascii="Century Schoolbook" w:hAnsi="Century Schoolbook"/>
      <w:sz w:val="22"/>
      <w:szCs w:val="22"/>
    </w:rPr>
  </w:style>
  <w:style w:type="paragraph" w:styleId="Footer">
    <w:name w:val="footer"/>
    <w:basedOn w:val="Normal"/>
    <w:link w:val="FooterChar"/>
    <w:uiPriority w:val="99"/>
    <w:unhideWhenUsed/>
    <w:rsid w:val="004F65C9"/>
    <w:pPr>
      <w:tabs>
        <w:tab w:val="center" w:pos="4320"/>
        <w:tab w:val="right" w:pos="8640"/>
      </w:tabs>
      <w:spacing w:before="0"/>
    </w:pPr>
  </w:style>
  <w:style w:type="character" w:customStyle="1" w:styleId="FooterChar">
    <w:name w:val="Footer Char"/>
    <w:basedOn w:val="DefaultParagraphFont"/>
    <w:link w:val="Footer"/>
    <w:uiPriority w:val="99"/>
    <w:rsid w:val="004F65C9"/>
    <w:rPr>
      <w:rFonts w:ascii="Century Schoolbook" w:hAnsi="Century Schoolbook"/>
      <w:sz w:val="22"/>
      <w:szCs w:val="22"/>
    </w:rPr>
  </w:style>
  <w:style w:type="character" w:styleId="PageNumber">
    <w:name w:val="page number"/>
    <w:basedOn w:val="DefaultParagraphFont"/>
    <w:uiPriority w:val="99"/>
    <w:semiHidden/>
    <w:unhideWhenUsed/>
    <w:rsid w:val="004F65C9"/>
  </w:style>
  <w:style w:type="paragraph" w:customStyle="1" w:styleId="figurecaption">
    <w:name w:val="figure caption"/>
    <w:basedOn w:val="Normal"/>
    <w:next w:val="Normal"/>
    <w:qFormat/>
    <w:rsid w:val="00611CC0"/>
    <w:pPr>
      <w:spacing w:before="120"/>
      <w:jc w:val="center"/>
    </w:pPr>
    <w:rPr>
      <w:b/>
    </w:rPr>
  </w:style>
  <w:style w:type="paragraph" w:customStyle="1" w:styleId="figure">
    <w:name w:val="figure"/>
    <w:basedOn w:val="Normal"/>
    <w:next w:val="figurecaption"/>
    <w:qFormat/>
    <w:rsid w:val="00676817"/>
    <w:pPr>
      <w:jc w:val="center"/>
    </w:pPr>
  </w:style>
  <w:style w:type="paragraph" w:styleId="TableofFigures">
    <w:name w:val="table of figures"/>
    <w:basedOn w:val="Normal"/>
    <w:next w:val="Normal"/>
    <w:uiPriority w:val="99"/>
    <w:unhideWhenUsed/>
    <w:rsid w:val="00676817"/>
    <w:pPr>
      <w:ind w:left="440" w:hanging="440"/>
    </w:pPr>
  </w:style>
  <w:style w:type="paragraph" w:customStyle="1" w:styleId="code">
    <w:name w:val="code"/>
    <w:basedOn w:val="Normal"/>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Caption">
    <w:name w:val="caption"/>
    <w:basedOn w:val="Normal"/>
    <w:next w:val="Normal"/>
    <w:uiPriority w:val="35"/>
    <w:semiHidden/>
    <w:unhideWhenUsed/>
    <w:qFormat/>
    <w:rsid w:val="00147F45"/>
    <w:pPr>
      <w:spacing w:before="120" w:after="200"/>
      <w:jc w:val="center"/>
    </w:pPr>
    <w:rPr>
      <w:b/>
      <w:bCs/>
      <w:szCs w:val="18"/>
    </w:rPr>
  </w:style>
  <w:style w:type="paragraph" w:customStyle="1" w:styleId="EarlyHeading">
    <w:name w:val="Early Heading"/>
    <w:basedOn w:val="Normal"/>
    <w:next w:val="Normal"/>
    <w:qFormat/>
    <w:rsid w:val="00D75477"/>
    <w:rPr>
      <w:b/>
      <w:sz w:val="32"/>
      <w:szCs w:val="32"/>
    </w:rPr>
  </w:style>
  <w:style w:type="paragraph" w:customStyle="1" w:styleId="Appendixheading1">
    <w:name w:val="Appendix heading 1"/>
    <w:basedOn w:val="Heading1"/>
    <w:qFormat/>
    <w:rsid w:val="00DD5587"/>
  </w:style>
  <w:style w:type="paragraph" w:styleId="ListParagraph">
    <w:name w:val="List Paragraph"/>
    <w:basedOn w:val="Normal"/>
    <w:uiPriority w:val="34"/>
    <w:qFormat/>
    <w:rsid w:val="00FA5C40"/>
    <w:pPr>
      <w:ind w:left="720"/>
      <w:contextualSpacing/>
    </w:pPr>
  </w:style>
  <w:style w:type="character" w:styleId="Hyperlink">
    <w:name w:val="Hyperlink"/>
    <w:basedOn w:val="DefaultParagraphFont"/>
    <w:uiPriority w:val="99"/>
    <w:unhideWhenUsed/>
    <w:rsid w:val="00AE696B"/>
    <w:rPr>
      <w:color w:val="0000FF" w:themeColor="hyperlink"/>
      <w:u w:val="single"/>
    </w:rPr>
  </w:style>
  <w:style w:type="character" w:styleId="PlaceholderText">
    <w:name w:val="Placeholder Text"/>
    <w:basedOn w:val="DefaultParagraphFont"/>
    <w:uiPriority w:val="99"/>
    <w:semiHidden/>
    <w:rsid w:val="0005774E"/>
    <w:rPr>
      <w:color w:val="808080"/>
    </w:rPr>
  </w:style>
  <w:style w:type="table" w:styleId="TableGrid">
    <w:name w:val="Table Grid"/>
    <w:basedOn w:val="TableNormal"/>
    <w:uiPriority w:val="59"/>
    <w:rsid w:val="00EE14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336366"/>
    <w:pPr>
      <w:spacing w:before="0"/>
    </w:pPr>
    <w:rPr>
      <w:sz w:val="20"/>
      <w:szCs w:val="20"/>
    </w:rPr>
  </w:style>
  <w:style w:type="character" w:customStyle="1" w:styleId="EndnoteTextChar">
    <w:name w:val="Endnote Text Char"/>
    <w:basedOn w:val="DefaultParagraphFont"/>
    <w:link w:val="EndnoteText"/>
    <w:uiPriority w:val="99"/>
    <w:semiHidden/>
    <w:rsid w:val="00336366"/>
    <w:rPr>
      <w:rFonts w:ascii="Century Schoolbook" w:hAnsi="Century Schoolbook"/>
      <w:sz w:val="20"/>
      <w:szCs w:val="20"/>
    </w:rPr>
  </w:style>
  <w:style w:type="character" w:styleId="EndnoteReference">
    <w:name w:val="endnote reference"/>
    <w:basedOn w:val="DefaultParagraphFont"/>
    <w:uiPriority w:val="99"/>
    <w:semiHidden/>
    <w:unhideWhenUsed/>
    <w:rsid w:val="00336366"/>
    <w:rPr>
      <w:vertAlign w:val="superscript"/>
    </w:rPr>
  </w:style>
  <w:style w:type="paragraph" w:customStyle="1" w:styleId="AlgorithmTitle">
    <w:name w:val="Algorithm Title"/>
    <w:basedOn w:val="Normal"/>
    <w:link w:val="AlgorithmTitleChar"/>
    <w:qFormat/>
    <w:rsid w:val="00E163E6"/>
    <w:pPr>
      <w:pBdr>
        <w:top w:val="single" w:sz="4" w:space="1" w:color="auto"/>
        <w:bottom w:val="single" w:sz="4" w:space="1" w:color="auto"/>
      </w:pBdr>
      <w:spacing w:after="240"/>
    </w:pPr>
    <w:rPr>
      <w:b/>
    </w:rPr>
  </w:style>
  <w:style w:type="character" w:customStyle="1" w:styleId="AlgorithmTitleChar">
    <w:name w:val="Algorithm Title Char"/>
    <w:basedOn w:val="DefaultParagraphFont"/>
    <w:link w:val="AlgorithmTitle"/>
    <w:rsid w:val="00E163E6"/>
    <w:rPr>
      <w:rFonts w:ascii="Century Schoolbook" w:hAnsi="Century Schoolbook"/>
      <w:b/>
      <w:sz w:val="22"/>
      <w:szCs w:val="22"/>
    </w:rPr>
  </w:style>
  <w:style w:type="character" w:customStyle="1" w:styleId="apple-converted-space">
    <w:name w:val="apple-converted-space"/>
    <w:basedOn w:val="DefaultParagraphFont"/>
    <w:rsid w:val="00414499"/>
  </w:style>
  <w:style w:type="character" w:customStyle="1" w:styleId="texhtml">
    <w:name w:val="texhtml"/>
    <w:basedOn w:val="DefaultParagraphFont"/>
    <w:rsid w:val="004144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763330">
      <w:bodyDiv w:val="1"/>
      <w:marLeft w:val="0"/>
      <w:marRight w:val="0"/>
      <w:marTop w:val="0"/>
      <w:marBottom w:val="0"/>
      <w:divBdr>
        <w:top w:val="none" w:sz="0" w:space="0" w:color="auto"/>
        <w:left w:val="none" w:sz="0" w:space="0" w:color="auto"/>
        <w:bottom w:val="none" w:sz="0" w:space="0" w:color="auto"/>
        <w:right w:val="none" w:sz="0" w:space="0" w:color="auto"/>
      </w:divBdr>
    </w:div>
    <w:div w:id="1410233176">
      <w:bodyDiv w:val="1"/>
      <w:marLeft w:val="0"/>
      <w:marRight w:val="0"/>
      <w:marTop w:val="0"/>
      <w:marBottom w:val="0"/>
      <w:divBdr>
        <w:top w:val="none" w:sz="0" w:space="0" w:color="auto"/>
        <w:left w:val="none" w:sz="0" w:space="0" w:color="auto"/>
        <w:bottom w:val="none" w:sz="0" w:space="0" w:color="auto"/>
        <w:right w:val="none" w:sz="0" w:space="0" w:color="auto"/>
      </w:divBdr>
      <w:divsChild>
        <w:div w:id="1638031496">
          <w:marLeft w:val="0"/>
          <w:marRight w:val="0"/>
          <w:marTop w:val="0"/>
          <w:marBottom w:val="0"/>
          <w:divBdr>
            <w:top w:val="none" w:sz="0" w:space="0" w:color="auto"/>
            <w:left w:val="none" w:sz="0" w:space="0" w:color="auto"/>
            <w:bottom w:val="none" w:sz="0" w:space="0" w:color="auto"/>
            <w:right w:val="none" w:sz="0" w:space="0" w:color="auto"/>
          </w:divBdr>
        </w:div>
      </w:divsChild>
    </w:div>
    <w:div w:id="2063559734">
      <w:bodyDiv w:val="1"/>
      <w:marLeft w:val="0"/>
      <w:marRight w:val="0"/>
      <w:marTop w:val="0"/>
      <w:marBottom w:val="0"/>
      <w:divBdr>
        <w:top w:val="none" w:sz="0" w:space="0" w:color="auto"/>
        <w:left w:val="none" w:sz="0" w:space="0" w:color="auto"/>
        <w:bottom w:val="none" w:sz="0" w:space="0" w:color="auto"/>
        <w:right w:val="none" w:sz="0" w:space="0" w:color="auto"/>
      </w:divBdr>
      <w:divsChild>
        <w:div w:id="844513695">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2.xml"/><Relationship Id="rId39" Type="http://schemas.openxmlformats.org/officeDocument/2006/relationships/chart" Target="charts/chart5.xml"/><Relationship Id="rId21" Type="http://schemas.openxmlformats.org/officeDocument/2006/relationships/image" Target="media/image10.jpg"/><Relationship Id="rId34" Type="http://schemas.openxmlformats.org/officeDocument/2006/relationships/hyperlink" Target="https://graph-tool.skewed.de/static/doc/quickstart.html" TargetMode="External"/><Relationship Id="rId42" Type="http://schemas.openxmlformats.org/officeDocument/2006/relationships/chart" Target="charts/chart8.xm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1.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en.wikipedia.org/wiki/Cycle_(graph_theory)" TargetMode="Externa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users.cecs.anu.edu.au/~bdm/nauty/nug26.pdf" TargetMode="External"/><Relationship Id="rId37" Type="http://schemas.openxmlformats.org/officeDocument/2006/relationships/footer" Target="footer4.xml"/><Relationship Id="rId40" Type="http://schemas.openxmlformats.org/officeDocument/2006/relationships/chart" Target="charts/chart6.xml"/><Relationship Id="rId45" Type="http://schemas.openxmlformats.org/officeDocument/2006/relationships/chart" Target="charts/chart11.xm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png"/><Relationship Id="rId87" Type="http://schemas.openxmlformats.org/officeDocument/2006/relationships/footer" Target="footer5.xml"/><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49.pn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g"/><Relationship Id="rId22" Type="http://schemas.openxmlformats.org/officeDocument/2006/relationships/image" Target="media/image11.jpeg"/><Relationship Id="rId27" Type="http://schemas.openxmlformats.org/officeDocument/2006/relationships/chart" Target="charts/chart3.xml"/><Relationship Id="rId30" Type="http://schemas.openxmlformats.org/officeDocument/2006/relationships/hyperlink" Target="https://graph-tool.skewed.de/performance" TargetMode="External"/><Relationship Id="rId35" Type="http://schemas.openxmlformats.org/officeDocument/2006/relationships/hyperlink" Target="http://networkx.readthedocs.io/en/networkx-1.11/tutorial/" TargetMode="External"/><Relationship Id="rId43" Type="http://schemas.openxmlformats.org/officeDocument/2006/relationships/chart" Target="charts/chart9.xm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yperlink" Target="https://www.daniweb.com/programming/software-development/code/355645/optimizing-matrix-multiplication" TargetMode="External"/><Relationship Id="rId38" Type="http://schemas.openxmlformats.org/officeDocument/2006/relationships/chart" Target="charts/chart4.xml"/><Relationship Id="rId46" Type="http://schemas.openxmlformats.org/officeDocument/2006/relationships/chart" Target="charts/chart12.xm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image" Target="media/image9.png"/><Relationship Id="rId41" Type="http://schemas.openxmlformats.org/officeDocument/2006/relationships/chart" Target="charts/chart7.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chart" Target="charts/chart1.xml"/><Relationship Id="rId28" Type="http://schemas.openxmlformats.org/officeDocument/2006/relationships/hyperlink" Target="https://www.britannica.com/graph-theory" TargetMode="External"/><Relationship Id="rId36" Type="http://schemas.openxmlformats.org/officeDocument/2006/relationships/hyperlink" Target="http://theory.stanford.edu/~virgi/matrixmult-f.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footer" Target="footer1.xml"/><Relationship Id="rId31" Type="http://schemas.openxmlformats.org/officeDocument/2006/relationships/hyperlink" Target="https://en.wikipedia.org/wiki/Matrix_multiplication_algorithm" TargetMode="External"/><Relationship Id="rId44" Type="http://schemas.openxmlformats.org/officeDocument/2006/relationships/chart" Target="charts/chart10.xm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I:\Excel%20files\Simplicial%20listing%20experiment%20resul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I:\Excel%20files\Triangle%20listing%20experiment%20result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Chigozie%20Ekwonu\workspace\MastersProject\excel%20files\Graph%20generation%20tim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higozie%20Ekwonu\workspace\MastersProject\Excel%20files\Simplicial%20detection%20experiment%20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higozie%20Ekwonu\workspace\MastersProject\Excel%20files\Claw%20listing%20experiment%20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Chigozie%20Ekwonu\workspace\MastersProject\Excel%20files\Claw%20detection%20experiment%20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Chigozie%20Ekwonu\workspace\MastersProject\Excel%20files\Diamond%20Detection%20Experiment%20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Chigozie%20Ekwonu\workspace\MastersProject\Excel%20files\K4%20detection%20experiment%20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Chigozie%20Ekwonu\workspace\MastersProject\Excel%20files\Triangle%20detection%20experiment%20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I:\Excel%20files\Diamond%20listing%20experiment%20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I:\Excel%20files\K4%20listing%20experiment%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Matrix multiplication benchmarking results.xlsx]Sheet5!PivotTable2</c:name>
    <c:fmtId val="-1"/>
  </c:pivotSource>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varyColors val="0"/>
        <c:ser>
          <c:idx val="0"/>
          <c:order val="0"/>
          <c:tx>
            <c:strRef>
              <c:f>Sheet5!$B$3</c:f>
              <c:strCache>
                <c:ptCount val="1"/>
                <c:pt idx="0">
                  <c:v>Average of Time Before Optimization</c:v>
                </c:pt>
              </c:strCache>
            </c:strRef>
          </c:tx>
          <c:marker>
            <c:symbol val="none"/>
          </c:marker>
          <c:cat>
            <c:strRef>
              <c:f>Sheet5!$A$4:$A$24</c:f>
              <c:strCache>
                <c:ptCount val="2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strCache>
            </c:strRef>
          </c:cat>
          <c:val>
            <c:numRef>
              <c:f>Sheet5!$B$4:$B$24</c:f>
              <c:numCache>
                <c:formatCode>General</c:formatCode>
                <c:ptCount val="20"/>
                <c:pt idx="0">
                  <c:v>16</c:v>
                </c:pt>
                <c:pt idx="1">
                  <c:v>16</c:v>
                </c:pt>
                <c:pt idx="2">
                  <c:v>69</c:v>
                </c:pt>
                <c:pt idx="3">
                  <c:v>284</c:v>
                </c:pt>
                <c:pt idx="4">
                  <c:v>531</c:v>
                </c:pt>
                <c:pt idx="5">
                  <c:v>1087</c:v>
                </c:pt>
                <c:pt idx="6">
                  <c:v>1715</c:v>
                </c:pt>
                <c:pt idx="7">
                  <c:v>4388</c:v>
                </c:pt>
                <c:pt idx="8">
                  <c:v>7289</c:v>
                </c:pt>
                <c:pt idx="9">
                  <c:v>10310</c:v>
                </c:pt>
                <c:pt idx="10">
                  <c:v>15075</c:v>
                </c:pt>
                <c:pt idx="11">
                  <c:v>20808</c:v>
                </c:pt>
                <c:pt idx="12">
                  <c:v>27990</c:v>
                </c:pt>
                <c:pt idx="13">
                  <c:v>40500</c:v>
                </c:pt>
                <c:pt idx="14">
                  <c:v>58055</c:v>
                </c:pt>
                <c:pt idx="15">
                  <c:v>72985</c:v>
                </c:pt>
                <c:pt idx="16">
                  <c:v>89847</c:v>
                </c:pt>
                <c:pt idx="17">
                  <c:v>97139</c:v>
                </c:pt>
                <c:pt idx="18">
                  <c:v>107881</c:v>
                </c:pt>
                <c:pt idx="19">
                  <c:v>116630</c:v>
                </c:pt>
              </c:numCache>
            </c:numRef>
          </c:val>
          <c:smooth val="0"/>
        </c:ser>
        <c:ser>
          <c:idx val="1"/>
          <c:order val="1"/>
          <c:tx>
            <c:strRef>
              <c:f>Sheet5!$C$3</c:f>
              <c:strCache>
                <c:ptCount val="1"/>
                <c:pt idx="0">
                  <c:v>Average of Time After optimization </c:v>
                </c:pt>
              </c:strCache>
            </c:strRef>
          </c:tx>
          <c:marker>
            <c:symbol val="none"/>
          </c:marker>
          <c:cat>
            <c:strRef>
              <c:f>Sheet5!$A$4:$A$24</c:f>
              <c:strCache>
                <c:ptCount val="2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strCache>
            </c:strRef>
          </c:cat>
          <c:val>
            <c:numRef>
              <c:f>Sheet5!$C$4:$C$24</c:f>
              <c:numCache>
                <c:formatCode>General</c:formatCode>
                <c:ptCount val="20"/>
                <c:pt idx="0">
                  <c:v>15</c:v>
                </c:pt>
                <c:pt idx="1">
                  <c:v>16</c:v>
                </c:pt>
                <c:pt idx="2">
                  <c:v>16</c:v>
                </c:pt>
                <c:pt idx="3">
                  <c:v>15</c:v>
                </c:pt>
                <c:pt idx="4">
                  <c:v>47</c:v>
                </c:pt>
                <c:pt idx="5">
                  <c:v>69</c:v>
                </c:pt>
                <c:pt idx="6">
                  <c:v>116</c:v>
                </c:pt>
                <c:pt idx="7">
                  <c:v>199</c:v>
                </c:pt>
                <c:pt idx="8">
                  <c:v>309</c:v>
                </c:pt>
                <c:pt idx="9">
                  <c:v>340</c:v>
                </c:pt>
                <c:pt idx="10">
                  <c:v>470</c:v>
                </c:pt>
                <c:pt idx="11">
                  <c:v>586</c:v>
                </c:pt>
                <c:pt idx="12">
                  <c:v>786</c:v>
                </c:pt>
                <c:pt idx="13">
                  <c:v>971</c:v>
                </c:pt>
                <c:pt idx="14">
                  <c:v>1240</c:v>
                </c:pt>
                <c:pt idx="15">
                  <c:v>1620</c:v>
                </c:pt>
                <c:pt idx="16">
                  <c:v>1873</c:v>
                </c:pt>
                <c:pt idx="17">
                  <c:v>2104</c:v>
                </c:pt>
                <c:pt idx="18">
                  <c:v>2603</c:v>
                </c:pt>
                <c:pt idx="19">
                  <c:v>2769</c:v>
                </c:pt>
              </c:numCache>
            </c:numRef>
          </c:val>
          <c:smooth val="0"/>
        </c:ser>
        <c:dLbls>
          <c:showLegendKey val="0"/>
          <c:showVal val="0"/>
          <c:showCatName val="0"/>
          <c:showSerName val="0"/>
          <c:showPercent val="0"/>
          <c:showBubbleSize val="0"/>
        </c:dLbls>
        <c:marker val="1"/>
        <c:smooth val="0"/>
        <c:axId val="261106688"/>
        <c:axId val="303002368"/>
      </c:lineChart>
      <c:catAx>
        <c:axId val="261106688"/>
        <c:scaling>
          <c:orientation val="minMax"/>
        </c:scaling>
        <c:delete val="0"/>
        <c:axPos val="b"/>
        <c:title>
          <c:tx>
            <c:rich>
              <a:bodyPr/>
              <a:lstStyle/>
              <a:p>
                <a:pPr>
                  <a:defRPr/>
                </a:pPr>
                <a:r>
                  <a:rPr lang="en-US"/>
                  <a:t>Matrix Size</a:t>
                </a:r>
              </a:p>
            </c:rich>
          </c:tx>
          <c:overlay val="0"/>
        </c:title>
        <c:majorTickMark val="out"/>
        <c:minorTickMark val="none"/>
        <c:tickLblPos val="nextTo"/>
        <c:crossAx val="303002368"/>
        <c:crosses val="autoZero"/>
        <c:auto val="1"/>
        <c:lblAlgn val="ctr"/>
        <c:lblOffset val="100"/>
        <c:noMultiLvlLbl val="0"/>
      </c:catAx>
      <c:valAx>
        <c:axId val="303002368"/>
        <c:scaling>
          <c:orientation val="minMax"/>
        </c:scaling>
        <c:delete val="0"/>
        <c:axPos val="l"/>
        <c:majorGridlines/>
        <c:title>
          <c:tx>
            <c:rich>
              <a:bodyPr rot="-5400000" vert="horz"/>
              <a:lstStyle/>
              <a:p>
                <a:pPr>
                  <a:defRPr/>
                </a:pPr>
                <a:r>
                  <a:rPr lang="en-US"/>
                  <a:t>Time taken in milliseconds</a:t>
                </a:r>
              </a:p>
            </c:rich>
          </c:tx>
          <c:overlay val="0"/>
        </c:title>
        <c:numFmt formatCode="General" sourceLinked="1"/>
        <c:majorTickMark val="out"/>
        <c:minorTickMark val="none"/>
        <c:tickLblPos val="nextTo"/>
        <c:crossAx val="261106688"/>
        <c:crosses val="autoZero"/>
        <c:crossBetween val="between"/>
      </c:valAx>
    </c:plotArea>
    <c:legend>
      <c:legendPos val="r"/>
      <c:layout>
        <c:manualLayout>
          <c:xMode val="edge"/>
          <c:yMode val="edge"/>
          <c:x val="0.66683487348891501"/>
          <c:y val="0.3004537088465602"/>
          <c:w val="0.3138763983615972"/>
          <c:h val="0.26948423834563934"/>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implicial listing experiment results.xlsx]Sheet6!PivotTable6</c:name>
    <c:fmtId val="-1"/>
  </c:pivotSource>
  <c:chart>
    <c:title>
      <c:tx>
        <c:rich>
          <a:bodyPr/>
          <a:lstStyle/>
          <a:p>
            <a:pPr>
              <a:defRPr/>
            </a:pPr>
            <a:r>
              <a:rPr lang="en-GB" sz="1200" b="1" i="0" baseline="0">
                <a:effectLst/>
              </a:rPr>
              <a:t>Chart showing average simplicial vertices listing times for graphs with edge probabilities of 0.2, 0.4, 0.6, 0.8 and 1.0</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s>
    <c:plotArea>
      <c:layout>
        <c:manualLayout>
          <c:layoutTarget val="inner"/>
          <c:xMode val="edge"/>
          <c:yMode val="edge"/>
          <c:x val="9.975575914409586E-2"/>
          <c:y val="0.14490399844298094"/>
          <c:w val="0.64859224844912511"/>
          <c:h val="0.72074953115187879"/>
        </c:manualLayout>
      </c:layout>
      <c:lineChart>
        <c:grouping val="standard"/>
        <c:varyColors val="0"/>
        <c:ser>
          <c:idx val="0"/>
          <c:order val="0"/>
          <c:tx>
            <c:strRef>
              <c:f>Sheet6!$B$3:$B$5</c:f>
              <c:strCache>
                <c:ptCount val="1"/>
                <c:pt idx="0">
                  <c:v>0.2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B$6:$B$106</c:f>
              <c:numCache>
                <c:formatCode>General</c:formatCode>
                <c:ptCount val="100"/>
                <c:pt idx="0">
                  <c:v>0.7</c:v>
                </c:pt>
                <c:pt idx="1">
                  <c:v>1.1000000000000001</c:v>
                </c:pt>
                <c:pt idx="2">
                  <c:v>1</c:v>
                </c:pt>
                <c:pt idx="3">
                  <c:v>0.9</c:v>
                </c:pt>
                <c:pt idx="4">
                  <c:v>0.8</c:v>
                </c:pt>
                <c:pt idx="5">
                  <c:v>0.6</c:v>
                </c:pt>
                <c:pt idx="6">
                  <c:v>0.7</c:v>
                </c:pt>
                <c:pt idx="7">
                  <c:v>1.2</c:v>
                </c:pt>
                <c:pt idx="8">
                  <c:v>1.6</c:v>
                </c:pt>
                <c:pt idx="9">
                  <c:v>2</c:v>
                </c:pt>
                <c:pt idx="10">
                  <c:v>2.5</c:v>
                </c:pt>
                <c:pt idx="11">
                  <c:v>3</c:v>
                </c:pt>
                <c:pt idx="12">
                  <c:v>3</c:v>
                </c:pt>
                <c:pt idx="13">
                  <c:v>4.0999999999999996</c:v>
                </c:pt>
                <c:pt idx="14">
                  <c:v>4.5999999999999996</c:v>
                </c:pt>
                <c:pt idx="15">
                  <c:v>4.5999999999999996</c:v>
                </c:pt>
                <c:pt idx="16">
                  <c:v>4.8</c:v>
                </c:pt>
                <c:pt idx="17">
                  <c:v>5.4</c:v>
                </c:pt>
                <c:pt idx="18">
                  <c:v>5.7</c:v>
                </c:pt>
                <c:pt idx="19">
                  <c:v>5.9</c:v>
                </c:pt>
                <c:pt idx="20">
                  <c:v>6.8</c:v>
                </c:pt>
                <c:pt idx="21">
                  <c:v>6.1</c:v>
                </c:pt>
                <c:pt idx="22">
                  <c:v>7.3</c:v>
                </c:pt>
                <c:pt idx="23">
                  <c:v>7</c:v>
                </c:pt>
                <c:pt idx="24">
                  <c:v>4.9000000000000004</c:v>
                </c:pt>
                <c:pt idx="25">
                  <c:v>9.1</c:v>
                </c:pt>
                <c:pt idx="26">
                  <c:v>8.1</c:v>
                </c:pt>
                <c:pt idx="27">
                  <c:v>9.6</c:v>
                </c:pt>
                <c:pt idx="28">
                  <c:v>10.4</c:v>
                </c:pt>
                <c:pt idx="29">
                  <c:v>9.8000000000000007</c:v>
                </c:pt>
                <c:pt idx="30">
                  <c:v>9.1999999999999993</c:v>
                </c:pt>
                <c:pt idx="31">
                  <c:v>9.9</c:v>
                </c:pt>
                <c:pt idx="32">
                  <c:v>11</c:v>
                </c:pt>
                <c:pt idx="33">
                  <c:v>15.8</c:v>
                </c:pt>
                <c:pt idx="34">
                  <c:v>13.1</c:v>
                </c:pt>
                <c:pt idx="35">
                  <c:v>9.9</c:v>
                </c:pt>
                <c:pt idx="36">
                  <c:v>14.6</c:v>
                </c:pt>
                <c:pt idx="37">
                  <c:v>17.600000000000001</c:v>
                </c:pt>
                <c:pt idx="38">
                  <c:v>14.6</c:v>
                </c:pt>
                <c:pt idx="39">
                  <c:v>16.600000000000001</c:v>
                </c:pt>
                <c:pt idx="40">
                  <c:v>15.8</c:v>
                </c:pt>
                <c:pt idx="41">
                  <c:v>20.399999999999999</c:v>
                </c:pt>
                <c:pt idx="42">
                  <c:v>20.6</c:v>
                </c:pt>
                <c:pt idx="43">
                  <c:v>15.2</c:v>
                </c:pt>
                <c:pt idx="44">
                  <c:v>18.600000000000001</c:v>
                </c:pt>
                <c:pt idx="45">
                  <c:v>28.2</c:v>
                </c:pt>
                <c:pt idx="46">
                  <c:v>24.9</c:v>
                </c:pt>
                <c:pt idx="47">
                  <c:v>32.1</c:v>
                </c:pt>
                <c:pt idx="48">
                  <c:v>27</c:v>
                </c:pt>
                <c:pt idx="49">
                  <c:v>26.7</c:v>
                </c:pt>
                <c:pt idx="50">
                  <c:v>21.7</c:v>
                </c:pt>
                <c:pt idx="51">
                  <c:v>26</c:v>
                </c:pt>
                <c:pt idx="52">
                  <c:v>33.299999999999997</c:v>
                </c:pt>
                <c:pt idx="53">
                  <c:v>31.1</c:v>
                </c:pt>
                <c:pt idx="54">
                  <c:v>33</c:v>
                </c:pt>
                <c:pt idx="55">
                  <c:v>27.5</c:v>
                </c:pt>
                <c:pt idx="56">
                  <c:v>36.9</c:v>
                </c:pt>
                <c:pt idx="57">
                  <c:v>36.299999999999997</c:v>
                </c:pt>
                <c:pt idx="58">
                  <c:v>37.1</c:v>
                </c:pt>
                <c:pt idx="59">
                  <c:v>36.799999999999997</c:v>
                </c:pt>
                <c:pt idx="60">
                  <c:v>31.1</c:v>
                </c:pt>
                <c:pt idx="61">
                  <c:v>30</c:v>
                </c:pt>
                <c:pt idx="62">
                  <c:v>35.4</c:v>
                </c:pt>
                <c:pt idx="63">
                  <c:v>34.299999999999997</c:v>
                </c:pt>
                <c:pt idx="64">
                  <c:v>35.799999999999997</c:v>
                </c:pt>
                <c:pt idx="65">
                  <c:v>32.299999999999997</c:v>
                </c:pt>
                <c:pt idx="66">
                  <c:v>45.1</c:v>
                </c:pt>
                <c:pt idx="67">
                  <c:v>37.1</c:v>
                </c:pt>
                <c:pt idx="68">
                  <c:v>40.700000000000003</c:v>
                </c:pt>
                <c:pt idx="69">
                  <c:v>32.6</c:v>
                </c:pt>
                <c:pt idx="70">
                  <c:v>42.2</c:v>
                </c:pt>
                <c:pt idx="71">
                  <c:v>35</c:v>
                </c:pt>
                <c:pt idx="72">
                  <c:v>34.299999999999997</c:v>
                </c:pt>
                <c:pt idx="73">
                  <c:v>40.299999999999997</c:v>
                </c:pt>
                <c:pt idx="74">
                  <c:v>39.299999999999997</c:v>
                </c:pt>
                <c:pt idx="75">
                  <c:v>38</c:v>
                </c:pt>
                <c:pt idx="76">
                  <c:v>45.6</c:v>
                </c:pt>
                <c:pt idx="77">
                  <c:v>50.8</c:v>
                </c:pt>
                <c:pt idx="78">
                  <c:v>42.9</c:v>
                </c:pt>
                <c:pt idx="79">
                  <c:v>50.6</c:v>
                </c:pt>
                <c:pt idx="80">
                  <c:v>50.9</c:v>
                </c:pt>
                <c:pt idx="81">
                  <c:v>59</c:v>
                </c:pt>
                <c:pt idx="82">
                  <c:v>59.8</c:v>
                </c:pt>
                <c:pt idx="83">
                  <c:v>53.5</c:v>
                </c:pt>
                <c:pt idx="84">
                  <c:v>54.3</c:v>
                </c:pt>
                <c:pt idx="85">
                  <c:v>53.6</c:v>
                </c:pt>
                <c:pt idx="86">
                  <c:v>61</c:v>
                </c:pt>
                <c:pt idx="87">
                  <c:v>57.2</c:v>
                </c:pt>
                <c:pt idx="88">
                  <c:v>73.7</c:v>
                </c:pt>
                <c:pt idx="89">
                  <c:v>65.7</c:v>
                </c:pt>
                <c:pt idx="90">
                  <c:v>68.599999999999994</c:v>
                </c:pt>
                <c:pt idx="91">
                  <c:v>59.5</c:v>
                </c:pt>
                <c:pt idx="92">
                  <c:v>72.900000000000006</c:v>
                </c:pt>
                <c:pt idx="93">
                  <c:v>63.4</c:v>
                </c:pt>
                <c:pt idx="94">
                  <c:v>74.5</c:v>
                </c:pt>
                <c:pt idx="95">
                  <c:v>70.5</c:v>
                </c:pt>
                <c:pt idx="96">
                  <c:v>69.5</c:v>
                </c:pt>
                <c:pt idx="97">
                  <c:v>91.7</c:v>
                </c:pt>
                <c:pt idx="98">
                  <c:v>66.7</c:v>
                </c:pt>
                <c:pt idx="99">
                  <c:v>82.9</c:v>
                </c:pt>
              </c:numCache>
            </c:numRef>
          </c:val>
          <c:smooth val="0"/>
        </c:ser>
        <c:ser>
          <c:idx val="1"/>
          <c:order val="1"/>
          <c:tx>
            <c:strRef>
              <c:f>Sheet6!$C$3:$C$5</c:f>
              <c:strCache>
                <c:ptCount val="1"/>
                <c:pt idx="0">
                  <c:v>0.2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C$6:$C$106</c:f>
              <c:numCache>
                <c:formatCode>General</c:formatCode>
                <c:ptCount val="100"/>
                <c:pt idx="0">
                  <c:v>1</c:v>
                </c:pt>
                <c:pt idx="1">
                  <c:v>1</c:v>
                </c:pt>
                <c:pt idx="2">
                  <c:v>1</c:v>
                </c:pt>
                <c:pt idx="3">
                  <c:v>1.1000000000000001</c:v>
                </c:pt>
                <c:pt idx="4">
                  <c:v>1.1000000000000001</c:v>
                </c:pt>
                <c:pt idx="5">
                  <c:v>1.2</c:v>
                </c:pt>
                <c:pt idx="6">
                  <c:v>1.1000000000000001</c:v>
                </c:pt>
                <c:pt idx="7">
                  <c:v>1.6</c:v>
                </c:pt>
                <c:pt idx="8">
                  <c:v>2.2999999999999998</c:v>
                </c:pt>
                <c:pt idx="9">
                  <c:v>2.5</c:v>
                </c:pt>
                <c:pt idx="10">
                  <c:v>2.4</c:v>
                </c:pt>
                <c:pt idx="11">
                  <c:v>2.7</c:v>
                </c:pt>
                <c:pt idx="12">
                  <c:v>3.1</c:v>
                </c:pt>
                <c:pt idx="13">
                  <c:v>3.2</c:v>
                </c:pt>
                <c:pt idx="14">
                  <c:v>3.8</c:v>
                </c:pt>
                <c:pt idx="15">
                  <c:v>3.4</c:v>
                </c:pt>
                <c:pt idx="16">
                  <c:v>3.1</c:v>
                </c:pt>
                <c:pt idx="17">
                  <c:v>3.6</c:v>
                </c:pt>
                <c:pt idx="18">
                  <c:v>3.6</c:v>
                </c:pt>
                <c:pt idx="19">
                  <c:v>3.7</c:v>
                </c:pt>
                <c:pt idx="20">
                  <c:v>4</c:v>
                </c:pt>
                <c:pt idx="21">
                  <c:v>4.3</c:v>
                </c:pt>
                <c:pt idx="22">
                  <c:v>3.8</c:v>
                </c:pt>
                <c:pt idx="23">
                  <c:v>4.0999999999999996</c:v>
                </c:pt>
                <c:pt idx="24">
                  <c:v>4.2</c:v>
                </c:pt>
                <c:pt idx="25">
                  <c:v>4.8</c:v>
                </c:pt>
                <c:pt idx="26">
                  <c:v>4.3</c:v>
                </c:pt>
                <c:pt idx="27">
                  <c:v>4.7</c:v>
                </c:pt>
                <c:pt idx="28">
                  <c:v>5.3</c:v>
                </c:pt>
                <c:pt idx="29">
                  <c:v>5.0999999999999996</c:v>
                </c:pt>
                <c:pt idx="30">
                  <c:v>4.7</c:v>
                </c:pt>
                <c:pt idx="31">
                  <c:v>4.5</c:v>
                </c:pt>
                <c:pt idx="32">
                  <c:v>5.6</c:v>
                </c:pt>
                <c:pt idx="33">
                  <c:v>4.7</c:v>
                </c:pt>
                <c:pt idx="34">
                  <c:v>5.7</c:v>
                </c:pt>
                <c:pt idx="35">
                  <c:v>6.3</c:v>
                </c:pt>
                <c:pt idx="36">
                  <c:v>6</c:v>
                </c:pt>
                <c:pt idx="37">
                  <c:v>6.3</c:v>
                </c:pt>
                <c:pt idx="38">
                  <c:v>6.1</c:v>
                </c:pt>
                <c:pt idx="39">
                  <c:v>5.7</c:v>
                </c:pt>
                <c:pt idx="40">
                  <c:v>6.4</c:v>
                </c:pt>
                <c:pt idx="41">
                  <c:v>6.2</c:v>
                </c:pt>
                <c:pt idx="42">
                  <c:v>5.7</c:v>
                </c:pt>
                <c:pt idx="43">
                  <c:v>6.3</c:v>
                </c:pt>
                <c:pt idx="44">
                  <c:v>6.4</c:v>
                </c:pt>
                <c:pt idx="45">
                  <c:v>7.2</c:v>
                </c:pt>
                <c:pt idx="46">
                  <c:v>6.7</c:v>
                </c:pt>
                <c:pt idx="47">
                  <c:v>6.7</c:v>
                </c:pt>
                <c:pt idx="48">
                  <c:v>7.3</c:v>
                </c:pt>
                <c:pt idx="49">
                  <c:v>7.9</c:v>
                </c:pt>
                <c:pt idx="50">
                  <c:v>7.9</c:v>
                </c:pt>
                <c:pt idx="51">
                  <c:v>8.1</c:v>
                </c:pt>
                <c:pt idx="52">
                  <c:v>7.5</c:v>
                </c:pt>
                <c:pt idx="53">
                  <c:v>7.3</c:v>
                </c:pt>
                <c:pt idx="54">
                  <c:v>6.4</c:v>
                </c:pt>
                <c:pt idx="55">
                  <c:v>7.4</c:v>
                </c:pt>
                <c:pt idx="56">
                  <c:v>8.4</c:v>
                </c:pt>
                <c:pt idx="57">
                  <c:v>7.7</c:v>
                </c:pt>
                <c:pt idx="58">
                  <c:v>6.6</c:v>
                </c:pt>
                <c:pt idx="59">
                  <c:v>9.1999999999999993</c:v>
                </c:pt>
                <c:pt idx="60">
                  <c:v>10.7</c:v>
                </c:pt>
                <c:pt idx="61">
                  <c:v>10.6</c:v>
                </c:pt>
                <c:pt idx="62">
                  <c:v>9.5</c:v>
                </c:pt>
                <c:pt idx="63">
                  <c:v>11.1</c:v>
                </c:pt>
                <c:pt idx="64">
                  <c:v>8.6</c:v>
                </c:pt>
                <c:pt idx="65">
                  <c:v>7.8</c:v>
                </c:pt>
                <c:pt idx="66">
                  <c:v>11.7</c:v>
                </c:pt>
                <c:pt idx="67">
                  <c:v>10.7</c:v>
                </c:pt>
                <c:pt idx="68">
                  <c:v>7.4</c:v>
                </c:pt>
                <c:pt idx="69">
                  <c:v>12.7</c:v>
                </c:pt>
                <c:pt idx="70">
                  <c:v>10.9</c:v>
                </c:pt>
                <c:pt idx="71">
                  <c:v>10.8</c:v>
                </c:pt>
                <c:pt idx="72">
                  <c:v>12</c:v>
                </c:pt>
                <c:pt idx="73">
                  <c:v>9.3000000000000007</c:v>
                </c:pt>
                <c:pt idx="74">
                  <c:v>11.4</c:v>
                </c:pt>
                <c:pt idx="75">
                  <c:v>9.8000000000000007</c:v>
                </c:pt>
                <c:pt idx="76">
                  <c:v>7.9</c:v>
                </c:pt>
                <c:pt idx="77">
                  <c:v>7.3</c:v>
                </c:pt>
                <c:pt idx="78">
                  <c:v>8</c:v>
                </c:pt>
                <c:pt idx="79">
                  <c:v>15.8</c:v>
                </c:pt>
                <c:pt idx="80">
                  <c:v>13</c:v>
                </c:pt>
                <c:pt idx="81">
                  <c:v>22</c:v>
                </c:pt>
                <c:pt idx="82">
                  <c:v>10.3</c:v>
                </c:pt>
                <c:pt idx="83">
                  <c:v>17.2</c:v>
                </c:pt>
                <c:pt idx="84">
                  <c:v>16.5</c:v>
                </c:pt>
                <c:pt idx="85">
                  <c:v>16.399999999999999</c:v>
                </c:pt>
                <c:pt idx="86">
                  <c:v>19.600000000000001</c:v>
                </c:pt>
                <c:pt idx="87">
                  <c:v>12.6</c:v>
                </c:pt>
                <c:pt idx="88">
                  <c:v>22.2</c:v>
                </c:pt>
                <c:pt idx="89">
                  <c:v>12.5</c:v>
                </c:pt>
                <c:pt idx="90">
                  <c:v>18.399999999999999</c:v>
                </c:pt>
                <c:pt idx="91">
                  <c:v>18.899999999999999</c:v>
                </c:pt>
                <c:pt idx="92">
                  <c:v>21.6</c:v>
                </c:pt>
                <c:pt idx="93">
                  <c:v>12.4</c:v>
                </c:pt>
                <c:pt idx="94">
                  <c:v>16.2</c:v>
                </c:pt>
                <c:pt idx="95">
                  <c:v>27</c:v>
                </c:pt>
                <c:pt idx="96">
                  <c:v>19</c:v>
                </c:pt>
                <c:pt idx="97">
                  <c:v>14.5</c:v>
                </c:pt>
                <c:pt idx="98">
                  <c:v>13.1</c:v>
                </c:pt>
                <c:pt idx="99">
                  <c:v>19.5</c:v>
                </c:pt>
              </c:numCache>
            </c:numRef>
          </c:val>
          <c:smooth val="0"/>
        </c:ser>
        <c:ser>
          <c:idx val="2"/>
          <c:order val="2"/>
          <c:tx>
            <c:strRef>
              <c:f>Sheet6!$D$3:$D$5</c:f>
              <c:strCache>
                <c:ptCount val="1"/>
                <c:pt idx="0">
                  <c:v>0.4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D$6:$D$106</c:f>
              <c:numCache>
                <c:formatCode>General</c:formatCode>
                <c:ptCount val="100"/>
                <c:pt idx="0">
                  <c:v>0.8</c:v>
                </c:pt>
                <c:pt idx="1">
                  <c:v>1</c:v>
                </c:pt>
                <c:pt idx="2">
                  <c:v>0.4</c:v>
                </c:pt>
                <c:pt idx="3">
                  <c:v>0.7</c:v>
                </c:pt>
                <c:pt idx="4">
                  <c:v>0.8</c:v>
                </c:pt>
                <c:pt idx="5">
                  <c:v>1</c:v>
                </c:pt>
                <c:pt idx="6">
                  <c:v>2.6</c:v>
                </c:pt>
                <c:pt idx="7">
                  <c:v>2.8</c:v>
                </c:pt>
                <c:pt idx="8">
                  <c:v>4</c:v>
                </c:pt>
                <c:pt idx="9">
                  <c:v>3.8</c:v>
                </c:pt>
                <c:pt idx="10">
                  <c:v>5</c:v>
                </c:pt>
                <c:pt idx="11">
                  <c:v>5.4</c:v>
                </c:pt>
                <c:pt idx="12">
                  <c:v>5.9</c:v>
                </c:pt>
                <c:pt idx="13">
                  <c:v>6.8</c:v>
                </c:pt>
                <c:pt idx="14">
                  <c:v>7.4</c:v>
                </c:pt>
                <c:pt idx="15">
                  <c:v>7.7</c:v>
                </c:pt>
                <c:pt idx="16">
                  <c:v>7.6</c:v>
                </c:pt>
                <c:pt idx="17">
                  <c:v>9.6999999999999993</c:v>
                </c:pt>
                <c:pt idx="18">
                  <c:v>10.5</c:v>
                </c:pt>
                <c:pt idx="19">
                  <c:v>10.5</c:v>
                </c:pt>
                <c:pt idx="20">
                  <c:v>12</c:v>
                </c:pt>
                <c:pt idx="21">
                  <c:v>13.1</c:v>
                </c:pt>
                <c:pt idx="22">
                  <c:v>14.2</c:v>
                </c:pt>
                <c:pt idx="23">
                  <c:v>18.399999999999999</c:v>
                </c:pt>
                <c:pt idx="24">
                  <c:v>18.600000000000001</c:v>
                </c:pt>
                <c:pt idx="25">
                  <c:v>25.9</c:v>
                </c:pt>
                <c:pt idx="26">
                  <c:v>24</c:v>
                </c:pt>
                <c:pt idx="27">
                  <c:v>27.6</c:v>
                </c:pt>
                <c:pt idx="28">
                  <c:v>21.8</c:v>
                </c:pt>
                <c:pt idx="29">
                  <c:v>23.5</c:v>
                </c:pt>
                <c:pt idx="30">
                  <c:v>25.2</c:v>
                </c:pt>
                <c:pt idx="31">
                  <c:v>31.2</c:v>
                </c:pt>
                <c:pt idx="32">
                  <c:v>29.9</c:v>
                </c:pt>
                <c:pt idx="33">
                  <c:v>24.8</c:v>
                </c:pt>
                <c:pt idx="34">
                  <c:v>30.9</c:v>
                </c:pt>
                <c:pt idx="35">
                  <c:v>22.1</c:v>
                </c:pt>
                <c:pt idx="36">
                  <c:v>28.3</c:v>
                </c:pt>
                <c:pt idx="37">
                  <c:v>31.2</c:v>
                </c:pt>
                <c:pt idx="38">
                  <c:v>36.5</c:v>
                </c:pt>
                <c:pt idx="39">
                  <c:v>31.8</c:v>
                </c:pt>
                <c:pt idx="40">
                  <c:v>32.4</c:v>
                </c:pt>
                <c:pt idx="41">
                  <c:v>33.200000000000003</c:v>
                </c:pt>
                <c:pt idx="42">
                  <c:v>29.7</c:v>
                </c:pt>
                <c:pt idx="43">
                  <c:v>38.6</c:v>
                </c:pt>
                <c:pt idx="44">
                  <c:v>32.200000000000003</c:v>
                </c:pt>
                <c:pt idx="45">
                  <c:v>37.200000000000003</c:v>
                </c:pt>
                <c:pt idx="46">
                  <c:v>38.299999999999997</c:v>
                </c:pt>
                <c:pt idx="47">
                  <c:v>36</c:v>
                </c:pt>
                <c:pt idx="48">
                  <c:v>36</c:v>
                </c:pt>
                <c:pt idx="49">
                  <c:v>43.1</c:v>
                </c:pt>
                <c:pt idx="50">
                  <c:v>48.2</c:v>
                </c:pt>
                <c:pt idx="51">
                  <c:v>48.2</c:v>
                </c:pt>
                <c:pt idx="52">
                  <c:v>42.5</c:v>
                </c:pt>
                <c:pt idx="53">
                  <c:v>48.1</c:v>
                </c:pt>
                <c:pt idx="54">
                  <c:v>49.1</c:v>
                </c:pt>
                <c:pt idx="55">
                  <c:v>52.1</c:v>
                </c:pt>
                <c:pt idx="56">
                  <c:v>57</c:v>
                </c:pt>
                <c:pt idx="57">
                  <c:v>56.7</c:v>
                </c:pt>
                <c:pt idx="58">
                  <c:v>56.3</c:v>
                </c:pt>
                <c:pt idx="59">
                  <c:v>62.7</c:v>
                </c:pt>
                <c:pt idx="60">
                  <c:v>56.6</c:v>
                </c:pt>
                <c:pt idx="61">
                  <c:v>65.7</c:v>
                </c:pt>
                <c:pt idx="62">
                  <c:v>65.2</c:v>
                </c:pt>
                <c:pt idx="63">
                  <c:v>62.5</c:v>
                </c:pt>
                <c:pt idx="64">
                  <c:v>71.7</c:v>
                </c:pt>
                <c:pt idx="65">
                  <c:v>74.5</c:v>
                </c:pt>
                <c:pt idx="66">
                  <c:v>72</c:v>
                </c:pt>
                <c:pt idx="67">
                  <c:v>77.5</c:v>
                </c:pt>
                <c:pt idx="68">
                  <c:v>76.2</c:v>
                </c:pt>
                <c:pt idx="69">
                  <c:v>76.7</c:v>
                </c:pt>
                <c:pt idx="70">
                  <c:v>92.8</c:v>
                </c:pt>
                <c:pt idx="71">
                  <c:v>85.2</c:v>
                </c:pt>
                <c:pt idx="72">
                  <c:v>88.9</c:v>
                </c:pt>
                <c:pt idx="73">
                  <c:v>91.3</c:v>
                </c:pt>
                <c:pt idx="74">
                  <c:v>84.7</c:v>
                </c:pt>
                <c:pt idx="75">
                  <c:v>91.6</c:v>
                </c:pt>
                <c:pt idx="76">
                  <c:v>77.599999999999994</c:v>
                </c:pt>
                <c:pt idx="77">
                  <c:v>92.5</c:v>
                </c:pt>
                <c:pt idx="78">
                  <c:v>99.4</c:v>
                </c:pt>
                <c:pt idx="79">
                  <c:v>100</c:v>
                </c:pt>
                <c:pt idx="80">
                  <c:v>104.5</c:v>
                </c:pt>
                <c:pt idx="81">
                  <c:v>120.4</c:v>
                </c:pt>
                <c:pt idx="82">
                  <c:v>103.9</c:v>
                </c:pt>
                <c:pt idx="83">
                  <c:v>117.5</c:v>
                </c:pt>
                <c:pt idx="84">
                  <c:v>109.1</c:v>
                </c:pt>
                <c:pt idx="85">
                  <c:v>139.9</c:v>
                </c:pt>
                <c:pt idx="86">
                  <c:v>139.80000000000001</c:v>
                </c:pt>
                <c:pt idx="87">
                  <c:v>116</c:v>
                </c:pt>
                <c:pt idx="88">
                  <c:v>120.4</c:v>
                </c:pt>
                <c:pt idx="89">
                  <c:v>141.9</c:v>
                </c:pt>
                <c:pt idx="90">
                  <c:v>119.3</c:v>
                </c:pt>
                <c:pt idx="91">
                  <c:v>105.5</c:v>
                </c:pt>
                <c:pt idx="92">
                  <c:v>148.80000000000001</c:v>
                </c:pt>
                <c:pt idx="93">
                  <c:v>130.5</c:v>
                </c:pt>
                <c:pt idx="94">
                  <c:v>128.6</c:v>
                </c:pt>
                <c:pt idx="95">
                  <c:v>153.30000000000001</c:v>
                </c:pt>
                <c:pt idx="96">
                  <c:v>128.19999999999999</c:v>
                </c:pt>
                <c:pt idx="97">
                  <c:v>121.8</c:v>
                </c:pt>
                <c:pt idx="98">
                  <c:v>159.30000000000001</c:v>
                </c:pt>
                <c:pt idx="99">
                  <c:v>126.1</c:v>
                </c:pt>
              </c:numCache>
            </c:numRef>
          </c:val>
          <c:smooth val="0"/>
        </c:ser>
        <c:ser>
          <c:idx val="3"/>
          <c:order val="3"/>
          <c:tx>
            <c:strRef>
              <c:f>Sheet6!$E$3:$E$5</c:f>
              <c:strCache>
                <c:ptCount val="1"/>
                <c:pt idx="0">
                  <c:v>0.4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E$6:$E$106</c:f>
              <c:numCache>
                <c:formatCode>General</c:formatCode>
                <c:ptCount val="100"/>
                <c:pt idx="0">
                  <c:v>1.1000000000000001</c:v>
                </c:pt>
                <c:pt idx="1">
                  <c:v>1.1000000000000001</c:v>
                </c:pt>
                <c:pt idx="2">
                  <c:v>1</c:v>
                </c:pt>
                <c:pt idx="3">
                  <c:v>1.1000000000000001</c:v>
                </c:pt>
                <c:pt idx="4">
                  <c:v>1.3</c:v>
                </c:pt>
                <c:pt idx="5">
                  <c:v>1.1000000000000001</c:v>
                </c:pt>
                <c:pt idx="6">
                  <c:v>2.2000000000000002</c:v>
                </c:pt>
                <c:pt idx="7">
                  <c:v>3.1</c:v>
                </c:pt>
                <c:pt idx="8">
                  <c:v>3.4</c:v>
                </c:pt>
                <c:pt idx="9">
                  <c:v>3.4</c:v>
                </c:pt>
                <c:pt idx="10">
                  <c:v>3.7</c:v>
                </c:pt>
                <c:pt idx="11">
                  <c:v>4.2</c:v>
                </c:pt>
                <c:pt idx="12">
                  <c:v>3.7</c:v>
                </c:pt>
                <c:pt idx="13">
                  <c:v>4.3</c:v>
                </c:pt>
                <c:pt idx="14">
                  <c:v>4.2</c:v>
                </c:pt>
                <c:pt idx="15">
                  <c:v>4.2</c:v>
                </c:pt>
                <c:pt idx="16">
                  <c:v>4</c:v>
                </c:pt>
                <c:pt idx="17">
                  <c:v>5</c:v>
                </c:pt>
                <c:pt idx="18">
                  <c:v>4.7</c:v>
                </c:pt>
                <c:pt idx="19">
                  <c:v>4.9000000000000004</c:v>
                </c:pt>
                <c:pt idx="20">
                  <c:v>4.5</c:v>
                </c:pt>
                <c:pt idx="21">
                  <c:v>5.4</c:v>
                </c:pt>
                <c:pt idx="22">
                  <c:v>5.4</c:v>
                </c:pt>
                <c:pt idx="23">
                  <c:v>5.4</c:v>
                </c:pt>
                <c:pt idx="24">
                  <c:v>5.9</c:v>
                </c:pt>
                <c:pt idx="25">
                  <c:v>6.8</c:v>
                </c:pt>
                <c:pt idx="26">
                  <c:v>6.8</c:v>
                </c:pt>
                <c:pt idx="27">
                  <c:v>7.2</c:v>
                </c:pt>
                <c:pt idx="28">
                  <c:v>8.1</c:v>
                </c:pt>
                <c:pt idx="29">
                  <c:v>7.2</c:v>
                </c:pt>
                <c:pt idx="30">
                  <c:v>6.6</c:v>
                </c:pt>
                <c:pt idx="31">
                  <c:v>7.3</c:v>
                </c:pt>
                <c:pt idx="32">
                  <c:v>7</c:v>
                </c:pt>
                <c:pt idx="33">
                  <c:v>8</c:v>
                </c:pt>
                <c:pt idx="34">
                  <c:v>7.3</c:v>
                </c:pt>
                <c:pt idx="35">
                  <c:v>5.9</c:v>
                </c:pt>
                <c:pt idx="36">
                  <c:v>7.1</c:v>
                </c:pt>
                <c:pt idx="37">
                  <c:v>8.1999999999999993</c:v>
                </c:pt>
                <c:pt idx="38">
                  <c:v>7.6</c:v>
                </c:pt>
                <c:pt idx="39">
                  <c:v>8.8000000000000007</c:v>
                </c:pt>
                <c:pt idx="40">
                  <c:v>8</c:v>
                </c:pt>
                <c:pt idx="41">
                  <c:v>9.3000000000000007</c:v>
                </c:pt>
                <c:pt idx="42">
                  <c:v>8.3000000000000007</c:v>
                </c:pt>
                <c:pt idx="43">
                  <c:v>7.5</c:v>
                </c:pt>
                <c:pt idx="44">
                  <c:v>7.5</c:v>
                </c:pt>
                <c:pt idx="45">
                  <c:v>8.4</c:v>
                </c:pt>
                <c:pt idx="46">
                  <c:v>9</c:v>
                </c:pt>
                <c:pt idx="47">
                  <c:v>8.6</c:v>
                </c:pt>
                <c:pt idx="48">
                  <c:v>8.4</c:v>
                </c:pt>
                <c:pt idx="49">
                  <c:v>8.8000000000000007</c:v>
                </c:pt>
                <c:pt idx="50">
                  <c:v>9.1999999999999993</c:v>
                </c:pt>
                <c:pt idx="51">
                  <c:v>8.6</c:v>
                </c:pt>
                <c:pt idx="52">
                  <c:v>10.3</c:v>
                </c:pt>
                <c:pt idx="53">
                  <c:v>12.5</c:v>
                </c:pt>
                <c:pt idx="54">
                  <c:v>11.9</c:v>
                </c:pt>
                <c:pt idx="55">
                  <c:v>11.2</c:v>
                </c:pt>
                <c:pt idx="56">
                  <c:v>12.3</c:v>
                </c:pt>
                <c:pt idx="57">
                  <c:v>14.2</c:v>
                </c:pt>
                <c:pt idx="58">
                  <c:v>13.8</c:v>
                </c:pt>
                <c:pt idx="59">
                  <c:v>13.3</c:v>
                </c:pt>
                <c:pt idx="60">
                  <c:v>10.6</c:v>
                </c:pt>
                <c:pt idx="61">
                  <c:v>13.6</c:v>
                </c:pt>
                <c:pt idx="62">
                  <c:v>13.8</c:v>
                </c:pt>
                <c:pt idx="63">
                  <c:v>12</c:v>
                </c:pt>
                <c:pt idx="64">
                  <c:v>13.3</c:v>
                </c:pt>
                <c:pt idx="65">
                  <c:v>13.4</c:v>
                </c:pt>
                <c:pt idx="66">
                  <c:v>14.6</c:v>
                </c:pt>
                <c:pt idx="67">
                  <c:v>16.2</c:v>
                </c:pt>
                <c:pt idx="68">
                  <c:v>14.8</c:v>
                </c:pt>
                <c:pt idx="69">
                  <c:v>19.3</c:v>
                </c:pt>
                <c:pt idx="70">
                  <c:v>15.1</c:v>
                </c:pt>
                <c:pt idx="71">
                  <c:v>13.9</c:v>
                </c:pt>
                <c:pt idx="72">
                  <c:v>17.7</c:v>
                </c:pt>
                <c:pt idx="73">
                  <c:v>12.6</c:v>
                </c:pt>
                <c:pt idx="74">
                  <c:v>16.100000000000001</c:v>
                </c:pt>
                <c:pt idx="75">
                  <c:v>15.3</c:v>
                </c:pt>
                <c:pt idx="76">
                  <c:v>16</c:v>
                </c:pt>
                <c:pt idx="77">
                  <c:v>14.4</c:v>
                </c:pt>
                <c:pt idx="78">
                  <c:v>17.600000000000001</c:v>
                </c:pt>
                <c:pt idx="79">
                  <c:v>26.9</c:v>
                </c:pt>
                <c:pt idx="80">
                  <c:v>20.100000000000001</c:v>
                </c:pt>
                <c:pt idx="81">
                  <c:v>20.8</c:v>
                </c:pt>
                <c:pt idx="82">
                  <c:v>17.7</c:v>
                </c:pt>
                <c:pt idx="83">
                  <c:v>21.4</c:v>
                </c:pt>
                <c:pt idx="84">
                  <c:v>23.5</c:v>
                </c:pt>
                <c:pt idx="85">
                  <c:v>22.8</c:v>
                </c:pt>
                <c:pt idx="86">
                  <c:v>21.5</c:v>
                </c:pt>
                <c:pt idx="87">
                  <c:v>32.200000000000003</c:v>
                </c:pt>
                <c:pt idx="88">
                  <c:v>31.7</c:v>
                </c:pt>
                <c:pt idx="89">
                  <c:v>28.4</c:v>
                </c:pt>
                <c:pt idx="90">
                  <c:v>22.9</c:v>
                </c:pt>
                <c:pt idx="91">
                  <c:v>19.600000000000001</c:v>
                </c:pt>
                <c:pt idx="92">
                  <c:v>34.6</c:v>
                </c:pt>
                <c:pt idx="93">
                  <c:v>23.5</c:v>
                </c:pt>
                <c:pt idx="94">
                  <c:v>35.200000000000003</c:v>
                </c:pt>
                <c:pt idx="95">
                  <c:v>28.6</c:v>
                </c:pt>
                <c:pt idx="96">
                  <c:v>33.1</c:v>
                </c:pt>
                <c:pt idx="97">
                  <c:v>25.2</c:v>
                </c:pt>
                <c:pt idx="98">
                  <c:v>31.1</c:v>
                </c:pt>
                <c:pt idx="99">
                  <c:v>27.7</c:v>
                </c:pt>
              </c:numCache>
            </c:numRef>
          </c:val>
          <c:smooth val="0"/>
        </c:ser>
        <c:ser>
          <c:idx val="4"/>
          <c:order val="4"/>
          <c:tx>
            <c:strRef>
              <c:f>Sheet6!$F$3:$F$5</c:f>
              <c:strCache>
                <c:ptCount val="1"/>
                <c:pt idx="0">
                  <c:v>0.6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F$6:$F$106</c:f>
              <c:numCache>
                <c:formatCode>General</c:formatCode>
                <c:ptCount val="100"/>
                <c:pt idx="0">
                  <c:v>0.5</c:v>
                </c:pt>
                <c:pt idx="1">
                  <c:v>0.7</c:v>
                </c:pt>
                <c:pt idx="2">
                  <c:v>0.6</c:v>
                </c:pt>
                <c:pt idx="3">
                  <c:v>0.8</c:v>
                </c:pt>
                <c:pt idx="4">
                  <c:v>1.1000000000000001</c:v>
                </c:pt>
                <c:pt idx="5">
                  <c:v>1.8</c:v>
                </c:pt>
                <c:pt idx="6">
                  <c:v>2.2999999999999998</c:v>
                </c:pt>
                <c:pt idx="7">
                  <c:v>3.9</c:v>
                </c:pt>
                <c:pt idx="8">
                  <c:v>4.2</c:v>
                </c:pt>
                <c:pt idx="9">
                  <c:v>5.6</c:v>
                </c:pt>
                <c:pt idx="10">
                  <c:v>6.8</c:v>
                </c:pt>
                <c:pt idx="11">
                  <c:v>6</c:v>
                </c:pt>
                <c:pt idx="12">
                  <c:v>8.4</c:v>
                </c:pt>
                <c:pt idx="13">
                  <c:v>9.5</c:v>
                </c:pt>
                <c:pt idx="14">
                  <c:v>10.6</c:v>
                </c:pt>
                <c:pt idx="15">
                  <c:v>10</c:v>
                </c:pt>
                <c:pt idx="16">
                  <c:v>13.9</c:v>
                </c:pt>
                <c:pt idx="17">
                  <c:v>17.3</c:v>
                </c:pt>
                <c:pt idx="18">
                  <c:v>19.8</c:v>
                </c:pt>
                <c:pt idx="19">
                  <c:v>28</c:v>
                </c:pt>
                <c:pt idx="20">
                  <c:v>23.7</c:v>
                </c:pt>
                <c:pt idx="21">
                  <c:v>24.6</c:v>
                </c:pt>
                <c:pt idx="22">
                  <c:v>22.7</c:v>
                </c:pt>
                <c:pt idx="23">
                  <c:v>30</c:v>
                </c:pt>
                <c:pt idx="24">
                  <c:v>20.8</c:v>
                </c:pt>
                <c:pt idx="25">
                  <c:v>27.4</c:v>
                </c:pt>
                <c:pt idx="26">
                  <c:v>30.9</c:v>
                </c:pt>
                <c:pt idx="27">
                  <c:v>31.1</c:v>
                </c:pt>
                <c:pt idx="28">
                  <c:v>28</c:v>
                </c:pt>
                <c:pt idx="29">
                  <c:v>32.4</c:v>
                </c:pt>
                <c:pt idx="30">
                  <c:v>28.7</c:v>
                </c:pt>
                <c:pt idx="31">
                  <c:v>36.299999999999997</c:v>
                </c:pt>
                <c:pt idx="32">
                  <c:v>35.299999999999997</c:v>
                </c:pt>
                <c:pt idx="33">
                  <c:v>29</c:v>
                </c:pt>
                <c:pt idx="34">
                  <c:v>36.5</c:v>
                </c:pt>
                <c:pt idx="35">
                  <c:v>42</c:v>
                </c:pt>
                <c:pt idx="36">
                  <c:v>39.6</c:v>
                </c:pt>
                <c:pt idx="37">
                  <c:v>45.1</c:v>
                </c:pt>
                <c:pt idx="38">
                  <c:v>52</c:v>
                </c:pt>
                <c:pt idx="39">
                  <c:v>49.3</c:v>
                </c:pt>
                <c:pt idx="40">
                  <c:v>49.3</c:v>
                </c:pt>
                <c:pt idx="41">
                  <c:v>41.1</c:v>
                </c:pt>
                <c:pt idx="42">
                  <c:v>59.4</c:v>
                </c:pt>
                <c:pt idx="43">
                  <c:v>50.8</c:v>
                </c:pt>
                <c:pt idx="44">
                  <c:v>53.2</c:v>
                </c:pt>
                <c:pt idx="45">
                  <c:v>58.7</c:v>
                </c:pt>
                <c:pt idx="46">
                  <c:v>61.2</c:v>
                </c:pt>
                <c:pt idx="47">
                  <c:v>72.8</c:v>
                </c:pt>
                <c:pt idx="48">
                  <c:v>64.400000000000006</c:v>
                </c:pt>
                <c:pt idx="49">
                  <c:v>75.599999999999994</c:v>
                </c:pt>
                <c:pt idx="50">
                  <c:v>78.400000000000006</c:v>
                </c:pt>
                <c:pt idx="51">
                  <c:v>72.2</c:v>
                </c:pt>
                <c:pt idx="52">
                  <c:v>71.5</c:v>
                </c:pt>
                <c:pt idx="53">
                  <c:v>77.8</c:v>
                </c:pt>
                <c:pt idx="54">
                  <c:v>88.2</c:v>
                </c:pt>
                <c:pt idx="55">
                  <c:v>81</c:v>
                </c:pt>
                <c:pt idx="56">
                  <c:v>74</c:v>
                </c:pt>
                <c:pt idx="57">
                  <c:v>84.8</c:v>
                </c:pt>
                <c:pt idx="58">
                  <c:v>88.5</c:v>
                </c:pt>
                <c:pt idx="59">
                  <c:v>80.099999999999994</c:v>
                </c:pt>
                <c:pt idx="60">
                  <c:v>79.7</c:v>
                </c:pt>
                <c:pt idx="61">
                  <c:v>101.4</c:v>
                </c:pt>
                <c:pt idx="62">
                  <c:v>86.7</c:v>
                </c:pt>
                <c:pt idx="63">
                  <c:v>93.2</c:v>
                </c:pt>
                <c:pt idx="64">
                  <c:v>109</c:v>
                </c:pt>
                <c:pt idx="65">
                  <c:v>100.1</c:v>
                </c:pt>
                <c:pt idx="66">
                  <c:v>96.7</c:v>
                </c:pt>
                <c:pt idx="67">
                  <c:v>117.2</c:v>
                </c:pt>
                <c:pt idx="68">
                  <c:v>98.4</c:v>
                </c:pt>
                <c:pt idx="69">
                  <c:v>112.3</c:v>
                </c:pt>
                <c:pt idx="70">
                  <c:v>111.7</c:v>
                </c:pt>
                <c:pt idx="71">
                  <c:v>119.8</c:v>
                </c:pt>
                <c:pt idx="72">
                  <c:v>108.2</c:v>
                </c:pt>
                <c:pt idx="73">
                  <c:v>129.4</c:v>
                </c:pt>
                <c:pt idx="74">
                  <c:v>126</c:v>
                </c:pt>
                <c:pt idx="75">
                  <c:v>123</c:v>
                </c:pt>
                <c:pt idx="76">
                  <c:v>120.6</c:v>
                </c:pt>
                <c:pt idx="77">
                  <c:v>128.5</c:v>
                </c:pt>
                <c:pt idx="78">
                  <c:v>133.19999999999999</c:v>
                </c:pt>
                <c:pt idx="79">
                  <c:v>158.5</c:v>
                </c:pt>
                <c:pt idx="80">
                  <c:v>155.5</c:v>
                </c:pt>
                <c:pt idx="81">
                  <c:v>164.4</c:v>
                </c:pt>
                <c:pt idx="82">
                  <c:v>155.9</c:v>
                </c:pt>
                <c:pt idx="83">
                  <c:v>165.9</c:v>
                </c:pt>
                <c:pt idx="84">
                  <c:v>158.69999999999999</c:v>
                </c:pt>
                <c:pt idx="85">
                  <c:v>182.1</c:v>
                </c:pt>
                <c:pt idx="86">
                  <c:v>185</c:v>
                </c:pt>
                <c:pt idx="87">
                  <c:v>185.9</c:v>
                </c:pt>
                <c:pt idx="88">
                  <c:v>172.6</c:v>
                </c:pt>
                <c:pt idx="89">
                  <c:v>202.3</c:v>
                </c:pt>
                <c:pt idx="90">
                  <c:v>178.9</c:v>
                </c:pt>
                <c:pt idx="91">
                  <c:v>202.3</c:v>
                </c:pt>
                <c:pt idx="92">
                  <c:v>215.5</c:v>
                </c:pt>
                <c:pt idx="93">
                  <c:v>217.1</c:v>
                </c:pt>
                <c:pt idx="94">
                  <c:v>200.1</c:v>
                </c:pt>
                <c:pt idx="95">
                  <c:v>212</c:v>
                </c:pt>
                <c:pt idx="96">
                  <c:v>235.3</c:v>
                </c:pt>
                <c:pt idx="97">
                  <c:v>250.3</c:v>
                </c:pt>
                <c:pt idx="98">
                  <c:v>238.8</c:v>
                </c:pt>
                <c:pt idx="99">
                  <c:v>216.8</c:v>
                </c:pt>
              </c:numCache>
            </c:numRef>
          </c:val>
          <c:smooth val="0"/>
        </c:ser>
        <c:ser>
          <c:idx val="5"/>
          <c:order val="5"/>
          <c:tx>
            <c:strRef>
              <c:f>Sheet6!$G$3:$G$5</c:f>
              <c:strCache>
                <c:ptCount val="1"/>
                <c:pt idx="0">
                  <c:v>0.6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G$6:$G$106</c:f>
              <c:numCache>
                <c:formatCode>General</c:formatCode>
                <c:ptCount val="100"/>
                <c:pt idx="0">
                  <c:v>1.1000000000000001</c:v>
                </c:pt>
                <c:pt idx="1">
                  <c:v>1.2</c:v>
                </c:pt>
                <c:pt idx="2">
                  <c:v>0.9</c:v>
                </c:pt>
                <c:pt idx="3">
                  <c:v>1.2</c:v>
                </c:pt>
                <c:pt idx="4">
                  <c:v>1.4</c:v>
                </c:pt>
                <c:pt idx="5">
                  <c:v>2</c:v>
                </c:pt>
                <c:pt idx="6">
                  <c:v>2.7</c:v>
                </c:pt>
                <c:pt idx="7">
                  <c:v>4.3</c:v>
                </c:pt>
                <c:pt idx="8">
                  <c:v>3.7</c:v>
                </c:pt>
                <c:pt idx="9">
                  <c:v>3.9</c:v>
                </c:pt>
                <c:pt idx="10">
                  <c:v>4.0999999999999996</c:v>
                </c:pt>
                <c:pt idx="11">
                  <c:v>4.4000000000000004</c:v>
                </c:pt>
                <c:pt idx="12">
                  <c:v>4.7</c:v>
                </c:pt>
                <c:pt idx="13">
                  <c:v>4.7</c:v>
                </c:pt>
                <c:pt idx="14">
                  <c:v>5</c:v>
                </c:pt>
                <c:pt idx="15">
                  <c:v>5.5</c:v>
                </c:pt>
                <c:pt idx="16">
                  <c:v>5.7</c:v>
                </c:pt>
                <c:pt idx="17">
                  <c:v>5.4</c:v>
                </c:pt>
                <c:pt idx="18">
                  <c:v>5.7</c:v>
                </c:pt>
                <c:pt idx="19">
                  <c:v>6.6</c:v>
                </c:pt>
                <c:pt idx="20">
                  <c:v>7.5</c:v>
                </c:pt>
                <c:pt idx="21">
                  <c:v>7.6</c:v>
                </c:pt>
                <c:pt idx="22">
                  <c:v>7.3</c:v>
                </c:pt>
                <c:pt idx="23">
                  <c:v>8.4</c:v>
                </c:pt>
                <c:pt idx="24">
                  <c:v>8.3000000000000007</c:v>
                </c:pt>
                <c:pt idx="25">
                  <c:v>10.4</c:v>
                </c:pt>
                <c:pt idx="26">
                  <c:v>11.1</c:v>
                </c:pt>
                <c:pt idx="27">
                  <c:v>12.1</c:v>
                </c:pt>
                <c:pt idx="28">
                  <c:v>11.9</c:v>
                </c:pt>
                <c:pt idx="29">
                  <c:v>11.1</c:v>
                </c:pt>
                <c:pt idx="30">
                  <c:v>10.5</c:v>
                </c:pt>
                <c:pt idx="31">
                  <c:v>11</c:v>
                </c:pt>
                <c:pt idx="32">
                  <c:v>11.8</c:v>
                </c:pt>
                <c:pt idx="33">
                  <c:v>10.9</c:v>
                </c:pt>
                <c:pt idx="34">
                  <c:v>11.1</c:v>
                </c:pt>
                <c:pt idx="35">
                  <c:v>11.3</c:v>
                </c:pt>
                <c:pt idx="36">
                  <c:v>11.7</c:v>
                </c:pt>
                <c:pt idx="37">
                  <c:v>11.2</c:v>
                </c:pt>
                <c:pt idx="38">
                  <c:v>13.5</c:v>
                </c:pt>
                <c:pt idx="39">
                  <c:v>14.6</c:v>
                </c:pt>
                <c:pt idx="40">
                  <c:v>16.7</c:v>
                </c:pt>
                <c:pt idx="41">
                  <c:v>16.8</c:v>
                </c:pt>
                <c:pt idx="42">
                  <c:v>18.399999999999999</c:v>
                </c:pt>
                <c:pt idx="43">
                  <c:v>17.600000000000001</c:v>
                </c:pt>
                <c:pt idx="44">
                  <c:v>16.899999999999999</c:v>
                </c:pt>
                <c:pt idx="45">
                  <c:v>21.8</c:v>
                </c:pt>
                <c:pt idx="46">
                  <c:v>22.2</c:v>
                </c:pt>
                <c:pt idx="47">
                  <c:v>22.1</c:v>
                </c:pt>
                <c:pt idx="48">
                  <c:v>28.5</c:v>
                </c:pt>
                <c:pt idx="49">
                  <c:v>27.8</c:v>
                </c:pt>
                <c:pt idx="50">
                  <c:v>32.1</c:v>
                </c:pt>
                <c:pt idx="51">
                  <c:v>29.5</c:v>
                </c:pt>
                <c:pt idx="52">
                  <c:v>26.8</c:v>
                </c:pt>
                <c:pt idx="53">
                  <c:v>33.1</c:v>
                </c:pt>
                <c:pt idx="54">
                  <c:v>32.5</c:v>
                </c:pt>
                <c:pt idx="55">
                  <c:v>32.799999999999997</c:v>
                </c:pt>
                <c:pt idx="56">
                  <c:v>30.9</c:v>
                </c:pt>
                <c:pt idx="57">
                  <c:v>32.6</c:v>
                </c:pt>
                <c:pt idx="58">
                  <c:v>39</c:v>
                </c:pt>
                <c:pt idx="59">
                  <c:v>33.700000000000003</c:v>
                </c:pt>
                <c:pt idx="60">
                  <c:v>36.799999999999997</c:v>
                </c:pt>
                <c:pt idx="61">
                  <c:v>36.9</c:v>
                </c:pt>
                <c:pt idx="62">
                  <c:v>34.4</c:v>
                </c:pt>
                <c:pt idx="63">
                  <c:v>33.799999999999997</c:v>
                </c:pt>
                <c:pt idx="64">
                  <c:v>35.5</c:v>
                </c:pt>
                <c:pt idx="65">
                  <c:v>34.5</c:v>
                </c:pt>
                <c:pt idx="66">
                  <c:v>36.9</c:v>
                </c:pt>
                <c:pt idx="67">
                  <c:v>40.700000000000003</c:v>
                </c:pt>
                <c:pt idx="68">
                  <c:v>42.3</c:v>
                </c:pt>
                <c:pt idx="69">
                  <c:v>37</c:v>
                </c:pt>
                <c:pt idx="70">
                  <c:v>37.4</c:v>
                </c:pt>
                <c:pt idx="71">
                  <c:v>42.4</c:v>
                </c:pt>
                <c:pt idx="72">
                  <c:v>41.2</c:v>
                </c:pt>
                <c:pt idx="73">
                  <c:v>44.3</c:v>
                </c:pt>
                <c:pt idx="74">
                  <c:v>38.700000000000003</c:v>
                </c:pt>
                <c:pt idx="75">
                  <c:v>38</c:v>
                </c:pt>
                <c:pt idx="76">
                  <c:v>35.6</c:v>
                </c:pt>
                <c:pt idx="77">
                  <c:v>48.2</c:v>
                </c:pt>
                <c:pt idx="78">
                  <c:v>42.9</c:v>
                </c:pt>
                <c:pt idx="79">
                  <c:v>45.8</c:v>
                </c:pt>
                <c:pt idx="80">
                  <c:v>46.1</c:v>
                </c:pt>
                <c:pt idx="81">
                  <c:v>47.3</c:v>
                </c:pt>
                <c:pt idx="82">
                  <c:v>49.7</c:v>
                </c:pt>
                <c:pt idx="83">
                  <c:v>43.4</c:v>
                </c:pt>
                <c:pt idx="84">
                  <c:v>45.6</c:v>
                </c:pt>
                <c:pt idx="85">
                  <c:v>43.5</c:v>
                </c:pt>
                <c:pt idx="86">
                  <c:v>52.5</c:v>
                </c:pt>
                <c:pt idx="87">
                  <c:v>56.9</c:v>
                </c:pt>
                <c:pt idx="88">
                  <c:v>64</c:v>
                </c:pt>
                <c:pt idx="89">
                  <c:v>57.7</c:v>
                </c:pt>
                <c:pt idx="90">
                  <c:v>59.8</c:v>
                </c:pt>
                <c:pt idx="91">
                  <c:v>77.599999999999994</c:v>
                </c:pt>
                <c:pt idx="92">
                  <c:v>51</c:v>
                </c:pt>
                <c:pt idx="93">
                  <c:v>49.3</c:v>
                </c:pt>
                <c:pt idx="94">
                  <c:v>53.6</c:v>
                </c:pt>
                <c:pt idx="95">
                  <c:v>65.5</c:v>
                </c:pt>
                <c:pt idx="96">
                  <c:v>67.599999999999994</c:v>
                </c:pt>
                <c:pt idx="97">
                  <c:v>68.599999999999994</c:v>
                </c:pt>
                <c:pt idx="98">
                  <c:v>62.7</c:v>
                </c:pt>
                <c:pt idx="99">
                  <c:v>73.900000000000006</c:v>
                </c:pt>
              </c:numCache>
            </c:numRef>
          </c:val>
          <c:smooth val="0"/>
        </c:ser>
        <c:ser>
          <c:idx val="6"/>
          <c:order val="6"/>
          <c:tx>
            <c:strRef>
              <c:f>Sheet6!$H$3:$H$5</c:f>
              <c:strCache>
                <c:ptCount val="1"/>
                <c:pt idx="0">
                  <c:v>0.8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H$6:$H$106</c:f>
              <c:numCache>
                <c:formatCode>General</c:formatCode>
                <c:ptCount val="100"/>
                <c:pt idx="0">
                  <c:v>0.8</c:v>
                </c:pt>
                <c:pt idx="1">
                  <c:v>0.4</c:v>
                </c:pt>
                <c:pt idx="2">
                  <c:v>0.9</c:v>
                </c:pt>
                <c:pt idx="3">
                  <c:v>1.3</c:v>
                </c:pt>
                <c:pt idx="4">
                  <c:v>2.4</c:v>
                </c:pt>
                <c:pt idx="5">
                  <c:v>4</c:v>
                </c:pt>
                <c:pt idx="6">
                  <c:v>4.0999999999999996</c:v>
                </c:pt>
                <c:pt idx="7">
                  <c:v>5.5</c:v>
                </c:pt>
                <c:pt idx="8">
                  <c:v>5.9</c:v>
                </c:pt>
                <c:pt idx="9">
                  <c:v>7.6</c:v>
                </c:pt>
                <c:pt idx="10">
                  <c:v>8</c:v>
                </c:pt>
                <c:pt idx="11">
                  <c:v>9.5</c:v>
                </c:pt>
                <c:pt idx="12">
                  <c:v>9.6999999999999993</c:v>
                </c:pt>
                <c:pt idx="13">
                  <c:v>15.2</c:v>
                </c:pt>
                <c:pt idx="14">
                  <c:v>15.1</c:v>
                </c:pt>
                <c:pt idx="15">
                  <c:v>20.9</c:v>
                </c:pt>
                <c:pt idx="16">
                  <c:v>26.8</c:v>
                </c:pt>
                <c:pt idx="17">
                  <c:v>32.299999999999997</c:v>
                </c:pt>
                <c:pt idx="18">
                  <c:v>31.8</c:v>
                </c:pt>
                <c:pt idx="19">
                  <c:v>25.5</c:v>
                </c:pt>
                <c:pt idx="20">
                  <c:v>33.9</c:v>
                </c:pt>
                <c:pt idx="21">
                  <c:v>30.9</c:v>
                </c:pt>
                <c:pt idx="22">
                  <c:v>32.799999999999997</c:v>
                </c:pt>
                <c:pt idx="23">
                  <c:v>21.2</c:v>
                </c:pt>
                <c:pt idx="24">
                  <c:v>23.7</c:v>
                </c:pt>
                <c:pt idx="25">
                  <c:v>32.1</c:v>
                </c:pt>
                <c:pt idx="26">
                  <c:v>27.4</c:v>
                </c:pt>
                <c:pt idx="27">
                  <c:v>40.799999999999997</c:v>
                </c:pt>
                <c:pt idx="28">
                  <c:v>38.9</c:v>
                </c:pt>
                <c:pt idx="29">
                  <c:v>43.2</c:v>
                </c:pt>
                <c:pt idx="30">
                  <c:v>40.9</c:v>
                </c:pt>
                <c:pt idx="31">
                  <c:v>43.7</c:v>
                </c:pt>
                <c:pt idx="32">
                  <c:v>53.8</c:v>
                </c:pt>
                <c:pt idx="33">
                  <c:v>56.5</c:v>
                </c:pt>
                <c:pt idx="34">
                  <c:v>42.4</c:v>
                </c:pt>
                <c:pt idx="35">
                  <c:v>56.7</c:v>
                </c:pt>
                <c:pt idx="36">
                  <c:v>56.4</c:v>
                </c:pt>
                <c:pt idx="37">
                  <c:v>63.3</c:v>
                </c:pt>
                <c:pt idx="38">
                  <c:v>64</c:v>
                </c:pt>
                <c:pt idx="39">
                  <c:v>61.5</c:v>
                </c:pt>
                <c:pt idx="40">
                  <c:v>65.3</c:v>
                </c:pt>
                <c:pt idx="41">
                  <c:v>71.400000000000006</c:v>
                </c:pt>
                <c:pt idx="42">
                  <c:v>65.099999999999994</c:v>
                </c:pt>
                <c:pt idx="43">
                  <c:v>69.599999999999994</c:v>
                </c:pt>
                <c:pt idx="44">
                  <c:v>76.400000000000006</c:v>
                </c:pt>
                <c:pt idx="45">
                  <c:v>77.3</c:v>
                </c:pt>
                <c:pt idx="46">
                  <c:v>81.099999999999994</c:v>
                </c:pt>
                <c:pt idx="47">
                  <c:v>92</c:v>
                </c:pt>
                <c:pt idx="48">
                  <c:v>83.3</c:v>
                </c:pt>
                <c:pt idx="49">
                  <c:v>84</c:v>
                </c:pt>
                <c:pt idx="50">
                  <c:v>90.2</c:v>
                </c:pt>
                <c:pt idx="51">
                  <c:v>86.7</c:v>
                </c:pt>
                <c:pt idx="52">
                  <c:v>92.4</c:v>
                </c:pt>
                <c:pt idx="53">
                  <c:v>101.2</c:v>
                </c:pt>
                <c:pt idx="54">
                  <c:v>125.3</c:v>
                </c:pt>
                <c:pt idx="55">
                  <c:v>100.5</c:v>
                </c:pt>
                <c:pt idx="56">
                  <c:v>99.8</c:v>
                </c:pt>
                <c:pt idx="57">
                  <c:v>106.4</c:v>
                </c:pt>
                <c:pt idx="58">
                  <c:v>106.1</c:v>
                </c:pt>
                <c:pt idx="59">
                  <c:v>114.2</c:v>
                </c:pt>
                <c:pt idx="60">
                  <c:v>110.4</c:v>
                </c:pt>
                <c:pt idx="61">
                  <c:v>134.80000000000001</c:v>
                </c:pt>
                <c:pt idx="62">
                  <c:v>120.5</c:v>
                </c:pt>
                <c:pt idx="63">
                  <c:v>140.9</c:v>
                </c:pt>
                <c:pt idx="64">
                  <c:v>142.30000000000001</c:v>
                </c:pt>
                <c:pt idx="65">
                  <c:v>134.30000000000001</c:v>
                </c:pt>
                <c:pt idx="66">
                  <c:v>139.4</c:v>
                </c:pt>
                <c:pt idx="67">
                  <c:v>135.6</c:v>
                </c:pt>
                <c:pt idx="68">
                  <c:v>153.19999999999999</c:v>
                </c:pt>
                <c:pt idx="69">
                  <c:v>162.80000000000001</c:v>
                </c:pt>
                <c:pt idx="70">
                  <c:v>174.2</c:v>
                </c:pt>
                <c:pt idx="71">
                  <c:v>166.5</c:v>
                </c:pt>
                <c:pt idx="72">
                  <c:v>154.6</c:v>
                </c:pt>
                <c:pt idx="73">
                  <c:v>171</c:v>
                </c:pt>
                <c:pt idx="74">
                  <c:v>169.2</c:v>
                </c:pt>
                <c:pt idx="75">
                  <c:v>171.5</c:v>
                </c:pt>
                <c:pt idx="76">
                  <c:v>187.3</c:v>
                </c:pt>
                <c:pt idx="77">
                  <c:v>176.6</c:v>
                </c:pt>
                <c:pt idx="78">
                  <c:v>175.2</c:v>
                </c:pt>
                <c:pt idx="79">
                  <c:v>222.1</c:v>
                </c:pt>
                <c:pt idx="80">
                  <c:v>216.8</c:v>
                </c:pt>
                <c:pt idx="81">
                  <c:v>219</c:v>
                </c:pt>
                <c:pt idx="82">
                  <c:v>217.3</c:v>
                </c:pt>
                <c:pt idx="83">
                  <c:v>213.5</c:v>
                </c:pt>
                <c:pt idx="84">
                  <c:v>210.4</c:v>
                </c:pt>
                <c:pt idx="85">
                  <c:v>230.1</c:v>
                </c:pt>
                <c:pt idx="86">
                  <c:v>220.9</c:v>
                </c:pt>
                <c:pt idx="87">
                  <c:v>250.1</c:v>
                </c:pt>
                <c:pt idx="88">
                  <c:v>241.2</c:v>
                </c:pt>
                <c:pt idx="89">
                  <c:v>263.10000000000002</c:v>
                </c:pt>
                <c:pt idx="90">
                  <c:v>248.1</c:v>
                </c:pt>
                <c:pt idx="91">
                  <c:v>269.10000000000002</c:v>
                </c:pt>
                <c:pt idx="92">
                  <c:v>260.8</c:v>
                </c:pt>
                <c:pt idx="93">
                  <c:v>274.39999999999998</c:v>
                </c:pt>
                <c:pt idx="94">
                  <c:v>266.2</c:v>
                </c:pt>
                <c:pt idx="95">
                  <c:v>269.3</c:v>
                </c:pt>
                <c:pt idx="96">
                  <c:v>275.5</c:v>
                </c:pt>
                <c:pt idx="97">
                  <c:v>287.5</c:v>
                </c:pt>
                <c:pt idx="98">
                  <c:v>268.10000000000002</c:v>
                </c:pt>
                <c:pt idx="99">
                  <c:v>283.2</c:v>
                </c:pt>
              </c:numCache>
            </c:numRef>
          </c:val>
          <c:smooth val="0"/>
        </c:ser>
        <c:ser>
          <c:idx val="7"/>
          <c:order val="7"/>
          <c:tx>
            <c:strRef>
              <c:f>Sheet6!$I$3:$I$5</c:f>
              <c:strCache>
                <c:ptCount val="1"/>
                <c:pt idx="0">
                  <c:v>0.8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I$6:$I$106</c:f>
              <c:numCache>
                <c:formatCode>General</c:formatCode>
                <c:ptCount val="100"/>
                <c:pt idx="0">
                  <c:v>0.9</c:v>
                </c:pt>
                <c:pt idx="1">
                  <c:v>1.1000000000000001</c:v>
                </c:pt>
                <c:pt idx="2">
                  <c:v>0.9</c:v>
                </c:pt>
                <c:pt idx="3">
                  <c:v>1.4</c:v>
                </c:pt>
                <c:pt idx="4">
                  <c:v>1.5</c:v>
                </c:pt>
                <c:pt idx="5">
                  <c:v>2.8</c:v>
                </c:pt>
                <c:pt idx="6">
                  <c:v>4.0999999999999996</c:v>
                </c:pt>
                <c:pt idx="7">
                  <c:v>4.3</c:v>
                </c:pt>
                <c:pt idx="8">
                  <c:v>4.9000000000000004</c:v>
                </c:pt>
                <c:pt idx="9">
                  <c:v>5.3</c:v>
                </c:pt>
                <c:pt idx="10">
                  <c:v>5.2</c:v>
                </c:pt>
                <c:pt idx="11">
                  <c:v>4.9000000000000004</c:v>
                </c:pt>
                <c:pt idx="12">
                  <c:v>4.5999999999999996</c:v>
                </c:pt>
                <c:pt idx="13">
                  <c:v>5.7</c:v>
                </c:pt>
                <c:pt idx="14">
                  <c:v>6.1</c:v>
                </c:pt>
                <c:pt idx="15">
                  <c:v>6.7</c:v>
                </c:pt>
                <c:pt idx="16">
                  <c:v>7</c:v>
                </c:pt>
                <c:pt idx="17">
                  <c:v>8</c:v>
                </c:pt>
                <c:pt idx="18">
                  <c:v>9.1999999999999993</c:v>
                </c:pt>
                <c:pt idx="19">
                  <c:v>10.1</c:v>
                </c:pt>
                <c:pt idx="20">
                  <c:v>9.4</c:v>
                </c:pt>
                <c:pt idx="21">
                  <c:v>11.2</c:v>
                </c:pt>
                <c:pt idx="22">
                  <c:v>11.9</c:v>
                </c:pt>
                <c:pt idx="23">
                  <c:v>12.8</c:v>
                </c:pt>
                <c:pt idx="24">
                  <c:v>12.8</c:v>
                </c:pt>
                <c:pt idx="25">
                  <c:v>13.8</c:v>
                </c:pt>
                <c:pt idx="26">
                  <c:v>12.4</c:v>
                </c:pt>
                <c:pt idx="27">
                  <c:v>13.5</c:v>
                </c:pt>
                <c:pt idx="28">
                  <c:v>13.6</c:v>
                </c:pt>
                <c:pt idx="29">
                  <c:v>12.7</c:v>
                </c:pt>
                <c:pt idx="30">
                  <c:v>12.2</c:v>
                </c:pt>
                <c:pt idx="31">
                  <c:v>11.4</c:v>
                </c:pt>
                <c:pt idx="32">
                  <c:v>11.8</c:v>
                </c:pt>
                <c:pt idx="33">
                  <c:v>24.8</c:v>
                </c:pt>
                <c:pt idx="34">
                  <c:v>23.1</c:v>
                </c:pt>
                <c:pt idx="35">
                  <c:v>24.3</c:v>
                </c:pt>
                <c:pt idx="36">
                  <c:v>26.1</c:v>
                </c:pt>
                <c:pt idx="37">
                  <c:v>30.2</c:v>
                </c:pt>
                <c:pt idx="38">
                  <c:v>28.3</c:v>
                </c:pt>
                <c:pt idx="39">
                  <c:v>30.4</c:v>
                </c:pt>
                <c:pt idx="40">
                  <c:v>30.4</c:v>
                </c:pt>
                <c:pt idx="41">
                  <c:v>30.6</c:v>
                </c:pt>
                <c:pt idx="42">
                  <c:v>31.6</c:v>
                </c:pt>
                <c:pt idx="43">
                  <c:v>35.200000000000003</c:v>
                </c:pt>
                <c:pt idx="44">
                  <c:v>34.299999999999997</c:v>
                </c:pt>
                <c:pt idx="45">
                  <c:v>36</c:v>
                </c:pt>
                <c:pt idx="46">
                  <c:v>34.4</c:v>
                </c:pt>
                <c:pt idx="47">
                  <c:v>35.4</c:v>
                </c:pt>
                <c:pt idx="48">
                  <c:v>30.8</c:v>
                </c:pt>
                <c:pt idx="49">
                  <c:v>37.1</c:v>
                </c:pt>
                <c:pt idx="50">
                  <c:v>34.1</c:v>
                </c:pt>
                <c:pt idx="51">
                  <c:v>34.6</c:v>
                </c:pt>
                <c:pt idx="52">
                  <c:v>39.5</c:v>
                </c:pt>
                <c:pt idx="53">
                  <c:v>43.3</c:v>
                </c:pt>
                <c:pt idx="54">
                  <c:v>39.4</c:v>
                </c:pt>
                <c:pt idx="55">
                  <c:v>37.5</c:v>
                </c:pt>
                <c:pt idx="56">
                  <c:v>41.4</c:v>
                </c:pt>
                <c:pt idx="57">
                  <c:v>37.5</c:v>
                </c:pt>
                <c:pt idx="58">
                  <c:v>39.799999999999997</c:v>
                </c:pt>
                <c:pt idx="59">
                  <c:v>41.8</c:v>
                </c:pt>
                <c:pt idx="60">
                  <c:v>43.8</c:v>
                </c:pt>
                <c:pt idx="61">
                  <c:v>44.9</c:v>
                </c:pt>
                <c:pt idx="62">
                  <c:v>39.5</c:v>
                </c:pt>
                <c:pt idx="63">
                  <c:v>41.5</c:v>
                </c:pt>
                <c:pt idx="64">
                  <c:v>40.6</c:v>
                </c:pt>
                <c:pt idx="65">
                  <c:v>46.6</c:v>
                </c:pt>
                <c:pt idx="66">
                  <c:v>40</c:v>
                </c:pt>
                <c:pt idx="67">
                  <c:v>45.8</c:v>
                </c:pt>
                <c:pt idx="68">
                  <c:v>47.5</c:v>
                </c:pt>
                <c:pt idx="69">
                  <c:v>44.6</c:v>
                </c:pt>
                <c:pt idx="70">
                  <c:v>44.6</c:v>
                </c:pt>
                <c:pt idx="71">
                  <c:v>47.5</c:v>
                </c:pt>
                <c:pt idx="72">
                  <c:v>44.7</c:v>
                </c:pt>
                <c:pt idx="73">
                  <c:v>46.2</c:v>
                </c:pt>
                <c:pt idx="74">
                  <c:v>48.2</c:v>
                </c:pt>
                <c:pt idx="75">
                  <c:v>48.3</c:v>
                </c:pt>
                <c:pt idx="76">
                  <c:v>49</c:v>
                </c:pt>
                <c:pt idx="77">
                  <c:v>51.7</c:v>
                </c:pt>
                <c:pt idx="78">
                  <c:v>49.2</c:v>
                </c:pt>
                <c:pt idx="79">
                  <c:v>64.400000000000006</c:v>
                </c:pt>
                <c:pt idx="80">
                  <c:v>66.3</c:v>
                </c:pt>
                <c:pt idx="81">
                  <c:v>59.3</c:v>
                </c:pt>
                <c:pt idx="82">
                  <c:v>66.400000000000006</c:v>
                </c:pt>
                <c:pt idx="83">
                  <c:v>60.8</c:v>
                </c:pt>
                <c:pt idx="84">
                  <c:v>67.099999999999994</c:v>
                </c:pt>
                <c:pt idx="85">
                  <c:v>80.099999999999994</c:v>
                </c:pt>
                <c:pt idx="86">
                  <c:v>85.6</c:v>
                </c:pt>
                <c:pt idx="87">
                  <c:v>83.4</c:v>
                </c:pt>
                <c:pt idx="88">
                  <c:v>80.900000000000006</c:v>
                </c:pt>
                <c:pt idx="89">
                  <c:v>71.599999999999994</c:v>
                </c:pt>
                <c:pt idx="90">
                  <c:v>85.1</c:v>
                </c:pt>
                <c:pt idx="91">
                  <c:v>76.099999999999994</c:v>
                </c:pt>
                <c:pt idx="92">
                  <c:v>76.5</c:v>
                </c:pt>
                <c:pt idx="93">
                  <c:v>85.8</c:v>
                </c:pt>
                <c:pt idx="94">
                  <c:v>92</c:v>
                </c:pt>
                <c:pt idx="95">
                  <c:v>104.4</c:v>
                </c:pt>
                <c:pt idx="96">
                  <c:v>92.6</c:v>
                </c:pt>
                <c:pt idx="97">
                  <c:v>119.8</c:v>
                </c:pt>
                <c:pt idx="98">
                  <c:v>79.900000000000006</c:v>
                </c:pt>
                <c:pt idx="99">
                  <c:v>101</c:v>
                </c:pt>
              </c:numCache>
            </c:numRef>
          </c:val>
          <c:smooth val="0"/>
        </c:ser>
        <c:ser>
          <c:idx val="8"/>
          <c:order val="8"/>
          <c:tx>
            <c:strRef>
              <c:f>Sheet6!$J$3:$J$5</c:f>
              <c:strCache>
                <c:ptCount val="1"/>
                <c:pt idx="0">
                  <c:v>1 - Average of Bruteforce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J$6:$J$106</c:f>
              <c:numCache>
                <c:formatCode>General</c:formatCode>
                <c:ptCount val="100"/>
                <c:pt idx="0">
                  <c:v>1</c:v>
                </c:pt>
                <c:pt idx="1">
                  <c:v>0</c:v>
                </c:pt>
                <c:pt idx="2">
                  <c:v>1</c:v>
                </c:pt>
                <c:pt idx="3">
                  <c:v>2</c:v>
                </c:pt>
                <c:pt idx="4">
                  <c:v>4</c:v>
                </c:pt>
                <c:pt idx="5">
                  <c:v>4</c:v>
                </c:pt>
                <c:pt idx="6">
                  <c:v>7</c:v>
                </c:pt>
                <c:pt idx="7">
                  <c:v>7</c:v>
                </c:pt>
                <c:pt idx="8">
                  <c:v>8</c:v>
                </c:pt>
                <c:pt idx="9">
                  <c:v>11</c:v>
                </c:pt>
                <c:pt idx="10">
                  <c:v>11</c:v>
                </c:pt>
                <c:pt idx="11">
                  <c:v>13</c:v>
                </c:pt>
                <c:pt idx="12">
                  <c:v>9</c:v>
                </c:pt>
                <c:pt idx="13">
                  <c:v>27</c:v>
                </c:pt>
                <c:pt idx="14">
                  <c:v>28</c:v>
                </c:pt>
                <c:pt idx="15">
                  <c:v>30</c:v>
                </c:pt>
                <c:pt idx="16">
                  <c:v>30</c:v>
                </c:pt>
                <c:pt idx="17">
                  <c:v>37</c:v>
                </c:pt>
                <c:pt idx="18">
                  <c:v>39</c:v>
                </c:pt>
                <c:pt idx="19">
                  <c:v>27</c:v>
                </c:pt>
                <c:pt idx="20">
                  <c:v>29</c:v>
                </c:pt>
                <c:pt idx="21">
                  <c:v>36</c:v>
                </c:pt>
                <c:pt idx="22">
                  <c:v>39</c:v>
                </c:pt>
                <c:pt idx="23">
                  <c:v>42</c:v>
                </c:pt>
                <c:pt idx="24">
                  <c:v>31</c:v>
                </c:pt>
                <c:pt idx="25">
                  <c:v>26</c:v>
                </c:pt>
                <c:pt idx="26">
                  <c:v>40</c:v>
                </c:pt>
                <c:pt idx="27">
                  <c:v>60</c:v>
                </c:pt>
                <c:pt idx="28">
                  <c:v>38</c:v>
                </c:pt>
                <c:pt idx="29">
                  <c:v>43</c:v>
                </c:pt>
                <c:pt idx="30">
                  <c:v>52</c:v>
                </c:pt>
                <c:pt idx="31">
                  <c:v>40</c:v>
                </c:pt>
                <c:pt idx="32">
                  <c:v>56</c:v>
                </c:pt>
                <c:pt idx="33">
                  <c:v>67</c:v>
                </c:pt>
                <c:pt idx="34">
                  <c:v>58</c:v>
                </c:pt>
                <c:pt idx="35">
                  <c:v>51</c:v>
                </c:pt>
                <c:pt idx="36">
                  <c:v>72</c:v>
                </c:pt>
                <c:pt idx="37">
                  <c:v>81</c:v>
                </c:pt>
                <c:pt idx="38">
                  <c:v>64</c:v>
                </c:pt>
                <c:pt idx="39">
                  <c:v>92</c:v>
                </c:pt>
                <c:pt idx="40">
                  <c:v>72</c:v>
                </c:pt>
                <c:pt idx="41">
                  <c:v>94</c:v>
                </c:pt>
                <c:pt idx="42">
                  <c:v>93</c:v>
                </c:pt>
                <c:pt idx="43">
                  <c:v>84</c:v>
                </c:pt>
                <c:pt idx="44">
                  <c:v>81</c:v>
                </c:pt>
                <c:pt idx="45">
                  <c:v>93</c:v>
                </c:pt>
                <c:pt idx="46">
                  <c:v>88</c:v>
                </c:pt>
                <c:pt idx="47">
                  <c:v>95</c:v>
                </c:pt>
                <c:pt idx="48">
                  <c:v>154</c:v>
                </c:pt>
                <c:pt idx="49">
                  <c:v>94</c:v>
                </c:pt>
                <c:pt idx="50">
                  <c:v>138</c:v>
                </c:pt>
                <c:pt idx="51">
                  <c:v>139</c:v>
                </c:pt>
                <c:pt idx="52">
                  <c:v>118</c:v>
                </c:pt>
                <c:pt idx="53">
                  <c:v>124</c:v>
                </c:pt>
                <c:pt idx="54">
                  <c:v>204</c:v>
                </c:pt>
                <c:pt idx="55">
                  <c:v>157</c:v>
                </c:pt>
                <c:pt idx="56">
                  <c:v>213</c:v>
                </c:pt>
                <c:pt idx="57">
                  <c:v>111</c:v>
                </c:pt>
                <c:pt idx="58">
                  <c:v>174</c:v>
                </c:pt>
                <c:pt idx="59">
                  <c:v>142</c:v>
                </c:pt>
                <c:pt idx="60">
                  <c:v>158</c:v>
                </c:pt>
                <c:pt idx="61">
                  <c:v>174</c:v>
                </c:pt>
                <c:pt idx="62">
                  <c:v>170</c:v>
                </c:pt>
                <c:pt idx="63">
                  <c:v>199</c:v>
                </c:pt>
                <c:pt idx="64">
                  <c:v>207</c:v>
                </c:pt>
                <c:pt idx="65">
                  <c:v>250</c:v>
                </c:pt>
                <c:pt idx="66">
                  <c:v>229</c:v>
                </c:pt>
                <c:pt idx="67">
                  <c:v>247</c:v>
                </c:pt>
                <c:pt idx="68">
                  <c:v>247</c:v>
                </c:pt>
                <c:pt idx="69">
                  <c:v>189</c:v>
                </c:pt>
                <c:pt idx="70">
                  <c:v>302</c:v>
                </c:pt>
                <c:pt idx="71">
                  <c:v>244</c:v>
                </c:pt>
                <c:pt idx="72">
                  <c:v>214</c:v>
                </c:pt>
                <c:pt idx="73">
                  <c:v>296</c:v>
                </c:pt>
                <c:pt idx="74">
                  <c:v>313</c:v>
                </c:pt>
                <c:pt idx="75">
                  <c:v>305</c:v>
                </c:pt>
                <c:pt idx="76">
                  <c:v>299</c:v>
                </c:pt>
                <c:pt idx="77">
                  <c:v>324</c:v>
                </c:pt>
                <c:pt idx="78">
                  <c:v>327</c:v>
                </c:pt>
                <c:pt idx="79">
                  <c:v>370</c:v>
                </c:pt>
                <c:pt idx="80">
                  <c:v>312</c:v>
                </c:pt>
                <c:pt idx="81">
                  <c:v>306</c:v>
                </c:pt>
                <c:pt idx="82">
                  <c:v>317</c:v>
                </c:pt>
                <c:pt idx="83">
                  <c:v>319</c:v>
                </c:pt>
                <c:pt idx="84">
                  <c:v>397</c:v>
                </c:pt>
                <c:pt idx="85">
                  <c:v>403</c:v>
                </c:pt>
                <c:pt idx="86">
                  <c:v>474</c:v>
                </c:pt>
                <c:pt idx="87">
                  <c:v>400</c:v>
                </c:pt>
                <c:pt idx="88">
                  <c:v>461</c:v>
                </c:pt>
                <c:pt idx="89">
                  <c:v>413</c:v>
                </c:pt>
                <c:pt idx="90">
                  <c:v>451</c:v>
                </c:pt>
                <c:pt idx="91">
                  <c:v>432</c:v>
                </c:pt>
                <c:pt idx="92">
                  <c:v>496</c:v>
                </c:pt>
                <c:pt idx="93">
                  <c:v>450</c:v>
                </c:pt>
                <c:pt idx="94">
                  <c:v>474</c:v>
                </c:pt>
                <c:pt idx="95">
                  <c:v>545</c:v>
                </c:pt>
                <c:pt idx="96">
                  <c:v>454</c:v>
                </c:pt>
                <c:pt idx="97">
                  <c:v>513</c:v>
                </c:pt>
                <c:pt idx="98">
                  <c:v>518</c:v>
                </c:pt>
                <c:pt idx="99">
                  <c:v>544</c:v>
                </c:pt>
              </c:numCache>
            </c:numRef>
          </c:val>
          <c:smooth val="0"/>
        </c:ser>
        <c:ser>
          <c:idx val="9"/>
          <c:order val="9"/>
          <c:tx>
            <c:strRef>
              <c:f>Sheet6!$K$3:$K$5</c:f>
              <c:strCache>
                <c:ptCount val="1"/>
                <c:pt idx="0">
                  <c:v>1 - Average of Efficient time taken</c:v>
                </c:pt>
              </c:strCache>
            </c:strRef>
          </c:tx>
          <c:cat>
            <c:strRef>
              <c:f>Sheet6!$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6!$K$6:$K$106</c:f>
              <c:numCache>
                <c:formatCode>General</c:formatCode>
                <c:ptCount val="100"/>
                <c:pt idx="0">
                  <c:v>1</c:v>
                </c:pt>
                <c:pt idx="1">
                  <c:v>1</c:v>
                </c:pt>
                <c:pt idx="2">
                  <c:v>1</c:v>
                </c:pt>
                <c:pt idx="3">
                  <c:v>2</c:v>
                </c:pt>
                <c:pt idx="4">
                  <c:v>2</c:v>
                </c:pt>
                <c:pt idx="5">
                  <c:v>4</c:v>
                </c:pt>
                <c:pt idx="6">
                  <c:v>5</c:v>
                </c:pt>
                <c:pt idx="7">
                  <c:v>3</c:v>
                </c:pt>
                <c:pt idx="8">
                  <c:v>4</c:v>
                </c:pt>
                <c:pt idx="9">
                  <c:v>5</c:v>
                </c:pt>
                <c:pt idx="10">
                  <c:v>5</c:v>
                </c:pt>
                <c:pt idx="11">
                  <c:v>6</c:v>
                </c:pt>
                <c:pt idx="12">
                  <c:v>5</c:v>
                </c:pt>
                <c:pt idx="13">
                  <c:v>7</c:v>
                </c:pt>
                <c:pt idx="14">
                  <c:v>7</c:v>
                </c:pt>
                <c:pt idx="15">
                  <c:v>9</c:v>
                </c:pt>
                <c:pt idx="16">
                  <c:v>10</c:v>
                </c:pt>
                <c:pt idx="17">
                  <c:v>10</c:v>
                </c:pt>
                <c:pt idx="18">
                  <c:v>10</c:v>
                </c:pt>
                <c:pt idx="19">
                  <c:v>10</c:v>
                </c:pt>
                <c:pt idx="20">
                  <c:v>11</c:v>
                </c:pt>
                <c:pt idx="21">
                  <c:v>13</c:v>
                </c:pt>
                <c:pt idx="22">
                  <c:v>12</c:v>
                </c:pt>
                <c:pt idx="23">
                  <c:v>15</c:v>
                </c:pt>
                <c:pt idx="24">
                  <c:v>14</c:v>
                </c:pt>
                <c:pt idx="25">
                  <c:v>10</c:v>
                </c:pt>
                <c:pt idx="26">
                  <c:v>15</c:v>
                </c:pt>
                <c:pt idx="27">
                  <c:v>21</c:v>
                </c:pt>
                <c:pt idx="28">
                  <c:v>21</c:v>
                </c:pt>
                <c:pt idx="29">
                  <c:v>20</c:v>
                </c:pt>
                <c:pt idx="30">
                  <c:v>16</c:v>
                </c:pt>
                <c:pt idx="31">
                  <c:v>19</c:v>
                </c:pt>
                <c:pt idx="32">
                  <c:v>16</c:v>
                </c:pt>
                <c:pt idx="33">
                  <c:v>30</c:v>
                </c:pt>
                <c:pt idx="34">
                  <c:v>31</c:v>
                </c:pt>
                <c:pt idx="35">
                  <c:v>29</c:v>
                </c:pt>
                <c:pt idx="36">
                  <c:v>31</c:v>
                </c:pt>
                <c:pt idx="37">
                  <c:v>32</c:v>
                </c:pt>
                <c:pt idx="38">
                  <c:v>33</c:v>
                </c:pt>
                <c:pt idx="39">
                  <c:v>15</c:v>
                </c:pt>
                <c:pt idx="40">
                  <c:v>14</c:v>
                </c:pt>
                <c:pt idx="41">
                  <c:v>36</c:v>
                </c:pt>
                <c:pt idx="42">
                  <c:v>36</c:v>
                </c:pt>
                <c:pt idx="43">
                  <c:v>37</c:v>
                </c:pt>
                <c:pt idx="44">
                  <c:v>37</c:v>
                </c:pt>
                <c:pt idx="45">
                  <c:v>36</c:v>
                </c:pt>
                <c:pt idx="46">
                  <c:v>46</c:v>
                </c:pt>
                <c:pt idx="47">
                  <c:v>20</c:v>
                </c:pt>
                <c:pt idx="48">
                  <c:v>30</c:v>
                </c:pt>
                <c:pt idx="49">
                  <c:v>33</c:v>
                </c:pt>
                <c:pt idx="50">
                  <c:v>13</c:v>
                </c:pt>
                <c:pt idx="51">
                  <c:v>46</c:v>
                </c:pt>
                <c:pt idx="52">
                  <c:v>42</c:v>
                </c:pt>
                <c:pt idx="53">
                  <c:v>26</c:v>
                </c:pt>
                <c:pt idx="54">
                  <c:v>44</c:v>
                </c:pt>
                <c:pt idx="55">
                  <c:v>48</c:v>
                </c:pt>
                <c:pt idx="56">
                  <c:v>32</c:v>
                </c:pt>
                <c:pt idx="57">
                  <c:v>55</c:v>
                </c:pt>
                <c:pt idx="58">
                  <c:v>50</c:v>
                </c:pt>
                <c:pt idx="59">
                  <c:v>48</c:v>
                </c:pt>
                <c:pt idx="60">
                  <c:v>56</c:v>
                </c:pt>
                <c:pt idx="61">
                  <c:v>49</c:v>
                </c:pt>
                <c:pt idx="62">
                  <c:v>30</c:v>
                </c:pt>
                <c:pt idx="63">
                  <c:v>65</c:v>
                </c:pt>
                <c:pt idx="64">
                  <c:v>61</c:v>
                </c:pt>
                <c:pt idx="65">
                  <c:v>60</c:v>
                </c:pt>
                <c:pt idx="66">
                  <c:v>29</c:v>
                </c:pt>
                <c:pt idx="67">
                  <c:v>59</c:v>
                </c:pt>
                <c:pt idx="68">
                  <c:v>49</c:v>
                </c:pt>
                <c:pt idx="69">
                  <c:v>58</c:v>
                </c:pt>
                <c:pt idx="70">
                  <c:v>54</c:v>
                </c:pt>
                <c:pt idx="71">
                  <c:v>60</c:v>
                </c:pt>
                <c:pt idx="72">
                  <c:v>44</c:v>
                </c:pt>
                <c:pt idx="73">
                  <c:v>60</c:v>
                </c:pt>
                <c:pt idx="74">
                  <c:v>69</c:v>
                </c:pt>
                <c:pt idx="75">
                  <c:v>38</c:v>
                </c:pt>
                <c:pt idx="76">
                  <c:v>78</c:v>
                </c:pt>
                <c:pt idx="77">
                  <c:v>81</c:v>
                </c:pt>
                <c:pt idx="78">
                  <c:v>83</c:v>
                </c:pt>
                <c:pt idx="79">
                  <c:v>87</c:v>
                </c:pt>
                <c:pt idx="80">
                  <c:v>54</c:v>
                </c:pt>
                <c:pt idx="81">
                  <c:v>56</c:v>
                </c:pt>
                <c:pt idx="82">
                  <c:v>104</c:v>
                </c:pt>
                <c:pt idx="83">
                  <c:v>75</c:v>
                </c:pt>
                <c:pt idx="84">
                  <c:v>81</c:v>
                </c:pt>
                <c:pt idx="85">
                  <c:v>78</c:v>
                </c:pt>
                <c:pt idx="86">
                  <c:v>87</c:v>
                </c:pt>
                <c:pt idx="87">
                  <c:v>107</c:v>
                </c:pt>
                <c:pt idx="88">
                  <c:v>82</c:v>
                </c:pt>
                <c:pt idx="89">
                  <c:v>77</c:v>
                </c:pt>
                <c:pt idx="90">
                  <c:v>92</c:v>
                </c:pt>
                <c:pt idx="91">
                  <c:v>110</c:v>
                </c:pt>
                <c:pt idx="92">
                  <c:v>73</c:v>
                </c:pt>
                <c:pt idx="93">
                  <c:v>93</c:v>
                </c:pt>
                <c:pt idx="94">
                  <c:v>62</c:v>
                </c:pt>
                <c:pt idx="95">
                  <c:v>98</c:v>
                </c:pt>
                <c:pt idx="96">
                  <c:v>102</c:v>
                </c:pt>
                <c:pt idx="97">
                  <c:v>79</c:v>
                </c:pt>
                <c:pt idx="98">
                  <c:v>71</c:v>
                </c:pt>
                <c:pt idx="99">
                  <c:v>73</c:v>
                </c:pt>
              </c:numCache>
            </c:numRef>
          </c:val>
          <c:smooth val="0"/>
        </c:ser>
        <c:dLbls>
          <c:showLegendKey val="0"/>
          <c:showVal val="0"/>
          <c:showCatName val="0"/>
          <c:showSerName val="0"/>
          <c:showPercent val="0"/>
          <c:showBubbleSize val="0"/>
        </c:dLbls>
        <c:marker val="1"/>
        <c:smooth val="0"/>
        <c:axId val="301435520"/>
        <c:axId val="301445888"/>
      </c:lineChart>
      <c:catAx>
        <c:axId val="301435520"/>
        <c:scaling>
          <c:orientation val="minMax"/>
        </c:scaling>
        <c:delete val="0"/>
        <c:axPos val="b"/>
        <c:title>
          <c:tx>
            <c:rich>
              <a:bodyPr/>
              <a:lstStyle/>
              <a:p>
                <a:pPr>
                  <a:defRPr/>
                </a:pPr>
                <a:r>
                  <a:rPr lang="en-GB"/>
                  <a:t>Graph size</a:t>
                </a:r>
              </a:p>
            </c:rich>
          </c:tx>
          <c:overlay val="0"/>
        </c:title>
        <c:majorTickMark val="out"/>
        <c:minorTickMark val="none"/>
        <c:tickLblPos val="nextTo"/>
        <c:crossAx val="301445888"/>
        <c:crosses val="autoZero"/>
        <c:auto val="1"/>
        <c:lblAlgn val="ctr"/>
        <c:lblOffset val="100"/>
        <c:noMultiLvlLbl val="0"/>
      </c:catAx>
      <c:valAx>
        <c:axId val="301445888"/>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301435520"/>
        <c:crosses val="autoZero"/>
        <c:crossBetween val="between"/>
      </c:valAx>
    </c:plotArea>
    <c:legend>
      <c:legendPos val="r"/>
      <c:layout>
        <c:manualLayout>
          <c:xMode val="edge"/>
          <c:yMode val="edge"/>
          <c:x val="0.76009190810378602"/>
          <c:y val="0.11603863706225911"/>
          <c:w val="0.22785258439524048"/>
          <c:h val="0.7893339008299638"/>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riangle listing experiment results.xlsx]Sheet4!PivotTable7</c:name>
    <c:fmtId val="-1"/>
  </c:pivotSource>
  <c:chart>
    <c:title>
      <c:tx>
        <c:rich>
          <a:bodyPr/>
          <a:lstStyle/>
          <a:p>
            <a:pPr>
              <a:defRPr/>
            </a:pPr>
            <a:r>
              <a:rPr lang="en-GB" sz="1200" b="1" i="0" baseline="0">
                <a:effectLst/>
              </a:rPr>
              <a:t>Chart showing average triangle listing times for graphs with edge probabilities of 0.2, 0.4, 0.6, 0.8 and 1.0</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s>
    <c:plotArea>
      <c:layout>
        <c:manualLayout>
          <c:layoutTarget val="inner"/>
          <c:xMode val="edge"/>
          <c:yMode val="edge"/>
          <c:x val="0.12003456989461948"/>
          <c:y val="0.17670335248712632"/>
          <c:w val="0.60112128941628773"/>
          <c:h val="0.659467685093026"/>
        </c:manualLayout>
      </c:layout>
      <c:lineChart>
        <c:grouping val="standard"/>
        <c:varyColors val="0"/>
        <c:ser>
          <c:idx val="0"/>
          <c:order val="0"/>
          <c:tx>
            <c:strRef>
              <c:f>Sheet4!$B$3:$B$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7</c:v>
                </c:pt>
                <c:pt idx="1">
                  <c:v>0.6</c:v>
                </c:pt>
                <c:pt idx="2">
                  <c:v>0.6</c:v>
                </c:pt>
                <c:pt idx="3">
                  <c:v>0.6</c:v>
                </c:pt>
                <c:pt idx="4">
                  <c:v>0.8</c:v>
                </c:pt>
                <c:pt idx="5">
                  <c:v>0.7</c:v>
                </c:pt>
                <c:pt idx="6">
                  <c:v>0.8</c:v>
                </c:pt>
                <c:pt idx="7">
                  <c:v>1.1000000000000001</c:v>
                </c:pt>
                <c:pt idx="8">
                  <c:v>1.3</c:v>
                </c:pt>
                <c:pt idx="9">
                  <c:v>1.9</c:v>
                </c:pt>
                <c:pt idx="10">
                  <c:v>2.1</c:v>
                </c:pt>
                <c:pt idx="11">
                  <c:v>2.6</c:v>
                </c:pt>
                <c:pt idx="12">
                  <c:v>3.1</c:v>
                </c:pt>
                <c:pt idx="13">
                  <c:v>3.2</c:v>
                </c:pt>
                <c:pt idx="14">
                  <c:v>3.2</c:v>
                </c:pt>
                <c:pt idx="15">
                  <c:v>3.9</c:v>
                </c:pt>
                <c:pt idx="16">
                  <c:v>4</c:v>
                </c:pt>
                <c:pt idx="17">
                  <c:v>4.0999999999999996</c:v>
                </c:pt>
                <c:pt idx="18">
                  <c:v>4.4000000000000004</c:v>
                </c:pt>
                <c:pt idx="19">
                  <c:v>4.2</c:v>
                </c:pt>
                <c:pt idx="20">
                  <c:v>4</c:v>
                </c:pt>
                <c:pt idx="21">
                  <c:v>6.4</c:v>
                </c:pt>
                <c:pt idx="22">
                  <c:v>4.9000000000000004</c:v>
                </c:pt>
                <c:pt idx="23">
                  <c:v>6.1</c:v>
                </c:pt>
                <c:pt idx="24">
                  <c:v>5.9</c:v>
                </c:pt>
                <c:pt idx="25">
                  <c:v>6.8</c:v>
                </c:pt>
                <c:pt idx="26">
                  <c:v>6.5</c:v>
                </c:pt>
                <c:pt idx="27">
                  <c:v>5.8</c:v>
                </c:pt>
                <c:pt idx="28">
                  <c:v>10.9</c:v>
                </c:pt>
                <c:pt idx="29">
                  <c:v>9.8000000000000007</c:v>
                </c:pt>
                <c:pt idx="30">
                  <c:v>9.9</c:v>
                </c:pt>
                <c:pt idx="31">
                  <c:v>13.9</c:v>
                </c:pt>
                <c:pt idx="32">
                  <c:v>11.2</c:v>
                </c:pt>
                <c:pt idx="33">
                  <c:v>14.2</c:v>
                </c:pt>
                <c:pt idx="34">
                  <c:v>11.7</c:v>
                </c:pt>
                <c:pt idx="35">
                  <c:v>13.4</c:v>
                </c:pt>
                <c:pt idx="36">
                  <c:v>11.8</c:v>
                </c:pt>
                <c:pt idx="37">
                  <c:v>23.5</c:v>
                </c:pt>
                <c:pt idx="38">
                  <c:v>16</c:v>
                </c:pt>
                <c:pt idx="39">
                  <c:v>22.9</c:v>
                </c:pt>
                <c:pt idx="40">
                  <c:v>19.600000000000001</c:v>
                </c:pt>
                <c:pt idx="41">
                  <c:v>21.9</c:v>
                </c:pt>
                <c:pt idx="42">
                  <c:v>24.3</c:v>
                </c:pt>
                <c:pt idx="43">
                  <c:v>27.8</c:v>
                </c:pt>
                <c:pt idx="44">
                  <c:v>20</c:v>
                </c:pt>
                <c:pt idx="45">
                  <c:v>20.7</c:v>
                </c:pt>
                <c:pt idx="46">
                  <c:v>23.9</c:v>
                </c:pt>
                <c:pt idx="47">
                  <c:v>23.7</c:v>
                </c:pt>
                <c:pt idx="48">
                  <c:v>27</c:v>
                </c:pt>
                <c:pt idx="49">
                  <c:v>32.799999999999997</c:v>
                </c:pt>
                <c:pt idx="50">
                  <c:v>22.1</c:v>
                </c:pt>
                <c:pt idx="51">
                  <c:v>33.4</c:v>
                </c:pt>
                <c:pt idx="52">
                  <c:v>31.1</c:v>
                </c:pt>
                <c:pt idx="53">
                  <c:v>27.5</c:v>
                </c:pt>
                <c:pt idx="54">
                  <c:v>37.1</c:v>
                </c:pt>
                <c:pt idx="55">
                  <c:v>34.1</c:v>
                </c:pt>
                <c:pt idx="56">
                  <c:v>37.700000000000003</c:v>
                </c:pt>
                <c:pt idx="57">
                  <c:v>34.9</c:v>
                </c:pt>
                <c:pt idx="58">
                  <c:v>36.1</c:v>
                </c:pt>
                <c:pt idx="59">
                  <c:v>35.6</c:v>
                </c:pt>
                <c:pt idx="60">
                  <c:v>40.5</c:v>
                </c:pt>
                <c:pt idx="61">
                  <c:v>42</c:v>
                </c:pt>
                <c:pt idx="62">
                  <c:v>41.6</c:v>
                </c:pt>
                <c:pt idx="63">
                  <c:v>36</c:v>
                </c:pt>
                <c:pt idx="64">
                  <c:v>39.299999999999997</c:v>
                </c:pt>
                <c:pt idx="65">
                  <c:v>45.3</c:v>
                </c:pt>
                <c:pt idx="66">
                  <c:v>38.6</c:v>
                </c:pt>
                <c:pt idx="67">
                  <c:v>58.8</c:v>
                </c:pt>
                <c:pt idx="68">
                  <c:v>43.2</c:v>
                </c:pt>
                <c:pt idx="69">
                  <c:v>58.8</c:v>
                </c:pt>
                <c:pt idx="70">
                  <c:v>40.200000000000003</c:v>
                </c:pt>
                <c:pt idx="71">
                  <c:v>71.8</c:v>
                </c:pt>
                <c:pt idx="72">
                  <c:v>50.7</c:v>
                </c:pt>
                <c:pt idx="73">
                  <c:v>63.3</c:v>
                </c:pt>
                <c:pt idx="74">
                  <c:v>58.9</c:v>
                </c:pt>
                <c:pt idx="75">
                  <c:v>66.2</c:v>
                </c:pt>
                <c:pt idx="76">
                  <c:v>81.599999999999994</c:v>
                </c:pt>
                <c:pt idx="77">
                  <c:v>83.9</c:v>
                </c:pt>
                <c:pt idx="78">
                  <c:v>72.7</c:v>
                </c:pt>
                <c:pt idx="79">
                  <c:v>91.8</c:v>
                </c:pt>
                <c:pt idx="80">
                  <c:v>71.7</c:v>
                </c:pt>
                <c:pt idx="81">
                  <c:v>77.599999999999994</c:v>
                </c:pt>
                <c:pt idx="82">
                  <c:v>98.3</c:v>
                </c:pt>
                <c:pt idx="83">
                  <c:v>85</c:v>
                </c:pt>
                <c:pt idx="84">
                  <c:v>91.6</c:v>
                </c:pt>
                <c:pt idx="85">
                  <c:v>82.8</c:v>
                </c:pt>
                <c:pt idx="86">
                  <c:v>115.3</c:v>
                </c:pt>
                <c:pt idx="87">
                  <c:v>93.3</c:v>
                </c:pt>
                <c:pt idx="88">
                  <c:v>90.5</c:v>
                </c:pt>
                <c:pt idx="89">
                  <c:v>97.7</c:v>
                </c:pt>
                <c:pt idx="90">
                  <c:v>96.2</c:v>
                </c:pt>
                <c:pt idx="91">
                  <c:v>105.2</c:v>
                </c:pt>
                <c:pt idx="92">
                  <c:v>121</c:v>
                </c:pt>
                <c:pt idx="93">
                  <c:v>93.3</c:v>
                </c:pt>
                <c:pt idx="94">
                  <c:v>113.9</c:v>
                </c:pt>
                <c:pt idx="95">
                  <c:v>129.6</c:v>
                </c:pt>
                <c:pt idx="96">
                  <c:v>124.8</c:v>
                </c:pt>
                <c:pt idx="97">
                  <c:v>127.1</c:v>
                </c:pt>
                <c:pt idx="98">
                  <c:v>106.9</c:v>
                </c:pt>
                <c:pt idx="99">
                  <c:v>132.4</c:v>
                </c:pt>
              </c:numCache>
            </c:numRef>
          </c:val>
          <c:smooth val="0"/>
        </c:ser>
        <c:ser>
          <c:idx val="1"/>
          <c:order val="1"/>
          <c:tx>
            <c:strRef>
              <c:f>Sheet4!$C$3:$C$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1</c:v>
                </c:pt>
                <c:pt idx="1">
                  <c:v>1.5</c:v>
                </c:pt>
                <c:pt idx="2">
                  <c:v>2.4</c:v>
                </c:pt>
                <c:pt idx="3">
                  <c:v>2.1</c:v>
                </c:pt>
                <c:pt idx="4">
                  <c:v>2.5</c:v>
                </c:pt>
                <c:pt idx="5">
                  <c:v>2.2999999999999998</c:v>
                </c:pt>
                <c:pt idx="6">
                  <c:v>3.1</c:v>
                </c:pt>
                <c:pt idx="7">
                  <c:v>2.4</c:v>
                </c:pt>
                <c:pt idx="8">
                  <c:v>4.0999999999999996</c:v>
                </c:pt>
                <c:pt idx="9">
                  <c:v>4.5</c:v>
                </c:pt>
                <c:pt idx="10">
                  <c:v>4.7</c:v>
                </c:pt>
                <c:pt idx="11">
                  <c:v>4.7</c:v>
                </c:pt>
                <c:pt idx="12">
                  <c:v>4.4000000000000004</c:v>
                </c:pt>
                <c:pt idx="13">
                  <c:v>3.4</c:v>
                </c:pt>
                <c:pt idx="14">
                  <c:v>3.5</c:v>
                </c:pt>
                <c:pt idx="15">
                  <c:v>6.2</c:v>
                </c:pt>
                <c:pt idx="16">
                  <c:v>3.2</c:v>
                </c:pt>
                <c:pt idx="17">
                  <c:v>4.5999999999999996</c:v>
                </c:pt>
                <c:pt idx="18">
                  <c:v>4.5</c:v>
                </c:pt>
                <c:pt idx="19">
                  <c:v>4.3</c:v>
                </c:pt>
                <c:pt idx="20">
                  <c:v>4.0999999999999996</c:v>
                </c:pt>
                <c:pt idx="21">
                  <c:v>4.7</c:v>
                </c:pt>
                <c:pt idx="22">
                  <c:v>4.7</c:v>
                </c:pt>
                <c:pt idx="23">
                  <c:v>6.1</c:v>
                </c:pt>
                <c:pt idx="24">
                  <c:v>5.4</c:v>
                </c:pt>
                <c:pt idx="25">
                  <c:v>6.1</c:v>
                </c:pt>
                <c:pt idx="26">
                  <c:v>6.3</c:v>
                </c:pt>
                <c:pt idx="27">
                  <c:v>8.6999999999999993</c:v>
                </c:pt>
                <c:pt idx="28">
                  <c:v>5.5</c:v>
                </c:pt>
                <c:pt idx="29">
                  <c:v>7.7</c:v>
                </c:pt>
                <c:pt idx="30">
                  <c:v>5.9</c:v>
                </c:pt>
                <c:pt idx="31">
                  <c:v>6.2</c:v>
                </c:pt>
                <c:pt idx="32">
                  <c:v>6.4</c:v>
                </c:pt>
                <c:pt idx="33">
                  <c:v>4.5999999999999996</c:v>
                </c:pt>
                <c:pt idx="34">
                  <c:v>9.5</c:v>
                </c:pt>
                <c:pt idx="35">
                  <c:v>7.8</c:v>
                </c:pt>
                <c:pt idx="36">
                  <c:v>9.4</c:v>
                </c:pt>
                <c:pt idx="37">
                  <c:v>8.1999999999999993</c:v>
                </c:pt>
                <c:pt idx="38">
                  <c:v>8.9</c:v>
                </c:pt>
                <c:pt idx="39">
                  <c:v>10.7</c:v>
                </c:pt>
                <c:pt idx="40">
                  <c:v>7.5</c:v>
                </c:pt>
                <c:pt idx="41">
                  <c:v>9.3000000000000007</c:v>
                </c:pt>
                <c:pt idx="42">
                  <c:v>10.9</c:v>
                </c:pt>
                <c:pt idx="43">
                  <c:v>7.9</c:v>
                </c:pt>
                <c:pt idx="44">
                  <c:v>7.9</c:v>
                </c:pt>
                <c:pt idx="45">
                  <c:v>13.1</c:v>
                </c:pt>
                <c:pt idx="46">
                  <c:v>7.6</c:v>
                </c:pt>
                <c:pt idx="47">
                  <c:v>12.9</c:v>
                </c:pt>
                <c:pt idx="48">
                  <c:v>11</c:v>
                </c:pt>
                <c:pt idx="49">
                  <c:v>10.7</c:v>
                </c:pt>
                <c:pt idx="50">
                  <c:v>10.5</c:v>
                </c:pt>
                <c:pt idx="51">
                  <c:v>9.3000000000000007</c:v>
                </c:pt>
                <c:pt idx="52">
                  <c:v>9.6999999999999993</c:v>
                </c:pt>
                <c:pt idx="53">
                  <c:v>9.1999999999999993</c:v>
                </c:pt>
                <c:pt idx="54">
                  <c:v>8.6</c:v>
                </c:pt>
                <c:pt idx="55">
                  <c:v>12.6</c:v>
                </c:pt>
                <c:pt idx="56">
                  <c:v>15.5</c:v>
                </c:pt>
                <c:pt idx="57">
                  <c:v>13.9</c:v>
                </c:pt>
                <c:pt idx="58">
                  <c:v>16.399999999999999</c:v>
                </c:pt>
                <c:pt idx="59">
                  <c:v>14.5</c:v>
                </c:pt>
                <c:pt idx="60">
                  <c:v>14.3</c:v>
                </c:pt>
                <c:pt idx="61">
                  <c:v>19.2</c:v>
                </c:pt>
                <c:pt idx="62">
                  <c:v>17</c:v>
                </c:pt>
                <c:pt idx="63">
                  <c:v>12</c:v>
                </c:pt>
                <c:pt idx="64">
                  <c:v>19.100000000000001</c:v>
                </c:pt>
                <c:pt idx="65">
                  <c:v>17</c:v>
                </c:pt>
                <c:pt idx="66">
                  <c:v>19.5</c:v>
                </c:pt>
                <c:pt idx="67">
                  <c:v>23.2</c:v>
                </c:pt>
                <c:pt idx="68">
                  <c:v>18.399999999999999</c:v>
                </c:pt>
                <c:pt idx="69">
                  <c:v>20.399999999999999</c:v>
                </c:pt>
                <c:pt idx="70">
                  <c:v>22.9</c:v>
                </c:pt>
                <c:pt idx="71">
                  <c:v>21.6</c:v>
                </c:pt>
                <c:pt idx="72">
                  <c:v>21.4</c:v>
                </c:pt>
                <c:pt idx="73">
                  <c:v>22.8</c:v>
                </c:pt>
                <c:pt idx="74">
                  <c:v>22.4</c:v>
                </c:pt>
                <c:pt idx="75">
                  <c:v>19.3</c:v>
                </c:pt>
                <c:pt idx="76">
                  <c:v>18.5</c:v>
                </c:pt>
                <c:pt idx="77">
                  <c:v>27.1</c:v>
                </c:pt>
                <c:pt idx="78">
                  <c:v>21.2</c:v>
                </c:pt>
                <c:pt idx="79">
                  <c:v>27.5</c:v>
                </c:pt>
                <c:pt idx="80">
                  <c:v>34.4</c:v>
                </c:pt>
                <c:pt idx="81">
                  <c:v>31.3</c:v>
                </c:pt>
                <c:pt idx="82">
                  <c:v>31.6</c:v>
                </c:pt>
                <c:pt idx="83">
                  <c:v>33.299999999999997</c:v>
                </c:pt>
                <c:pt idx="84">
                  <c:v>26.7</c:v>
                </c:pt>
                <c:pt idx="85">
                  <c:v>35.4</c:v>
                </c:pt>
                <c:pt idx="86">
                  <c:v>26.7</c:v>
                </c:pt>
                <c:pt idx="87">
                  <c:v>37</c:v>
                </c:pt>
                <c:pt idx="88">
                  <c:v>38.700000000000003</c:v>
                </c:pt>
                <c:pt idx="89">
                  <c:v>35.6</c:v>
                </c:pt>
                <c:pt idx="90">
                  <c:v>31.2</c:v>
                </c:pt>
                <c:pt idx="91">
                  <c:v>33.6</c:v>
                </c:pt>
                <c:pt idx="92">
                  <c:v>32</c:v>
                </c:pt>
                <c:pt idx="93">
                  <c:v>42.4</c:v>
                </c:pt>
                <c:pt idx="94">
                  <c:v>38.6</c:v>
                </c:pt>
                <c:pt idx="95">
                  <c:v>34.1</c:v>
                </c:pt>
                <c:pt idx="96">
                  <c:v>35.1</c:v>
                </c:pt>
                <c:pt idx="97">
                  <c:v>38.9</c:v>
                </c:pt>
                <c:pt idx="98">
                  <c:v>43.7</c:v>
                </c:pt>
                <c:pt idx="99">
                  <c:v>55.1</c:v>
                </c:pt>
              </c:numCache>
            </c:numRef>
          </c:val>
          <c:smooth val="0"/>
        </c:ser>
        <c:ser>
          <c:idx val="2"/>
          <c:order val="2"/>
          <c:tx>
            <c:strRef>
              <c:f>Sheet4!$D$3:$D$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7</c:v>
                </c:pt>
                <c:pt idx="1">
                  <c:v>0.6</c:v>
                </c:pt>
                <c:pt idx="2">
                  <c:v>0.3</c:v>
                </c:pt>
                <c:pt idx="3">
                  <c:v>0.4</c:v>
                </c:pt>
                <c:pt idx="4">
                  <c:v>0.4</c:v>
                </c:pt>
                <c:pt idx="5">
                  <c:v>0.9</c:v>
                </c:pt>
                <c:pt idx="6">
                  <c:v>2</c:v>
                </c:pt>
                <c:pt idx="7">
                  <c:v>2.5</c:v>
                </c:pt>
                <c:pt idx="8">
                  <c:v>2.5</c:v>
                </c:pt>
                <c:pt idx="9">
                  <c:v>3.2</c:v>
                </c:pt>
                <c:pt idx="10">
                  <c:v>4.2</c:v>
                </c:pt>
                <c:pt idx="11">
                  <c:v>5.0999999999999996</c:v>
                </c:pt>
                <c:pt idx="12">
                  <c:v>5.8</c:v>
                </c:pt>
                <c:pt idx="13">
                  <c:v>6.2</c:v>
                </c:pt>
                <c:pt idx="14">
                  <c:v>5.6</c:v>
                </c:pt>
                <c:pt idx="15">
                  <c:v>6.8</c:v>
                </c:pt>
                <c:pt idx="16">
                  <c:v>8.6999999999999993</c:v>
                </c:pt>
                <c:pt idx="17">
                  <c:v>8.1</c:v>
                </c:pt>
                <c:pt idx="18">
                  <c:v>9.4</c:v>
                </c:pt>
                <c:pt idx="19">
                  <c:v>9.6</c:v>
                </c:pt>
                <c:pt idx="20">
                  <c:v>15.4</c:v>
                </c:pt>
                <c:pt idx="21">
                  <c:v>20.8</c:v>
                </c:pt>
                <c:pt idx="22">
                  <c:v>15.2</c:v>
                </c:pt>
                <c:pt idx="23">
                  <c:v>18.600000000000001</c:v>
                </c:pt>
                <c:pt idx="24">
                  <c:v>20.9</c:v>
                </c:pt>
                <c:pt idx="25">
                  <c:v>17.7</c:v>
                </c:pt>
                <c:pt idx="26">
                  <c:v>19.5</c:v>
                </c:pt>
                <c:pt idx="27">
                  <c:v>23.6</c:v>
                </c:pt>
                <c:pt idx="28">
                  <c:v>16.899999999999999</c:v>
                </c:pt>
                <c:pt idx="29">
                  <c:v>17.5</c:v>
                </c:pt>
                <c:pt idx="30">
                  <c:v>18.7</c:v>
                </c:pt>
                <c:pt idx="31">
                  <c:v>23.2</c:v>
                </c:pt>
                <c:pt idx="32">
                  <c:v>25.6</c:v>
                </c:pt>
                <c:pt idx="33">
                  <c:v>25</c:v>
                </c:pt>
                <c:pt idx="34">
                  <c:v>32.1</c:v>
                </c:pt>
                <c:pt idx="35">
                  <c:v>32.299999999999997</c:v>
                </c:pt>
                <c:pt idx="36">
                  <c:v>40</c:v>
                </c:pt>
                <c:pt idx="37">
                  <c:v>39</c:v>
                </c:pt>
                <c:pt idx="38">
                  <c:v>34.9</c:v>
                </c:pt>
                <c:pt idx="39">
                  <c:v>38.799999999999997</c:v>
                </c:pt>
                <c:pt idx="40">
                  <c:v>43.4</c:v>
                </c:pt>
                <c:pt idx="41">
                  <c:v>41.1</c:v>
                </c:pt>
                <c:pt idx="42">
                  <c:v>55.2</c:v>
                </c:pt>
                <c:pt idx="43">
                  <c:v>52.6</c:v>
                </c:pt>
                <c:pt idx="44">
                  <c:v>62.2</c:v>
                </c:pt>
                <c:pt idx="45">
                  <c:v>61.8</c:v>
                </c:pt>
                <c:pt idx="46">
                  <c:v>61.4</c:v>
                </c:pt>
                <c:pt idx="47">
                  <c:v>59.3</c:v>
                </c:pt>
                <c:pt idx="48">
                  <c:v>63.4</c:v>
                </c:pt>
                <c:pt idx="49">
                  <c:v>61.3</c:v>
                </c:pt>
                <c:pt idx="50">
                  <c:v>75.599999999999994</c:v>
                </c:pt>
                <c:pt idx="51">
                  <c:v>66.3</c:v>
                </c:pt>
                <c:pt idx="52">
                  <c:v>83</c:v>
                </c:pt>
                <c:pt idx="53">
                  <c:v>95.2</c:v>
                </c:pt>
                <c:pt idx="54">
                  <c:v>76.599999999999994</c:v>
                </c:pt>
                <c:pt idx="55">
                  <c:v>92.7</c:v>
                </c:pt>
                <c:pt idx="56">
                  <c:v>93.3</c:v>
                </c:pt>
                <c:pt idx="57">
                  <c:v>100.4</c:v>
                </c:pt>
                <c:pt idx="58">
                  <c:v>104.4</c:v>
                </c:pt>
                <c:pt idx="59">
                  <c:v>102.4</c:v>
                </c:pt>
                <c:pt idx="60">
                  <c:v>116.8</c:v>
                </c:pt>
                <c:pt idx="61">
                  <c:v>121.4</c:v>
                </c:pt>
                <c:pt idx="62">
                  <c:v>126.8</c:v>
                </c:pt>
                <c:pt idx="63">
                  <c:v>98.8</c:v>
                </c:pt>
                <c:pt idx="64">
                  <c:v>112.1</c:v>
                </c:pt>
                <c:pt idx="65">
                  <c:v>136.80000000000001</c:v>
                </c:pt>
                <c:pt idx="66">
                  <c:v>136.80000000000001</c:v>
                </c:pt>
                <c:pt idx="67">
                  <c:v>144.69999999999999</c:v>
                </c:pt>
                <c:pt idx="68">
                  <c:v>145.6</c:v>
                </c:pt>
                <c:pt idx="69">
                  <c:v>144.6</c:v>
                </c:pt>
                <c:pt idx="70">
                  <c:v>164</c:v>
                </c:pt>
                <c:pt idx="71">
                  <c:v>148.4</c:v>
                </c:pt>
                <c:pt idx="72">
                  <c:v>171.7</c:v>
                </c:pt>
                <c:pt idx="73">
                  <c:v>175.9</c:v>
                </c:pt>
                <c:pt idx="74">
                  <c:v>191.4</c:v>
                </c:pt>
                <c:pt idx="75">
                  <c:v>212.1</c:v>
                </c:pt>
                <c:pt idx="76">
                  <c:v>200.8</c:v>
                </c:pt>
                <c:pt idx="77">
                  <c:v>210.7</c:v>
                </c:pt>
                <c:pt idx="78">
                  <c:v>238.8</c:v>
                </c:pt>
                <c:pt idx="79">
                  <c:v>236.4</c:v>
                </c:pt>
                <c:pt idx="80">
                  <c:v>249.5</c:v>
                </c:pt>
                <c:pt idx="81">
                  <c:v>230.2</c:v>
                </c:pt>
                <c:pt idx="82">
                  <c:v>260.60000000000002</c:v>
                </c:pt>
                <c:pt idx="83">
                  <c:v>226.6</c:v>
                </c:pt>
                <c:pt idx="84">
                  <c:v>272.60000000000002</c:v>
                </c:pt>
                <c:pt idx="85">
                  <c:v>284.7</c:v>
                </c:pt>
                <c:pt idx="86">
                  <c:v>316</c:v>
                </c:pt>
                <c:pt idx="87">
                  <c:v>300.39999999999998</c:v>
                </c:pt>
                <c:pt idx="88">
                  <c:v>288.7</c:v>
                </c:pt>
                <c:pt idx="89">
                  <c:v>347</c:v>
                </c:pt>
                <c:pt idx="90">
                  <c:v>300</c:v>
                </c:pt>
                <c:pt idx="91">
                  <c:v>338.7</c:v>
                </c:pt>
                <c:pt idx="92">
                  <c:v>340.7</c:v>
                </c:pt>
                <c:pt idx="93">
                  <c:v>352.3</c:v>
                </c:pt>
                <c:pt idx="94">
                  <c:v>326.3</c:v>
                </c:pt>
                <c:pt idx="95">
                  <c:v>402.9</c:v>
                </c:pt>
                <c:pt idx="96">
                  <c:v>367.5</c:v>
                </c:pt>
                <c:pt idx="97">
                  <c:v>345.9</c:v>
                </c:pt>
                <c:pt idx="98">
                  <c:v>398.5</c:v>
                </c:pt>
                <c:pt idx="99">
                  <c:v>466.1</c:v>
                </c:pt>
              </c:numCache>
            </c:numRef>
          </c:val>
          <c:smooth val="0"/>
        </c:ser>
        <c:ser>
          <c:idx val="3"/>
          <c:order val="3"/>
          <c:tx>
            <c:strRef>
              <c:f>Sheet4!$E$3:$E$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1.4</c:v>
                </c:pt>
                <c:pt idx="1">
                  <c:v>1.1000000000000001</c:v>
                </c:pt>
                <c:pt idx="2">
                  <c:v>2.8</c:v>
                </c:pt>
                <c:pt idx="3">
                  <c:v>3.1</c:v>
                </c:pt>
                <c:pt idx="4">
                  <c:v>3.4</c:v>
                </c:pt>
                <c:pt idx="5">
                  <c:v>3.2</c:v>
                </c:pt>
                <c:pt idx="6">
                  <c:v>3</c:v>
                </c:pt>
                <c:pt idx="7">
                  <c:v>3.1</c:v>
                </c:pt>
                <c:pt idx="8">
                  <c:v>3</c:v>
                </c:pt>
                <c:pt idx="9">
                  <c:v>4.2</c:v>
                </c:pt>
                <c:pt idx="10">
                  <c:v>4.5999999999999996</c:v>
                </c:pt>
                <c:pt idx="11">
                  <c:v>4.9000000000000004</c:v>
                </c:pt>
                <c:pt idx="12">
                  <c:v>6.1</c:v>
                </c:pt>
                <c:pt idx="13">
                  <c:v>5.2</c:v>
                </c:pt>
                <c:pt idx="14">
                  <c:v>5.3</c:v>
                </c:pt>
                <c:pt idx="15">
                  <c:v>3.9</c:v>
                </c:pt>
                <c:pt idx="16">
                  <c:v>5.5</c:v>
                </c:pt>
                <c:pt idx="17">
                  <c:v>5.3</c:v>
                </c:pt>
                <c:pt idx="18">
                  <c:v>6.3</c:v>
                </c:pt>
                <c:pt idx="19">
                  <c:v>6.5</c:v>
                </c:pt>
                <c:pt idx="20">
                  <c:v>7.3</c:v>
                </c:pt>
                <c:pt idx="21">
                  <c:v>6.6</c:v>
                </c:pt>
                <c:pt idx="22">
                  <c:v>7.3</c:v>
                </c:pt>
                <c:pt idx="23">
                  <c:v>8.6</c:v>
                </c:pt>
                <c:pt idx="24">
                  <c:v>9</c:v>
                </c:pt>
                <c:pt idx="25">
                  <c:v>6.7</c:v>
                </c:pt>
                <c:pt idx="26">
                  <c:v>10.5</c:v>
                </c:pt>
                <c:pt idx="27">
                  <c:v>8.6999999999999993</c:v>
                </c:pt>
                <c:pt idx="28">
                  <c:v>8.8000000000000007</c:v>
                </c:pt>
                <c:pt idx="29">
                  <c:v>8.8000000000000007</c:v>
                </c:pt>
                <c:pt idx="30">
                  <c:v>11.4</c:v>
                </c:pt>
                <c:pt idx="31">
                  <c:v>10.3</c:v>
                </c:pt>
                <c:pt idx="32">
                  <c:v>10.6</c:v>
                </c:pt>
                <c:pt idx="33">
                  <c:v>10.8</c:v>
                </c:pt>
                <c:pt idx="34">
                  <c:v>9.4</c:v>
                </c:pt>
                <c:pt idx="35">
                  <c:v>9.1</c:v>
                </c:pt>
                <c:pt idx="36">
                  <c:v>11.4</c:v>
                </c:pt>
                <c:pt idx="37">
                  <c:v>15.4</c:v>
                </c:pt>
                <c:pt idx="38">
                  <c:v>14.5</c:v>
                </c:pt>
                <c:pt idx="39">
                  <c:v>13.9</c:v>
                </c:pt>
                <c:pt idx="40">
                  <c:v>14.1</c:v>
                </c:pt>
                <c:pt idx="41">
                  <c:v>17.7</c:v>
                </c:pt>
                <c:pt idx="42">
                  <c:v>18.2</c:v>
                </c:pt>
                <c:pt idx="43">
                  <c:v>14.7</c:v>
                </c:pt>
                <c:pt idx="44">
                  <c:v>13.1</c:v>
                </c:pt>
                <c:pt idx="45">
                  <c:v>16.7</c:v>
                </c:pt>
                <c:pt idx="46">
                  <c:v>18.3</c:v>
                </c:pt>
                <c:pt idx="47">
                  <c:v>14.4</c:v>
                </c:pt>
                <c:pt idx="48">
                  <c:v>18.7</c:v>
                </c:pt>
                <c:pt idx="49">
                  <c:v>13.4</c:v>
                </c:pt>
                <c:pt idx="50">
                  <c:v>18.2</c:v>
                </c:pt>
                <c:pt idx="51">
                  <c:v>14.8</c:v>
                </c:pt>
                <c:pt idx="52">
                  <c:v>17.5</c:v>
                </c:pt>
                <c:pt idx="53">
                  <c:v>15.1</c:v>
                </c:pt>
                <c:pt idx="54">
                  <c:v>26.4</c:v>
                </c:pt>
                <c:pt idx="55">
                  <c:v>21.9</c:v>
                </c:pt>
                <c:pt idx="56">
                  <c:v>31.2</c:v>
                </c:pt>
                <c:pt idx="57">
                  <c:v>22.5</c:v>
                </c:pt>
                <c:pt idx="58">
                  <c:v>21.5</c:v>
                </c:pt>
                <c:pt idx="59">
                  <c:v>21</c:v>
                </c:pt>
                <c:pt idx="60">
                  <c:v>17.600000000000001</c:v>
                </c:pt>
                <c:pt idx="61">
                  <c:v>29.8</c:v>
                </c:pt>
                <c:pt idx="62">
                  <c:v>24.5</c:v>
                </c:pt>
                <c:pt idx="63">
                  <c:v>21.9</c:v>
                </c:pt>
                <c:pt idx="64">
                  <c:v>23.1</c:v>
                </c:pt>
                <c:pt idx="65">
                  <c:v>21.8</c:v>
                </c:pt>
                <c:pt idx="66">
                  <c:v>25.5</c:v>
                </c:pt>
                <c:pt idx="67">
                  <c:v>22.2</c:v>
                </c:pt>
                <c:pt idx="68">
                  <c:v>23.7</c:v>
                </c:pt>
                <c:pt idx="69">
                  <c:v>27.4</c:v>
                </c:pt>
                <c:pt idx="70">
                  <c:v>30.3</c:v>
                </c:pt>
                <c:pt idx="71">
                  <c:v>33.200000000000003</c:v>
                </c:pt>
                <c:pt idx="72">
                  <c:v>25.1</c:v>
                </c:pt>
                <c:pt idx="73">
                  <c:v>31</c:v>
                </c:pt>
                <c:pt idx="74">
                  <c:v>25.5</c:v>
                </c:pt>
                <c:pt idx="75">
                  <c:v>30.4</c:v>
                </c:pt>
                <c:pt idx="76">
                  <c:v>30.7</c:v>
                </c:pt>
                <c:pt idx="77">
                  <c:v>38</c:v>
                </c:pt>
                <c:pt idx="78">
                  <c:v>30</c:v>
                </c:pt>
                <c:pt idx="79">
                  <c:v>47.6</c:v>
                </c:pt>
                <c:pt idx="80">
                  <c:v>50.8</c:v>
                </c:pt>
                <c:pt idx="81">
                  <c:v>44.2</c:v>
                </c:pt>
                <c:pt idx="82">
                  <c:v>38.4</c:v>
                </c:pt>
                <c:pt idx="83">
                  <c:v>40.700000000000003</c:v>
                </c:pt>
                <c:pt idx="84">
                  <c:v>46.8</c:v>
                </c:pt>
                <c:pt idx="85">
                  <c:v>45.3</c:v>
                </c:pt>
                <c:pt idx="86">
                  <c:v>50.4</c:v>
                </c:pt>
                <c:pt idx="87">
                  <c:v>52</c:v>
                </c:pt>
                <c:pt idx="88">
                  <c:v>56.4</c:v>
                </c:pt>
                <c:pt idx="89">
                  <c:v>62.7</c:v>
                </c:pt>
                <c:pt idx="90">
                  <c:v>71.599999999999994</c:v>
                </c:pt>
                <c:pt idx="91">
                  <c:v>52</c:v>
                </c:pt>
                <c:pt idx="92">
                  <c:v>57.7</c:v>
                </c:pt>
                <c:pt idx="93">
                  <c:v>47.6</c:v>
                </c:pt>
                <c:pt idx="94">
                  <c:v>61.4</c:v>
                </c:pt>
                <c:pt idx="95">
                  <c:v>49.8</c:v>
                </c:pt>
                <c:pt idx="96">
                  <c:v>54</c:v>
                </c:pt>
                <c:pt idx="97">
                  <c:v>55.7</c:v>
                </c:pt>
                <c:pt idx="98">
                  <c:v>84.6</c:v>
                </c:pt>
                <c:pt idx="99">
                  <c:v>45.3</c:v>
                </c:pt>
              </c:numCache>
            </c:numRef>
          </c:val>
          <c:smooth val="0"/>
        </c:ser>
        <c:ser>
          <c:idx val="4"/>
          <c:order val="4"/>
          <c:tx>
            <c:strRef>
              <c:f>Sheet4!$F$3:$F$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0.9</c:v>
                </c:pt>
                <c:pt idx="1">
                  <c:v>0.2</c:v>
                </c:pt>
                <c:pt idx="2">
                  <c:v>0.6</c:v>
                </c:pt>
                <c:pt idx="3">
                  <c:v>0.8</c:v>
                </c:pt>
                <c:pt idx="4">
                  <c:v>1.1000000000000001</c:v>
                </c:pt>
                <c:pt idx="5">
                  <c:v>1.6</c:v>
                </c:pt>
                <c:pt idx="6">
                  <c:v>2.5</c:v>
                </c:pt>
                <c:pt idx="7">
                  <c:v>4.2</c:v>
                </c:pt>
                <c:pt idx="8">
                  <c:v>5.5</c:v>
                </c:pt>
                <c:pt idx="9">
                  <c:v>5.5</c:v>
                </c:pt>
                <c:pt idx="10">
                  <c:v>6</c:v>
                </c:pt>
                <c:pt idx="11">
                  <c:v>7.3</c:v>
                </c:pt>
                <c:pt idx="12">
                  <c:v>9.6</c:v>
                </c:pt>
                <c:pt idx="13">
                  <c:v>10.7</c:v>
                </c:pt>
                <c:pt idx="14">
                  <c:v>14.3</c:v>
                </c:pt>
                <c:pt idx="15">
                  <c:v>12.1</c:v>
                </c:pt>
                <c:pt idx="16">
                  <c:v>14.2</c:v>
                </c:pt>
                <c:pt idx="17">
                  <c:v>19.8</c:v>
                </c:pt>
                <c:pt idx="18">
                  <c:v>17.2</c:v>
                </c:pt>
                <c:pt idx="19">
                  <c:v>24.8</c:v>
                </c:pt>
                <c:pt idx="20">
                  <c:v>20.7</c:v>
                </c:pt>
                <c:pt idx="21">
                  <c:v>22.6</c:v>
                </c:pt>
                <c:pt idx="22">
                  <c:v>28.6</c:v>
                </c:pt>
                <c:pt idx="23">
                  <c:v>32</c:v>
                </c:pt>
                <c:pt idx="24">
                  <c:v>36</c:v>
                </c:pt>
                <c:pt idx="25">
                  <c:v>42.8</c:v>
                </c:pt>
                <c:pt idx="26">
                  <c:v>40</c:v>
                </c:pt>
                <c:pt idx="27">
                  <c:v>41.1</c:v>
                </c:pt>
                <c:pt idx="28">
                  <c:v>38.700000000000003</c:v>
                </c:pt>
                <c:pt idx="29">
                  <c:v>51.4</c:v>
                </c:pt>
                <c:pt idx="30">
                  <c:v>45.2</c:v>
                </c:pt>
                <c:pt idx="31">
                  <c:v>67.599999999999994</c:v>
                </c:pt>
                <c:pt idx="32">
                  <c:v>64.599999999999994</c:v>
                </c:pt>
                <c:pt idx="33">
                  <c:v>69.5</c:v>
                </c:pt>
                <c:pt idx="34">
                  <c:v>76.8</c:v>
                </c:pt>
                <c:pt idx="35">
                  <c:v>92.5</c:v>
                </c:pt>
                <c:pt idx="36">
                  <c:v>87.1</c:v>
                </c:pt>
                <c:pt idx="37">
                  <c:v>92.8</c:v>
                </c:pt>
                <c:pt idx="38">
                  <c:v>108.3</c:v>
                </c:pt>
                <c:pt idx="39">
                  <c:v>97.5</c:v>
                </c:pt>
                <c:pt idx="40">
                  <c:v>127.2</c:v>
                </c:pt>
                <c:pt idx="41">
                  <c:v>125.1</c:v>
                </c:pt>
                <c:pt idx="42">
                  <c:v>128.4</c:v>
                </c:pt>
                <c:pt idx="43">
                  <c:v>138.1</c:v>
                </c:pt>
                <c:pt idx="44">
                  <c:v>132</c:v>
                </c:pt>
                <c:pt idx="45">
                  <c:v>129.19999999999999</c:v>
                </c:pt>
                <c:pt idx="46">
                  <c:v>159.4</c:v>
                </c:pt>
                <c:pt idx="47">
                  <c:v>150.19999999999999</c:v>
                </c:pt>
                <c:pt idx="48">
                  <c:v>169.8</c:v>
                </c:pt>
                <c:pt idx="49">
                  <c:v>186.2</c:v>
                </c:pt>
                <c:pt idx="50">
                  <c:v>182.8</c:v>
                </c:pt>
                <c:pt idx="51">
                  <c:v>198.3</c:v>
                </c:pt>
                <c:pt idx="52">
                  <c:v>195.7</c:v>
                </c:pt>
                <c:pt idx="53">
                  <c:v>214.6</c:v>
                </c:pt>
                <c:pt idx="54">
                  <c:v>228.1</c:v>
                </c:pt>
                <c:pt idx="55">
                  <c:v>267.89999999999998</c:v>
                </c:pt>
                <c:pt idx="56">
                  <c:v>250.6</c:v>
                </c:pt>
                <c:pt idx="57">
                  <c:v>256.89999999999998</c:v>
                </c:pt>
                <c:pt idx="58">
                  <c:v>292.60000000000002</c:v>
                </c:pt>
                <c:pt idx="59">
                  <c:v>295</c:v>
                </c:pt>
                <c:pt idx="60">
                  <c:v>326.7</c:v>
                </c:pt>
                <c:pt idx="61">
                  <c:v>342.8</c:v>
                </c:pt>
                <c:pt idx="62">
                  <c:v>335.8</c:v>
                </c:pt>
                <c:pt idx="63">
                  <c:v>410.1</c:v>
                </c:pt>
                <c:pt idx="64">
                  <c:v>407.3</c:v>
                </c:pt>
                <c:pt idx="65">
                  <c:v>411</c:v>
                </c:pt>
                <c:pt idx="66">
                  <c:v>401</c:v>
                </c:pt>
                <c:pt idx="67">
                  <c:v>464.7</c:v>
                </c:pt>
                <c:pt idx="68">
                  <c:v>467.8</c:v>
                </c:pt>
                <c:pt idx="69">
                  <c:v>489.6</c:v>
                </c:pt>
                <c:pt idx="70">
                  <c:v>497.4</c:v>
                </c:pt>
                <c:pt idx="71">
                  <c:v>590.4</c:v>
                </c:pt>
                <c:pt idx="72">
                  <c:v>551.4</c:v>
                </c:pt>
                <c:pt idx="73">
                  <c:v>685.1</c:v>
                </c:pt>
                <c:pt idx="74">
                  <c:v>671.5</c:v>
                </c:pt>
                <c:pt idx="75">
                  <c:v>788.9</c:v>
                </c:pt>
                <c:pt idx="76">
                  <c:v>819.4</c:v>
                </c:pt>
                <c:pt idx="77">
                  <c:v>908.5</c:v>
                </c:pt>
                <c:pt idx="78">
                  <c:v>1022.7</c:v>
                </c:pt>
                <c:pt idx="79">
                  <c:v>967.9</c:v>
                </c:pt>
                <c:pt idx="80">
                  <c:v>1011.3</c:v>
                </c:pt>
                <c:pt idx="81">
                  <c:v>1025.3</c:v>
                </c:pt>
                <c:pt idx="82">
                  <c:v>1251.7</c:v>
                </c:pt>
                <c:pt idx="83">
                  <c:v>1347.9</c:v>
                </c:pt>
                <c:pt idx="84">
                  <c:v>1317.4</c:v>
                </c:pt>
                <c:pt idx="85">
                  <c:v>1354</c:v>
                </c:pt>
                <c:pt idx="86">
                  <c:v>1660.8</c:v>
                </c:pt>
                <c:pt idx="87">
                  <c:v>1525</c:v>
                </c:pt>
                <c:pt idx="88">
                  <c:v>1638.7</c:v>
                </c:pt>
                <c:pt idx="89">
                  <c:v>1661.4</c:v>
                </c:pt>
                <c:pt idx="90">
                  <c:v>1911</c:v>
                </c:pt>
                <c:pt idx="91">
                  <c:v>2219</c:v>
                </c:pt>
                <c:pt idx="92">
                  <c:v>2124.1999999999998</c:v>
                </c:pt>
                <c:pt idx="93">
                  <c:v>2154.1999999999998</c:v>
                </c:pt>
                <c:pt idx="94">
                  <c:v>2315.5</c:v>
                </c:pt>
                <c:pt idx="95">
                  <c:v>2842.3</c:v>
                </c:pt>
                <c:pt idx="96">
                  <c:v>2698.8</c:v>
                </c:pt>
                <c:pt idx="97">
                  <c:v>2476.6</c:v>
                </c:pt>
                <c:pt idx="98">
                  <c:v>2912.8</c:v>
                </c:pt>
                <c:pt idx="99">
                  <c:v>3284.2</c:v>
                </c:pt>
              </c:numCache>
            </c:numRef>
          </c:val>
          <c:smooth val="0"/>
        </c:ser>
        <c:ser>
          <c:idx val="5"/>
          <c:order val="5"/>
          <c:tx>
            <c:strRef>
              <c:f>Sheet4!$G$3:$G$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1.3</c:v>
                </c:pt>
                <c:pt idx="1">
                  <c:v>1.1000000000000001</c:v>
                </c:pt>
                <c:pt idx="2">
                  <c:v>2.8</c:v>
                </c:pt>
                <c:pt idx="3">
                  <c:v>2.6</c:v>
                </c:pt>
                <c:pt idx="4">
                  <c:v>2.7</c:v>
                </c:pt>
                <c:pt idx="5">
                  <c:v>2.8</c:v>
                </c:pt>
                <c:pt idx="6">
                  <c:v>2.7</c:v>
                </c:pt>
                <c:pt idx="7">
                  <c:v>3.2</c:v>
                </c:pt>
                <c:pt idx="8">
                  <c:v>3</c:v>
                </c:pt>
                <c:pt idx="9">
                  <c:v>5.4</c:v>
                </c:pt>
                <c:pt idx="10">
                  <c:v>5.6</c:v>
                </c:pt>
                <c:pt idx="11">
                  <c:v>6.4</c:v>
                </c:pt>
                <c:pt idx="12">
                  <c:v>6.4</c:v>
                </c:pt>
                <c:pt idx="13">
                  <c:v>4.2</c:v>
                </c:pt>
                <c:pt idx="14">
                  <c:v>5.6</c:v>
                </c:pt>
                <c:pt idx="15">
                  <c:v>5.7</c:v>
                </c:pt>
                <c:pt idx="16">
                  <c:v>6.7</c:v>
                </c:pt>
                <c:pt idx="17">
                  <c:v>7.5</c:v>
                </c:pt>
                <c:pt idx="18">
                  <c:v>8.6999999999999993</c:v>
                </c:pt>
                <c:pt idx="19">
                  <c:v>8.3000000000000007</c:v>
                </c:pt>
                <c:pt idx="20">
                  <c:v>8.3000000000000007</c:v>
                </c:pt>
                <c:pt idx="21">
                  <c:v>9.5</c:v>
                </c:pt>
                <c:pt idx="22">
                  <c:v>9.9</c:v>
                </c:pt>
                <c:pt idx="23">
                  <c:v>10</c:v>
                </c:pt>
                <c:pt idx="24">
                  <c:v>10.9</c:v>
                </c:pt>
                <c:pt idx="25">
                  <c:v>12.4</c:v>
                </c:pt>
                <c:pt idx="26">
                  <c:v>11.3</c:v>
                </c:pt>
                <c:pt idx="27">
                  <c:v>12.6</c:v>
                </c:pt>
                <c:pt idx="28">
                  <c:v>13.9</c:v>
                </c:pt>
                <c:pt idx="29">
                  <c:v>14.2</c:v>
                </c:pt>
                <c:pt idx="30">
                  <c:v>14.4</c:v>
                </c:pt>
                <c:pt idx="31">
                  <c:v>15.9</c:v>
                </c:pt>
                <c:pt idx="32">
                  <c:v>13.6</c:v>
                </c:pt>
                <c:pt idx="33">
                  <c:v>16.5</c:v>
                </c:pt>
                <c:pt idx="34">
                  <c:v>16.7</c:v>
                </c:pt>
                <c:pt idx="35">
                  <c:v>12.5</c:v>
                </c:pt>
                <c:pt idx="36">
                  <c:v>16.899999999999999</c:v>
                </c:pt>
                <c:pt idx="37">
                  <c:v>18.3</c:v>
                </c:pt>
                <c:pt idx="38">
                  <c:v>16.899999999999999</c:v>
                </c:pt>
                <c:pt idx="39">
                  <c:v>18.3</c:v>
                </c:pt>
                <c:pt idx="40">
                  <c:v>19.399999999999999</c:v>
                </c:pt>
                <c:pt idx="41">
                  <c:v>14.2</c:v>
                </c:pt>
                <c:pt idx="42">
                  <c:v>21</c:v>
                </c:pt>
                <c:pt idx="43">
                  <c:v>21.4</c:v>
                </c:pt>
                <c:pt idx="44">
                  <c:v>20.3</c:v>
                </c:pt>
                <c:pt idx="45">
                  <c:v>21.1</c:v>
                </c:pt>
                <c:pt idx="46">
                  <c:v>20.100000000000001</c:v>
                </c:pt>
                <c:pt idx="47">
                  <c:v>23.8</c:v>
                </c:pt>
                <c:pt idx="48">
                  <c:v>18.7</c:v>
                </c:pt>
                <c:pt idx="49">
                  <c:v>22.5</c:v>
                </c:pt>
                <c:pt idx="50">
                  <c:v>25.8</c:v>
                </c:pt>
                <c:pt idx="51">
                  <c:v>23.5</c:v>
                </c:pt>
                <c:pt idx="52">
                  <c:v>26.5</c:v>
                </c:pt>
                <c:pt idx="53">
                  <c:v>28.9</c:v>
                </c:pt>
                <c:pt idx="54">
                  <c:v>26</c:v>
                </c:pt>
                <c:pt idx="55">
                  <c:v>30.9</c:v>
                </c:pt>
                <c:pt idx="56">
                  <c:v>25.5</c:v>
                </c:pt>
                <c:pt idx="57">
                  <c:v>33.700000000000003</c:v>
                </c:pt>
                <c:pt idx="58">
                  <c:v>33</c:v>
                </c:pt>
                <c:pt idx="59">
                  <c:v>30</c:v>
                </c:pt>
                <c:pt idx="60">
                  <c:v>35.299999999999997</c:v>
                </c:pt>
                <c:pt idx="61">
                  <c:v>37.1</c:v>
                </c:pt>
                <c:pt idx="62">
                  <c:v>37.4</c:v>
                </c:pt>
                <c:pt idx="63">
                  <c:v>39.200000000000003</c:v>
                </c:pt>
                <c:pt idx="64">
                  <c:v>37.299999999999997</c:v>
                </c:pt>
                <c:pt idx="65">
                  <c:v>32.1</c:v>
                </c:pt>
                <c:pt idx="66">
                  <c:v>39</c:v>
                </c:pt>
                <c:pt idx="67">
                  <c:v>38.200000000000003</c:v>
                </c:pt>
                <c:pt idx="68">
                  <c:v>31</c:v>
                </c:pt>
                <c:pt idx="69">
                  <c:v>43.5</c:v>
                </c:pt>
                <c:pt idx="70">
                  <c:v>41.3</c:v>
                </c:pt>
                <c:pt idx="71">
                  <c:v>40.799999999999997</c:v>
                </c:pt>
                <c:pt idx="72">
                  <c:v>44.7</c:v>
                </c:pt>
                <c:pt idx="73">
                  <c:v>42.5</c:v>
                </c:pt>
                <c:pt idx="74">
                  <c:v>38.5</c:v>
                </c:pt>
                <c:pt idx="75">
                  <c:v>45</c:v>
                </c:pt>
                <c:pt idx="76">
                  <c:v>46</c:v>
                </c:pt>
                <c:pt idx="77">
                  <c:v>41.7</c:v>
                </c:pt>
                <c:pt idx="78">
                  <c:v>43.7</c:v>
                </c:pt>
                <c:pt idx="79">
                  <c:v>59.5</c:v>
                </c:pt>
                <c:pt idx="80">
                  <c:v>51.9</c:v>
                </c:pt>
                <c:pt idx="81">
                  <c:v>61.9</c:v>
                </c:pt>
                <c:pt idx="82">
                  <c:v>58</c:v>
                </c:pt>
                <c:pt idx="83">
                  <c:v>79.2</c:v>
                </c:pt>
                <c:pt idx="84">
                  <c:v>67</c:v>
                </c:pt>
                <c:pt idx="85">
                  <c:v>63.8</c:v>
                </c:pt>
                <c:pt idx="86">
                  <c:v>62.4</c:v>
                </c:pt>
                <c:pt idx="87">
                  <c:v>62.1</c:v>
                </c:pt>
                <c:pt idx="88">
                  <c:v>74.2</c:v>
                </c:pt>
                <c:pt idx="89">
                  <c:v>59.2</c:v>
                </c:pt>
                <c:pt idx="90">
                  <c:v>83.3</c:v>
                </c:pt>
                <c:pt idx="91">
                  <c:v>80</c:v>
                </c:pt>
                <c:pt idx="92">
                  <c:v>74.2</c:v>
                </c:pt>
                <c:pt idx="93">
                  <c:v>73</c:v>
                </c:pt>
                <c:pt idx="94">
                  <c:v>82.1</c:v>
                </c:pt>
                <c:pt idx="95">
                  <c:v>73.7</c:v>
                </c:pt>
                <c:pt idx="96">
                  <c:v>103.5</c:v>
                </c:pt>
                <c:pt idx="97">
                  <c:v>84</c:v>
                </c:pt>
                <c:pt idx="98">
                  <c:v>98.3</c:v>
                </c:pt>
                <c:pt idx="99">
                  <c:v>101.7</c:v>
                </c:pt>
              </c:numCache>
            </c:numRef>
          </c:val>
          <c:smooth val="0"/>
        </c:ser>
        <c:ser>
          <c:idx val="6"/>
          <c:order val="6"/>
          <c:tx>
            <c:strRef>
              <c:f>Sheet4!$H$3:$H$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0.6</c:v>
                </c:pt>
                <c:pt idx="1">
                  <c:v>0.5</c:v>
                </c:pt>
                <c:pt idx="2">
                  <c:v>0.6</c:v>
                </c:pt>
                <c:pt idx="3">
                  <c:v>0.9</c:v>
                </c:pt>
                <c:pt idx="4">
                  <c:v>1.4</c:v>
                </c:pt>
                <c:pt idx="5">
                  <c:v>2.4</c:v>
                </c:pt>
                <c:pt idx="6">
                  <c:v>3.2</c:v>
                </c:pt>
                <c:pt idx="7">
                  <c:v>7</c:v>
                </c:pt>
                <c:pt idx="8">
                  <c:v>5.9</c:v>
                </c:pt>
                <c:pt idx="9">
                  <c:v>8.8000000000000007</c:v>
                </c:pt>
                <c:pt idx="10">
                  <c:v>10.5</c:v>
                </c:pt>
                <c:pt idx="11">
                  <c:v>11.1</c:v>
                </c:pt>
                <c:pt idx="12">
                  <c:v>15.7</c:v>
                </c:pt>
                <c:pt idx="13">
                  <c:v>18.8</c:v>
                </c:pt>
                <c:pt idx="14">
                  <c:v>20.7</c:v>
                </c:pt>
                <c:pt idx="15">
                  <c:v>20.100000000000001</c:v>
                </c:pt>
                <c:pt idx="16">
                  <c:v>26.3</c:v>
                </c:pt>
                <c:pt idx="17">
                  <c:v>22</c:v>
                </c:pt>
                <c:pt idx="18">
                  <c:v>29.9</c:v>
                </c:pt>
                <c:pt idx="19">
                  <c:v>53.4</c:v>
                </c:pt>
                <c:pt idx="20">
                  <c:v>53.1</c:v>
                </c:pt>
                <c:pt idx="21">
                  <c:v>58.5</c:v>
                </c:pt>
                <c:pt idx="22">
                  <c:v>50.7</c:v>
                </c:pt>
                <c:pt idx="23">
                  <c:v>69.8</c:v>
                </c:pt>
                <c:pt idx="24">
                  <c:v>56.3</c:v>
                </c:pt>
                <c:pt idx="25">
                  <c:v>78.599999999999994</c:v>
                </c:pt>
                <c:pt idx="26">
                  <c:v>77</c:v>
                </c:pt>
                <c:pt idx="27">
                  <c:v>74.7</c:v>
                </c:pt>
                <c:pt idx="28">
                  <c:v>87.5</c:v>
                </c:pt>
                <c:pt idx="29">
                  <c:v>134.19999999999999</c:v>
                </c:pt>
                <c:pt idx="30">
                  <c:v>90.7</c:v>
                </c:pt>
                <c:pt idx="31">
                  <c:v>128.19999999999999</c:v>
                </c:pt>
                <c:pt idx="32">
                  <c:v>160.6</c:v>
                </c:pt>
                <c:pt idx="33">
                  <c:v>151.19999999999999</c:v>
                </c:pt>
                <c:pt idx="34">
                  <c:v>160.19999999999999</c:v>
                </c:pt>
                <c:pt idx="35">
                  <c:v>165.1</c:v>
                </c:pt>
                <c:pt idx="36">
                  <c:v>184</c:v>
                </c:pt>
                <c:pt idx="37">
                  <c:v>187.7</c:v>
                </c:pt>
                <c:pt idx="38">
                  <c:v>186</c:v>
                </c:pt>
                <c:pt idx="39">
                  <c:v>220.3</c:v>
                </c:pt>
                <c:pt idx="40">
                  <c:v>246.6</c:v>
                </c:pt>
                <c:pt idx="41">
                  <c:v>233.1</c:v>
                </c:pt>
                <c:pt idx="42">
                  <c:v>261.7</c:v>
                </c:pt>
                <c:pt idx="43">
                  <c:v>298.7</c:v>
                </c:pt>
                <c:pt idx="44">
                  <c:v>338.4</c:v>
                </c:pt>
                <c:pt idx="45">
                  <c:v>377.7</c:v>
                </c:pt>
                <c:pt idx="46">
                  <c:v>340.6</c:v>
                </c:pt>
                <c:pt idx="47">
                  <c:v>403</c:v>
                </c:pt>
                <c:pt idx="48">
                  <c:v>409.7</c:v>
                </c:pt>
                <c:pt idx="49">
                  <c:v>565.1</c:v>
                </c:pt>
                <c:pt idx="50">
                  <c:v>476.5</c:v>
                </c:pt>
                <c:pt idx="51">
                  <c:v>583.79999999999995</c:v>
                </c:pt>
                <c:pt idx="52">
                  <c:v>586.1</c:v>
                </c:pt>
                <c:pt idx="53">
                  <c:v>672</c:v>
                </c:pt>
                <c:pt idx="54">
                  <c:v>693</c:v>
                </c:pt>
                <c:pt idx="55">
                  <c:v>825.5</c:v>
                </c:pt>
                <c:pt idx="56">
                  <c:v>800.1</c:v>
                </c:pt>
                <c:pt idx="57">
                  <c:v>1014</c:v>
                </c:pt>
                <c:pt idx="58">
                  <c:v>1046.0999999999999</c:v>
                </c:pt>
                <c:pt idx="59">
                  <c:v>1217.0999999999999</c:v>
                </c:pt>
                <c:pt idx="60">
                  <c:v>1538.9</c:v>
                </c:pt>
                <c:pt idx="61">
                  <c:v>1596.7</c:v>
                </c:pt>
                <c:pt idx="62">
                  <c:v>1444.7</c:v>
                </c:pt>
                <c:pt idx="63">
                  <c:v>1937.1</c:v>
                </c:pt>
                <c:pt idx="64">
                  <c:v>1934.8</c:v>
                </c:pt>
                <c:pt idx="65">
                  <c:v>2241</c:v>
                </c:pt>
                <c:pt idx="66">
                  <c:v>2426.1</c:v>
                </c:pt>
                <c:pt idx="67">
                  <c:v>2626.8</c:v>
                </c:pt>
                <c:pt idx="68">
                  <c:v>2858.8</c:v>
                </c:pt>
                <c:pt idx="69">
                  <c:v>2806.3</c:v>
                </c:pt>
                <c:pt idx="70">
                  <c:v>3067.6</c:v>
                </c:pt>
                <c:pt idx="71">
                  <c:v>3353.5</c:v>
                </c:pt>
                <c:pt idx="72">
                  <c:v>4039.9</c:v>
                </c:pt>
                <c:pt idx="73">
                  <c:v>4507.1000000000004</c:v>
                </c:pt>
                <c:pt idx="74">
                  <c:v>4345</c:v>
                </c:pt>
                <c:pt idx="75">
                  <c:v>5180.6000000000004</c:v>
                </c:pt>
                <c:pt idx="76">
                  <c:v>5588.1</c:v>
                </c:pt>
                <c:pt idx="77">
                  <c:v>6166.9</c:v>
                </c:pt>
                <c:pt idx="78">
                  <c:v>5902</c:v>
                </c:pt>
                <c:pt idx="79">
                  <c:v>7334</c:v>
                </c:pt>
                <c:pt idx="80">
                  <c:v>6467.1</c:v>
                </c:pt>
                <c:pt idx="81">
                  <c:v>7264.8</c:v>
                </c:pt>
                <c:pt idx="82">
                  <c:v>7488</c:v>
                </c:pt>
                <c:pt idx="83">
                  <c:v>7645.1</c:v>
                </c:pt>
                <c:pt idx="84">
                  <c:v>8757.7000000000007</c:v>
                </c:pt>
                <c:pt idx="85">
                  <c:v>9128</c:v>
                </c:pt>
                <c:pt idx="86">
                  <c:v>9792.5</c:v>
                </c:pt>
                <c:pt idx="87">
                  <c:v>10516.9</c:v>
                </c:pt>
                <c:pt idx="88">
                  <c:v>11786.6</c:v>
                </c:pt>
                <c:pt idx="89">
                  <c:v>12707.7</c:v>
                </c:pt>
                <c:pt idx="90">
                  <c:v>12805.6</c:v>
                </c:pt>
                <c:pt idx="91">
                  <c:v>12987.7</c:v>
                </c:pt>
                <c:pt idx="92">
                  <c:v>13651.1</c:v>
                </c:pt>
                <c:pt idx="93">
                  <c:v>15013.7</c:v>
                </c:pt>
                <c:pt idx="94">
                  <c:v>14676.9</c:v>
                </c:pt>
                <c:pt idx="95">
                  <c:v>15431.3</c:v>
                </c:pt>
                <c:pt idx="96">
                  <c:v>16682.7</c:v>
                </c:pt>
                <c:pt idx="97">
                  <c:v>17495.099999999999</c:v>
                </c:pt>
                <c:pt idx="98">
                  <c:v>18389.099999999999</c:v>
                </c:pt>
                <c:pt idx="99">
                  <c:v>19908</c:v>
                </c:pt>
              </c:numCache>
            </c:numRef>
          </c:val>
          <c:smooth val="0"/>
        </c:ser>
        <c:ser>
          <c:idx val="7"/>
          <c:order val="7"/>
          <c:tx>
            <c:strRef>
              <c:f>Sheet4!$I$3:$I$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1.4</c:v>
                </c:pt>
                <c:pt idx="1">
                  <c:v>1</c:v>
                </c:pt>
                <c:pt idx="2">
                  <c:v>2.2000000000000002</c:v>
                </c:pt>
                <c:pt idx="3">
                  <c:v>2.5</c:v>
                </c:pt>
                <c:pt idx="4">
                  <c:v>3.8</c:v>
                </c:pt>
                <c:pt idx="5">
                  <c:v>2.8</c:v>
                </c:pt>
                <c:pt idx="6">
                  <c:v>3.9</c:v>
                </c:pt>
                <c:pt idx="7">
                  <c:v>2.8</c:v>
                </c:pt>
                <c:pt idx="8">
                  <c:v>3.3</c:v>
                </c:pt>
                <c:pt idx="9">
                  <c:v>6.5</c:v>
                </c:pt>
                <c:pt idx="10">
                  <c:v>6.7</c:v>
                </c:pt>
                <c:pt idx="11">
                  <c:v>7.4</c:v>
                </c:pt>
                <c:pt idx="12">
                  <c:v>7.4</c:v>
                </c:pt>
                <c:pt idx="13">
                  <c:v>6.2</c:v>
                </c:pt>
                <c:pt idx="14">
                  <c:v>6.8</c:v>
                </c:pt>
                <c:pt idx="15">
                  <c:v>8.9</c:v>
                </c:pt>
                <c:pt idx="16">
                  <c:v>8.3000000000000007</c:v>
                </c:pt>
                <c:pt idx="17">
                  <c:v>8.6</c:v>
                </c:pt>
                <c:pt idx="18">
                  <c:v>9.1999999999999993</c:v>
                </c:pt>
                <c:pt idx="19">
                  <c:v>12</c:v>
                </c:pt>
                <c:pt idx="20">
                  <c:v>6.8</c:v>
                </c:pt>
                <c:pt idx="21">
                  <c:v>12.3</c:v>
                </c:pt>
                <c:pt idx="22">
                  <c:v>13.9</c:v>
                </c:pt>
                <c:pt idx="23">
                  <c:v>16.100000000000001</c:v>
                </c:pt>
                <c:pt idx="24">
                  <c:v>19.600000000000001</c:v>
                </c:pt>
                <c:pt idx="25">
                  <c:v>16.7</c:v>
                </c:pt>
                <c:pt idx="26">
                  <c:v>21</c:v>
                </c:pt>
                <c:pt idx="27">
                  <c:v>17.3</c:v>
                </c:pt>
                <c:pt idx="28">
                  <c:v>17.8</c:v>
                </c:pt>
                <c:pt idx="29">
                  <c:v>14.6</c:v>
                </c:pt>
                <c:pt idx="30">
                  <c:v>17.8</c:v>
                </c:pt>
                <c:pt idx="31">
                  <c:v>16.899999999999999</c:v>
                </c:pt>
                <c:pt idx="32">
                  <c:v>20.6</c:v>
                </c:pt>
                <c:pt idx="33">
                  <c:v>19.899999999999999</c:v>
                </c:pt>
                <c:pt idx="34">
                  <c:v>21.4</c:v>
                </c:pt>
                <c:pt idx="35">
                  <c:v>18.7</c:v>
                </c:pt>
                <c:pt idx="36">
                  <c:v>19.3</c:v>
                </c:pt>
                <c:pt idx="37">
                  <c:v>24</c:v>
                </c:pt>
                <c:pt idx="38">
                  <c:v>15.9</c:v>
                </c:pt>
                <c:pt idx="39">
                  <c:v>24</c:v>
                </c:pt>
                <c:pt idx="40">
                  <c:v>20.9</c:v>
                </c:pt>
                <c:pt idx="41">
                  <c:v>23.9</c:v>
                </c:pt>
                <c:pt idx="42">
                  <c:v>27.3</c:v>
                </c:pt>
                <c:pt idx="43">
                  <c:v>22.1</c:v>
                </c:pt>
                <c:pt idx="44">
                  <c:v>29.9</c:v>
                </c:pt>
                <c:pt idx="45">
                  <c:v>32.5</c:v>
                </c:pt>
                <c:pt idx="46">
                  <c:v>31.4</c:v>
                </c:pt>
                <c:pt idx="47">
                  <c:v>24.9</c:v>
                </c:pt>
                <c:pt idx="48">
                  <c:v>32.799999999999997</c:v>
                </c:pt>
                <c:pt idx="49">
                  <c:v>34.799999999999997</c:v>
                </c:pt>
                <c:pt idx="50">
                  <c:v>32.6</c:v>
                </c:pt>
                <c:pt idx="51">
                  <c:v>30.8</c:v>
                </c:pt>
                <c:pt idx="52">
                  <c:v>35.1</c:v>
                </c:pt>
                <c:pt idx="53">
                  <c:v>30.9</c:v>
                </c:pt>
                <c:pt idx="54">
                  <c:v>37.200000000000003</c:v>
                </c:pt>
                <c:pt idx="55">
                  <c:v>33.299999999999997</c:v>
                </c:pt>
                <c:pt idx="56">
                  <c:v>33.700000000000003</c:v>
                </c:pt>
                <c:pt idx="57">
                  <c:v>37.299999999999997</c:v>
                </c:pt>
                <c:pt idx="58">
                  <c:v>37.4</c:v>
                </c:pt>
                <c:pt idx="59">
                  <c:v>42.7</c:v>
                </c:pt>
                <c:pt idx="60">
                  <c:v>34.700000000000003</c:v>
                </c:pt>
                <c:pt idx="61">
                  <c:v>39.200000000000003</c:v>
                </c:pt>
                <c:pt idx="62">
                  <c:v>42.1</c:v>
                </c:pt>
                <c:pt idx="63">
                  <c:v>58.4</c:v>
                </c:pt>
                <c:pt idx="64">
                  <c:v>47.7</c:v>
                </c:pt>
                <c:pt idx="65">
                  <c:v>42.4</c:v>
                </c:pt>
                <c:pt idx="66">
                  <c:v>47.5</c:v>
                </c:pt>
                <c:pt idx="67">
                  <c:v>47.2</c:v>
                </c:pt>
                <c:pt idx="68">
                  <c:v>49.2</c:v>
                </c:pt>
                <c:pt idx="69">
                  <c:v>52.2</c:v>
                </c:pt>
                <c:pt idx="70">
                  <c:v>45.8</c:v>
                </c:pt>
                <c:pt idx="71">
                  <c:v>40.4</c:v>
                </c:pt>
                <c:pt idx="72">
                  <c:v>51.5</c:v>
                </c:pt>
                <c:pt idx="73">
                  <c:v>51.6</c:v>
                </c:pt>
                <c:pt idx="74">
                  <c:v>50.1</c:v>
                </c:pt>
                <c:pt idx="75">
                  <c:v>53.4</c:v>
                </c:pt>
                <c:pt idx="76">
                  <c:v>54.3</c:v>
                </c:pt>
                <c:pt idx="77">
                  <c:v>51.4</c:v>
                </c:pt>
                <c:pt idx="78">
                  <c:v>73.3</c:v>
                </c:pt>
                <c:pt idx="79">
                  <c:v>67.3</c:v>
                </c:pt>
                <c:pt idx="80">
                  <c:v>61.7</c:v>
                </c:pt>
                <c:pt idx="81">
                  <c:v>75.8</c:v>
                </c:pt>
                <c:pt idx="82">
                  <c:v>68.5</c:v>
                </c:pt>
                <c:pt idx="83">
                  <c:v>66.099999999999994</c:v>
                </c:pt>
                <c:pt idx="84">
                  <c:v>75.900000000000006</c:v>
                </c:pt>
                <c:pt idx="85">
                  <c:v>72.5</c:v>
                </c:pt>
                <c:pt idx="86">
                  <c:v>79.8</c:v>
                </c:pt>
                <c:pt idx="87">
                  <c:v>89.8</c:v>
                </c:pt>
                <c:pt idx="88">
                  <c:v>79.900000000000006</c:v>
                </c:pt>
                <c:pt idx="89">
                  <c:v>92.2</c:v>
                </c:pt>
                <c:pt idx="90">
                  <c:v>106.8</c:v>
                </c:pt>
                <c:pt idx="91">
                  <c:v>86.7</c:v>
                </c:pt>
                <c:pt idx="92">
                  <c:v>108.4</c:v>
                </c:pt>
                <c:pt idx="93">
                  <c:v>98.9</c:v>
                </c:pt>
                <c:pt idx="94">
                  <c:v>108.8</c:v>
                </c:pt>
                <c:pt idx="95">
                  <c:v>103.2</c:v>
                </c:pt>
                <c:pt idx="96">
                  <c:v>97.6</c:v>
                </c:pt>
                <c:pt idx="97">
                  <c:v>89</c:v>
                </c:pt>
                <c:pt idx="98">
                  <c:v>134.69999999999999</c:v>
                </c:pt>
                <c:pt idx="99">
                  <c:v>108.9</c:v>
                </c:pt>
              </c:numCache>
            </c:numRef>
          </c:val>
          <c:smooth val="0"/>
        </c:ser>
        <c:ser>
          <c:idx val="8"/>
          <c:order val="8"/>
          <c:tx>
            <c:strRef>
              <c:f>Sheet4!$J$3:$J$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0</c:v>
                </c:pt>
                <c:pt idx="1">
                  <c:v>1</c:v>
                </c:pt>
                <c:pt idx="2">
                  <c:v>0</c:v>
                </c:pt>
                <c:pt idx="3">
                  <c:v>1</c:v>
                </c:pt>
                <c:pt idx="4">
                  <c:v>16</c:v>
                </c:pt>
                <c:pt idx="5">
                  <c:v>4</c:v>
                </c:pt>
                <c:pt idx="6">
                  <c:v>20</c:v>
                </c:pt>
                <c:pt idx="7">
                  <c:v>8</c:v>
                </c:pt>
                <c:pt idx="8">
                  <c:v>14</c:v>
                </c:pt>
                <c:pt idx="9">
                  <c:v>15</c:v>
                </c:pt>
                <c:pt idx="10">
                  <c:v>20</c:v>
                </c:pt>
                <c:pt idx="11">
                  <c:v>8</c:v>
                </c:pt>
                <c:pt idx="12">
                  <c:v>35</c:v>
                </c:pt>
                <c:pt idx="13">
                  <c:v>15</c:v>
                </c:pt>
                <c:pt idx="14">
                  <c:v>42</c:v>
                </c:pt>
                <c:pt idx="15">
                  <c:v>28</c:v>
                </c:pt>
                <c:pt idx="16">
                  <c:v>52</c:v>
                </c:pt>
                <c:pt idx="17">
                  <c:v>40</c:v>
                </c:pt>
                <c:pt idx="18">
                  <c:v>38</c:v>
                </c:pt>
                <c:pt idx="19">
                  <c:v>45</c:v>
                </c:pt>
                <c:pt idx="20">
                  <c:v>52</c:v>
                </c:pt>
                <c:pt idx="21">
                  <c:v>111</c:v>
                </c:pt>
                <c:pt idx="22">
                  <c:v>83</c:v>
                </c:pt>
                <c:pt idx="23">
                  <c:v>96</c:v>
                </c:pt>
                <c:pt idx="24">
                  <c:v>115</c:v>
                </c:pt>
                <c:pt idx="25">
                  <c:v>143</c:v>
                </c:pt>
                <c:pt idx="26">
                  <c:v>129</c:v>
                </c:pt>
                <c:pt idx="27">
                  <c:v>166</c:v>
                </c:pt>
                <c:pt idx="28">
                  <c:v>133</c:v>
                </c:pt>
                <c:pt idx="29">
                  <c:v>164</c:v>
                </c:pt>
                <c:pt idx="30">
                  <c:v>166</c:v>
                </c:pt>
                <c:pt idx="31">
                  <c:v>148</c:v>
                </c:pt>
                <c:pt idx="32">
                  <c:v>268</c:v>
                </c:pt>
                <c:pt idx="33">
                  <c:v>232</c:v>
                </c:pt>
                <c:pt idx="34">
                  <c:v>235</c:v>
                </c:pt>
                <c:pt idx="35">
                  <c:v>281</c:v>
                </c:pt>
                <c:pt idx="36">
                  <c:v>313</c:v>
                </c:pt>
                <c:pt idx="37">
                  <c:v>287</c:v>
                </c:pt>
                <c:pt idx="38">
                  <c:v>345</c:v>
                </c:pt>
                <c:pt idx="39">
                  <c:v>439</c:v>
                </c:pt>
                <c:pt idx="40">
                  <c:v>458</c:v>
                </c:pt>
                <c:pt idx="41">
                  <c:v>497</c:v>
                </c:pt>
                <c:pt idx="42">
                  <c:v>741</c:v>
                </c:pt>
                <c:pt idx="43">
                  <c:v>681</c:v>
                </c:pt>
                <c:pt idx="44">
                  <c:v>934</c:v>
                </c:pt>
                <c:pt idx="45">
                  <c:v>1319</c:v>
                </c:pt>
                <c:pt idx="46">
                  <c:v>960</c:v>
                </c:pt>
                <c:pt idx="47">
                  <c:v>1380</c:v>
                </c:pt>
                <c:pt idx="48">
                  <c:v>2732</c:v>
                </c:pt>
                <c:pt idx="49">
                  <c:v>1355</c:v>
                </c:pt>
                <c:pt idx="50">
                  <c:v>1289</c:v>
                </c:pt>
                <c:pt idx="51">
                  <c:v>3005</c:v>
                </c:pt>
                <c:pt idx="52">
                  <c:v>2570</c:v>
                </c:pt>
                <c:pt idx="53">
                  <c:v>3105</c:v>
                </c:pt>
                <c:pt idx="54">
                  <c:v>4438</c:v>
                </c:pt>
                <c:pt idx="55">
                  <c:v>4124</c:v>
                </c:pt>
                <c:pt idx="56">
                  <c:v>3778</c:v>
                </c:pt>
                <c:pt idx="57">
                  <c:v>6126</c:v>
                </c:pt>
                <c:pt idx="58">
                  <c:v>5799</c:v>
                </c:pt>
                <c:pt idx="59">
                  <c:v>6108</c:v>
                </c:pt>
                <c:pt idx="60">
                  <c:v>7570</c:v>
                </c:pt>
                <c:pt idx="61">
                  <c:v>6838</c:v>
                </c:pt>
                <c:pt idx="62">
                  <c:v>8015</c:v>
                </c:pt>
                <c:pt idx="63">
                  <c:v>8429</c:v>
                </c:pt>
                <c:pt idx="64">
                  <c:v>8927</c:v>
                </c:pt>
                <c:pt idx="65">
                  <c:v>10514</c:v>
                </c:pt>
                <c:pt idx="66">
                  <c:v>10852</c:v>
                </c:pt>
                <c:pt idx="67">
                  <c:v>12101</c:v>
                </c:pt>
                <c:pt idx="68">
                  <c:v>11524</c:v>
                </c:pt>
                <c:pt idx="69">
                  <c:v>12555</c:v>
                </c:pt>
                <c:pt idx="70">
                  <c:v>13615</c:v>
                </c:pt>
                <c:pt idx="71">
                  <c:v>16617</c:v>
                </c:pt>
                <c:pt idx="72">
                  <c:v>16186</c:v>
                </c:pt>
                <c:pt idx="73">
                  <c:v>14513</c:v>
                </c:pt>
                <c:pt idx="74">
                  <c:v>19535</c:v>
                </c:pt>
                <c:pt idx="75">
                  <c:v>16106</c:v>
                </c:pt>
                <c:pt idx="76">
                  <c:v>19902</c:v>
                </c:pt>
                <c:pt idx="77">
                  <c:v>22461</c:v>
                </c:pt>
                <c:pt idx="78">
                  <c:v>25712</c:v>
                </c:pt>
                <c:pt idx="79">
                  <c:v>25059</c:v>
                </c:pt>
                <c:pt idx="80">
                  <c:v>25408</c:v>
                </c:pt>
                <c:pt idx="81">
                  <c:v>25107</c:v>
                </c:pt>
                <c:pt idx="82">
                  <c:v>29979</c:v>
                </c:pt>
                <c:pt idx="83">
                  <c:v>30827</c:v>
                </c:pt>
                <c:pt idx="84">
                  <c:v>33149</c:v>
                </c:pt>
                <c:pt idx="85">
                  <c:v>34226</c:v>
                </c:pt>
                <c:pt idx="86">
                  <c:v>32984</c:v>
                </c:pt>
                <c:pt idx="87">
                  <c:v>39668</c:v>
                </c:pt>
                <c:pt idx="88">
                  <c:v>40106</c:v>
                </c:pt>
                <c:pt idx="89">
                  <c:v>42447</c:v>
                </c:pt>
                <c:pt idx="90">
                  <c:v>45483</c:v>
                </c:pt>
                <c:pt idx="91">
                  <c:v>47359</c:v>
                </c:pt>
                <c:pt idx="92">
                  <c:v>45818</c:v>
                </c:pt>
                <c:pt idx="93">
                  <c:v>48038</c:v>
                </c:pt>
                <c:pt idx="94">
                  <c:v>53266</c:v>
                </c:pt>
                <c:pt idx="95">
                  <c:v>57146</c:v>
                </c:pt>
                <c:pt idx="96">
                  <c:v>60811</c:v>
                </c:pt>
                <c:pt idx="97">
                  <c:v>66267</c:v>
                </c:pt>
                <c:pt idx="98">
                  <c:v>64395</c:v>
                </c:pt>
                <c:pt idx="99">
                  <c:v>74168</c:v>
                </c:pt>
              </c:numCache>
            </c:numRef>
          </c:val>
          <c:smooth val="0"/>
        </c:ser>
        <c:ser>
          <c:idx val="9"/>
          <c:order val="9"/>
          <c:tx>
            <c:strRef>
              <c:f>Sheet4!$K$3:$K$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1</c:v>
                </c:pt>
                <c:pt idx="1">
                  <c:v>1</c:v>
                </c:pt>
                <c:pt idx="2">
                  <c:v>2</c:v>
                </c:pt>
                <c:pt idx="3">
                  <c:v>2</c:v>
                </c:pt>
                <c:pt idx="4">
                  <c:v>6</c:v>
                </c:pt>
                <c:pt idx="5">
                  <c:v>2</c:v>
                </c:pt>
                <c:pt idx="6">
                  <c:v>3</c:v>
                </c:pt>
                <c:pt idx="7">
                  <c:v>2</c:v>
                </c:pt>
                <c:pt idx="8">
                  <c:v>5</c:v>
                </c:pt>
                <c:pt idx="9">
                  <c:v>6</c:v>
                </c:pt>
                <c:pt idx="10">
                  <c:v>9</c:v>
                </c:pt>
                <c:pt idx="11">
                  <c:v>10</c:v>
                </c:pt>
                <c:pt idx="12">
                  <c:v>6</c:v>
                </c:pt>
                <c:pt idx="13">
                  <c:v>8</c:v>
                </c:pt>
                <c:pt idx="14">
                  <c:v>11</c:v>
                </c:pt>
                <c:pt idx="15">
                  <c:v>11</c:v>
                </c:pt>
                <c:pt idx="16">
                  <c:v>8</c:v>
                </c:pt>
                <c:pt idx="17">
                  <c:v>12</c:v>
                </c:pt>
                <c:pt idx="18">
                  <c:v>15</c:v>
                </c:pt>
                <c:pt idx="19">
                  <c:v>12</c:v>
                </c:pt>
                <c:pt idx="20">
                  <c:v>22</c:v>
                </c:pt>
                <c:pt idx="21">
                  <c:v>8</c:v>
                </c:pt>
                <c:pt idx="22">
                  <c:v>17</c:v>
                </c:pt>
                <c:pt idx="23">
                  <c:v>11</c:v>
                </c:pt>
                <c:pt idx="24">
                  <c:v>21</c:v>
                </c:pt>
                <c:pt idx="25">
                  <c:v>15</c:v>
                </c:pt>
                <c:pt idx="26">
                  <c:v>29</c:v>
                </c:pt>
                <c:pt idx="27">
                  <c:v>13</c:v>
                </c:pt>
                <c:pt idx="28">
                  <c:v>13</c:v>
                </c:pt>
                <c:pt idx="29">
                  <c:v>21</c:v>
                </c:pt>
                <c:pt idx="30">
                  <c:v>12</c:v>
                </c:pt>
                <c:pt idx="31">
                  <c:v>19</c:v>
                </c:pt>
                <c:pt idx="32">
                  <c:v>32</c:v>
                </c:pt>
                <c:pt idx="33">
                  <c:v>19</c:v>
                </c:pt>
                <c:pt idx="34">
                  <c:v>18</c:v>
                </c:pt>
                <c:pt idx="35">
                  <c:v>26</c:v>
                </c:pt>
                <c:pt idx="36">
                  <c:v>18</c:v>
                </c:pt>
                <c:pt idx="37">
                  <c:v>26</c:v>
                </c:pt>
                <c:pt idx="38">
                  <c:v>31</c:v>
                </c:pt>
                <c:pt idx="39">
                  <c:v>28</c:v>
                </c:pt>
                <c:pt idx="40">
                  <c:v>20</c:v>
                </c:pt>
                <c:pt idx="41">
                  <c:v>24</c:v>
                </c:pt>
                <c:pt idx="42">
                  <c:v>19</c:v>
                </c:pt>
                <c:pt idx="43">
                  <c:v>48</c:v>
                </c:pt>
                <c:pt idx="44">
                  <c:v>44</c:v>
                </c:pt>
                <c:pt idx="45">
                  <c:v>26</c:v>
                </c:pt>
                <c:pt idx="46">
                  <c:v>25</c:v>
                </c:pt>
                <c:pt idx="47">
                  <c:v>32</c:v>
                </c:pt>
                <c:pt idx="48">
                  <c:v>29</c:v>
                </c:pt>
                <c:pt idx="49">
                  <c:v>32</c:v>
                </c:pt>
                <c:pt idx="50">
                  <c:v>29</c:v>
                </c:pt>
                <c:pt idx="51">
                  <c:v>41</c:v>
                </c:pt>
                <c:pt idx="52">
                  <c:v>57</c:v>
                </c:pt>
                <c:pt idx="53">
                  <c:v>39</c:v>
                </c:pt>
                <c:pt idx="54">
                  <c:v>43</c:v>
                </c:pt>
                <c:pt idx="55">
                  <c:v>38</c:v>
                </c:pt>
                <c:pt idx="56">
                  <c:v>36</c:v>
                </c:pt>
                <c:pt idx="57">
                  <c:v>39</c:v>
                </c:pt>
                <c:pt idx="58">
                  <c:v>52</c:v>
                </c:pt>
                <c:pt idx="59">
                  <c:v>41</c:v>
                </c:pt>
                <c:pt idx="60">
                  <c:v>43</c:v>
                </c:pt>
                <c:pt idx="61">
                  <c:v>52</c:v>
                </c:pt>
                <c:pt idx="62">
                  <c:v>58</c:v>
                </c:pt>
                <c:pt idx="63">
                  <c:v>59</c:v>
                </c:pt>
                <c:pt idx="64">
                  <c:v>46</c:v>
                </c:pt>
                <c:pt idx="65">
                  <c:v>59</c:v>
                </c:pt>
                <c:pt idx="66">
                  <c:v>62</c:v>
                </c:pt>
                <c:pt idx="67">
                  <c:v>34</c:v>
                </c:pt>
                <c:pt idx="68">
                  <c:v>39</c:v>
                </c:pt>
                <c:pt idx="69">
                  <c:v>38</c:v>
                </c:pt>
                <c:pt idx="70">
                  <c:v>51</c:v>
                </c:pt>
                <c:pt idx="71">
                  <c:v>41</c:v>
                </c:pt>
                <c:pt idx="72">
                  <c:v>49</c:v>
                </c:pt>
                <c:pt idx="73">
                  <c:v>43</c:v>
                </c:pt>
                <c:pt idx="74">
                  <c:v>53</c:v>
                </c:pt>
                <c:pt idx="75">
                  <c:v>65</c:v>
                </c:pt>
                <c:pt idx="76">
                  <c:v>91</c:v>
                </c:pt>
                <c:pt idx="77">
                  <c:v>57</c:v>
                </c:pt>
                <c:pt idx="78">
                  <c:v>102</c:v>
                </c:pt>
                <c:pt idx="79">
                  <c:v>80</c:v>
                </c:pt>
                <c:pt idx="80">
                  <c:v>61</c:v>
                </c:pt>
                <c:pt idx="81">
                  <c:v>78</c:v>
                </c:pt>
                <c:pt idx="82">
                  <c:v>97</c:v>
                </c:pt>
                <c:pt idx="83">
                  <c:v>69</c:v>
                </c:pt>
                <c:pt idx="84">
                  <c:v>76</c:v>
                </c:pt>
                <c:pt idx="85">
                  <c:v>92</c:v>
                </c:pt>
                <c:pt idx="86">
                  <c:v>109</c:v>
                </c:pt>
                <c:pt idx="87">
                  <c:v>115</c:v>
                </c:pt>
                <c:pt idx="88">
                  <c:v>121</c:v>
                </c:pt>
                <c:pt idx="89">
                  <c:v>127</c:v>
                </c:pt>
                <c:pt idx="90">
                  <c:v>181</c:v>
                </c:pt>
                <c:pt idx="91">
                  <c:v>93</c:v>
                </c:pt>
                <c:pt idx="92">
                  <c:v>75</c:v>
                </c:pt>
                <c:pt idx="93">
                  <c:v>165</c:v>
                </c:pt>
                <c:pt idx="94">
                  <c:v>111</c:v>
                </c:pt>
                <c:pt idx="95">
                  <c:v>142</c:v>
                </c:pt>
                <c:pt idx="96">
                  <c:v>130</c:v>
                </c:pt>
                <c:pt idx="97">
                  <c:v>116</c:v>
                </c:pt>
                <c:pt idx="98">
                  <c:v>136</c:v>
                </c:pt>
                <c:pt idx="99">
                  <c:v>121</c:v>
                </c:pt>
              </c:numCache>
            </c:numRef>
          </c:val>
          <c:smooth val="0"/>
        </c:ser>
        <c:dLbls>
          <c:showLegendKey val="0"/>
          <c:showVal val="0"/>
          <c:showCatName val="0"/>
          <c:showSerName val="0"/>
          <c:showPercent val="0"/>
          <c:showBubbleSize val="0"/>
        </c:dLbls>
        <c:marker val="1"/>
        <c:smooth val="0"/>
        <c:axId val="302694784"/>
        <c:axId val="302696704"/>
      </c:lineChart>
      <c:catAx>
        <c:axId val="302694784"/>
        <c:scaling>
          <c:orientation val="minMax"/>
        </c:scaling>
        <c:delete val="0"/>
        <c:axPos val="b"/>
        <c:title>
          <c:tx>
            <c:rich>
              <a:bodyPr/>
              <a:lstStyle/>
              <a:p>
                <a:pPr>
                  <a:defRPr/>
                </a:pPr>
                <a:r>
                  <a:rPr lang="en-GB"/>
                  <a:t>Graph size</a:t>
                </a:r>
              </a:p>
            </c:rich>
          </c:tx>
          <c:overlay val="0"/>
        </c:title>
        <c:majorTickMark val="out"/>
        <c:minorTickMark val="none"/>
        <c:tickLblPos val="nextTo"/>
        <c:crossAx val="302696704"/>
        <c:crosses val="autoZero"/>
        <c:auto val="1"/>
        <c:lblAlgn val="ctr"/>
        <c:lblOffset val="100"/>
        <c:noMultiLvlLbl val="0"/>
      </c:catAx>
      <c:valAx>
        <c:axId val="302696704"/>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302694784"/>
        <c:crosses val="autoZero"/>
        <c:crossBetween val="between"/>
      </c:valAx>
    </c:plotArea>
    <c:legend>
      <c:legendPos val="r"/>
      <c:layout>
        <c:manualLayout>
          <c:xMode val="edge"/>
          <c:yMode val="edge"/>
          <c:x val="0.72771860559683565"/>
          <c:y val="0.11774599079760509"/>
          <c:w val="0.25946087020812542"/>
          <c:h val="0.7975316532866154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Graph generation times.xlsx]Sheet6!PivotTable3</c:name>
    <c:fmtId val="-1"/>
  </c:pivotSource>
  <c:chart>
    <c:title>
      <c:tx>
        <c:rich>
          <a:bodyPr/>
          <a:lstStyle/>
          <a:p>
            <a:pPr>
              <a:defRPr/>
            </a:pPr>
            <a:r>
              <a:rPr lang="en-US" sz="1200"/>
              <a:t>Chart showing average time taken to generate pattern-free graphs</a:t>
            </a:r>
          </a:p>
        </c:rich>
      </c:tx>
      <c:overlay val="0"/>
    </c:title>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pivotFmt>
    </c:pivotFmts>
    <c:plotArea>
      <c:layout>
        <c:manualLayout>
          <c:layoutTarget val="inner"/>
          <c:xMode val="edge"/>
          <c:yMode val="edge"/>
          <c:x val="0.14879343207099113"/>
          <c:y val="0.13398245573285641"/>
          <c:w val="0.56796259842519681"/>
          <c:h val="0.6879517493941576"/>
        </c:manualLayout>
      </c:layout>
      <c:lineChart>
        <c:grouping val="standard"/>
        <c:varyColors val="0"/>
        <c:ser>
          <c:idx val="0"/>
          <c:order val="0"/>
          <c:tx>
            <c:strRef>
              <c:f>Sheet6!$B$3</c:f>
              <c:strCache>
                <c:ptCount val="1"/>
                <c:pt idx="0">
                  <c:v>Average of time for triangle-free graph generation</c:v>
                </c:pt>
              </c:strCache>
            </c:strRef>
          </c:tx>
          <c:marker>
            <c:symbol val="none"/>
          </c:marker>
          <c:cat>
            <c:strRef>
              <c:f>Sheet6!$A$4:$A$25</c:f>
              <c:strCache>
                <c:ptCount val="2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50</c:v>
                </c:pt>
                <c:pt idx="20">
                  <c:v>310</c:v>
                </c:pt>
              </c:strCache>
            </c:strRef>
          </c:cat>
          <c:val>
            <c:numRef>
              <c:f>Sheet6!$B$4:$B$25</c:f>
              <c:numCache>
                <c:formatCode>General</c:formatCode>
                <c:ptCount val="21"/>
                <c:pt idx="0">
                  <c:v>15</c:v>
                </c:pt>
                <c:pt idx="1">
                  <c:v>41</c:v>
                </c:pt>
                <c:pt idx="2">
                  <c:v>56</c:v>
                </c:pt>
                <c:pt idx="3">
                  <c:v>109</c:v>
                </c:pt>
                <c:pt idx="4">
                  <c:v>176</c:v>
                </c:pt>
                <c:pt idx="5">
                  <c:v>387</c:v>
                </c:pt>
                <c:pt idx="6">
                  <c:v>668</c:v>
                </c:pt>
                <c:pt idx="7">
                  <c:v>1226</c:v>
                </c:pt>
                <c:pt idx="8">
                  <c:v>2112</c:v>
                </c:pt>
                <c:pt idx="9">
                  <c:v>3173</c:v>
                </c:pt>
                <c:pt idx="10">
                  <c:v>5139</c:v>
                </c:pt>
                <c:pt idx="11">
                  <c:v>7752</c:v>
                </c:pt>
                <c:pt idx="12">
                  <c:v>11256</c:v>
                </c:pt>
                <c:pt idx="13">
                  <c:v>17898</c:v>
                </c:pt>
                <c:pt idx="14">
                  <c:v>23063</c:v>
                </c:pt>
                <c:pt idx="15">
                  <c:v>32947</c:v>
                </c:pt>
                <c:pt idx="16">
                  <c:v>37357</c:v>
                </c:pt>
                <c:pt idx="17">
                  <c:v>57006</c:v>
                </c:pt>
                <c:pt idx="18">
                  <c:v>70403</c:v>
                </c:pt>
                <c:pt idx="19">
                  <c:v>352120</c:v>
                </c:pt>
                <c:pt idx="20">
                  <c:v>678722</c:v>
                </c:pt>
              </c:numCache>
            </c:numRef>
          </c:val>
          <c:smooth val="0"/>
        </c:ser>
        <c:ser>
          <c:idx val="1"/>
          <c:order val="1"/>
          <c:tx>
            <c:strRef>
              <c:f>Sheet6!$C$3</c:f>
              <c:strCache>
                <c:ptCount val="1"/>
                <c:pt idx="0">
                  <c:v>Average of time for diamond-free graph generation</c:v>
                </c:pt>
              </c:strCache>
            </c:strRef>
          </c:tx>
          <c:marker>
            <c:symbol val="none"/>
          </c:marker>
          <c:cat>
            <c:strRef>
              <c:f>Sheet6!$A$4:$A$25</c:f>
              <c:strCache>
                <c:ptCount val="2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50</c:v>
                </c:pt>
                <c:pt idx="20">
                  <c:v>310</c:v>
                </c:pt>
              </c:strCache>
            </c:strRef>
          </c:cat>
          <c:val>
            <c:numRef>
              <c:f>Sheet6!$C$4:$C$25</c:f>
              <c:numCache>
                <c:formatCode>General</c:formatCode>
                <c:ptCount val="21"/>
                <c:pt idx="0">
                  <c:v>15</c:v>
                </c:pt>
                <c:pt idx="1">
                  <c:v>38</c:v>
                </c:pt>
                <c:pt idx="2">
                  <c:v>100</c:v>
                </c:pt>
                <c:pt idx="3">
                  <c:v>257</c:v>
                </c:pt>
                <c:pt idx="4">
                  <c:v>350</c:v>
                </c:pt>
                <c:pt idx="5">
                  <c:v>655</c:v>
                </c:pt>
                <c:pt idx="6">
                  <c:v>1270</c:v>
                </c:pt>
                <c:pt idx="7">
                  <c:v>1621</c:v>
                </c:pt>
                <c:pt idx="8">
                  <c:v>3226</c:v>
                </c:pt>
                <c:pt idx="9">
                  <c:v>4496</c:v>
                </c:pt>
                <c:pt idx="10">
                  <c:v>6631</c:v>
                </c:pt>
                <c:pt idx="11">
                  <c:v>10510</c:v>
                </c:pt>
                <c:pt idx="12">
                  <c:v>14620</c:v>
                </c:pt>
                <c:pt idx="13">
                  <c:v>21351</c:v>
                </c:pt>
                <c:pt idx="14">
                  <c:v>33921</c:v>
                </c:pt>
                <c:pt idx="15">
                  <c:v>58392</c:v>
                </c:pt>
                <c:pt idx="16">
                  <c:v>64454</c:v>
                </c:pt>
                <c:pt idx="17">
                  <c:v>72422</c:v>
                </c:pt>
                <c:pt idx="18">
                  <c:v>97793</c:v>
                </c:pt>
                <c:pt idx="19">
                  <c:v>471616</c:v>
                </c:pt>
                <c:pt idx="20">
                  <c:v>645431</c:v>
                </c:pt>
              </c:numCache>
            </c:numRef>
          </c:val>
          <c:smooth val="0"/>
        </c:ser>
        <c:ser>
          <c:idx val="2"/>
          <c:order val="2"/>
          <c:tx>
            <c:strRef>
              <c:f>Sheet6!$D$3</c:f>
              <c:strCache>
                <c:ptCount val="1"/>
                <c:pt idx="0">
                  <c:v>Average of time for claw-free graph generation</c:v>
                </c:pt>
              </c:strCache>
            </c:strRef>
          </c:tx>
          <c:marker>
            <c:symbol val="none"/>
          </c:marker>
          <c:cat>
            <c:strRef>
              <c:f>Sheet6!$A$4:$A$25</c:f>
              <c:strCache>
                <c:ptCount val="2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50</c:v>
                </c:pt>
                <c:pt idx="20">
                  <c:v>310</c:v>
                </c:pt>
              </c:strCache>
            </c:strRef>
          </c:cat>
          <c:val>
            <c:numRef>
              <c:f>Sheet6!$D$4:$D$25</c:f>
              <c:numCache>
                <c:formatCode>General</c:formatCode>
                <c:ptCount val="21"/>
                <c:pt idx="0">
                  <c:v>0</c:v>
                </c:pt>
                <c:pt idx="1">
                  <c:v>16</c:v>
                </c:pt>
                <c:pt idx="2">
                  <c:v>9</c:v>
                </c:pt>
                <c:pt idx="3">
                  <c:v>2</c:v>
                </c:pt>
                <c:pt idx="4">
                  <c:v>40</c:v>
                </c:pt>
                <c:pt idx="5">
                  <c:v>78</c:v>
                </c:pt>
                <c:pt idx="6">
                  <c:v>93</c:v>
                </c:pt>
                <c:pt idx="7">
                  <c:v>111</c:v>
                </c:pt>
                <c:pt idx="8">
                  <c:v>98</c:v>
                </c:pt>
                <c:pt idx="9">
                  <c:v>154</c:v>
                </c:pt>
                <c:pt idx="10">
                  <c:v>201</c:v>
                </c:pt>
                <c:pt idx="11">
                  <c:v>285</c:v>
                </c:pt>
                <c:pt idx="12">
                  <c:v>283</c:v>
                </c:pt>
                <c:pt idx="13">
                  <c:v>417</c:v>
                </c:pt>
                <c:pt idx="14">
                  <c:v>517</c:v>
                </c:pt>
                <c:pt idx="15">
                  <c:v>547</c:v>
                </c:pt>
                <c:pt idx="16">
                  <c:v>648</c:v>
                </c:pt>
                <c:pt idx="17">
                  <c:v>781</c:v>
                </c:pt>
                <c:pt idx="18">
                  <c:v>933</c:v>
                </c:pt>
                <c:pt idx="19">
                  <c:v>2656</c:v>
                </c:pt>
                <c:pt idx="20">
                  <c:v>5669</c:v>
                </c:pt>
              </c:numCache>
            </c:numRef>
          </c:val>
          <c:smooth val="0"/>
        </c:ser>
        <c:ser>
          <c:idx val="3"/>
          <c:order val="3"/>
          <c:tx>
            <c:strRef>
              <c:f>Sheet6!$E$3</c:f>
              <c:strCache>
                <c:ptCount val="1"/>
                <c:pt idx="0">
                  <c:v>Average of time for k4-free graph generation</c:v>
                </c:pt>
              </c:strCache>
            </c:strRef>
          </c:tx>
          <c:marker>
            <c:symbol val="none"/>
          </c:marker>
          <c:cat>
            <c:strRef>
              <c:f>Sheet6!$A$4:$A$25</c:f>
              <c:strCache>
                <c:ptCount val="2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50</c:v>
                </c:pt>
                <c:pt idx="20">
                  <c:v>310</c:v>
                </c:pt>
              </c:strCache>
            </c:strRef>
          </c:cat>
          <c:val>
            <c:numRef>
              <c:f>Sheet6!$E$4:$E$25</c:f>
              <c:numCache>
                <c:formatCode>General</c:formatCode>
                <c:ptCount val="21"/>
                <c:pt idx="0">
                  <c:v>15</c:v>
                </c:pt>
                <c:pt idx="1">
                  <c:v>16</c:v>
                </c:pt>
                <c:pt idx="2">
                  <c:v>79</c:v>
                </c:pt>
                <c:pt idx="3">
                  <c:v>260</c:v>
                </c:pt>
                <c:pt idx="4">
                  <c:v>383</c:v>
                </c:pt>
                <c:pt idx="5">
                  <c:v>825</c:v>
                </c:pt>
                <c:pt idx="6">
                  <c:v>1589</c:v>
                </c:pt>
                <c:pt idx="7">
                  <c:v>3107</c:v>
                </c:pt>
                <c:pt idx="8">
                  <c:v>5442</c:v>
                </c:pt>
                <c:pt idx="9">
                  <c:v>8204</c:v>
                </c:pt>
                <c:pt idx="10">
                  <c:v>12800</c:v>
                </c:pt>
                <c:pt idx="11">
                  <c:v>23888</c:v>
                </c:pt>
                <c:pt idx="12">
                  <c:v>39094</c:v>
                </c:pt>
                <c:pt idx="13">
                  <c:v>40096</c:v>
                </c:pt>
                <c:pt idx="14">
                  <c:v>57290</c:v>
                </c:pt>
                <c:pt idx="15">
                  <c:v>84915</c:v>
                </c:pt>
                <c:pt idx="16">
                  <c:v>99518</c:v>
                </c:pt>
                <c:pt idx="17">
                  <c:v>151208</c:v>
                </c:pt>
                <c:pt idx="18">
                  <c:v>185523</c:v>
                </c:pt>
                <c:pt idx="19">
                  <c:v>909758</c:v>
                </c:pt>
                <c:pt idx="20">
                  <c:v>3485599</c:v>
                </c:pt>
              </c:numCache>
            </c:numRef>
          </c:val>
          <c:smooth val="0"/>
        </c:ser>
        <c:dLbls>
          <c:showLegendKey val="0"/>
          <c:showVal val="0"/>
          <c:showCatName val="0"/>
          <c:showSerName val="0"/>
          <c:showPercent val="0"/>
          <c:showBubbleSize val="0"/>
        </c:dLbls>
        <c:marker val="1"/>
        <c:smooth val="0"/>
        <c:axId val="302725760"/>
        <c:axId val="302740224"/>
      </c:lineChart>
      <c:catAx>
        <c:axId val="302725760"/>
        <c:scaling>
          <c:orientation val="minMax"/>
        </c:scaling>
        <c:delete val="0"/>
        <c:axPos val="b"/>
        <c:title>
          <c:tx>
            <c:rich>
              <a:bodyPr/>
              <a:lstStyle/>
              <a:p>
                <a:pPr>
                  <a:defRPr/>
                </a:pPr>
                <a:r>
                  <a:rPr lang="en-US"/>
                  <a:t>Graph size</a:t>
                </a:r>
              </a:p>
            </c:rich>
          </c:tx>
          <c:overlay val="0"/>
        </c:title>
        <c:majorTickMark val="out"/>
        <c:minorTickMark val="none"/>
        <c:tickLblPos val="nextTo"/>
        <c:crossAx val="302740224"/>
        <c:crosses val="autoZero"/>
        <c:auto val="1"/>
        <c:lblAlgn val="ctr"/>
        <c:lblOffset val="100"/>
        <c:noMultiLvlLbl val="0"/>
      </c:catAx>
      <c:valAx>
        <c:axId val="302740224"/>
        <c:scaling>
          <c:orientation val="minMax"/>
        </c:scaling>
        <c:delete val="0"/>
        <c:axPos val="l"/>
        <c:majorGridlines/>
        <c:title>
          <c:tx>
            <c:rich>
              <a:bodyPr rot="-5400000" vert="horz"/>
              <a:lstStyle/>
              <a:p>
                <a:pPr>
                  <a:defRPr/>
                </a:pPr>
                <a:r>
                  <a:rPr lang="en-US"/>
                  <a:t>Time</a:t>
                </a:r>
                <a:r>
                  <a:rPr lang="en-US" baseline="0"/>
                  <a:t> in milliseconds</a:t>
                </a:r>
                <a:endParaRPr lang="en-US"/>
              </a:p>
            </c:rich>
          </c:tx>
          <c:overlay val="0"/>
        </c:title>
        <c:numFmt formatCode="General" sourceLinked="1"/>
        <c:majorTickMark val="out"/>
        <c:minorTickMark val="none"/>
        <c:tickLblPos val="nextTo"/>
        <c:crossAx val="302725760"/>
        <c:crosses val="autoZero"/>
        <c:crossBetween val="between"/>
      </c:valAx>
    </c:plotArea>
    <c:legend>
      <c:legendPos val="r"/>
      <c:layout>
        <c:manualLayout>
          <c:xMode val="edge"/>
          <c:yMode val="edge"/>
          <c:x val="0.71626984126984128"/>
          <c:y val="0.18582801043674851"/>
          <c:w val="0.27380952380952384"/>
          <c:h val="0.68366339163356793"/>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implicial detection experiment results.xlsx]Sheet4!PivotTable5</c:name>
    <c:fmtId val="-1"/>
  </c:pivotSource>
  <c:chart>
    <c:title>
      <c:tx>
        <c:rich>
          <a:bodyPr/>
          <a:lstStyle/>
          <a:p>
            <a:pPr>
              <a:defRPr/>
            </a:pPr>
            <a:r>
              <a:rPr lang="en-GB" sz="1200" b="1" i="0" baseline="0">
                <a:effectLst/>
              </a:rPr>
              <a:t>Chart showing average simplicial vertex detection times for graphs with edge probabilities of 0.2, 0.4, 0.6 and 0.8</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s>
    <c:plotArea>
      <c:layout>
        <c:manualLayout>
          <c:layoutTarget val="inner"/>
          <c:xMode val="edge"/>
          <c:yMode val="edge"/>
          <c:x val="9.9500626829178263E-2"/>
          <c:y val="0.15959022779395363"/>
          <c:w val="0.62502622077634251"/>
          <c:h val="0.69244709315197817"/>
        </c:manualLayout>
      </c:layout>
      <c:lineChart>
        <c:grouping val="standard"/>
        <c:varyColors val="0"/>
        <c:ser>
          <c:idx val="0"/>
          <c:order val="0"/>
          <c:tx>
            <c:strRef>
              <c:f>Sheet4!$B$3:$B$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5</c:v>
                </c:pt>
                <c:pt idx="1">
                  <c:v>0.6</c:v>
                </c:pt>
                <c:pt idx="2">
                  <c:v>0.3</c:v>
                </c:pt>
                <c:pt idx="3">
                  <c:v>0.5</c:v>
                </c:pt>
                <c:pt idx="4">
                  <c:v>0.4</c:v>
                </c:pt>
                <c:pt idx="5">
                  <c:v>0.6</c:v>
                </c:pt>
                <c:pt idx="6">
                  <c:v>0.7</c:v>
                </c:pt>
                <c:pt idx="7">
                  <c:v>0.6</c:v>
                </c:pt>
                <c:pt idx="8">
                  <c:v>0.5</c:v>
                </c:pt>
                <c:pt idx="9">
                  <c:v>0.1</c:v>
                </c:pt>
                <c:pt idx="10">
                  <c:v>0.3</c:v>
                </c:pt>
                <c:pt idx="11">
                  <c:v>0.3</c:v>
                </c:pt>
                <c:pt idx="12">
                  <c:v>0.6</c:v>
                </c:pt>
                <c:pt idx="13">
                  <c:v>0.4</c:v>
                </c:pt>
                <c:pt idx="14">
                  <c:v>0.3</c:v>
                </c:pt>
                <c:pt idx="15">
                  <c:v>0.6</c:v>
                </c:pt>
                <c:pt idx="16">
                  <c:v>0.6</c:v>
                </c:pt>
                <c:pt idx="17">
                  <c:v>0.7</c:v>
                </c:pt>
                <c:pt idx="18">
                  <c:v>0.4</c:v>
                </c:pt>
                <c:pt idx="19">
                  <c:v>0</c:v>
                </c:pt>
                <c:pt idx="20">
                  <c:v>0.5</c:v>
                </c:pt>
                <c:pt idx="21">
                  <c:v>1.3</c:v>
                </c:pt>
                <c:pt idx="22">
                  <c:v>1.8</c:v>
                </c:pt>
                <c:pt idx="23">
                  <c:v>0.9</c:v>
                </c:pt>
                <c:pt idx="24">
                  <c:v>1</c:v>
                </c:pt>
                <c:pt idx="25">
                  <c:v>1.1000000000000001</c:v>
                </c:pt>
                <c:pt idx="26">
                  <c:v>1.2</c:v>
                </c:pt>
                <c:pt idx="27">
                  <c:v>0.9</c:v>
                </c:pt>
                <c:pt idx="28">
                  <c:v>1.8</c:v>
                </c:pt>
                <c:pt idx="29">
                  <c:v>1.5</c:v>
                </c:pt>
                <c:pt idx="30">
                  <c:v>1.5</c:v>
                </c:pt>
                <c:pt idx="31">
                  <c:v>1.5</c:v>
                </c:pt>
                <c:pt idx="32">
                  <c:v>1.3</c:v>
                </c:pt>
                <c:pt idx="33">
                  <c:v>1.8</c:v>
                </c:pt>
                <c:pt idx="34">
                  <c:v>2.2000000000000002</c:v>
                </c:pt>
                <c:pt idx="35">
                  <c:v>2.5</c:v>
                </c:pt>
                <c:pt idx="36">
                  <c:v>1.6</c:v>
                </c:pt>
                <c:pt idx="37">
                  <c:v>1.8</c:v>
                </c:pt>
                <c:pt idx="38">
                  <c:v>2.1</c:v>
                </c:pt>
                <c:pt idx="39">
                  <c:v>3</c:v>
                </c:pt>
                <c:pt idx="40">
                  <c:v>3.6</c:v>
                </c:pt>
                <c:pt idx="41">
                  <c:v>2.1</c:v>
                </c:pt>
                <c:pt idx="42">
                  <c:v>3.7</c:v>
                </c:pt>
                <c:pt idx="43">
                  <c:v>4.7</c:v>
                </c:pt>
                <c:pt idx="44">
                  <c:v>2.2000000000000002</c:v>
                </c:pt>
                <c:pt idx="45">
                  <c:v>2.5</c:v>
                </c:pt>
                <c:pt idx="46">
                  <c:v>3.7</c:v>
                </c:pt>
                <c:pt idx="47">
                  <c:v>2.2000000000000002</c:v>
                </c:pt>
                <c:pt idx="48">
                  <c:v>5.4</c:v>
                </c:pt>
                <c:pt idx="49">
                  <c:v>2.1</c:v>
                </c:pt>
                <c:pt idx="50">
                  <c:v>3.7</c:v>
                </c:pt>
                <c:pt idx="51">
                  <c:v>2.2999999999999998</c:v>
                </c:pt>
                <c:pt idx="52">
                  <c:v>4.5</c:v>
                </c:pt>
                <c:pt idx="53">
                  <c:v>2.6</c:v>
                </c:pt>
                <c:pt idx="54">
                  <c:v>5.6</c:v>
                </c:pt>
                <c:pt idx="55">
                  <c:v>5.9</c:v>
                </c:pt>
                <c:pt idx="56">
                  <c:v>5.3</c:v>
                </c:pt>
                <c:pt idx="57">
                  <c:v>5.4</c:v>
                </c:pt>
                <c:pt idx="58">
                  <c:v>5</c:v>
                </c:pt>
                <c:pt idx="59">
                  <c:v>4.5999999999999996</c:v>
                </c:pt>
                <c:pt idx="60">
                  <c:v>5.3</c:v>
                </c:pt>
                <c:pt idx="61">
                  <c:v>5.3</c:v>
                </c:pt>
                <c:pt idx="62">
                  <c:v>4.7</c:v>
                </c:pt>
                <c:pt idx="63">
                  <c:v>3.7</c:v>
                </c:pt>
                <c:pt idx="64">
                  <c:v>3.6</c:v>
                </c:pt>
                <c:pt idx="65">
                  <c:v>6.6</c:v>
                </c:pt>
                <c:pt idx="66">
                  <c:v>5.5</c:v>
                </c:pt>
                <c:pt idx="67">
                  <c:v>6.1</c:v>
                </c:pt>
                <c:pt idx="68">
                  <c:v>6.6</c:v>
                </c:pt>
                <c:pt idx="69">
                  <c:v>7.2</c:v>
                </c:pt>
                <c:pt idx="70">
                  <c:v>6.4</c:v>
                </c:pt>
                <c:pt idx="71">
                  <c:v>5.5</c:v>
                </c:pt>
                <c:pt idx="72">
                  <c:v>7</c:v>
                </c:pt>
                <c:pt idx="73">
                  <c:v>6.6</c:v>
                </c:pt>
                <c:pt idx="74">
                  <c:v>7.6</c:v>
                </c:pt>
                <c:pt idx="75">
                  <c:v>5.2</c:v>
                </c:pt>
                <c:pt idx="76">
                  <c:v>7.1</c:v>
                </c:pt>
                <c:pt idx="77">
                  <c:v>9.1</c:v>
                </c:pt>
                <c:pt idx="78">
                  <c:v>6.9</c:v>
                </c:pt>
                <c:pt idx="79">
                  <c:v>7.7</c:v>
                </c:pt>
                <c:pt idx="80">
                  <c:v>9.3000000000000007</c:v>
                </c:pt>
                <c:pt idx="81">
                  <c:v>11</c:v>
                </c:pt>
                <c:pt idx="82">
                  <c:v>11.1</c:v>
                </c:pt>
                <c:pt idx="83">
                  <c:v>13.6</c:v>
                </c:pt>
                <c:pt idx="84">
                  <c:v>12</c:v>
                </c:pt>
                <c:pt idx="85">
                  <c:v>8.1999999999999993</c:v>
                </c:pt>
                <c:pt idx="86">
                  <c:v>7.9</c:v>
                </c:pt>
                <c:pt idx="87">
                  <c:v>11.2</c:v>
                </c:pt>
                <c:pt idx="88">
                  <c:v>16.399999999999999</c:v>
                </c:pt>
                <c:pt idx="89">
                  <c:v>15.3</c:v>
                </c:pt>
                <c:pt idx="90">
                  <c:v>16.3</c:v>
                </c:pt>
                <c:pt idx="91">
                  <c:v>15</c:v>
                </c:pt>
                <c:pt idx="92">
                  <c:v>10.7</c:v>
                </c:pt>
                <c:pt idx="93">
                  <c:v>17.2</c:v>
                </c:pt>
                <c:pt idx="94">
                  <c:v>14.7</c:v>
                </c:pt>
                <c:pt idx="95">
                  <c:v>19.100000000000001</c:v>
                </c:pt>
                <c:pt idx="96">
                  <c:v>15.8</c:v>
                </c:pt>
                <c:pt idx="97">
                  <c:v>15.4</c:v>
                </c:pt>
                <c:pt idx="98">
                  <c:v>12.9</c:v>
                </c:pt>
                <c:pt idx="99">
                  <c:v>18.600000000000001</c:v>
                </c:pt>
              </c:numCache>
            </c:numRef>
          </c:val>
          <c:smooth val="0"/>
        </c:ser>
        <c:ser>
          <c:idx val="1"/>
          <c:order val="1"/>
          <c:tx>
            <c:strRef>
              <c:f>Sheet4!$C$3:$C$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1</c:v>
                </c:pt>
                <c:pt idx="1">
                  <c:v>1</c:v>
                </c:pt>
                <c:pt idx="2">
                  <c:v>1.2</c:v>
                </c:pt>
                <c:pt idx="3">
                  <c:v>1.1000000000000001</c:v>
                </c:pt>
                <c:pt idx="4">
                  <c:v>1.6</c:v>
                </c:pt>
                <c:pt idx="5">
                  <c:v>1.3</c:v>
                </c:pt>
                <c:pt idx="6">
                  <c:v>1.3</c:v>
                </c:pt>
                <c:pt idx="7">
                  <c:v>1.6</c:v>
                </c:pt>
                <c:pt idx="8">
                  <c:v>1.5</c:v>
                </c:pt>
                <c:pt idx="9">
                  <c:v>1.3</c:v>
                </c:pt>
                <c:pt idx="10">
                  <c:v>1.1000000000000001</c:v>
                </c:pt>
                <c:pt idx="11">
                  <c:v>1.3</c:v>
                </c:pt>
                <c:pt idx="12">
                  <c:v>1.9</c:v>
                </c:pt>
                <c:pt idx="13">
                  <c:v>1.5</c:v>
                </c:pt>
                <c:pt idx="14">
                  <c:v>1.5</c:v>
                </c:pt>
                <c:pt idx="15">
                  <c:v>1.7</c:v>
                </c:pt>
                <c:pt idx="16">
                  <c:v>2.2000000000000002</c:v>
                </c:pt>
                <c:pt idx="17">
                  <c:v>2.4</c:v>
                </c:pt>
                <c:pt idx="18">
                  <c:v>2.2999999999999998</c:v>
                </c:pt>
                <c:pt idx="19">
                  <c:v>1.5</c:v>
                </c:pt>
                <c:pt idx="20">
                  <c:v>2.2999999999999998</c:v>
                </c:pt>
                <c:pt idx="21">
                  <c:v>3.1</c:v>
                </c:pt>
                <c:pt idx="22">
                  <c:v>3.3</c:v>
                </c:pt>
                <c:pt idx="23">
                  <c:v>3.2</c:v>
                </c:pt>
                <c:pt idx="24">
                  <c:v>4.5</c:v>
                </c:pt>
                <c:pt idx="25">
                  <c:v>3.7</c:v>
                </c:pt>
                <c:pt idx="26">
                  <c:v>3.8</c:v>
                </c:pt>
                <c:pt idx="27">
                  <c:v>4.3</c:v>
                </c:pt>
                <c:pt idx="28">
                  <c:v>8.6</c:v>
                </c:pt>
                <c:pt idx="29">
                  <c:v>6.5</c:v>
                </c:pt>
                <c:pt idx="30">
                  <c:v>5.3</c:v>
                </c:pt>
                <c:pt idx="31">
                  <c:v>5.2</c:v>
                </c:pt>
                <c:pt idx="32">
                  <c:v>6.8</c:v>
                </c:pt>
                <c:pt idx="33">
                  <c:v>8.3000000000000007</c:v>
                </c:pt>
                <c:pt idx="34">
                  <c:v>6.8</c:v>
                </c:pt>
                <c:pt idx="35">
                  <c:v>10</c:v>
                </c:pt>
                <c:pt idx="36">
                  <c:v>10.199999999999999</c:v>
                </c:pt>
                <c:pt idx="37">
                  <c:v>16</c:v>
                </c:pt>
                <c:pt idx="38">
                  <c:v>12.6</c:v>
                </c:pt>
                <c:pt idx="39">
                  <c:v>12.6</c:v>
                </c:pt>
                <c:pt idx="40">
                  <c:v>15.8</c:v>
                </c:pt>
                <c:pt idx="41">
                  <c:v>15.8</c:v>
                </c:pt>
                <c:pt idx="42">
                  <c:v>11.5</c:v>
                </c:pt>
                <c:pt idx="43">
                  <c:v>16.899999999999999</c:v>
                </c:pt>
                <c:pt idx="44">
                  <c:v>24</c:v>
                </c:pt>
                <c:pt idx="45">
                  <c:v>22.9</c:v>
                </c:pt>
                <c:pt idx="46">
                  <c:v>18.600000000000001</c:v>
                </c:pt>
                <c:pt idx="47">
                  <c:v>20.7</c:v>
                </c:pt>
                <c:pt idx="48">
                  <c:v>18</c:v>
                </c:pt>
                <c:pt idx="49">
                  <c:v>21.6</c:v>
                </c:pt>
                <c:pt idx="50">
                  <c:v>18</c:v>
                </c:pt>
                <c:pt idx="51">
                  <c:v>20.7</c:v>
                </c:pt>
                <c:pt idx="52">
                  <c:v>19.2</c:v>
                </c:pt>
                <c:pt idx="53">
                  <c:v>26.5</c:v>
                </c:pt>
                <c:pt idx="54">
                  <c:v>18.8</c:v>
                </c:pt>
                <c:pt idx="55">
                  <c:v>31.9</c:v>
                </c:pt>
                <c:pt idx="56">
                  <c:v>27</c:v>
                </c:pt>
                <c:pt idx="57">
                  <c:v>24.7</c:v>
                </c:pt>
                <c:pt idx="58">
                  <c:v>31.7</c:v>
                </c:pt>
                <c:pt idx="59">
                  <c:v>29.4</c:v>
                </c:pt>
                <c:pt idx="60">
                  <c:v>23.5</c:v>
                </c:pt>
                <c:pt idx="61">
                  <c:v>28.6</c:v>
                </c:pt>
                <c:pt idx="62">
                  <c:v>25.9</c:v>
                </c:pt>
                <c:pt idx="63">
                  <c:v>27.1</c:v>
                </c:pt>
                <c:pt idx="64">
                  <c:v>26.4</c:v>
                </c:pt>
                <c:pt idx="65">
                  <c:v>26.3</c:v>
                </c:pt>
                <c:pt idx="66">
                  <c:v>26.2</c:v>
                </c:pt>
                <c:pt idx="67">
                  <c:v>34.6</c:v>
                </c:pt>
                <c:pt idx="68">
                  <c:v>29.3</c:v>
                </c:pt>
                <c:pt idx="69">
                  <c:v>35.9</c:v>
                </c:pt>
                <c:pt idx="70">
                  <c:v>35.1</c:v>
                </c:pt>
                <c:pt idx="71">
                  <c:v>34.6</c:v>
                </c:pt>
                <c:pt idx="72">
                  <c:v>30.7</c:v>
                </c:pt>
                <c:pt idx="73">
                  <c:v>32.4</c:v>
                </c:pt>
                <c:pt idx="74">
                  <c:v>42.1</c:v>
                </c:pt>
                <c:pt idx="75">
                  <c:v>35.799999999999997</c:v>
                </c:pt>
                <c:pt idx="76">
                  <c:v>31.5</c:v>
                </c:pt>
                <c:pt idx="77">
                  <c:v>40.799999999999997</c:v>
                </c:pt>
                <c:pt idx="78">
                  <c:v>39.6</c:v>
                </c:pt>
                <c:pt idx="79">
                  <c:v>34.700000000000003</c:v>
                </c:pt>
                <c:pt idx="80">
                  <c:v>39.9</c:v>
                </c:pt>
                <c:pt idx="81">
                  <c:v>45.1</c:v>
                </c:pt>
                <c:pt idx="82">
                  <c:v>42.9</c:v>
                </c:pt>
                <c:pt idx="83">
                  <c:v>48.9</c:v>
                </c:pt>
                <c:pt idx="84">
                  <c:v>47.6</c:v>
                </c:pt>
                <c:pt idx="85">
                  <c:v>46.5</c:v>
                </c:pt>
                <c:pt idx="86">
                  <c:v>48.2</c:v>
                </c:pt>
                <c:pt idx="87">
                  <c:v>59.5</c:v>
                </c:pt>
                <c:pt idx="88">
                  <c:v>54.8</c:v>
                </c:pt>
                <c:pt idx="89">
                  <c:v>60</c:v>
                </c:pt>
                <c:pt idx="90">
                  <c:v>69.400000000000006</c:v>
                </c:pt>
                <c:pt idx="91">
                  <c:v>71.5</c:v>
                </c:pt>
                <c:pt idx="92">
                  <c:v>60</c:v>
                </c:pt>
                <c:pt idx="93">
                  <c:v>60.4</c:v>
                </c:pt>
                <c:pt idx="94">
                  <c:v>63.6</c:v>
                </c:pt>
                <c:pt idx="95">
                  <c:v>60.4</c:v>
                </c:pt>
                <c:pt idx="96">
                  <c:v>77.7</c:v>
                </c:pt>
                <c:pt idx="97">
                  <c:v>65.8</c:v>
                </c:pt>
                <c:pt idx="98">
                  <c:v>65.3</c:v>
                </c:pt>
                <c:pt idx="99">
                  <c:v>69</c:v>
                </c:pt>
              </c:numCache>
            </c:numRef>
          </c:val>
          <c:smooth val="0"/>
        </c:ser>
        <c:ser>
          <c:idx val="2"/>
          <c:order val="2"/>
          <c:tx>
            <c:strRef>
              <c:f>Sheet4!$D$3:$D$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6</c:v>
                </c:pt>
                <c:pt idx="1">
                  <c:v>0.7</c:v>
                </c:pt>
                <c:pt idx="2">
                  <c:v>0.2</c:v>
                </c:pt>
                <c:pt idx="3">
                  <c:v>0.4</c:v>
                </c:pt>
                <c:pt idx="4">
                  <c:v>0.6</c:v>
                </c:pt>
                <c:pt idx="5">
                  <c:v>0.3</c:v>
                </c:pt>
                <c:pt idx="6">
                  <c:v>0.2</c:v>
                </c:pt>
                <c:pt idx="7">
                  <c:v>0.4</c:v>
                </c:pt>
                <c:pt idx="8">
                  <c:v>0.6</c:v>
                </c:pt>
                <c:pt idx="9">
                  <c:v>1.1000000000000001</c:v>
                </c:pt>
                <c:pt idx="10">
                  <c:v>0.6</c:v>
                </c:pt>
                <c:pt idx="11">
                  <c:v>0.5</c:v>
                </c:pt>
                <c:pt idx="12">
                  <c:v>0.8</c:v>
                </c:pt>
                <c:pt idx="13">
                  <c:v>0.8</c:v>
                </c:pt>
                <c:pt idx="14">
                  <c:v>1.4</c:v>
                </c:pt>
                <c:pt idx="15">
                  <c:v>1.5</c:v>
                </c:pt>
                <c:pt idx="16">
                  <c:v>1</c:v>
                </c:pt>
                <c:pt idx="17">
                  <c:v>1.5</c:v>
                </c:pt>
                <c:pt idx="18">
                  <c:v>1.6</c:v>
                </c:pt>
                <c:pt idx="19">
                  <c:v>2.6</c:v>
                </c:pt>
                <c:pt idx="20">
                  <c:v>1.7</c:v>
                </c:pt>
                <c:pt idx="21">
                  <c:v>1.3</c:v>
                </c:pt>
                <c:pt idx="22">
                  <c:v>2.1</c:v>
                </c:pt>
                <c:pt idx="23">
                  <c:v>2</c:v>
                </c:pt>
                <c:pt idx="24">
                  <c:v>1.4</c:v>
                </c:pt>
                <c:pt idx="25">
                  <c:v>1.6</c:v>
                </c:pt>
                <c:pt idx="26">
                  <c:v>4.0999999999999996</c:v>
                </c:pt>
                <c:pt idx="27">
                  <c:v>2.1</c:v>
                </c:pt>
                <c:pt idx="28">
                  <c:v>2.4</c:v>
                </c:pt>
                <c:pt idx="29">
                  <c:v>1.9</c:v>
                </c:pt>
                <c:pt idx="30">
                  <c:v>2.6</c:v>
                </c:pt>
                <c:pt idx="31">
                  <c:v>2.5</c:v>
                </c:pt>
                <c:pt idx="32">
                  <c:v>2.1</c:v>
                </c:pt>
                <c:pt idx="33">
                  <c:v>4.9000000000000004</c:v>
                </c:pt>
                <c:pt idx="34">
                  <c:v>3.9</c:v>
                </c:pt>
                <c:pt idx="35">
                  <c:v>2.4</c:v>
                </c:pt>
                <c:pt idx="36">
                  <c:v>3.8</c:v>
                </c:pt>
                <c:pt idx="37">
                  <c:v>4.4000000000000004</c:v>
                </c:pt>
                <c:pt idx="38">
                  <c:v>4</c:v>
                </c:pt>
                <c:pt idx="39">
                  <c:v>3.5</c:v>
                </c:pt>
                <c:pt idx="40">
                  <c:v>5.3</c:v>
                </c:pt>
                <c:pt idx="41">
                  <c:v>3.2</c:v>
                </c:pt>
                <c:pt idx="42">
                  <c:v>3.1</c:v>
                </c:pt>
                <c:pt idx="43">
                  <c:v>3.9</c:v>
                </c:pt>
                <c:pt idx="44">
                  <c:v>4.5</c:v>
                </c:pt>
                <c:pt idx="45">
                  <c:v>2.8</c:v>
                </c:pt>
                <c:pt idx="46">
                  <c:v>5.9</c:v>
                </c:pt>
                <c:pt idx="47">
                  <c:v>4.7</c:v>
                </c:pt>
                <c:pt idx="48">
                  <c:v>3.8</c:v>
                </c:pt>
                <c:pt idx="49">
                  <c:v>6.5</c:v>
                </c:pt>
                <c:pt idx="50">
                  <c:v>4.5</c:v>
                </c:pt>
                <c:pt idx="51">
                  <c:v>5.9</c:v>
                </c:pt>
                <c:pt idx="52">
                  <c:v>6.4</c:v>
                </c:pt>
                <c:pt idx="53">
                  <c:v>6.4</c:v>
                </c:pt>
                <c:pt idx="54">
                  <c:v>6</c:v>
                </c:pt>
                <c:pt idx="55">
                  <c:v>4.2</c:v>
                </c:pt>
                <c:pt idx="56">
                  <c:v>8.4</c:v>
                </c:pt>
                <c:pt idx="57">
                  <c:v>5.2</c:v>
                </c:pt>
                <c:pt idx="58">
                  <c:v>8.1</c:v>
                </c:pt>
                <c:pt idx="59">
                  <c:v>5.2</c:v>
                </c:pt>
                <c:pt idx="60">
                  <c:v>10.5</c:v>
                </c:pt>
                <c:pt idx="61">
                  <c:v>8</c:v>
                </c:pt>
                <c:pt idx="62">
                  <c:v>6.3</c:v>
                </c:pt>
                <c:pt idx="63">
                  <c:v>6.4</c:v>
                </c:pt>
                <c:pt idx="64">
                  <c:v>10</c:v>
                </c:pt>
                <c:pt idx="65">
                  <c:v>8.4</c:v>
                </c:pt>
                <c:pt idx="66">
                  <c:v>10.4</c:v>
                </c:pt>
                <c:pt idx="67">
                  <c:v>8.6</c:v>
                </c:pt>
                <c:pt idx="68">
                  <c:v>9.1</c:v>
                </c:pt>
                <c:pt idx="69">
                  <c:v>9.3000000000000007</c:v>
                </c:pt>
                <c:pt idx="70">
                  <c:v>8.6</c:v>
                </c:pt>
                <c:pt idx="71">
                  <c:v>12.5</c:v>
                </c:pt>
                <c:pt idx="72">
                  <c:v>8.1</c:v>
                </c:pt>
                <c:pt idx="73">
                  <c:v>12.7</c:v>
                </c:pt>
                <c:pt idx="74">
                  <c:v>17</c:v>
                </c:pt>
                <c:pt idx="75">
                  <c:v>12.4</c:v>
                </c:pt>
                <c:pt idx="76">
                  <c:v>12.1</c:v>
                </c:pt>
                <c:pt idx="77">
                  <c:v>15.7</c:v>
                </c:pt>
                <c:pt idx="78">
                  <c:v>18.3</c:v>
                </c:pt>
                <c:pt idx="79">
                  <c:v>12.7</c:v>
                </c:pt>
                <c:pt idx="80">
                  <c:v>18.600000000000001</c:v>
                </c:pt>
                <c:pt idx="81">
                  <c:v>13</c:v>
                </c:pt>
                <c:pt idx="82">
                  <c:v>19.3</c:v>
                </c:pt>
                <c:pt idx="83">
                  <c:v>12.2</c:v>
                </c:pt>
                <c:pt idx="84">
                  <c:v>15.9</c:v>
                </c:pt>
                <c:pt idx="85">
                  <c:v>14</c:v>
                </c:pt>
                <c:pt idx="86">
                  <c:v>19.3</c:v>
                </c:pt>
                <c:pt idx="87">
                  <c:v>22.4</c:v>
                </c:pt>
                <c:pt idx="88">
                  <c:v>21.1</c:v>
                </c:pt>
                <c:pt idx="89">
                  <c:v>20.8</c:v>
                </c:pt>
                <c:pt idx="90">
                  <c:v>16.7</c:v>
                </c:pt>
                <c:pt idx="91">
                  <c:v>15.8</c:v>
                </c:pt>
                <c:pt idx="92">
                  <c:v>20.3</c:v>
                </c:pt>
                <c:pt idx="93">
                  <c:v>19.399999999999999</c:v>
                </c:pt>
                <c:pt idx="94">
                  <c:v>18.5</c:v>
                </c:pt>
                <c:pt idx="95">
                  <c:v>19.7</c:v>
                </c:pt>
                <c:pt idx="96">
                  <c:v>23.5</c:v>
                </c:pt>
                <c:pt idx="97">
                  <c:v>25</c:v>
                </c:pt>
                <c:pt idx="98">
                  <c:v>18.2</c:v>
                </c:pt>
                <c:pt idx="99">
                  <c:v>25.3</c:v>
                </c:pt>
              </c:numCache>
            </c:numRef>
          </c:val>
          <c:smooth val="0"/>
        </c:ser>
        <c:ser>
          <c:idx val="3"/>
          <c:order val="3"/>
          <c:tx>
            <c:strRef>
              <c:f>Sheet4!$E$3:$E$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1</c:v>
                </c:pt>
                <c:pt idx="1">
                  <c:v>0.9</c:v>
                </c:pt>
                <c:pt idx="2">
                  <c:v>1.1000000000000001</c:v>
                </c:pt>
                <c:pt idx="3">
                  <c:v>1.4</c:v>
                </c:pt>
                <c:pt idx="4">
                  <c:v>1.2</c:v>
                </c:pt>
                <c:pt idx="5">
                  <c:v>1.8</c:v>
                </c:pt>
                <c:pt idx="6">
                  <c:v>2</c:v>
                </c:pt>
                <c:pt idx="7">
                  <c:v>2.2000000000000002</c:v>
                </c:pt>
                <c:pt idx="8">
                  <c:v>2.2999999999999998</c:v>
                </c:pt>
                <c:pt idx="9">
                  <c:v>1.7</c:v>
                </c:pt>
                <c:pt idx="10">
                  <c:v>2.4</c:v>
                </c:pt>
                <c:pt idx="11">
                  <c:v>1.9</c:v>
                </c:pt>
                <c:pt idx="12">
                  <c:v>2.5</c:v>
                </c:pt>
                <c:pt idx="13">
                  <c:v>2.9</c:v>
                </c:pt>
                <c:pt idx="14">
                  <c:v>3.1</c:v>
                </c:pt>
                <c:pt idx="15">
                  <c:v>4.5999999999999996</c:v>
                </c:pt>
                <c:pt idx="16">
                  <c:v>5.4</c:v>
                </c:pt>
                <c:pt idx="17">
                  <c:v>5</c:v>
                </c:pt>
                <c:pt idx="18">
                  <c:v>5.7</c:v>
                </c:pt>
                <c:pt idx="19">
                  <c:v>4.8</c:v>
                </c:pt>
                <c:pt idx="20">
                  <c:v>7.9</c:v>
                </c:pt>
                <c:pt idx="21">
                  <c:v>6.3</c:v>
                </c:pt>
                <c:pt idx="22">
                  <c:v>8.1999999999999993</c:v>
                </c:pt>
                <c:pt idx="23">
                  <c:v>7.1</c:v>
                </c:pt>
                <c:pt idx="24">
                  <c:v>10.5</c:v>
                </c:pt>
                <c:pt idx="25">
                  <c:v>8.4</c:v>
                </c:pt>
                <c:pt idx="26">
                  <c:v>10.7</c:v>
                </c:pt>
                <c:pt idx="27">
                  <c:v>10.6</c:v>
                </c:pt>
                <c:pt idx="28">
                  <c:v>11.3</c:v>
                </c:pt>
                <c:pt idx="29">
                  <c:v>11.5</c:v>
                </c:pt>
                <c:pt idx="30">
                  <c:v>10.9</c:v>
                </c:pt>
                <c:pt idx="31">
                  <c:v>13</c:v>
                </c:pt>
                <c:pt idx="32">
                  <c:v>14.3</c:v>
                </c:pt>
                <c:pt idx="33">
                  <c:v>16.7</c:v>
                </c:pt>
                <c:pt idx="34">
                  <c:v>17.600000000000001</c:v>
                </c:pt>
                <c:pt idx="35">
                  <c:v>17.7</c:v>
                </c:pt>
                <c:pt idx="36">
                  <c:v>20.2</c:v>
                </c:pt>
                <c:pt idx="37">
                  <c:v>26.6</c:v>
                </c:pt>
                <c:pt idx="38">
                  <c:v>23.8</c:v>
                </c:pt>
                <c:pt idx="39">
                  <c:v>24.7</c:v>
                </c:pt>
                <c:pt idx="40">
                  <c:v>21.5</c:v>
                </c:pt>
                <c:pt idx="41">
                  <c:v>24.3</c:v>
                </c:pt>
                <c:pt idx="42">
                  <c:v>22.5</c:v>
                </c:pt>
                <c:pt idx="43">
                  <c:v>33</c:v>
                </c:pt>
                <c:pt idx="44">
                  <c:v>30.6</c:v>
                </c:pt>
                <c:pt idx="45">
                  <c:v>26.4</c:v>
                </c:pt>
                <c:pt idx="46">
                  <c:v>31</c:v>
                </c:pt>
                <c:pt idx="47">
                  <c:v>35.1</c:v>
                </c:pt>
                <c:pt idx="48">
                  <c:v>31</c:v>
                </c:pt>
                <c:pt idx="49">
                  <c:v>30.8</c:v>
                </c:pt>
                <c:pt idx="50">
                  <c:v>36</c:v>
                </c:pt>
                <c:pt idx="51">
                  <c:v>34.4</c:v>
                </c:pt>
                <c:pt idx="52">
                  <c:v>39.700000000000003</c:v>
                </c:pt>
                <c:pt idx="53">
                  <c:v>33.9</c:v>
                </c:pt>
                <c:pt idx="54">
                  <c:v>43.1</c:v>
                </c:pt>
                <c:pt idx="55">
                  <c:v>38.4</c:v>
                </c:pt>
                <c:pt idx="56">
                  <c:v>51</c:v>
                </c:pt>
                <c:pt idx="57">
                  <c:v>54.3</c:v>
                </c:pt>
                <c:pt idx="58">
                  <c:v>47.6</c:v>
                </c:pt>
                <c:pt idx="59">
                  <c:v>48.7</c:v>
                </c:pt>
                <c:pt idx="60">
                  <c:v>45.1</c:v>
                </c:pt>
                <c:pt idx="61">
                  <c:v>59</c:v>
                </c:pt>
                <c:pt idx="62">
                  <c:v>59.7</c:v>
                </c:pt>
                <c:pt idx="63">
                  <c:v>54.5</c:v>
                </c:pt>
                <c:pt idx="64">
                  <c:v>61.1</c:v>
                </c:pt>
                <c:pt idx="65">
                  <c:v>52.8</c:v>
                </c:pt>
                <c:pt idx="66">
                  <c:v>64.8</c:v>
                </c:pt>
                <c:pt idx="67">
                  <c:v>60.3</c:v>
                </c:pt>
                <c:pt idx="68">
                  <c:v>69.900000000000006</c:v>
                </c:pt>
                <c:pt idx="69">
                  <c:v>64.599999999999994</c:v>
                </c:pt>
                <c:pt idx="70">
                  <c:v>73.3</c:v>
                </c:pt>
                <c:pt idx="71">
                  <c:v>74.400000000000006</c:v>
                </c:pt>
                <c:pt idx="72">
                  <c:v>72.099999999999994</c:v>
                </c:pt>
                <c:pt idx="73">
                  <c:v>73.3</c:v>
                </c:pt>
                <c:pt idx="74">
                  <c:v>70.3</c:v>
                </c:pt>
                <c:pt idx="75">
                  <c:v>73.8</c:v>
                </c:pt>
                <c:pt idx="76">
                  <c:v>92.9</c:v>
                </c:pt>
                <c:pt idx="77">
                  <c:v>81.400000000000006</c:v>
                </c:pt>
                <c:pt idx="78">
                  <c:v>84.2</c:v>
                </c:pt>
                <c:pt idx="79">
                  <c:v>92.3</c:v>
                </c:pt>
                <c:pt idx="80">
                  <c:v>88.7</c:v>
                </c:pt>
                <c:pt idx="81">
                  <c:v>86.6</c:v>
                </c:pt>
                <c:pt idx="82">
                  <c:v>92.6</c:v>
                </c:pt>
                <c:pt idx="83">
                  <c:v>91.3</c:v>
                </c:pt>
                <c:pt idx="84">
                  <c:v>94.3</c:v>
                </c:pt>
                <c:pt idx="85">
                  <c:v>109.5</c:v>
                </c:pt>
                <c:pt idx="86">
                  <c:v>102.7</c:v>
                </c:pt>
                <c:pt idx="87">
                  <c:v>115.4</c:v>
                </c:pt>
                <c:pt idx="88">
                  <c:v>101.7</c:v>
                </c:pt>
                <c:pt idx="89">
                  <c:v>107.1</c:v>
                </c:pt>
                <c:pt idx="90">
                  <c:v>128.80000000000001</c:v>
                </c:pt>
                <c:pt idx="91">
                  <c:v>138</c:v>
                </c:pt>
                <c:pt idx="92">
                  <c:v>101.2</c:v>
                </c:pt>
                <c:pt idx="93">
                  <c:v>147.69999999999999</c:v>
                </c:pt>
                <c:pt idx="94">
                  <c:v>131.9</c:v>
                </c:pt>
                <c:pt idx="95">
                  <c:v>133.6</c:v>
                </c:pt>
                <c:pt idx="96">
                  <c:v>139.1</c:v>
                </c:pt>
                <c:pt idx="97">
                  <c:v>137.9</c:v>
                </c:pt>
                <c:pt idx="98">
                  <c:v>126.6</c:v>
                </c:pt>
                <c:pt idx="99">
                  <c:v>132.6</c:v>
                </c:pt>
              </c:numCache>
            </c:numRef>
          </c:val>
          <c:smooth val="0"/>
        </c:ser>
        <c:ser>
          <c:idx val="4"/>
          <c:order val="4"/>
          <c:tx>
            <c:strRef>
              <c:f>Sheet4!$F$3:$F$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1</c:v>
                </c:pt>
                <c:pt idx="1">
                  <c:v>0.3</c:v>
                </c:pt>
                <c:pt idx="2">
                  <c:v>0.3</c:v>
                </c:pt>
                <c:pt idx="3">
                  <c:v>0.4</c:v>
                </c:pt>
                <c:pt idx="4">
                  <c:v>0.5</c:v>
                </c:pt>
                <c:pt idx="5">
                  <c:v>0.3</c:v>
                </c:pt>
                <c:pt idx="6">
                  <c:v>0.9</c:v>
                </c:pt>
                <c:pt idx="7">
                  <c:v>1.6</c:v>
                </c:pt>
                <c:pt idx="8">
                  <c:v>1.6</c:v>
                </c:pt>
                <c:pt idx="9">
                  <c:v>1</c:v>
                </c:pt>
                <c:pt idx="10">
                  <c:v>1.3</c:v>
                </c:pt>
                <c:pt idx="11">
                  <c:v>0.9</c:v>
                </c:pt>
                <c:pt idx="12">
                  <c:v>1.8</c:v>
                </c:pt>
                <c:pt idx="13">
                  <c:v>1.6</c:v>
                </c:pt>
                <c:pt idx="14">
                  <c:v>2.2999999999999998</c:v>
                </c:pt>
                <c:pt idx="15">
                  <c:v>3.2</c:v>
                </c:pt>
                <c:pt idx="16">
                  <c:v>1.9</c:v>
                </c:pt>
                <c:pt idx="17">
                  <c:v>2</c:v>
                </c:pt>
                <c:pt idx="18">
                  <c:v>2.4</c:v>
                </c:pt>
                <c:pt idx="19">
                  <c:v>2.5</c:v>
                </c:pt>
                <c:pt idx="20">
                  <c:v>5.7</c:v>
                </c:pt>
                <c:pt idx="21">
                  <c:v>4.5999999999999996</c:v>
                </c:pt>
                <c:pt idx="22">
                  <c:v>3.7</c:v>
                </c:pt>
                <c:pt idx="23">
                  <c:v>3.1</c:v>
                </c:pt>
                <c:pt idx="24">
                  <c:v>4.7</c:v>
                </c:pt>
                <c:pt idx="25">
                  <c:v>4.9000000000000004</c:v>
                </c:pt>
                <c:pt idx="26">
                  <c:v>5.4</c:v>
                </c:pt>
                <c:pt idx="27">
                  <c:v>4.5</c:v>
                </c:pt>
                <c:pt idx="28">
                  <c:v>7.7</c:v>
                </c:pt>
                <c:pt idx="29">
                  <c:v>5.8</c:v>
                </c:pt>
                <c:pt idx="30">
                  <c:v>6.5</c:v>
                </c:pt>
                <c:pt idx="31">
                  <c:v>6</c:v>
                </c:pt>
                <c:pt idx="32">
                  <c:v>5.7</c:v>
                </c:pt>
                <c:pt idx="33">
                  <c:v>7.4</c:v>
                </c:pt>
                <c:pt idx="34">
                  <c:v>7.7</c:v>
                </c:pt>
                <c:pt idx="35">
                  <c:v>8.8000000000000007</c:v>
                </c:pt>
                <c:pt idx="36">
                  <c:v>8.9</c:v>
                </c:pt>
                <c:pt idx="37">
                  <c:v>9.1</c:v>
                </c:pt>
                <c:pt idx="38">
                  <c:v>10.9</c:v>
                </c:pt>
                <c:pt idx="39">
                  <c:v>9.3000000000000007</c:v>
                </c:pt>
                <c:pt idx="40">
                  <c:v>9.5</c:v>
                </c:pt>
                <c:pt idx="41">
                  <c:v>9.6</c:v>
                </c:pt>
                <c:pt idx="42">
                  <c:v>8.5</c:v>
                </c:pt>
                <c:pt idx="43">
                  <c:v>15.3</c:v>
                </c:pt>
                <c:pt idx="44">
                  <c:v>9</c:v>
                </c:pt>
                <c:pt idx="45">
                  <c:v>10.3</c:v>
                </c:pt>
                <c:pt idx="46">
                  <c:v>9.6</c:v>
                </c:pt>
                <c:pt idx="47">
                  <c:v>8.3000000000000007</c:v>
                </c:pt>
                <c:pt idx="48">
                  <c:v>11.7</c:v>
                </c:pt>
                <c:pt idx="49">
                  <c:v>10.8</c:v>
                </c:pt>
                <c:pt idx="50">
                  <c:v>13.4</c:v>
                </c:pt>
                <c:pt idx="51">
                  <c:v>14.2</c:v>
                </c:pt>
                <c:pt idx="52">
                  <c:v>19.2</c:v>
                </c:pt>
                <c:pt idx="53">
                  <c:v>12.5</c:v>
                </c:pt>
                <c:pt idx="54">
                  <c:v>17</c:v>
                </c:pt>
                <c:pt idx="55">
                  <c:v>14.8</c:v>
                </c:pt>
                <c:pt idx="56">
                  <c:v>12.8</c:v>
                </c:pt>
                <c:pt idx="57">
                  <c:v>21</c:v>
                </c:pt>
                <c:pt idx="58">
                  <c:v>18.100000000000001</c:v>
                </c:pt>
                <c:pt idx="59">
                  <c:v>14.9</c:v>
                </c:pt>
                <c:pt idx="60">
                  <c:v>21.6</c:v>
                </c:pt>
                <c:pt idx="61">
                  <c:v>17.399999999999999</c:v>
                </c:pt>
                <c:pt idx="62">
                  <c:v>26.8</c:v>
                </c:pt>
                <c:pt idx="63">
                  <c:v>19.399999999999999</c:v>
                </c:pt>
                <c:pt idx="64">
                  <c:v>18.399999999999999</c:v>
                </c:pt>
                <c:pt idx="65">
                  <c:v>18.8</c:v>
                </c:pt>
                <c:pt idx="66">
                  <c:v>17.399999999999999</c:v>
                </c:pt>
                <c:pt idx="67">
                  <c:v>24.9</c:v>
                </c:pt>
                <c:pt idx="68">
                  <c:v>26.3</c:v>
                </c:pt>
                <c:pt idx="69">
                  <c:v>26.5</c:v>
                </c:pt>
                <c:pt idx="70">
                  <c:v>26.4</c:v>
                </c:pt>
                <c:pt idx="71">
                  <c:v>26.3</c:v>
                </c:pt>
                <c:pt idx="72">
                  <c:v>29.5</c:v>
                </c:pt>
                <c:pt idx="73">
                  <c:v>27.6</c:v>
                </c:pt>
                <c:pt idx="74">
                  <c:v>26.4</c:v>
                </c:pt>
                <c:pt idx="75">
                  <c:v>30</c:v>
                </c:pt>
                <c:pt idx="76">
                  <c:v>31.5</c:v>
                </c:pt>
                <c:pt idx="77">
                  <c:v>27</c:v>
                </c:pt>
                <c:pt idx="78">
                  <c:v>33.799999999999997</c:v>
                </c:pt>
                <c:pt idx="79">
                  <c:v>35.9</c:v>
                </c:pt>
                <c:pt idx="80">
                  <c:v>41.3</c:v>
                </c:pt>
                <c:pt idx="81">
                  <c:v>42.2</c:v>
                </c:pt>
                <c:pt idx="82">
                  <c:v>36.200000000000003</c:v>
                </c:pt>
                <c:pt idx="83">
                  <c:v>42.6</c:v>
                </c:pt>
                <c:pt idx="84">
                  <c:v>47.5</c:v>
                </c:pt>
                <c:pt idx="85">
                  <c:v>52.4</c:v>
                </c:pt>
                <c:pt idx="86">
                  <c:v>46.1</c:v>
                </c:pt>
                <c:pt idx="87">
                  <c:v>42.9</c:v>
                </c:pt>
                <c:pt idx="88">
                  <c:v>41.3</c:v>
                </c:pt>
                <c:pt idx="89">
                  <c:v>47.3</c:v>
                </c:pt>
                <c:pt idx="90">
                  <c:v>39.4</c:v>
                </c:pt>
                <c:pt idx="91">
                  <c:v>62.3</c:v>
                </c:pt>
                <c:pt idx="92">
                  <c:v>49.4</c:v>
                </c:pt>
                <c:pt idx="93">
                  <c:v>50.4</c:v>
                </c:pt>
                <c:pt idx="94">
                  <c:v>56.1</c:v>
                </c:pt>
                <c:pt idx="95">
                  <c:v>50</c:v>
                </c:pt>
                <c:pt idx="96">
                  <c:v>52.3</c:v>
                </c:pt>
                <c:pt idx="97">
                  <c:v>64.599999999999994</c:v>
                </c:pt>
                <c:pt idx="98">
                  <c:v>66</c:v>
                </c:pt>
                <c:pt idx="99">
                  <c:v>43.2</c:v>
                </c:pt>
              </c:numCache>
            </c:numRef>
          </c:val>
          <c:smooth val="0"/>
        </c:ser>
        <c:ser>
          <c:idx val="5"/>
          <c:order val="5"/>
          <c:tx>
            <c:strRef>
              <c:f>Sheet4!$G$3:$G$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1</c:v>
                </c:pt>
                <c:pt idx="1">
                  <c:v>1</c:v>
                </c:pt>
                <c:pt idx="2">
                  <c:v>1.2</c:v>
                </c:pt>
                <c:pt idx="3">
                  <c:v>1.2</c:v>
                </c:pt>
                <c:pt idx="4">
                  <c:v>1.6</c:v>
                </c:pt>
                <c:pt idx="5">
                  <c:v>2.2000000000000002</c:v>
                </c:pt>
                <c:pt idx="6">
                  <c:v>2.9</c:v>
                </c:pt>
                <c:pt idx="7">
                  <c:v>4.2</c:v>
                </c:pt>
                <c:pt idx="8">
                  <c:v>4.7</c:v>
                </c:pt>
                <c:pt idx="9">
                  <c:v>3</c:v>
                </c:pt>
                <c:pt idx="10">
                  <c:v>3.1</c:v>
                </c:pt>
                <c:pt idx="11">
                  <c:v>3.8</c:v>
                </c:pt>
                <c:pt idx="12">
                  <c:v>4.0999999999999996</c:v>
                </c:pt>
                <c:pt idx="13">
                  <c:v>4.0999999999999996</c:v>
                </c:pt>
                <c:pt idx="14">
                  <c:v>6.2</c:v>
                </c:pt>
                <c:pt idx="15">
                  <c:v>5.0999999999999996</c:v>
                </c:pt>
                <c:pt idx="16">
                  <c:v>6.5</c:v>
                </c:pt>
                <c:pt idx="17">
                  <c:v>7.2</c:v>
                </c:pt>
                <c:pt idx="18">
                  <c:v>9.6</c:v>
                </c:pt>
                <c:pt idx="19">
                  <c:v>8.6</c:v>
                </c:pt>
                <c:pt idx="20">
                  <c:v>10.1</c:v>
                </c:pt>
                <c:pt idx="21">
                  <c:v>11.1</c:v>
                </c:pt>
                <c:pt idx="22">
                  <c:v>12.2</c:v>
                </c:pt>
                <c:pt idx="23">
                  <c:v>11.8</c:v>
                </c:pt>
                <c:pt idx="24">
                  <c:v>15.2</c:v>
                </c:pt>
                <c:pt idx="25">
                  <c:v>14.8</c:v>
                </c:pt>
                <c:pt idx="26">
                  <c:v>14.4</c:v>
                </c:pt>
                <c:pt idx="27">
                  <c:v>16.399999999999999</c:v>
                </c:pt>
                <c:pt idx="28">
                  <c:v>20.5</c:v>
                </c:pt>
                <c:pt idx="29">
                  <c:v>21</c:v>
                </c:pt>
                <c:pt idx="30">
                  <c:v>20.6</c:v>
                </c:pt>
                <c:pt idx="31">
                  <c:v>21.4</c:v>
                </c:pt>
                <c:pt idx="32">
                  <c:v>21.2</c:v>
                </c:pt>
                <c:pt idx="33">
                  <c:v>26</c:v>
                </c:pt>
                <c:pt idx="34">
                  <c:v>28.2</c:v>
                </c:pt>
                <c:pt idx="35">
                  <c:v>28.5</c:v>
                </c:pt>
                <c:pt idx="36">
                  <c:v>28.7</c:v>
                </c:pt>
                <c:pt idx="37">
                  <c:v>36.299999999999997</c:v>
                </c:pt>
                <c:pt idx="38">
                  <c:v>33.1</c:v>
                </c:pt>
                <c:pt idx="39">
                  <c:v>35.299999999999997</c:v>
                </c:pt>
                <c:pt idx="40">
                  <c:v>35</c:v>
                </c:pt>
                <c:pt idx="41">
                  <c:v>42.1</c:v>
                </c:pt>
                <c:pt idx="42">
                  <c:v>43.4</c:v>
                </c:pt>
                <c:pt idx="43">
                  <c:v>43.2</c:v>
                </c:pt>
                <c:pt idx="44">
                  <c:v>53.4</c:v>
                </c:pt>
                <c:pt idx="45">
                  <c:v>44.2</c:v>
                </c:pt>
                <c:pt idx="46">
                  <c:v>50</c:v>
                </c:pt>
                <c:pt idx="47">
                  <c:v>54.9</c:v>
                </c:pt>
                <c:pt idx="48">
                  <c:v>48.7</c:v>
                </c:pt>
                <c:pt idx="49">
                  <c:v>68.2</c:v>
                </c:pt>
                <c:pt idx="50">
                  <c:v>60.4</c:v>
                </c:pt>
                <c:pt idx="51">
                  <c:v>61.6</c:v>
                </c:pt>
                <c:pt idx="52">
                  <c:v>59.9</c:v>
                </c:pt>
                <c:pt idx="53">
                  <c:v>66.3</c:v>
                </c:pt>
                <c:pt idx="54">
                  <c:v>62.2</c:v>
                </c:pt>
                <c:pt idx="55">
                  <c:v>70.2</c:v>
                </c:pt>
                <c:pt idx="56">
                  <c:v>79.5</c:v>
                </c:pt>
                <c:pt idx="57">
                  <c:v>76.900000000000006</c:v>
                </c:pt>
                <c:pt idx="58">
                  <c:v>86.4</c:v>
                </c:pt>
                <c:pt idx="59">
                  <c:v>73.8</c:v>
                </c:pt>
                <c:pt idx="60">
                  <c:v>75.8</c:v>
                </c:pt>
                <c:pt idx="61">
                  <c:v>76.3</c:v>
                </c:pt>
                <c:pt idx="62">
                  <c:v>74</c:v>
                </c:pt>
                <c:pt idx="63">
                  <c:v>72.2</c:v>
                </c:pt>
                <c:pt idx="64">
                  <c:v>93.9</c:v>
                </c:pt>
                <c:pt idx="65">
                  <c:v>76.900000000000006</c:v>
                </c:pt>
                <c:pt idx="66">
                  <c:v>87.6</c:v>
                </c:pt>
                <c:pt idx="67">
                  <c:v>94.7</c:v>
                </c:pt>
                <c:pt idx="68">
                  <c:v>86.4</c:v>
                </c:pt>
                <c:pt idx="69">
                  <c:v>96.9</c:v>
                </c:pt>
                <c:pt idx="70">
                  <c:v>102.6</c:v>
                </c:pt>
                <c:pt idx="71">
                  <c:v>90.3</c:v>
                </c:pt>
                <c:pt idx="72">
                  <c:v>93.2</c:v>
                </c:pt>
                <c:pt idx="73">
                  <c:v>101.4</c:v>
                </c:pt>
                <c:pt idx="74">
                  <c:v>101.5</c:v>
                </c:pt>
                <c:pt idx="75">
                  <c:v>102.2</c:v>
                </c:pt>
                <c:pt idx="76">
                  <c:v>109.6</c:v>
                </c:pt>
                <c:pt idx="77">
                  <c:v>117.5</c:v>
                </c:pt>
                <c:pt idx="78">
                  <c:v>109.1</c:v>
                </c:pt>
                <c:pt idx="79">
                  <c:v>113.9</c:v>
                </c:pt>
                <c:pt idx="80">
                  <c:v>137.80000000000001</c:v>
                </c:pt>
                <c:pt idx="81">
                  <c:v>122.3</c:v>
                </c:pt>
                <c:pt idx="82">
                  <c:v>115</c:v>
                </c:pt>
                <c:pt idx="83">
                  <c:v>136.5</c:v>
                </c:pt>
                <c:pt idx="84">
                  <c:v>133.1</c:v>
                </c:pt>
                <c:pt idx="85">
                  <c:v>156.4</c:v>
                </c:pt>
                <c:pt idx="86">
                  <c:v>167.3</c:v>
                </c:pt>
                <c:pt idx="87">
                  <c:v>149.19999999999999</c:v>
                </c:pt>
                <c:pt idx="88">
                  <c:v>176.4</c:v>
                </c:pt>
                <c:pt idx="89">
                  <c:v>170.2</c:v>
                </c:pt>
                <c:pt idx="90">
                  <c:v>186.3</c:v>
                </c:pt>
                <c:pt idx="91">
                  <c:v>199.8</c:v>
                </c:pt>
                <c:pt idx="92">
                  <c:v>204.8</c:v>
                </c:pt>
                <c:pt idx="93">
                  <c:v>229.5</c:v>
                </c:pt>
                <c:pt idx="94">
                  <c:v>181.6</c:v>
                </c:pt>
                <c:pt idx="95">
                  <c:v>211.6</c:v>
                </c:pt>
                <c:pt idx="96">
                  <c:v>202.7</c:v>
                </c:pt>
                <c:pt idx="97">
                  <c:v>190.2</c:v>
                </c:pt>
                <c:pt idx="98">
                  <c:v>215</c:v>
                </c:pt>
                <c:pt idx="99">
                  <c:v>207.7</c:v>
                </c:pt>
              </c:numCache>
            </c:numRef>
          </c:val>
          <c:smooth val="0"/>
        </c:ser>
        <c:ser>
          <c:idx val="6"/>
          <c:order val="6"/>
          <c:tx>
            <c:strRef>
              <c:f>Sheet4!$H$3:$H$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1.3</c:v>
                </c:pt>
                <c:pt idx="1">
                  <c:v>0.4</c:v>
                </c:pt>
                <c:pt idx="2">
                  <c:v>0.3</c:v>
                </c:pt>
                <c:pt idx="3">
                  <c:v>0.7</c:v>
                </c:pt>
                <c:pt idx="4">
                  <c:v>0.3</c:v>
                </c:pt>
                <c:pt idx="5">
                  <c:v>0.6</c:v>
                </c:pt>
                <c:pt idx="6">
                  <c:v>0.8</c:v>
                </c:pt>
                <c:pt idx="7">
                  <c:v>1.9</c:v>
                </c:pt>
                <c:pt idx="8">
                  <c:v>2.2000000000000002</c:v>
                </c:pt>
                <c:pt idx="9">
                  <c:v>1.8</c:v>
                </c:pt>
                <c:pt idx="10">
                  <c:v>2.2000000000000002</c:v>
                </c:pt>
                <c:pt idx="11">
                  <c:v>2.7</c:v>
                </c:pt>
                <c:pt idx="12">
                  <c:v>2.7</c:v>
                </c:pt>
                <c:pt idx="13">
                  <c:v>2.5</c:v>
                </c:pt>
                <c:pt idx="14">
                  <c:v>2.8</c:v>
                </c:pt>
                <c:pt idx="15">
                  <c:v>3</c:v>
                </c:pt>
                <c:pt idx="16">
                  <c:v>3.5</c:v>
                </c:pt>
                <c:pt idx="17">
                  <c:v>4.3</c:v>
                </c:pt>
                <c:pt idx="18">
                  <c:v>3.5</c:v>
                </c:pt>
                <c:pt idx="19">
                  <c:v>4.2</c:v>
                </c:pt>
                <c:pt idx="20">
                  <c:v>5.2</c:v>
                </c:pt>
                <c:pt idx="21">
                  <c:v>4.8</c:v>
                </c:pt>
                <c:pt idx="22">
                  <c:v>5.7</c:v>
                </c:pt>
                <c:pt idx="23">
                  <c:v>6.8</c:v>
                </c:pt>
                <c:pt idx="24">
                  <c:v>5.8</c:v>
                </c:pt>
                <c:pt idx="25">
                  <c:v>6.1</c:v>
                </c:pt>
                <c:pt idx="26">
                  <c:v>6</c:v>
                </c:pt>
                <c:pt idx="27">
                  <c:v>9.5</c:v>
                </c:pt>
                <c:pt idx="28">
                  <c:v>8.6999999999999993</c:v>
                </c:pt>
                <c:pt idx="29">
                  <c:v>11.2</c:v>
                </c:pt>
                <c:pt idx="30">
                  <c:v>7.7</c:v>
                </c:pt>
                <c:pt idx="31">
                  <c:v>10.6</c:v>
                </c:pt>
                <c:pt idx="32">
                  <c:v>8.6999999999999993</c:v>
                </c:pt>
                <c:pt idx="33">
                  <c:v>11.1</c:v>
                </c:pt>
                <c:pt idx="34">
                  <c:v>12.4</c:v>
                </c:pt>
                <c:pt idx="35">
                  <c:v>13.4</c:v>
                </c:pt>
                <c:pt idx="36">
                  <c:v>11.7</c:v>
                </c:pt>
                <c:pt idx="37">
                  <c:v>18.7</c:v>
                </c:pt>
                <c:pt idx="38">
                  <c:v>14.5</c:v>
                </c:pt>
                <c:pt idx="39">
                  <c:v>14.8</c:v>
                </c:pt>
                <c:pt idx="40">
                  <c:v>12.6</c:v>
                </c:pt>
                <c:pt idx="41">
                  <c:v>18</c:v>
                </c:pt>
                <c:pt idx="42">
                  <c:v>15.7</c:v>
                </c:pt>
                <c:pt idx="43">
                  <c:v>14.9</c:v>
                </c:pt>
                <c:pt idx="44">
                  <c:v>15.3</c:v>
                </c:pt>
                <c:pt idx="45">
                  <c:v>16.100000000000001</c:v>
                </c:pt>
                <c:pt idx="46">
                  <c:v>23.2</c:v>
                </c:pt>
                <c:pt idx="47">
                  <c:v>13.1</c:v>
                </c:pt>
                <c:pt idx="48">
                  <c:v>25.1</c:v>
                </c:pt>
                <c:pt idx="49">
                  <c:v>19.100000000000001</c:v>
                </c:pt>
                <c:pt idx="50">
                  <c:v>25.2</c:v>
                </c:pt>
                <c:pt idx="51">
                  <c:v>21.6</c:v>
                </c:pt>
                <c:pt idx="52">
                  <c:v>17.399999999999999</c:v>
                </c:pt>
                <c:pt idx="53">
                  <c:v>18.8</c:v>
                </c:pt>
                <c:pt idx="54">
                  <c:v>23.8</c:v>
                </c:pt>
                <c:pt idx="55">
                  <c:v>23</c:v>
                </c:pt>
                <c:pt idx="56">
                  <c:v>33.1</c:v>
                </c:pt>
                <c:pt idx="57">
                  <c:v>27.8</c:v>
                </c:pt>
                <c:pt idx="58">
                  <c:v>16.899999999999999</c:v>
                </c:pt>
                <c:pt idx="59">
                  <c:v>32.6</c:v>
                </c:pt>
                <c:pt idx="60">
                  <c:v>30.8</c:v>
                </c:pt>
                <c:pt idx="61">
                  <c:v>39</c:v>
                </c:pt>
                <c:pt idx="62">
                  <c:v>26</c:v>
                </c:pt>
                <c:pt idx="63">
                  <c:v>34.5</c:v>
                </c:pt>
                <c:pt idx="64">
                  <c:v>30.4</c:v>
                </c:pt>
                <c:pt idx="65">
                  <c:v>26.6</c:v>
                </c:pt>
                <c:pt idx="66">
                  <c:v>25.2</c:v>
                </c:pt>
                <c:pt idx="67">
                  <c:v>26.1</c:v>
                </c:pt>
                <c:pt idx="68">
                  <c:v>33.200000000000003</c:v>
                </c:pt>
                <c:pt idx="69">
                  <c:v>33</c:v>
                </c:pt>
                <c:pt idx="70">
                  <c:v>26.5</c:v>
                </c:pt>
                <c:pt idx="71">
                  <c:v>34.799999999999997</c:v>
                </c:pt>
                <c:pt idx="72">
                  <c:v>38.200000000000003</c:v>
                </c:pt>
                <c:pt idx="73">
                  <c:v>34.5</c:v>
                </c:pt>
                <c:pt idx="74">
                  <c:v>36.4</c:v>
                </c:pt>
                <c:pt idx="75">
                  <c:v>38.6</c:v>
                </c:pt>
                <c:pt idx="76">
                  <c:v>30.4</c:v>
                </c:pt>
                <c:pt idx="77">
                  <c:v>44.8</c:v>
                </c:pt>
                <c:pt idx="78">
                  <c:v>47.3</c:v>
                </c:pt>
                <c:pt idx="79">
                  <c:v>46</c:v>
                </c:pt>
                <c:pt idx="80">
                  <c:v>37.299999999999997</c:v>
                </c:pt>
                <c:pt idx="81">
                  <c:v>46.6</c:v>
                </c:pt>
                <c:pt idx="82">
                  <c:v>46.1</c:v>
                </c:pt>
                <c:pt idx="83">
                  <c:v>49.2</c:v>
                </c:pt>
                <c:pt idx="84">
                  <c:v>52.8</c:v>
                </c:pt>
                <c:pt idx="85">
                  <c:v>53.1</c:v>
                </c:pt>
                <c:pt idx="86">
                  <c:v>57.4</c:v>
                </c:pt>
                <c:pt idx="87">
                  <c:v>47.7</c:v>
                </c:pt>
                <c:pt idx="88">
                  <c:v>54.2</c:v>
                </c:pt>
                <c:pt idx="89">
                  <c:v>53.7</c:v>
                </c:pt>
                <c:pt idx="90">
                  <c:v>68.400000000000006</c:v>
                </c:pt>
                <c:pt idx="91">
                  <c:v>65.7</c:v>
                </c:pt>
                <c:pt idx="92">
                  <c:v>90.1</c:v>
                </c:pt>
                <c:pt idx="93">
                  <c:v>69.8</c:v>
                </c:pt>
                <c:pt idx="94">
                  <c:v>79.3</c:v>
                </c:pt>
                <c:pt idx="95">
                  <c:v>76.400000000000006</c:v>
                </c:pt>
                <c:pt idx="96">
                  <c:v>73</c:v>
                </c:pt>
                <c:pt idx="97">
                  <c:v>76.900000000000006</c:v>
                </c:pt>
                <c:pt idx="98">
                  <c:v>68.7</c:v>
                </c:pt>
                <c:pt idx="99">
                  <c:v>55.7</c:v>
                </c:pt>
              </c:numCache>
            </c:numRef>
          </c:val>
          <c:smooth val="0"/>
        </c:ser>
        <c:ser>
          <c:idx val="7"/>
          <c:order val="7"/>
          <c:tx>
            <c:strRef>
              <c:f>Sheet4!$I$3:$I$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0.8</c:v>
                </c:pt>
                <c:pt idx="1">
                  <c:v>1</c:v>
                </c:pt>
                <c:pt idx="2">
                  <c:v>1.1000000000000001</c:v>
                </c:pt>
                <c:pt idx="3">
                  <c:v>1.4</c:v>
                </c:pt>
                <c:pt idx="4">
                  <c:v>1.4</c:v>
                </c:pt>
                <c:pt idx="5">
                  <c:v>2.5</c:v>
                </c:pt>
                <c:pt idx="6">
                  <c:v>2.6</c:v>
                </c:pt>
                <c:pt idx="7">
                  <c:v>4.2</c:v>
                </c:pt>
                <c:pt idx="8">
                  <c:v>5.2</c:v>
                </c:pt>
                <c:pt idx="9">
                  <c:v>3.4</c:v>
                </c:pt>
                <c:pt idx="10">
                  <c:v>4.7</c:v>
                </c:pt>
                <c:pt idx="11">
                  <c:v>4.3</c:v>
                </c:pt>
                <c:pt idx="12">
                  <c:v>5</c:v>
                </c:pt>
                <c:pt idx="13">
                  <c:v>5.4</c:v>
                </c:pt>
                <c:pt idx="14">
                  <c:v>6.2</c:v>
                </c:pt>
                <c:pt idx="15">
                  <c:v>8</c:v>
                </c:pt>
                <c:pt idx="16">
                  <c:v>8.3000000000000007</c:v>
                </c:pt>
                <c:pt idx="17">
                  <c:v>8.5</c:v>
                </c:pt>
                <c:pt idx="18">
                  <c:v>10.7</c:v>
                </c:pt>
                <c:pt idx="19">
                  <c:v>13.9</c:v>
                </c:pt>
                <c:pt idx="20">
                  <c:v>13.3</c:v>
                </c:pt>
                <c:pt idx="21">
                  <c:v>13.6</c:v>
                </c:pt>
                <c:pt idx="22">
                  <c:v>17.5</c:v>
                </c:pt>
                <c:pt idx="23">
                  <c:v>18.3</c:v>
                </c:pt>
                <c:pt idx="24">
                  <c:v>20.9</c:v>
                </c:pt>
                <c:pt idx="25">
                  <c:v>19.7</c:v>
                </c:pt>
                <c:pt idx="26">
                  <c:v>23.3</c:v>
                </c:pt>
                <c:pt idx="27">
                  <c:v>21.7</c:v>
                </c:pt>
                <c:pt idx="28">
                  <c:v>23.9</c:v>
                </c:pt>
                <c:pt idx="29">
                  <c:v>27.8</c:v>
                </c:pt>
                <c:pt idx="30">
                  <c:v>31.8</c:v>
                </c:pt>
                <c:pt idx="31">
                  <c:v>30.8</c:v>
                </c:pt>
                <c:pt idx="32">
                  <c:v>34.1</c:v>
                </c:pt>
                <c:pt idx="33">
                  <c:v>36.799999999999997</c:v>
                </c:pt>
                <c:pt idx="34">
                  <c:v>42.9</c:v>
                </c:pt>
                <c:pt idx="35">
                  <c:v>41</c:v>
                </c:pt>
                <c:pt idx="36">
                  <c:v>48.3</c:v>
                </c:pt>
                <c:pt idx="37">
                  <c:v>58.7</c:v>
                </c:pt>
                <c:pt idx="38">
                  <c:v>46.5</c:v>
                </c:pt>
                <c:pt idx="39">
                  <c:v>56.1</c:v>
                </c:pt>
                <c:pt idx="40">
                  <c:v>50.9</c:v>
                </c:pt>
                <c:pt idx="41">
                  <c:v>62.2</c:v>
                </c:pt>
                <c:pt idx="42">
                  <c:v>57.8</c:v>
                </c:pt>
                <c:pt idx="43">
                  <c:v>64.900000000000006</c:v>
                </c:pt>
                <c:pt idx="44">
                  <c:v>64.2</c:v>
                </c:pt>
                <c:pt idx="45">
                  <c:v>78</c:v>
                </c:pt>
                <c:pt idx="46">
                  <c:v>69.900000000000006</c:v>
                </c:pt>
                <c:pt idx="47">
                  <c:v>71.900000000000006</c:v>
                </c:pt>
                <c:pt idx="48">
                  <c:v>72.599999999999994</c:v>
                </c:pt>
                <c:pt idx="49">
                  <c:v>74.900000000000006</c:v>
                </c:pt>
                <c:pt idx="50">
                  <c:v>76.3</c:v>
                </c:pt>
                <c:pt idx="51">
                  <c:v>79.099999999999994</c:v>
                </c:pt>
                <c:pt idx="52">
                  <c:v>80.900000000000006</c:v>
                </c:pt>
                <c:pt idx="53">
                  <c:v>90.2</c:v>
                </c:pt>
                <c:pt idx="54">
                  <c:v>87.1</c:v>
                </c:pt>
                <c:pt idx="55">
                  <c:v>89.7</c:v>
                </c:pt>
                <c:pt idx="56">
                  <c:v>81.900000000000006</c:v>
                </c:pt>
                <c:pt idx="57">
                  <c:v>103.7</c:v>
                </c:pt>
                <c:pt idx="58">
                  <c:v>100.8</c:v>
                </c:pt>
                <c:pt idx="59">
                  <c:v>111.4</c:v>
                </c:pt>
                <c:pt idx="60">
                  <c:v>91.7</c:v>
                </c:pt>
                <c:pt idx="61">
                  <c:v>106.4</c:v>
                </c:pt>
                <c:pt idx="62">
                  <c:v>111.6</c:v>
                </c:pt>
                <c:pt idx="63">
                  <c:v>109.2</c:v>
                </c:pt>
                <c:pt idx="64">
                  <c:v>113.1</c:v>
                </c:pt>
                <c:pt idx="65">
                  <c:v>121.4</c:v>
                </c:pt>
                <c:pt idx="66">
                  <c:v>113.4</c:v>
                </c:pt>
                <c:pt idx="67">
                  <c:v>127.3</c:v>
                </c:pt>
                <c:pt idx="68">
                  <c:v>122.7</c:v>
                </c:pt>
                <c:pt idx="69">
                  <c:v>152.1</c:v>
                </c:pt>
                <c:pt idx="70">
                  <c:v>136.6</c:v>
                </c:pt>
                <c:pt idx="71">
                  <c:v>134.1</c:v>
                </c:pt>
                <c:pt idx="72">
                  <c:v>126.6</c:v>
                </c:pt>
                <c:pt idx="73">
                  <c:v>138.5</c:v>
                </c:pt>
                <c:pt idx="74">
                  <c:v>138.4</c:v>
                </c:pt>
                <c:pt idx="75">
                  <c:v>147.30000000000001</c:v>
                </c:pt>
                <c:pt idx="76">
                  <c:v>164.6</c:v>
                </c:pt>
                <c:pt idx="77">
                  <c:v>153.30000000000001</c:v>
                </c:pt>
                <c:pt idx="78">
                  <c:v>160.69999999999999</c:v>
                </c:pt>
                <c:pt idx="79">
                  <c:v>184.3</c:v>
                </c:pt>
                <c:pt idx="80">
                  <c:v>174.6</c:v>
                </c:pt>
                <c:pt idx="81">
                  <c:v>172.3</c:v>
                </c:pt>
                <c:pt idx="82">
                  <c:v>178.4</c:v>
                </c:pt>
                <c:pt idx="83">
                  <c:v>188.7</c:v>
                </c:pt>
                <c:pt idx="84">
                  <c:v>209.2</c:v>
                </c:pt>
                <c:pt idx="85">
                  <c:v>205.3</c:v>
                </c:pt>
                <c:pt idx="86">
                  <c:v>200.3</c:v>
                </c:pt>
                <c:pt idx="87">
                  <c:v>213</c:v>
                </c:pt>
                <c:pt idx="88">
                  <c:v>215.1</c:v>
                </c:pt>
                <c:pt idx="89">
                  <c:v>218.2</c:v>
                </c:pt>
                <c:pt idx="90">
                  <c:v>217.4</c:v>
                </c:pt>
                <c:pt idx="91">
                  <c:v>236.2</c:v>
                </c:pt>
                <c:pt idx="92">
                  <c:v>252</c:v>
                </c:pt>
                <c:pt idx="93">
                  <c:v>288.2</c:v>
                </c:pt>
                <c:pt idx="94">
                  <c:v>260.10000000000002</c:v>
                </c:pt>
                <c:pt idx="95">
                  <c:v>221.5</c:v>
                </c:pt>
                <c:pt idx="96">
                  <c:v>266.5</c:v>
                </c:pt>
                <c:pt idx="97">
                  <c:v>234.4</c:v>
                </c:pt>
                <c:pt idx="98">
                  <c:v>264.89999999999998</c:v>
                </c:pt>
                <c:pt idx="99">
                  <c:v>257.3</c:v>
                </c:pt>
              </c:numCache>
            </c:numRef>
          </c:val>
          <c:smooth val="0"/>
        </c:ser>
        <c:ser>
          <c:idx val="8"/>
          <c:order val="8"/>
          <c:tx>
            <c:strRef>
              <c:f>Sheet4!$J$3:$J$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0</c:v>
                </c:pt>
                <c:pt idx="1">
                  <c:v>0</c:v>
                </c:pt>
                <c:pt idx="2">
                  <c:v>1</c:v>
                </c:pt>
                <c:pt idx="3">
                  <c:v>0</c:v>
                </c:pt>
                <c:pt idx="4">
                  <c:v>0</c:v>
                </c:pt>
                <c:pt idx="5">
                  <c:v>1</c:v>
                </c:pt>
                <c:pt idx="6">
                  <c:v>1</c:v>
                </c:pt>
                <c:pt idx="7">
                  <c:v>1</c:v>
                </c:pt>
                <c:pt idx="8">
                  <c:v>4</c:v>
                </c:pt>
                <c:pt idx="9">
                  <c:v>1</c:v>
                </c:pt>
                <c:pt idx="10">
                  <c:v>1</c:v>
                </c:pt>
                <c:pt idx="11">
                  <c:v>1</c:v>
                </c:pt>
                <c:pt idx="12">
                  <c:v>8</c:v>
                </c:pt>
                <c:pt idx="13">
                  <c:v>3</c:v>
                </c:pt>
                <c:pt idx="14">
                  <c:v>2</c:v>
                </c:pt>
                <c:pt idx="15">
                  <c:v>3</c:v>
                </c:pt>
                <c:pt idx="16">
                  <c:v>2</c:v>
                </c:pt>
                <c:pt idx="17">
                  <c:v>4</c:v>
                </c:pt>
                <c:pt idx="18">
                  <c:v>5</c:v>
                </c:pt>
                <c:pt idx="19">
                  <c:v>4</c:v>
                </c:pt>
                <c:pt idx="20">
                  <c:v>4</c:v>
                </c:pt>
                <c:pt idx="21">
                  <c:v>21</c:v>
                </c:pt>
                <c:pt idx="22">
                  <c:v>9</c:v>
                </c:pt>
                <c:pt idx="23">
                  <c:v>4</c:v>
                </c:pt>
                <c:pt idx="24">
                  <c:v>28</c:v>
                </c:pt>
                <c:pt idx="25">
                  <c:v>7</c:v>
                </c:pt>
                <c:pt idx="26">
                  <c:v>8</c:v>
                </c:pt>
                <c:pt idx="27">
                  <c:v>20</c:v>
                </c:pt>
                <c:pt idx="28">
                  <c:v>6</c:v>
                </c:pt>
                <c:pt idx="29">
                  <c:v>8</c:v>
                </c:pt>
                <c:pt idx="30">
                  <c:v>12</c:v>
                </c:pt>
                <c:pt idx="31">
                  <c:v>14</c:v>
                </c:pt>
                <c:pt idx="32">
                  <c:v>14</c:v>
                </c:pt>
                <c:pt idx="33">
                  <c:v>12</c:v>
                </c:pt>
                <c:pt idx="34">
                  <c:v>17</c:v>
                </c:pt>
                <c:pt idx="35">
                  <c:v>6</c:v>
                </c:pt>
                <c:pt idx="36">
                  <c:v>15</c:v>
                </c:pt>
                <c:pt idx="37">
                  <c:v>13</c:v>
                </c:pt>
                <c:pt idx="38">
                  <c:v>26</c:v>
                </c:pt>
                <c:pt idx="39">
                  <c:v>10</c:v>
                </c:pt>
                <c:pt idx="40">
                  <c:v>8</c:v>
                </c:pt>
                <c:pt idx="41">
                  <c:v>11</c:v>
                </c:pt>
                <c:pt idx="42">
                  <c:v>18</c:v>
                </c:pt>
                <c:pt idx="43">
                  <c:v>9</c:v>
                </c:pt>
                <c:pt idx="44">
                  <c:v>9</c:v>
                </c:pt>
                <c:pt idx="45">
                  <c:v>50</c:v>
                </c:pt>
                <c:pt idx="46">
                  <c:v>12</c:v>
                </c:pt>
                <c:pt idx="47">
                  <c:v>14</c:v>
                </c:pt>
                <c:pt idx="48">
                  <c:v>17</c:v>
                </c:pt>
                <c:pt idx="49">
                  <c:v>24</c:v>
                </c:pt>
                <c:pt idx="50">
                  <c:v>27</c:v>
                </c:pt>
                <c:pt idx="51">
                  <c:v>55</c:v>
                </c:pt>
                <c:pt idx="52">
                  <c:v>17</c:v>
                </c:pt>
                <c:pt idx="53">
                  <c:v>34</c:v>
                </c:pt>
                <c:pt idx="54">
                  <c:v>16</c:v>
                </c:pt>
                <c:pt idx="55">
                  <c:v>25</c:v>
                </c:pt>
                <c:pt idx="56">
                  <c:v>25</c:v>
                </c:pt>
                <c:pt idx="57">
                  <c:v>25</c:v>
                </c:pt>
                <c:pt idx="58">
                  <c:v>28</c:v>
                </c:pt>
                <c:pt idx="59">
                  <c:v>58</c:v>
                </c:pt>
                <c:pt idx="60">
                  <c:v>32</c:v>
                </c:pt>
                <c:pt idx="61">
                  <c:v>50</c:v>
                </c:pt>
                <c:pt idx="62">
                  <c:v>23</c:v>
                </c:pt>
                <c:pt idx="63">
                  <c:v>33</c:v>
                </c:pt>
                <c:pt idx="64">
                  <c:v>33</c:v>
                </c:pt>
                <c:pt idx="65">
                  <c:v>37</c:v>
                </c:pt>
                <c:pt idx="66">
                  <c:v>34</c:v>
                </c:pt>
                <c:pt idx="67">
                  <c:v>30</c:v>
                </c:pt>
                <c:pt idx="68">
                  <c:v>20</c:v>
                </c:pt>
                <c:pt idx="69">
                  <c:v>37</c:v>
                </c:pt>
                <c:pt idx="70">
                  <c:v>26</c:v>
                </c:pt>
                <c:pt idx="71">
                  <c:v>60</c:v>
                </c:pt>
                <c:pt idx="72">
                  <c:v>33</c:v>
                </c:pt>
                <c:pt idx="73">
                  <c:v>37</c:v>
                </c:pt>
                <c:pt idx="74">
                  <c:v>24</c:v>
                </c:pt>
                <c:pt idx="75">
                  <c:v>48</c:v>
                </c:pt>
                <c:pt idx="76">
                  <c:v>40</c:v>
                </c:pt>
                <c:pt idx="77">
                  <c:v>46</c:v>
                </c:pt>
                <c:pt idx="78">
                  <c:v>31</c:v>
                </c:pt>
                <c:pt idx="79">
                  <c:v>26</c:v>
                </c:pt>
                <c:pt idx="80">
                  <c:v>39</c:v>
                </c:pt>
                <c:pt idx="81">
                  <c:v>30</c:v>
                </c:pt>
                <c:pt idx="82">
                  <c:v>56</c:v>
                </c:pt>
                <c:pt idx="83">
                  <c:v>30</c:v>
                </c:pt>
                <c:pt idx="84">
                  <c:v>64</c:v>
                </c:pt>
                <c:pt idx="85">
                  <c:v>42</c:v>
                </c:pt>
                <c:pt idx="86">
                  <c:v>62</c:v>
                </c:pt>
                <c:pt idx="87">
                  <c:v>116</c:v>
                </c:pt>
                <c:pt idx="88">
                  <c:v>63</c:v>
                </c:pt>
                <c:pt idx="89">
                  <c:v>86</c:v>
                </c:pt>
                <c:pt idx="90">
                  <c:v>42</c:v>
                </c:pt>
                <c:pt idx="91">
                  <c:v>49</c:v>
                </c:pt>
                <c:pt idx="92">
                  <c:v>54</c:v>
                </c:pt>
                <c:pt idx="93">
                  <c:v>46</c:v>
                </c:pt>
                <c:pt idx="94">
                  <c:v>39</c:v>
                </c:pt>
                <c:pt idx="95">
                  <c:v>83</c:v>
                </c:pt>
                <c:pt idx="96">
                  <c:v>96</c:v>
                </c:pt>
                <c:pt idx="97">
                  <c:v>77</c:v>
                </c:pt>
                <c:pt idx="98">
                  <c:v>75</c:v>
                </c:pt>
                <c:pt idx="99">
                  <c:v>28</c:v>
                </c:pt>
              </c:numCache>
            </c:numRef>
          </c:val>
          <c:smooth val="0"/>
        </c:ser>
        <c:ser>
          <c:idx val="9"/>
          <c:order val="9"/>
          <c:tx>
            <c:strRef>
              <c:f>Sheet4!$K$3:$K$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1</c:v>
                </c:pt>
                <c:pt idx="1">
                  <c:v>1</c:v>
                </c:pt>
                <c:pt idx="2">
                  <c:v>1</c:v>
                </c:pt>
                <c:pt idx="3">
                  <c:v>1</c:v>
                </c:pt>
                <c:pt idx="4">
                  <c:v>1</c:v>
                </c:pt>
                <c:pt idx="5">
                  <c:v>1</c:v>
                </c:pt>
                <c:pt idx="6">
                  <c:v>2</c:v>
                </c:pt>
                <c:pt idx="7">
                  <c:v>2</c:v>
                </c:pt>
                <c:pt idx="8">
                  <c:v>2</c:v>
                </c:pt>
                <c:pt idx="9">
                  <c:v>2</c:v>
                </c:pt>
                <c:pt idx="10">
                  <c:v>3</c:v>
                </c:pt>
                <c:pt idx="11">
                  <c:v>2</c:v>
                </c:pt>
                <c:pt idx="12">
                  <c:v>3</c:v>
                </c:pt>
                <c:pt idx="13">
                  <c:v>3</c:v>
                </c:pt>
                <c:pt idx="14">
                  <c:v>3</c:v>
                </c:pt>
                <c:pt idx="15">
                  <c:v>4</c:v>
                </c:pt>
                <c:pt idx="16">
                  <c:v>5</c:v>
                </c:pt>
                <c:pt idx="17">
                  <c:v>5</c:v>
                </c:pt>
                <c:pt idx="18">
                  <c:v>9</c:v>
                </c:pt>
                <c:pt idx="19">
                  <c:v>6</c:v>
                </c:pt>
                <c:pt idx="20">
                  <c:v>5</c:v>
                </c:pt>
                <c:pt idx="21">
                  <c:v>10</c:v>
                </c:pt>
                <c:pt idx="22">
                  <c:v>11</c:v>
                </c:pt>
                <c:pt idx="23">
                  <c:v>11</c:v>
                </c:pt>
                <c:pt idx="24">
                  <c:v>12</c:v>
                </c:pt>
                <c:pt idx="25">
                  <c:v>5</c:v>
                </c:pt>
                <c:pt idx="26">
                  <c:v>17</c:v>
                </c:pt>
                <c:pt idx="27">
                  <c:v>10</c:v>
                </c:pt>
                <c:pt idx="28">
                  <c:v>5</c:v>
                </c:pt>
                <c:pt idx="29">
                  <c:v>7</c:v>
                </c:pt>
                <c:pt idx="30">
                  <c:v>7</c:v>
                </c:pt>
                <c:pt idx="31">
                  <c:v>8</c:v>
                </c:pt>
                <c:pt idx="32">
                  <c:v>6</c:v>
                </c:pt>
                <c:pt idx="33">
                  <c:v>13</c:v>
                </c:pt>
                <c:pt idx="34">
                  <c:v>18</c:v>
                </c:pt>
                <c:pt idx="35">
                  <c:v>30</c:v>
                </c:pt>
                <c:pt idx="36">
                  <c:v>19</c:v>
                </c:pt>
                <c:pt idx="37">
                  <c:v>19</c:v>
                </c:pt>
                <c:pt idx="38">
                  <c:v>23</c:v>
                </c:pt>
                <c:pt idx="39">
                  <c:v>8</c:v>
                </c:pt>
                <c:pt idx="40">
                  <c:v>34</c:v>
                </c:pt>
                <c:pt idx="41">
                  <c:v>15</c:v>
                </c:pt>
                <c:pt idx="42">
                  <c:v>16</c:v>
                </c:pt>
                <c:pt idx="43">
                  <c:v>16</c:v>
                </c:pt>
                <c:pt idx="44">
                  <c:v>9</c:v>
                </c:pt>
                <c:pt idx="45">
                  <c:v>8</c:v>
                </c:pt>
                <c:pt idx="46">
                  <c:v>23</c:v>
                </c:pt>
                <c:pt idx="47">
                  <c:v>27</c:v>
                </c:pt>
                <c:pt idx="48">
                  <c:v>27</c:v>
                </c:pt>
                <c:pt idx="49">
                  <c:v>29</c:v>
                </c:pt>
                <c:pt idx="50">
                  <c:v>24</c:v>
                </c:pt>
                <c:pt idx="51">
                  <c:v>20</c:v>
                </c:pt>
                <c:pt idx="52">
                  <c:v>21</c:v>
                </c:pt>
                <c:pt idx="53">
                  <c:v>25</c:v>
                </c:pt>
                <c:pt idx="54">
                  <c:v>51</c:v>
                </c:pt>
                <c:pt idx="55">
                  <c:v>22</c:v>
                </c:pt>
                <c:pt idx="56">
                  <c:v>14</c:v>
                </c:pt>
                <c:pt idx="57">
                  <c:v>27</c:v>
                </c:pt>
                <c:pt idx="58">
                  <c:v>23</c:v>
                </c:pt>
                <c:pt idx="59">
                  <c:v>15</c:v>
                </c:pt>
                <c:pt idx="60">
                  <c:v>21</c:v>
                </c:pt>
                <c:pt idx="61">
                  <c:v>37</c:v>
                </c:pt>
                <c:pt idx="62">
                  <c:v>16</c:v>
                </c:pt>
                <c:pt idx="63">
                  <c:v>33</c:v>
                </c:pt>
                <c:pt idx="64">
                  <c:v>30</c:v>
                </c:pt>
                <c:pt idx="65">
                  <c:v>31</c:v>
                </c:pt>
                <c:pt idx="66">
                  <c:v>28</c:v>
                </c:pt>
                <c:pt idx="67">
                  <c:v>30</c:v>
                </c:pt>
                <c:pt idx="68">
                  <c:v>31</c:v>
                </c:pt>
                <c:pt idx="69">
                  <c:v>35</c:v>
                </c:pt>
                <c:pt idx="70">
                  <c:v>27</c:v>
                </c:pt>
                <c:pt idx="71">
                  <c:v>53</c:v>
                </c:pt>
                <c:pt idx="72">
                  <c:v>20</c:v>
                </c:pt>
                <c:pt idx="73">
                  <c:v>41</c:v>
                </c:pt>
                <c:pt idx="74">
                  <c:v>17</c:v>
                </c:pt>
                <c:pt idx="75">
                  <c:v>24</c:v>
                </c:pt>
                <c:pt idx="76">
                  <c:v>38</c:v>
                </c:pt>
                <c:pt idx="77">
                  <c:v>18</c:v>
                </c:pt>
                <c:pt idx="78">
                  <c:v>40</c:v>
                </c:pt>
                <c:pt idx="79">
                  <c:v>116</c:v>
                </c:pt>
                <c:pt idx="80">
                  <c:v>31</c:v>
                </c:pt>
                <c:pt idx="81">
                  <c:v>35</c:v>
                </c:pt>
                <c:pt idx="82">
                  <c:v>53</c:v>
                </c:pt>
                <c:pt idx="83">
                  <c:v>53</c:v>
                </c:pt>
                <c:pt idx="84">
                  <c:v>47</c:v>
                </c:pt>
                <c:pt idx="85">
                  <c:v>33</c:v>
                </c:pt>
                <c:pt idx="86">
                  <c:v>42</c:v>
                </c:pt>
                <c:pt idx="87">
                  <c:v>45</c:v>
                </c:pt>
                <c:pt idx="88">
                  <c:v>44</c:v>
                </c:pt>
                <c:pt idx="89">
                  <c:v>38</c:v>
                </c:pt>
                <c:pt idx="90">
                  <c:v>83</c:v>
                </c:pt>
                <c:pt idx="91">
                  <c:v>56</c:v>
                </c:pt>
                <c:pt idx="92">
                  <c:v>37</c:v>
                </c:pt>
                <c:pt idx="93">
                  <c:v>56</c:v>
                </c:pt>
                <c:pt idx="94">
                  <c:v>72</c:v>
                </c:pt>
                <c:pt idx="95">
                  <c:v>30</c:v>
                </c:pt>
                <c:pt idx="96">
                  <c:v>85</c:v>
                </c:pt>
                <c:pt idx="97">
                  <c:v>40</c:v>
                </c:pt>
                <c:pt idx="98">
                  <c:v>52</c:v>
                </c:pt>
                <c:pt idx="99">
                  <c:v>56</c:v>
                </c:pt>
              </c:numCache>
            </c:numRef>
          </c:val>
          <c:smooth val="0"/>
        </c:ser>
        <c:dLbls>
          <c:showLegendKey val="0"/>
          <c:showVal val="0"/>
          <c:showCatName val="0"/>
          <c:showSerName val="0"/>
          <c:showPercent val="0"/>
          <c:showBubbleSize val="0"/>
        </c:dLbls>
        <c:marker val="1"/>
        <c:smooth val="0"/>
        <c:axId val="277217664"/>
        <c:axId val="277219584"/>
      </c:lineChart>
      <c:catAx>
        <c:axId val="277217664"/>
        <c:scaling>
          <c:orientation val="minMax"/>
        </c:scaling>
        <c:delete val="0"/>
        <c:axPos val="b"/>
        <c:title>
          <c:tx>
            <c:rich>
              <a:bodyPr/>
              <a:lstStyle/>
              <a:p>
                <a:pPr>
                  <a:defRPr/>
                </a:pPr>
                <a:r>
                  <a:rPr lang="en-GB"/>
                  <a:t>Graph size</a:t>
                </a:r>
              </a:p>
            </c:rich>
          </c:tx>
          <c:overlay val="0"/>
        </c:title>
        <c:majorTickMark val="out"/>
        <c:minorTickMark val="none"/>
        <c:tickLblPos val="nextTo"/>
        <c:crossAx val="277219584"/>
        <c:crosses val="autoZero"/>
        <c:auto val="1"/>
        <c:lblAlgn val="ctr"/>
        <c:lblOffset val="100"/>
        <c:noMultiLvlLbl val="0"/>
      </c:catAx>
      <c:valAx>
        <c:axId val="277219584"/>
        <c:scaling>
          <c:orientation val="minMax"/>
        </c:scaling>
        <c:delete val="0"/>
        <c:axPos val="l"/>
        <c:majorGridlines/>
        <c:title>
          <c:tx>
            <c:rich>
              <a:bodyPr rot="-5400000" vert="horz"/>
              <a:lstStyle/>
              <a:p>
                <a:pPr>
                  <a:defRPr/>
                </a:pPr>
                <a:r>
                  <a:rPr lang="en-GB"/>
                  <a:t>Time taken</a:t>
                </a:r>
                <a:r>
                  <a:rPr lang="en-GB" baseline="0"/>
                  <a:t> in milliseconds</a:t>
                </a:r>
                <a:endParaRPr lang="en-GB"/>
              </a:p>
            </c:rich>
          </c:tx>
          <c:overlay val="0"/>
        </c:title>
        <c:numFmt formatCode="General" sourceLinked="1"/>
        <c:majorTickMark val="out"/>
        <c:minorTickMark val="none"/>
        <c:tickLblPos val="nextTo"/>
        <c:crossAx val="277217664"/>
        <c:crosses val="autoZero"/>
        <c:crossBetween val="between"/>
      </c:valAx>
    </c:plotArea>
    <c:legend>
      <c:legendPos val="r"/>
      <c:layout>
        <c:manualLayout>
          <c:xMode val="edge"/>
          <c:yMode val="edge"/>
          <c:x val="0.73390674372424713"/>
          <c:y val="0.12773530982313167"/>
          <c:w val="0.2566824348633539"/>
          <c:h val="0.7748062830232773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law listing experiment results.xlsx]Sheet4!PivotTable2</c:name>
    <c:fmtId val="-1"/>
  </c:pivotSource>
  <c:chart>
    <c:title>
      <c:tx>
        <c:rich>
          <a:bodyPr/>
          <a:lstStyle/>
          <a:p>
            <a:pPr>
              <a:defRPr/>
            </a:pPr>
            <a:r>
              <a:rPr lang="en-GB" sz="1200"/>
              <a:t>Chart showing average claw</a:t>
            </a:r>
            <a:r>
              <a:rPr lang="en-GB" sz="1200" baseline="0"/>
              <a:t> listing times for graphs with edge probabilities of 0.2, 0.4, 0.6 and 0.8</a:t>
            </a:r>
            <a:endParaRPr lang="en-GB" sz="1200"/>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s>
    <c:plotArea>
      <c:layout>
        <c:manualLayout>
          <c:layoutTarget val="inner"/>
          <c:xMode val="edge"/>
          <c:yMode val="edge"/>
          <c:x val="0.10922274288557546"/>
          <c:y val="0.18404688709099504"/>
          <c:w val="0.6416432549824429"/>
          <c:h val="0.64531565683177916"/>
        </c:manualLayout>
      </c:layout>
      <c:lineChart>
        <c:grouping val="standard"/>
        <c:varyColors val="0"/>
        <c:ser>
          <c:idx val="0"/>
          <c:order val="0"/>
          <c:tx>
            <c:strRef>
              <c:f>Sheet4!$B$3:$B$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7</c:v>
                </c:pt>
                <c:pt idx="1">
                  <c:v>0.6</c:v>
                </c:pt>
                <c:pt idx="2">
                  <c:v>0.9</c:v>
                </c:pt>
                <c:pt idx="3">
                  <c:v>0.2</c:v>
                </c:pt>
                <c:pt idx="4">
                  <c:v>0.6</c:v>
                </c:pt>
                <c:pt idx="5">
                  <c:v>0.7</c:v>
                </c:pt>
                <c:pt idx="6">
                  <c:v>1.3</c:v>
                </c:pt>
                <c:pt idx="7">
                  <c:v>2.2000000000000002</c:v>
                </c:pt>
                <c:pt idx="8">
                  <c:v>2.1</c:v>
                </c:pt>
                <c:pt idx="9">
                  <c:v>3.4</c:v>
                </c:pt>
                <c:pt idx="10">
                  <c:v>2.9</c:v>
                </c:pt>
                <c:pt idx="11">
                  <c:v>4.0999999999999996</c:v>
                </c:pt>
                <c:pt idx="12">
                  <c:v>3.9</c:v>
                </c:pt>
                <c:pt idx="13">
                  <c:v>5.0999999999999996</c:v>
                </c:pt>
                <c:pt idx="14">
                  <c:v>7.2</c:v>
                </c:pt>
                <c:pt idx="15">
                  <c:v>6.4</c:v>
                </c:pt>
                <c:pt idx="16">
                  <c:v>7.5</c:v>
                </c:pt>
                <c:pt idx="17">
                  <c:v>7.6</c:v>
                </c:pt>
                <c:pt idx="18">
                  <c:v>7.6</c:v>
                </c:pt>
                <c:pt idx="19">
                  <c:v>8.4</c:v>
                </c:pt>
                <c:pt idx="20">
                  <c:v>10</c:v>
                </c:pt>
                <c:pt idx="21">
                  <c:v>13.5</c:v>
                </c:pt>
                <c:pt idx="22">
                  <c:v>12.9</c:v>
                </c:pt>
                <c:pt idx="23">
                  <c:v>16.7</c:v>
                </c:pt>
                <c:pt idx="24">
                  <c:v>15.8</c:v>
                </c:pt>
                <c:pt idx="25">
                  <c:v>16.2</c:v>
                </c:pt>
                <c:pt idx="26">
                  <c:v>12.3</c:v>
                </c:pt>
                <c:pt idx="27">
                  <c:v>23.6</c:v>
                </c:pt>
                <c:pt idx="28">
                  <c:v>17.399999999999999</c:v>
                </c:pt>
                <c:pt idx="29">
                  <c:v>25.7</c:v>
                </c:pt>
                <c:pt idx="30">
                  <c:v>18.7</c:v>
                </c:pt>
                <c:pt idx="31">
                  <c:v>23</c:v>
                </c:pt>
                <c:pt idx="32">
                  <c:v>31.5</c:v>
                </c:pt>
                <c:pt idx="33">
                  <c:v>36.1</c:v>
                </c:pt>
                <c:pt idx="34">
                  <c:v>33.6</c:v>
                </c:pt>
                <c:pt idx="35">
                  <c:v>106.1</c:v>
                </c:pt>
                <c:pt idx="36">
                  <c:v>42.6</c:v>
                </c:pt>
                <c:pt idx="37">
                  <c:v>46.3</c:v>
                </c:pt>
                <c:pt idx="38">
                  <c:v>52.8</c:v>
                </c:pt>
                <c:pt idx="39">
                  <c:v>46.6</c:v>
                </c:pt>
                <c:pt idx="40">
                  <c:v>55.4</c:v>
                </c:pt>
                <c:pt idx="41">
                  <c:v>82.9</c:v>
                </c:pt>
                <c:pt idx="42">
                  <c:v>60.8</c:v>
                </c:pt>
                <c:pt idx="43">
                  <c:v>97.3</c:v>
                </c:pt>
                <c:pt idx="44">
                  <c:v>69.3</c:v>
                </c:pt>
                <c:pt idx="45">
                  <c:v>79.7</c:v>
                </c:pt>
                <c:pt idx="46">
                  <c:v>77.900000000000006</c:v>
                </c:pt>
                <c:pt idx="47">
                  <c:v>108.5</c:v>
                </c:pt>
                <c:pt idx="48">
                  <c:v>110.5</c:v>
                </c:pt>
                <c:pt idx="49">
                  <c:v>119.7</c:v>
                </c:pt>
                <c:pt idx="50">
                  <c:v>119.4</c:v>
                </c:pt>
                <c:pt idx="51">
                  <c:v>126.2</c:v>
                </c:pt>
                <c:pt idx="52">
                  <c:v>133.5</c:v>
                </c:pt>
                <c:pt idx="53">
                  <c:v>155.30000000000001</c:v>
                </c:pt>
                <c:pt idx="54">
                  <c:v>151.4</c:v>
                </c:pt>
                <c:pt idx="55">
                  <c:v>151.6</c:v>
                </c:pt>
                <c:pt idx="56">
                  <c:v>134.6</c:v>
                </c:pt>
                <c:pt idx="57">
                  <c:v>201.3</c:v>
                </c:pt>
                <c:pt idx="58">
                  <c:v>203.7</c:v>
                </c:pt>
                <c:pt idx="59">
                  <c:v>185.2</c:v>
                </c:pt>
                <c:pt idx="60">
                  <c:v>250.5</c:v>
                </c:pt>
                <c:pt idx="61">
                  <c:v>243.3</c:v>
                </c:pt>
                <c:pt idx="62">
                  <c:v>222</c:v>
                </c:pt>
                <c:pt idx="63">
                  <c:v>232.4</c:v>
                </c:pt>
                <c:pt idx="64">
                  <c:v>250.4</c:v>
                </c:pt>
                <c:pt idx="65">
                  <c:v>302.8</c:v>
                </c:pt>
                <c:pt idx="66">
                  <c:v>279.2</c:v>
                </c:pt>
                <c:pt idx="67">
                  <c:v>360.2</c:v>
                </c:pt>
                <c:pt idx="68">
                  <c:v>291.39999999999998</c:v>
                </c:pt>
                <c:pt idx="69">
                  <c:v>330</c:v>
                </c:pt>
                <c:pt idx="70">
                  <c:v>296.2</c:v>
                </c:pt>
                <c:pt idx="71">
                  <c:v>346.8</c:v>
                </c:pt>
                <c:pt idx="72">
                  <c:v>358.1</c:v>
                </c:pt>
                <c:pt idx="73">
                  <c:v>341.5</c:v>
                </c:pt>
                <c:pt idx="74">
                  <c:v>371.8</c:v>
                </c:pt>
                <c:pt idx="75">
                  <c:v>369</c:v>
                </c:pt>
                <c:pt idx="76">
                  <c:v>373.3</c:v>
                </c:pt>
                <c:pt idx="77">
                  <c:v>428.3</c:v>
                </c:pt>
                <c:pt idx="78">
                  <c:v>453.6</c:v>
                </c:pt>
                <c:pt idx="79">
                  <c:v>492.6</c:v>
                </c:pt>
                <c:pt idx="80">
                  <c:v>463.5</c:v>
                </c:pt>
                <c:pt idx="81">
                  <c:v>477.6</c:v>
                </c:pt>
                <c:pt idx="82">
                  <c:v>480.2</c:v>
                </c:pt>
                <c:pt idx="83">
                  <c:v>569.79999999999995</c:v>
                </c:pt>
                <c:pt idx="84">
                  <c:v>635.70000000000005</c:v>
                </c:pt>
                <c:pt idx="85">
                  <c:v>559.5</c:v>
                </c:pt>
                <c:pt idx="86">
                  <c:v>590.4</c:v>
                </c:pt>
                <c:pt idx="87">
                  <c:v>616.9</c:v>
                </c:pt>
                <c:pt idx="88">
                  <c:v>554.1</c:v>
                </c:pt>
                <c:pt idx="89">
                  <c:v>715</c:v>
                </c:pt>
                <c:pt idx="90">
                  <c:v>691</c:v>
                </c:pt>
                <c:pt idx="91">
                  <c:v>642</c:v>
                </c:pt>
                <c:pt idx="92">
                  <c:v>738.4</c:v>
                </c:pt>
                <c:pt idx="93">
                  <c:v>754.6</c:v>
                </c:pt>
                <c:pt idx="94">
                  <c:v>737.7</c:v>
                </c:pt>
                <c:pt idx="95">
                  <c:v>649.4</c:v>
                </c:pt>
                <c:pt idx="96">
                  <c:v>854.6</c:v>
                </c:pt>
                <c:pt idx="97">
                  <c:v>1117</c:v>
                </c:pt>
                <c:pt idx="98">
                  <c:v>702.3</c:v>
                </c:pt>
                <c:pt idx="99">
                  <c:v>828.8</c:v>
                </c:pt>
              </c:numCache>
            </c:numRef>
          </c:val>
          <c:smooth val="0"/>
        </c:ser>
        <c:ser>
          <c:idx val="1"/>
          <c:order val="1"/>
          <c:tx>
            <c:strRef>
              <c:f>Sheet4!$C$3:$C$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0.6</c:v>
                </c:pt>
                <c:pt idx="1">
                  <c:v>0.4</c:v>
                </c:pt>
                <c:pt idx="2">
                  <c:v>0.4</c:v>
                </c:pt>
                <c:pt idx="3">
                  <c:v>0.6</c:v>
                </c:pt>
                <c:pt idx="4">
                  <c:v>0.6</c:v>
                </c:pt>
                <c:pt idx="5">
                  <c:v>1</c:v>
                </c:pt>
                <c:pt idx="6">
                  <c:v>7.2</c:v>
                </c:pt>
                <c:pt idx="7">
                  <c:v>4.2</c:v>
                </c:pt>
                <c:pt idx="8">
                  <c:v>5.4</c:v>
                </c:pt>
                <c:pt idx="9">
                  <c:v>4.4000000000000004</c:v>
                </c:pt>
                <c:pt idx="10">
                  <c:v>3.6</c:v>
                </c:pt>
                <c:pt idx="11">
                  <c:v>4.5</c:v>
                </c:pt>
                <c:pt idx="12">
                  <c:v>4</c:v>
                </c:pt>
                <c:pt idx="13">
                  <c:v>5.5</c:v>
                </c:pt>
                <c:pt idx="14">
                  <c:v>8.1</c:v>
                </c:pt>
                <c:pt idx="15">
                  <c:v>6</c:v>
                </c:pt>
                <c:pt idx="16">
                  <c:v>6.6</c:v>
                </c:pt>
                <c:pt idx="17">
                  <c:v>6.5</c:v>
                </c:pt>
                <c:pt idx="18">
                  <c:v>8.9</c:v>
                </c:pt>
                <c:pt idx="19">
                  <c:v>8.1</c:v>
                </c:pt>
                <c:pt idx="20">
                  <c:v>9.3000000000000007</c:v>
                </c:pt>
                <c:pt idx="21">
                  <c:v>11.4</c:v>
                </c:pt>
                <c:pt idx="22">
                  <c:v>11.8</c:v>
                </c:pt>
                <c:pt idx="23">
                  <c:v>11.4</c:v>
                </c:pt>
                <c:pt idx="24">
                  <c:v>11.7</c:v>
                </c:pt>
                <c:pt idx="25">
                  <c:v>14.5</c:v>
                </c:pt>
                <c:pt idx="26">
                  <c:v>16.7</c:v>
                </c:pt>
                <c:pt idx="27">
                  <c:v>12.6</c:v>
                </c:pt>
                <c:pt idx="28">
                  <c:v>16.3</c:v>
                </c:pt>
                <c:pt idx="29">
                  <c:v>21.9</c:v>
                </c:pt>
                <c:pt idx="30">
                  <c:v>16.2</c:v>
                </c:pt>
                <c:pt idx="31">
                  <c:v>19.399999999999999</c:v>
                </c:pt>
                <c:pt idx="32">
                  <c:v>17.8</c:v>
                </c:pt>
                <c:pt idx="33">
                  <c:v>21.3</c:v>
                </c:pt>
                <c:pt idx="34">
                  <c:v>25.3</c:v>
                </c:pt>
                <c:pt idx="35">
                  <c:v>22.1</c:v>
                </c:pt>
                <c:pt idx="36">
                  <c:v>21.3</c:v>
                </c:pt>
                <c:pt idx="37">
                  <c:v>26.2</c:v>
                </c:pt>
                <c:pt idx="38">
                  <c:v>27.4</c:v>
                </c:pt>
                <c:pt idx="39">
                  <c:v>25.9</c:v>
                </c:pt>
                <c:pt idx="40">
                  <c:v>28.4</c:v>
                </c:pt>
                <c:pt idx="41">
                  <c:v>30</c:v>
                </c:pt>
                <c:pt idx="42">
                  <c:v>25.6</c:v>
                </c:pt>
                <c:pt idx="43">
                  <c:v>26.6</c:v>
                </c:pt>
                <c:pt idx="44">
                  <c:v>32.799999999999997</c:v>
                </c:pt>
                <c:pt idx="45">
                  <c:v>33.9</c:v>
                </c:pt>
                <c:pt idx="46">
                  <c:v>38.5</c:v>
                </c:pt>
                <c:pt idx="47">
                  <c:v>49.7</c:v>
                </c:pt>
                <c:pt idx="48">
                  <c:v>49.9</c:v>
                </c:pt>
                <c:pt idx="49">
                  <c:v>52.4</c:v>
                </c:pt>
                <c:pt idx="50">
                  <c:v>50.5</c:v>
                </c:pt>
                <c:pt idx="51">
                  <c:v>61.3</c:v>
                </c:pt>
                <c:pt idx="52">
                  <c:v>49.3</c:v>
                </c:pt>
                <c:pt idx="53">
                  <c:v>74.2</c:v>
                </c:pt>
                <c:pt idx="54">
                  <c:v>63.7</c:v>
                </c:pt>
                <c:pt idx="55">
                  <c:v>63.7</c:v>
                </c:pt>
                <c:pt idx="56">
                  <c:v>64.7</c:v>
                </c:pt>
                <c:pt idx="57">
                  <c:v>65.900000000000006</c:v>
                </c:pt>
                <c:pt idx="58">
                  <c:v>76.099999999999994</c:v>
                </c:pt>
                <c:pt idx="59">
                  <c:v>72.400000000000006</c:v>
                </c:pt>
                <c:pt idx="60">
                  <c:v>58.1</c:v>
                </c:pt>
                <c:pt idx="61">
                  <c:v>59.9</c:v>
                </c:pt>
                <c:pt idx="62">
                  <c:v>74.3</c:v>
                </c:pt>
                <c:pt idx="63">
                  <c:v>76.900000000000006</c:v>
                </c:pt>
                <c:pt idx="64">
                  <c:v>70.3</c:v>
                </c:pt>
                <c:pt idx="65">
                  <c:v>82.2</c:v>
                </c:pt>
                <c:pt idx="66">
                  <c:v>67.7</c:v>
                </c:pt>
                <c:pt idx="67">
                  <c:v>87.7</c:v>
                </c:pt>
                <c:pt idx="68">
                  <c:v>121</c:v>
                </c:pt>
                <c:pt idx="69">
                  <c:v>88.5</c:v>
                </c:pt>
                <c:pt idx="70">
                  <c:v>116</c:v>
                </c:pt>
                <c:pt idx="71">
                  <c:v>97.1</c:v>
                </c:pt>
                <c:pt idx="72">
                  <c:v>111.4</c:v>
                </c:pt>
                <c:pt idx="73">
                  <c:v>105</c:v>
                </c:pt>
                <c:pt idx="74">
                  <c:v>122.4</c:v>
                </c:pt>
                <c:pt idx="75">
                  <c:v>120.2</c:v>
                </c:pt>
                <c:pt idx="76">
                  <c:v>131.19999999999999</c:v>
                </c:pt>
                <c:pt idx="77">
                  <c:v>140.6</c:v>
                </c:pt>
                <c:pt idx="78">
                  <c:v>149.30000000000001</c:v>
                </c:pt>
                <c:pt idx="79">
                  <c:v>118.8</c:v>
                </c:pt>
                <c:pt idx="80">
                  <c:v>138.30000000000001</c:v>
                </c:pt>
                <c:pt idx="81">
                  <c:v>136.1</c:v>
                </c:pt>
                <c:pt idx="82">
                  <c:v>152.9</c:v>
                </c:pt>
                <c:pt idx="83">
                  <c:v>165.5</c:v>
                </c:pt>
                <c:pt idx="84">
                  <c:v>168.4</c:v>
                </c:pt>
                <c:pt idx="85">
                  <c:v>173.6</c:v>
                </c:pt>
                <c:pt idx="86">
                  <c:v>230.5</c:v>
                </c:pt>
                <c:pt idx="87">
                  <c:v>185.8</c:v>
                </c:pt>
                <c:pt idx="88">
                  <c:v>214.4</c:v>
                </c:pt>
                <c:pt idx="89">
                  <c:v>230.7</c:v>
                </c:pt>
                <c:pt idx="90">
                  <c:v>243.5</c:v>
                </c:pt>
                <c:pt idx="91">
                  <c:v>216.5</c:v>
                </c:pt>
                <c:pt idx="92">
                  <c:v>250.1</c:v>
                </c:pt>
                <c:pt idx="93">
                  <c:v>202.4</c:v>
                </c:pt>
                <c:pt idx="94">
                  <c:v>222</c:v>
                </c:pt>
                <c:pt idx="95">
                  <c:v>269.7</c:v>
                </c:pt>
                <c:pt idx="96">
                  <c:v>235.7</c:v>
                </c:pt>
                <c:pt idx="97">
                  <c:v>244.4</c:v>
                </c:pt>
                <c:pt idx="98">
                  <c:v>267.60000000000002</c:v>
                </c:pt>
                <c:pt idx="99">
                  <c:v>417</c:v>
                </c:pt>
              </c:numCache>
            </c:numRef>
          </c:val>
          <c:smooth val="0"/>
        </c:ser>
        <c:ser>
          <c:idx val="2"/>
          <c:order val="2"/>
          <c:tx>
            <c:strRef>
              <c:f>Sheet4!$D$3:$D$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6</c:v>
                </c:pt>
                <c:pt idx="1">
                  <c:v>0.5</c:v>
                </c:pt>
                <c:pt idx="2">
                  <c:v>0.6</c:v>
                </c:pt>
                <c:pt idx="3">
                  <c:v>0.5</c:v>
                </c:pt>
                <c:pt idx="4">
                  <c:v>1.3</c:v>
                </c:pt>
                <c:pt idx="5">
                  <c:v>2.6</c:v>
                </c:pt>
                <c:pt idx="6">
                  <c:v>2.9</c:v>
                </c:pt>
                <c:pt idx="7">
                  <c:v>3.7</c:v>
                </c:pt>
                <c:pt idx="8">
                  <c:v>4.3</c:v>
                </c:pt>
                <c:pt idx="9">
                  <c:v>5.0999999999999996</c:v>
                </c:pt>
                <c:pt idx="10">
                  <c:v>7.8</c:v>
                </c:pt>
                <c:pt idx="11">
                  <c:v>8</c:v>
                </c:pt>
                <c:pt idx="12">
                  <c:v>8.6</c:v>
                </c:pt>
                <c:pt idx="13">
                  <c:v>10.4</c:v>
                </c:pt>
                <c:pt idx="14">
                  <c:v>11.9</c:v>
                </c:pt>
                <c:pt idx="15">
                  <c:v>14.3</c:v>
                </c:pt>
                <c:pt idx="16">
                  <c:v>14</c:v>
                </c:pt>
                <c:pt idx="17">
                  <c:v>17.399999999999999</c:v>
                </c:pt>
                <c:pt idx="18">
                  <c:v>20.100000000000001</c:v>
                </c:pt>
                <c:pt idx="19">
                  <c:v>19.899999999999999</c:v>
                </c:pt>
                <c:pt idx="20">
                  <c:v>19.8</c:v>
                </c:pt>
                <c:pt idx="21">
                  <c:v>24.5</c:v>
                </c:pt>
                <c:pt idx="22">
                  <c:v>26.1</c:v>
                </c:pt>
                <c:pt idx="23">
                  <c:v>30.4</c:v>
                </c:pt>
                <c:pt idx="24">
                  <c:v>43</c:v>
                </c:pt>
                <c:pt idx="25">
                  <c:v>35.200000000000003</c:v>
                </c:pt>
                <c:pt idx="26">
                  <c:v>47.7</c:v>
                </c:pt>
                <c:pt idx="27">
                  <c:v>45.3</c:v>
                </c:pt>
                <c:pt idx="28">
                  <c:v>56.6</c:v>
                </c:pt>
                <c:pt idx="29">
                  <c:v>69.2</c:v>
                </c:pt>
                <c:pt idx="30">
                  <c:v>66</c:v>
                </c:pt>
                <c:pt idx="31">
                  <c:v>63.1</c:v>
                </c:pt>
                <c:pt idx="32">
                  <c:v>85.4</c:v>
                </c:pt>
                <c:pt idx="33">
                  <c:v>95.8</c:v>
                </c:pt>
                <c:pt idx="34">
                  <c:v>90.8</c:v>
                </c:pt>
                <c:pt idx="35">
                  <c:v>136.30000000000001</c:v>
                </c:pt>
                <c:pt idx="36">
                  <c:v>125.1</c:v>
                </c:pt>
                <c:pt idx="37">
                  <c:v>118.8</c:v>
                </c:pt>
                <c:pt idx="38">
                  <c:v>155.6</c:v>
                </c:pt>
                <c:pt idx="39">
                  <c:v>124.2</c:v>
                </c:pt>
                <c:pt idx="40">
                  <c:v>144</c:v>
                </c:pt>
                <c:pt idx="41">
                  <c:v>201.8</c:v>
                </c:pt>
                <c:pt idx="42">
                  <c:v>175.7</c:v>
                </c:pt>
                <c:pt idx="43">
                  <c:v>190.3</c:v>
                </c:pt>
                <c:pt idx="44">
                  <c:v>206.8</c:v>
                </c:pt>
                <c:pt idx="45">
                  <c:v>196.3</c:v>
                </c:pt>
                <c:pt idx="46">
                  <c:v>234.5</c:v>
                </c:pt>
                <c:pt idx="47">
                  <c:v>226.6</c:v>
                </c:pt>
                <c:pt idx="48">
                  <c:v>285.2</c:v>
                </c:pt>
                <c:pt idx="49">
                  <c:v>293.2</c:v>
                </c:pt>
                <c:pt idx="50">
                  <c:v>294.60000000000002</c:v>
                </c:pt>
                <c:pt idx="51">
                  <c:v>320.2</c:v>
                </c:pt>
                <c:pt idx="52">
                  <c:v>262.89999999999998</c:v>
                </c:pt>
                <c:pt idx="53">
                  <c:v>329</c:v>
                </c:pt>
                <c:pt idx="54">
                  <c:v>335.7</c:v>
                </c:pt>
                <c:pt idx="55">
                  <c:v>366.6</c:v>
                </c:pt>
                <c:pt idx="56">
                  <c:v>443.7</c:v>
                </c:pt>
                <c:pt idx="57">
                  <c:v>408.8</c:v>
                </c:pt>
                <c:pt idx="58">
                  <c:v>457.1</c:v>
                </c:pt>
                <c:pt idx="59">
                  <c:v>464.7</c:v>
                </c:pt>
                <c:pt idx="60">
                  <c:v>496.6</c:v>
                </c:pt>
                <c:pt idx="61">
                  <c:v>495.6</c:v>
                </c:pt>
                <c:pt idx="62">
                  <c:v>596.9</c:v>
                </c:pt>
                <c:pt idx="63">
                  <c:v>623.70000000000005</c:v>
                </c:pt>
                <c:pt idx="64">
                  <c:v>662.9</c:v>
                </c:pt>
                <c:pt idx="65">
                  <c:v>640.9</c:v>
                </c:pt>
                <c:pt idx="66">
                  <c:v>691.8</c:v>
                </c:pt>
                <c:pt idx="67">
                  <c:v>595.29999999999995</c:v>
                </c:pt>
                <c:pt idx="68">
                  <c:v>769.1</c:v>
                </c:pt>
                <c:pt idx="69">
                  <c:v>790.8</c:v>
                </c:pt>
                <c:pt idx="70">
                  <c:v>871.3</c:v>
                </c:pt>
                <c:pt idx="71">
                  <c:v>786.9</c:v>
                </c:pt>
                <c:pt idx="72">
                  <c:v>883.5</c:v>
                </c:pt>
                <c:pt idx="73">
                  <c:v>1000.5</c:v>
                </c:pt>
                <c:pt idx="74">
                  <c:v>920.8</c:v>
                </c:pt>
                <c:pt idx="75">
                  <c:v>1041.5999999999999</c:v>
                </c:pt>
                <c:pt idx="76">
                  <c:v>1190.0999999999999</c:v>
                </c:pt>
                <c:pt idx="77">
                  <c:v>944.6</c:v>
                </c:pt>
                <c:pt idx="78">
                  <c:v>1017.6</c:v>
                </c:pt>
                <c:pt idx="79">
                  <c:v>1127.5999999999999</c:v>
                </c:pt>
                <c:pt idx="80">
                  <c:v>1154.4000000000001</c:v>
                </c:pt>
                <c:pt idx="81">
                  <c:v>1212.7</c:v>
                </c:pt>
                <c:pt idx="82">
                  <c:v>1374.9</c:v>
                </c:pt>
                <c:pt idx="83">
                  <c:v>1533.9</c:v>
                </c:pt>
                <c:pt idx="84">
                  <c:v>1718.6</c:v>
                </c:pt>
                <c:pt idx="85">
                  <c:v>1894.7</c:v>
                </c:pt>
                <c:pt idx="86">
                  <c:v>1806.2</c:v>
                </c:pt>
                <c:pt idx="87">
                  <c:v>1945.3</c:v>
                </c:pt>
                <c:pt idx="88">
                  <c:v>1601.5</c:v>
                </c:pt>
                <c:pt idx="89">
                  <c:v>2170.6999999999998</c:v>
                </c:pt>
                <c:pt idx="90">
                  <c:v>1957.6</c:v>
                </c:pt>
                <c:pt idx="91">
                  <c:v>2107.4</c:v>
                </c:pt>
                <c:pt idx="92">
                  <c:v>2093.6999999999998</c:v>
                </c:pt>
                <c:pt idx="93">
                  <c:v>2076.6</c:v>
                </c:pt>
                <c:pt idx="94">
                  <c:v>2452.5</c:v>
                </c:pt>
                <c:pt idx="95">
                  <c:v>2541.4</c:v>
                </c:pt>
                <c:pt idx="96">
                  <c:v>2415.6</c:v>
                </c:pt>
                <c:pt idx="97">
                  <c:v>2568.9</c:v>
                </c:pt>
                <c:pt idx="98">
                  <c:v>2628</c:v>
                </c:pt>
                <c:pt idx="99">
                  <c:v>2581.6</c:v>
                </c:pt>
              </c:numCache>
            </c:numRef>
          </c:val>
          <c:smooth val="0"/>
        </c:ser>
        <c:ser>
          <c:idx val="3"/>
          <c:order val="3"/>
          <c:tx>
            <c:strRef>
              <c:f>Sheet4!$E$3:$E$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0.6</c:v>
                </c:pt>
                <c:pt idx="1">
                  <c:v>0.6</c:v>
                </c:pt>
                <c:pt idx="2">
                  <c:v>0.5</c:v>
                </c:pt>
                <c:pt idx="3">
                  <c:v>0.8</c:v>
                </c:pt>
                <c:pt idx="4">
                  <c:v>1.8</c:v>
                </c:pt>
                <c:pt idx="5">
                  <c:v>4</c:v>
                </c:pt>
                <c:pt idx="6">
                  <c:v>4.5</c:v>
                </c:pt>
                <c:pt idx="7">
                  <c:v>3.7</c:v>
                </c:pt>
                <c:pt idx="8">
                  <c:v>7.5</c:v>
                </c:pt>
                <c:pt idx="9">
                  <c:v>4.7</c:v>
                </c:pt>
                <c:pt idx="10">
                  <c:v>7.7</c:v>
                </c:pt>
                <c:pt idx="11">
                  <c:v>6.3</c:v>
                </c:pt>
                <c:pt idx="12">
                  <c:v>7.8</c:v>
                </c:pt>
                <c:pt idx="13">
                  <c:v>8.9</c:v>
                </c:pt>
                <c:pt idx="14">
                  <c:v>10.199999999999999</c:v>
                </c:pt>
                <c:pt idx="15">
                  <c:v>11</c:v>
                </c:pt>
                <c:pt idx="16">
                  <c:v>14.1</c:v>
                </c:pt>
                <c:pt idx="17">
                  <c:v>14.3</c:v>
                </c:pt>
                <c:pt idx="18">
                  <c:v>14.2</c:v>
                </c:pt>
                <c:pt idx="19">
                  <c:v>16.5</c:v>
                </c:pt>
                <c:pt idx="20">
                  <c:v>17.5</c:v>
                </c:pt>
                <c:pt idx="21">
                  <c:v>19.100000000000001</c:v>
                </c:pt>
                <c:pt idx="22">
                  <c:v>20</c:v>
                </c:pt>
                <c:pt idx="23">
                  <c:v>20.8</c:v>
                </c:pt>
                <c:pt idx="24">
                  <c:v>25.4</c:v>
                </c:pt>
                <c:pt idx="25">
                  <c:v>25.6</c:v>
                </c:pt>
                <c:pt idx="26">
                  <c:v>24.5</c:v>
                </c:pt>
                <c:pt idx="27">
                  <c:v>39.700000000000003</c:v>
                </c:pt>
                <c:pt idx="28">
                  <c:v>29.3</c:v>
                </c:pt>
                <c:pt idx="29">
                  <c:v>36.5</c:v>
                </c:pt>
                <c:pt idx="30">
                  <c:v>31.1</c:v>
                </c:pt>
                <c:pt idx="31">
                  <c:v>35.4</c:v>
                </c:pt>
                <c:pt idx="32">
                  <c:v>39.5</c:v>
                </c:pt>
                <c:pt idx="33">
                  <c:v>35.4</c:v>
                </c:pt>
                <c:pt idx="34">
                  <c:v>42.3</c:v>
                </c:pt>
                <c:pt idx="35">
                  <c:v>46.4</c:v>
                </c:pt>
                <c:pt idx="36">
                  <c:v>52.8</c:v>
                </c:pt>
                <c:pt idx="37">
                  <c:v>55.1</c:v>
                </c:pt>
                <c:pt idx="38">
                  <c:v>65.599999999999994</c:v>
                </c:pt>
                <c:pt idx="39">
                  <c:v>67.7</c:v>
                </c:pt>
                <c:pt idx="40">
                  <c:v>79.3</c:v>
                </c:pt>
                <c:pt idx="41">
                  <c:v>80.2</c:v>
                </c:pt>
                <c:pt idx="42">
                  <c:v>61.4</c:v>
                </c:pt>
                <c:pt idx="43">
                  <c:v>67.8</c:v>
                </c:pt>
                <c:pt idx="44">
                  <c:v>66.3</c:v>
                </c:pt>
                <c:pt idx="45">
                  <c:v>84.9</c:v>
                </c:pt>
                <c:pt idx="46">
                  <c:v>86</c:v>
                </c:pt>
                <c:pt idx="47">
                  <c:v>73.3</c:v>
                </c:pt>
                <c:pt idx="48">
                  <c:v>88.7</c:v>
                </c:pt>
                <c:pt idx="49">
                  <c:v>102.5</c:v>
                </c:pt>
                <c:pt idx="50">
                  <c:v>102.5</c:v>
                </c:pt>
                <c:pt idx="51">
                  <c:v>94.9</c:v>
                </c:pt>
                <c:pt idx="52">
                  <c:v>98.3</c:v>
                </c:pt>
                <c:pt idx="53">
                  <c:v>115.4</c:v>
                </c:pt>
                <c:pt idx="54">
                  <c:v>93.7</c:v>
                </c:pt>
                <c:pt idx="55">
                  <c:v>107.7</c:v>
                </c:pt>
                <c:pt idx="56">
                  <c:v>110.7</c:v>
                </c:pt>
                <c:pt idx="57">
                  <c:v>135.1</c:v>
                </c:pt>
                <c:pt idx="58">
                  <c:v>162.80000000000001</c:v>
                </c:pt>
                <c:pt idx="59">
                  <c:v>137.30000000000001</c:v>
                </c:pt>
                <c:pt idx="60">
                  <c:v>151.19999999999999</c:v>
                </c:pt>
                <c:pt idx="61">
                  <c:v>178.1</c:v>
                </c:pt>
                <c:pt idx="62">
                  <c:v>175.9</c:v>
                </c:pt>
                <c:pt idx="63">
                  <c:v>176.2</c:v>
                </c:pt>
                <c:pt idx="64">
                  <c:v>201.2</c:v>
                </c:pt>
                <c:pt idx="65">
                  <c:v>202.5</c:v>
                </c:pt>
                <c:pt idx="66">
                  <c:v>169.7</c:v>
                </c:pt>
                <c:pt idx="67">
                  <c:v>184.9</c:v>
                </c:pt>
                <c:pt idx="68">
                  <c:v>199.6</c:v>
                </c:pt>
                <c:pt idx="69">
                  <c:v>223.3</c:v>
                </c:pt>
                <c:pt idx="70">
                  <c:v>194.6</c:v>
                </c:pt>
                <c:pt idx="71">
                  <c:v>225.3</c:v>
                </c:pt>
                <c:pt idx="72">
                  <c:v>255.8</c:v>
                </c:pt>
                <c:pt idx="73">
                  <c:v>252.1</c:v>
                </c:pt>
                <c:pt idx="74">
                  <c:v>368.4</c:v>
                </c:pt>
                <c:pt idx="75">
                  <c:v>343.5</c:v>
                </c:pt>
                <c:pt idx="76">
                  <c:v>338.1</c:v>
                </c:pt>
                <c:pt idx="77">
                  <c:v>407.5</c:v>
                </c:pt>
                <c:pt idx="78">
                  <c:v>338</c:v>
                </c:pt>
                <c:pt idx="79">
                  <c:v>356.4</c:v>
                </c:pt>
                <c:pt idx="80">
                  <c:v>379.8</c:v>
                </c:pt>
                <c:pt idx="81">
                  <c:v>397.4</c:v>
                </c:pt>
                <c:pt idx="82">
                  <c:v>407.6</c:v>
                </c:pt>
                <c:pt idx="83">
                  <c:v>437.9</c:v>
                </c:pt>
                <c:pt idx="84">
                  <c:v>395.7</c:v>
                </c:pt>
                <c:pt idx="85">
                  <c:v>440.4</c:v>
                </c:pt>
                <c:pt idx="86">
                  <c:v>466.2</c:v>
                </c:pt>
                <c:pt idx="87">
                  <c:v>473</c:v>
                </c:pt>
                <c:pt idx="88">
                  <c:v>504.3</c:v>
                </c:pt>
                <c:pt idx="89">
                  <c:v>602.5</c:v>
                </c:pt>
                <c:pt idx="90">
                  <c:v>449.1</c:v>
                </c:pt>
                <c:pt idx="91">
                  <c:v>490.6</c:v>
                </c:pt>
                <c:pt idx="92">
                  <c:v>536.5</c:v>
                </c:pt>
                <c:pt idx="93">
                  <c:v>525.1</c:v>
                </c:pt>
                <c:pt idx="94">
                  <c:v>609.20000000000005</c:v>
                </c:pt>
                <c:pt idx="95">
                  <c:v>683.2</c:v>
                </c:pt>
                <c:pt idx="96">
                  <c:v>606.4</c:v>
                </c:pt>
                <c:pt idx="97">
                  <c:v>600.79999999999995</c:v>
                </c:pt>
                <c:pt idx="98">
                  <c:v>628.4</c:v>
                </c:pt>
                <c:pt idx="99">
                  <c:v>731.1</c:v>
                </c:pt>
              </c:numCache>
            </c:numRef>
          </c:val>
          <c:smooth val="0"/>
        </c:ser>
        <c:ser>
          <c:idx val="4"/>
          <c:order val="4"/>
          <c:tx>
            <c:strRef>
              <c:f>Sheet4!$F$3:$F$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0.5</c:v>
                </c:pt>
                <c:pt idx="1">
                  <c:v>0.5</c:v>
                </c:pt>
                <c:pt idx="2">
                  <c:v>0.8</c:v>
                </c:pt>
                <c:pt idx="3">
                  <c:v>1.2</c:v>
                </c:pt>
                <c:pt idx="4">
                  <c:v>1.9</c:v>
                </c:pt>
                <c:pt idx="5">
                  <c:v>3.1</c:v>
                </c:pt>
                <c:pt idx="6">
                  <c:v>4.3</c:v>
                </c:pt>
                <c:pt idx="7">
                  <c:v>4.8</c:v>
                </c:pt>
                <c:pt idx="8">
                  <c:v>6.1</c:v>
                </c:pt>
                <c:pt idx="9">
                  <c:v>7.1</c:v>
                </c:pt>
                <c:pt idx="10">
                  <c:v>8.3000000000000007</c:v>
                </c:pt>
                <c:pt idx="11">
                  <c:v>9.9</c:v>
                </c:pt>
                <c:pt idx="12">
                  <c:v>11.8</c:v>
                </c:pt>
                <c:pt idx="13">
                  <c:v>11.5</c:v>
                </c:pt>
                <c:pt idx="14">
                  <c:v>17.7</c:v>
                </c:pt>
                <c:pt idx="15">
                  <c:v>18.7</c:v>
                </c:pt>
                <c:pt idx="16">
                  <c:v>18.2</c:v>
                </c:pt>
                <c:pt idx="17">
                  <c:v>20.7</c:v>
                </c:pt>
                <c:pt idx="18">
                  <c:v>25.4</c:v>
                </c:pt>
                <c:pt idx="19">
                  <c:v>27.2</c:v>
                </c:pt>
                <c:pt idx="20">
                  <c:v>31.1</c:v>
                </c:pt>
                <c:pt idx="21">
                  <c:v>36.4</c:v>
                </c:pt>
                <c:pt idx="22">
                  <c:v>43.1</c:v>
                </c:pt>
                <c:pt idx="23">
                  <c:v>37</c:v>
                </c:pt>
                <c:pt idx="24">
                  <c:v>55</c:v>
                </c:pt>
                <c:pt idx="25">
                  <c:v>52.1</c:v>
                </c:pt>
                <c:pt idx="26">
                  <c:v>65.3</c:v>
                </c:pt>
                <c:pt idx="27">
                  <c:v>55.2</c:v>
                </c:pt>
                <c:pt idx="28">
                  <c:v>87.4</c:v>
                </c:pt>
                <c:pt idx="29">
                  <c:v>80.900000000000006</c:v>
                </c:pt>
                <c:pt idx="30">
                  <c:v>92.5</c:v>
                </c:pt>
                <c:pt idx="31">
                  <c:v>90.1</c:v>
                </c:pt>
                <c:pt idx="32">
                  <c:v>87.4</c:v>
                </c:pt>
                <c:pt idx="33">
                  <c:v>102.2</c:v>
                </c:pt>
                <c:pt idx="34">
                  <c:v>115.6</c:v>
                </c:pt>
                <c:pt idx="35">
                  <c:v>144.6</c:v>
                </c:pt>
                <c:pt idx="36">
                  <c:v>132.9</c:v>
                </c:pt>
                <c:pt idx="37">
                  <c:v>130.80000000000001</c:v>
                </c:pt>
                <c:pt idx="38">
                  <c:v>175</c:v>
                </c:pt>
                <c:pt idx="39">
                  <c:v>186.4</c:v>
                </c:pt>
                <c:pt idx="40">
                  <c:v>200.3</c:v>
                </c:pt>
                <c:pt idx="41">
                  <c:v>224.3</c:v>
                </c:pt>
                <c:pt idx="42">
                  <c:v>198.1</c:v>
                </c:pt>
                <c:pt idx="43">
                  <c:v>250.3</c:v>
                </c:pt>
                <c:pt idx="44">
                  <c:v>245.9</c:v>
                </c:pt>
                <c:pt idx="45">
                  <c:v>250.4</c:v>
                </c:pt>
                <c:pt idx="46">
                  <c:v>283.2</c:v>
                </c:pt>
                <c:pt idx="47">
                  <c:v>276.8</c:v>
                </c:pt>
                <c:pt idx="48">
                  <c:v>346.5</c:v>
                </c:pt>
                <c:pt idx="49">
                  <c:v>311.89999999999998</c:v>
                </c:pt>
                <c:pt idx="50">
                  <c:v>359</c:v>
                </c:pt>
                <c:pt idx="51">
                  <c:v>401</c:v>
                </c:pt>
                <c:pt idx="52">
                  <c:v>393.9</c:v>
                </c:pt>
                <c:pt idx="53">
                  <c:v>398.8</c:v>
                </c:pt>
                <c:pt idx="54">
                  <c:v>385.9</c:v>
                </c:pt>
                <c:pt idx="55">
                  <c:v>434.2</c:v>
                </c:pt>
                <c:pt idx="56">
                  <c:v>453.3</c:v>
                </c:pt>
                <c:pt idx="57">
                  <c:v>462</c:v>
                </c:pt>
                <c:pt idx="58">
                  <c:v>444.6</c:v>
                </c:pt>
                <c:pt idx="59">
                  <c:v>523.1</c:v>
                </c:pt>
                <c:pt idx="60">
                  <c:v>476.3</c:v>
                </c:pt>
                <c:pt idx="61">
                  <c:v>549.5</c:v>
                </c:pt>
                <c:pt idx="62">
                  <c:v>565.79999999999995</c:v>
                </c:pt>
                <c:pt idx="63">
                  <c:v>670</c:v>
                </c:pt>
                <c:pt idx="64">
                  <c:v>583.9</c:v>
                </c:pt>
                <c:pt idx="65">
                  <c:v>605.79999999999995</c:v>
                </c:pt>
                <c:pt idx="66">
                  <c:v>848.7</c:v>
                </c:pt>
                <c:pt idx="67">
                  <c:v>790.8</c:v>
                </c:pt>
                <c:pt idx="68">
                  <c:v>657.9</c:v>
                </c:pt>
                <c:pt idx="69">
                  <c:v>842.4</c:v>
                </c:pt>
                <c:pt idx="70">
                  <c:v>821.4</c:v>
                </c:pt>
                <c:pt idx="71">
                  <c:v>949.5</c:v>
                </c:pt>
                <c:pt idx="72">
                  <c:v>998.9</c:v>
                </c:pt>
                <c:pt idx="73">
                  <c:v>925.4</c:v>
                </c:pt>
                <c:pt idx="74">
                  <c:v>995.3</c:v>
                </c:pt>
                <c:pt idx="75">
                  <c:v>925.3</c:v>
                </c:pt>
                <c:pt idx="76">
                  <c:v>1489.1</c:v>
                </c:pt>
                <c:pt idx="77">
                  <c:v>1144.8</c:v>
                </c:pt>
                <c:pt idx="78">
                  <c:v>1426.2</c:v>
                </c:pt>
                <c:pt idx="79">
                  <c:v>1363.4</c:v>
                </c:pt>
                <c:pt idx="80">
                  <c:v>1269.0999999999999</c:v>
                </c:pt>
                <c:pt idx="81">
                  <c:v>1420.5</c:v>
                </c:pt>
                <c:pt idx="82">
                  <c:v>1319.1</c:v>
                </c:pt>
                <c:pt idx="83">
                  <c:v>1459.2</c:v>
                </c:pt>
                <c:pt idx="84">
                  <c:v>1497.5</c:v>
                </c:pt>
                <c:pt idx="85">
                  <c:v>1550.3</c:v>
                </c:pt>
                <c:pt idx="86">
                  <c:v>1702.8</c:v>
                </c:pt>
                <c:pt idx="87">
                  <c:v>1741.8</c:v>
                </c:pt>
                <c:pt idx="88">
                  <c:v>1776.7</c:v>
                </c:pt>
                <c:pt idx="89">
                  <c:v>1707.3</c:v>
                </c:pt>
                <c:pt idx="90">
                  <c:v>1776</c:v>
                </c:pt>
                <c:pt idx="91">
                  <c:v>2205.6</c:v>
                </c:pt>
                <c:pt idx="92">
                  <c:v>2002.8</c:v>
                </c:pt>
                <c:pt idx="93">
                  <c:v>1975.9</c:v>
                </c:pt>
                <c:pt idx="94">
                  <c:v>2101.1</c:v>
                </c:pt>
                <c:pt idx="95">
                  <c:v>2136.6</c:v>
                </c:pt>
                <c:pt idx="96">
                  <c:v>2276</c:v>
                </c:pt>
                <c:pt idx="97">
                  <c:v>2310.5</c:v>
                </c:pt>
                <c:pt idx="98">
                  <c:v>2277.6</c:v>
                </c:pt>
                <c:pt idx="99">
                  <c:v>2363.1</c:v>
                </c:pt>
              </c:numCache>
            </c:numRef>
          </c:val>
          <c:smooth val="0"/>
        </c:ser>
        <c:ser>
          <c:idx val="5"/>
          <c:order val="5"/>
          <c:tx>
            <c:strRef>
              <c:f>Sheet4!$G$3:$G$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0.8</c:v>
                </c:pt>
                <c:pt idx="1">
                  <c:v>0.3</c:v>
                </c:pt>
                <c:pt idx="2">
                  <c:v>2.2999999999999998</c:v>
                </c:pt>
                <c:pt idx="3">
                  <c:v>1.8</c:v>
                </c:pt>
                <c:pt idx="4">
                  <c:v>2.4</c:v>
                </c:pt>
                <c:pt idx="5">
                  <c:v>4</c:v>
                </c:pt>
                <c:pt idx="6">
                  <c:v>4.3</c:v>
                </c:pt>
                <c:pt idx="7">
                  <c:v>7.4</c:v>
                </c:pt>
                <c:pt idx="8">
                  <c:v>7.8</c:v>
                </c:pt>
                <c:pt idx="9">
                  <c:v>6.9</c:v>
                </c:pt>
                <c:pt idx="10">
                  <c:v>8</c:v>
                </c:pt>
                <c:pt idx="11">
                  <c:v>10</c:v>
                </c:pt>
                <c:pt idx="12">
                  <c:v>12.5</c:v>
                </c:pt>
                <c:pt idx="13">
                  <c:v>10.9</c:v>
                </c:pt>
                <c:pt idx="14">
                  <c:v>13.5</c:v>
                </c:pt>
                <c:pt idx="15">
                  <c:v>16</c:v>
                </c:pt>
                <c:pt idx="16">
                  <c:v>17.2</c:v>
                </c:pt>
                <c:pt idx="17">
                  <c:v>16.5</c:v>
                </c:pt>
                <c:pt idx="18">
                  <c:v>21.2</c:v>
                </c:pt>
                <c:pt idx="19">
                  <c:v>20.6</c:v>
                </c:pt>
                <c:pt idx="20">
                  <c:v>18.3</c:v>
                </c:pt>
                <c:pt idx="21">
                  <c:v>27.5</c:v>
                </c:pt>
                <c:pt idx="22">
                  <c:v>32.6</c:v>
                </c:pt>
                <c:pt idx="23">
                  <c:v>27.5</c:v>
                </c:pt>
                <c:pt idx="24">
                  <c:v>33.9</c:v>
                </c:pt>
                <c:pt idx="25">
                  <c:v>35.6</c:v>
                </c:pt>
                <c:pt idx="26">
                  <c:v>43.2</c:v>
                </c:pt>
                <c:pt idx="27">
                  <c:v>48.1</c:v>
                </c:pt>
                <c:pt idx="28">
                  <c:v>43.3</c:v>
                </c:pt>
                <c:pt idx="29">
                  <c:v>51.7</c:v>
                </c:pt>
                <c:pt idx="30">
                  <c:v>62</c:v>
                </c:pt>
                <c:pt idx="31">
                  <c:v>70</c:v>
                </c:pt>
                <c:pt idx="32">
                  <c:v>60.5</c:v>
                </c:pt>
                <c:pt idx="33">
                  <c:v>70.400000000000006</c:v>
                </c:pt>
                <c:pt idx="34">
                  <c:v>75.400000000000006</c:v>
                </c:pt>
                <c:pt idx="35">
                  <c:v>74.599999999999994</c:v>
                </c:pt>
                <c:pt idx="36">
                  <c:v>85.2</c:v>
                </c:pt>
                <c:pt idx="37">
                  <c:v>91.3</c:v>
                </c:pt>
                <c:pt idx="38">
                  <c:v>84.4</c:v>
                </c:pt>
                <c:pt idx="39">
                  <c:v>73.3</c:v>
                </c:pt>
                <c:pt idx="40">
                  <c:v>87.5</c:v>
                </c:pt>
                <c:pt idx="41">
                  <c:v>91.2</c:v>
                </c:pt>
                <c:pt idx="42">
                  <c:v>108.7</c:v>
                </c:pt>
                <c:pt idx="43">
                  <c:v>119.4</c:v>
                </c:pt>
                <c:pt idx="44">
                  <c:v>107.7</c:v>
                </c:pt>
                <c:pt idx="45">
                  <c:v>102.8</c:v>
                </c:pt>
                <c:pt idx="46">
                  <c:v>115.8</c:v>
                </c:pt>
                <c:pt idx="47">
                  <c:v>143.5</c:v>
                </c:pt>
                <c:pt idx="48">
                  <c:v>127.3</c:v>
                </c:pt>
                <c:pt idx="49">
                  <c:v>119.5</c:v>
                </c:pt>
                <c:pt idx="50">
                  <c:v>133.6</c:v>
                </c:pt>
                <c:pt idx="51">
                  <c:v>147.30000000000001</c:v>
                </c:pt>
                <c:pt idx="52">
                  <c:v>153.30000000000001</c:v>
                </c:pt>
                <c:pt idx="53">
                  <c:v>180.5</c:v>
                </c:pt>
                <c:pt idx="54">
                  <c:v>170.9</c:v>
                </c:pt>
                <c:pt idx="55">
                  <c:v>203.3</c:v>
                </c:pt>
                <c:pt idx="56">
                  <c:v>183.8</c:v>
                </c:pt>
                <c:pt idx="57">
                  <c:v>170.5</c:v>
                </c:pt>
                <c:pt idx="58">
                  <c:v>198.6</c:v>
                </c:pt>
                <c:pt idx="59">
                  <c:v>244.2</c:v>
                </c:pt>
                <c:pt idx="60">
                  <c:v>228.8</c:v>
                </c:pt>
                <c:pt idx="61">
                  <c:v>215</c:v>
                </c:pt>
                <c:pt idx="62">
                  <c:v>228.7</c:v>
                </c:pt>
                <c:pt idx="63">
                  <c:v>226.8</c:v>
                </c:pt>
                <c:pt idx="64">
                  <c:v>244.8</c:v>
                </c:pt>
                <c:pt idx="65">
                  <c:v>303.89999999999998</c:v>
                </c:pt>
                <c:pt idx="66">
                  <c:v>318.60000000000002</c:v>
                </c:pt>
                <c:pt idx="67">
                  <c:v>283.10000000000002</c:v>
                </c:pt>
                <c:pt idx="68">
                  <c:v>329</c:v>
                </c:pt>
                <c:pt idx="69">
                  <c:v>365.9</c:v>
                </c:pt>
                <c:pt idx="70">
                  <c:v>328.9</c:v>
                </c:pt>
                <c:pt idx="71">
                  <c:v>363.9</c:v>
                </c:pt>
                <c:pt idx="72">
                  <c:v>380.9</c:v>
                </c:pt>
                <c:pt idx="73">
                  <c:v>362.2</c:v>
                </c:pt>
                <c:pt idx="74">
                  <c:v>408.4</c:v>
                </c:pt>
                <c:pt idx="75">
                  <c:v>446.2</c:v>
                </c:pt>
                <c:pt idx="76">
                  <c:v>483.1</c:v>
                </c:pt>
                <c:pt idx="77">
                  <c:v>446.9</c:v>
                </c:pt>
                <c:pt idx="78">
                  <c:v>514.9</c:v>
                </c:pt>
                <c:pt idx="79">
                  <c:v>487.2</c:v>
                </c:pt>
                <c:pt idx="80">
                  <c:v>569.5</c:v>
                </c:pt>
                <c:pt idx="81">
                  <c:v>560.70000000000005</c:v>
                </c:pt>
                <c:pt idx="82">
                  <c:v>589.79999999999995</c:v>
                </c:pt>
                <c:pt idx="83">
                  <c:v>678.6</c:v>
                </c:pt>
                <c:pt idx="84">
                  <c:v>651.6</c:v>
                </c:pt>
                <c:pt idx="85">
                  <c:v>655</c:v>
                </c:pt>
                <c:pt idx="86">
                  <c:v>657.4</c:v>
                </c:pt>
                <c:pt idx="87">
                  <c:v>661.2</c:v>
                </c:pt>
                <c:pt idx="88">
                  <c:v>714.8</c:v>
                </c:pt>
                <c:pt idx="89">
                  <c:v>732.7</c:v>
                </c:pt>
                <c:pt idx="90">
                  <c:v>692.2</c:v>
                </c:pt>
                <c:pt idx="91">
                  <c:v>781.9</c:v>
                </c:pt>
                <c:pt idx="92">
                  <c:v>712.3</c:v>
                </c:pt>
                <c:pt idx="93">
                  <c:v>727.8</c:v>
                </c:pt>
                <c:pt idx="94">
                  <c:v>813.8</c:v>
                </c:pt>
                <c:pt idx="95">
                  <c:v>848.9</c:v>
                </c:pt>
                <c:pt idx="96">
                  <c:v>862.6</c:v>
                </c:pt>
                <c:pt idx="97">
                  <c:v>901.4</c:v>
                </c:pt>
                <c:pt idx="98">
                  <c:v>935.4</c:v>
                </c:pt>
                <c:pt idx="99">
                  <c:v>1010.9</c:v>
                </c:pt>
              </c:numCache>
            </c:numRef>
          </c:val>
          <c:smooth val="0"/>
        </c:ser>
        <c:ser>
          <c:idx val="6"/>
          <c:order val="6"/>
          <c:tx>
            <c:strRef>
              <c:f>Sheet4!$H$3:$H$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0.7</c:v>
                </c:pt>
                <c:pt idx="1">
                  <c:v>0.5</c:v>
                </c:pt>
                <c:pt idx="2">
                  <c:v>0.7</c:v>
                </c:pt>
                <c:pt idx="3">
                  <c:v>2.1</c:v>
                </c:pt>
                <c:pt idx="4">
                  <c:v>3</c:v>
                </c:pt>
                <c:pt idx="5">
                  <c:v>4</c:v>
                </c:pt>
                <c:pt idx="6">
                  <c:v>5.9</c:v>
                </c:pt>
                <c:pt idx="7">
                  <c:v>4.9000000000000004</c:v>
                </c:pt>
                <c:pt idx="8">
                  <c:v>5.0999999999999996</c:v>
                </c:pt>
                <c:pt idx="9">
                  <c:v>7.9</c:v>
                </c:pt>
                <c:pt idx="10">
                  <c:v>7.9</c:v>
                </c:pt>
                <c:pt idx="11">
                  <c:v>9.1999999999999993</c:v>
                </c:pt>
                <c:pt idx="12">
                  <c:v>10.9</c:v>
                </c:pt>
                <c:pt idx="13">
                  <c:v>15.1</c:v>
                </c:pt>
                <c:pt idx="14">
                  <c:v>23</c:v>
                </c:pt>
                <c:pt idx="15">
                  <c:v>18.100000000000001</c:v>
                </c:pt>
                <c:pt idx="16">
                  <c:v>19.8</c:v>
                </c:pt>
                <c:pt idx="17">
                  <c:v>24.7</c:v>
                </c:pt>
                <c:pt idx="18">
                  <c:v>29.6</c:v>
                </c:pt>
                <c:pt idx="19">
                  <c:v>32.700000000000003</c:v>
                </c:pt>
                <c:pt idx="20">
                  <c:v>32.9</c:v>
                </c:pt>
                <c:pt idx="21">
                  <c:v>37.700000000000003</c:v>
                </c:pt>
                <c:pt idx="22">
                  <c:v>38.299999999999997</c:v>
                </c:pt>
                <c:pt idx="23">
                  <c:v>46.2</c:v>
                </c:pt>
                <c:pt idx="24">
                  <c:v>52.5</c:v>
                </c:pt>
                <c:pt idx="25">
                  <c:v>53.9</c:v>
                </c:pt>
                <c:pt idx="26">
                  <c:v>55.5</c:v>
                </c:pt>
                <c:pt idx="27">
                  <c:v>53.6</c:v>
                </c:pt>
                <c:pt idx="28">
                  <c:v>66.599999999999994</c:v>
                </c:pt>
                <c:pt idx="29">
                  <c:v>71.3</c:v>
                </c:pt>
                <c:pt idx="30">
                  <c:v>72.8</c:v>
                </c:pt>
                <c:pt idx="31">
                  <c:v>94.9</c:v>
                </c:pt>
                <c:pt idx="32">
                  <c:v>84</c:v>
                </c:pt>
                <c:pt idx="33">
                  <c:v>103.9</c:v>
                </c:pt>
                <c:pt idx="34">
                  <c:v>136.19999999999999</c:v>
                </c:pt>
                <c:pt idx="35">
                  <c:v>103.2</c:v>
                </c:pt>
                <c:pt idx="36">
                  <c:v>129.9</c:v>
                </c:pt>
                <c:pt idx="37">
                  <c:v>121.8</c:v>
                </c:pt>
                <c:pt idx="38">
                  <c:v>150</c:v>
                </c:pt>
                <c:pt idx="39">
                  <c:v>149.5</c:v>
                </c:pt>
                <c:pt idx="40">
                  <c:v>172.6</c:v>
                </c:pt>
                <c:pt idx="41">
                  <c:v>166.2</c:v>
                </c:pt>
                <c:pt idx="42">
                  <c:v>175.7</c:v>
                </c:pt>
                <c:pt idx="43">
                  <c:v>186.3</c:v>
                </c:pt>
                <c:pt idx="44">
                  <c:v>191.6</c:v>
                </c:pt>
                <c:pt idx="45">
                  <c:v>234.2</c:v>
                </c:pt>
                <c:pt idx="46">
                  <c:v>217.6</c:v>
                </c:pt>
                <c:pt idx="47">
                  <c:v>221.3</c:v>
                </c:pt>
                <c:pt idx="48">
                  <c:v>254</c:v>
                </c:pt>
                <c:pt idx="49">
                  <c:v>280.3</c:v>
                </c:pt>
                <c:pt idx="50">
                  <c:v>249.3</c:v>
                </c:pt>
                <c:pt idx="51">
                  <c:v>279.39999999999998</c:v>
                </c:pt>
                <c:pt idx="52">
                  <c:v>285.7</c:v>
                </c:pt>
                <c:pt idx="53">
                  <c:v>312.60000000000002</c:v>
                </c:pt>
                <c:pt idx="54">
                  <c:v>325.2</c:v>
                </c:pt>
                <c:pt idx="55">
                  <c:v>314</c:v>
                </c:pt>
                <c:pt idx="56">
                  <c:v>360.5</c:v>
                </c:pt>
                <c:pt idx="57">
                  <c:v>365.8</c:v>
                </c:pt>
                <c:pt idx="58">
                  <c:v>374.1</c:v>
                </c:pt>
                <c:pt idx="59">
                  <c:v>382</c:v>
                </c:pt>
                <c:pt idx="60">
                  <c:v>373.6</c:v>
                </c:pt>
                <c:pt idx="61">
                  <c:v>423.8</c:v>
                </c:pt>
                <c:pt idx="62">
                  <c:v>393.4</c:v>
                </c:pt>
                <c:pt idx="63">
                  <c:v>510.4</c:v>
                </c:pt>
                <c:pt idx="64">
                  <c:v>445.3</c:v>
                </c:pt>
                <c:pt idx="65">
                  <c:v>530.70000000000005</c:v>
                </c:pt>
                <c:pt idx="66">
                  <c:v>574.1</c:v>
                </c:pt>
                <c:pt idx="67">
                  <c:v>524.1</c:v>
                </c:pt>
                <c:pt idx="68">
                  <c:v>621.20000000000005</c:v>
                </c:pt>
                <c:pt idx="69">
                  <c:v>565.70000000000005</c:v>
                </c:pt>
                <c:pt idx="70">
                  <c:v>616</c:v>
                </c:pt>
                <c:pt idx="71">
                  <c:v>663</c:v>
                </c:pt>
                <c:pt idx="72">
                  <c:v>600</c:v>
                </c:pt>
                <c:pt idx="73">
                  <c:v>670.1</c:v>
                </c:pt>
                <c:pt idx="74">
                  <c:v>755.4</c:v>
                </c:pt>
                <c:pt idx="75">
                  <c:v>752.9</c:v>
                </c:pt>
                <c:pt idx="76">
                  <c:v>844.5</c:v>
                </c:pt>
                <c:pt idx="77">
                  <c:v>731.8</c:v>
                </c:pt>
                <c:pt idx="78">
                  <c:v>779.5</c:v>
                </c:pt>
                <c:pt idx="79">
                  <c:v>695.4</c:v>
                </c:pt>
                <c:pt idx="80">
                  <c:v>836</c:v>
                </c:pt>
                <c:pt idx="81">
                  <c:v>799.2</c:v>
                </c:pt>
                <c:pt idx="82">
                  <c:v>835.3</c:v>
                </c:pt>
                <c:pt idx="83">
                  <c:v>943.3</c:v>
                </c:pt>
                <c:pt idx="84">
                  <c:v>866.3</c:v>
                </c:pt>
                <c:pt idx="85">
                  <c:v>915.5</c:v>
                </c:pt>
                <c:pt idx="86">
                  <c:v>969</c:v>
                </c:pt>
                <c:pt idx="87">
                  <c:v>1039</c:v>
                </c:pt>
                <c:pt idx="88">
                  <c:v>1003.7</c:v>
                </c:pt>
                <c:pt idx="89">
                  <c:v>958.1</c:v>
                </c:pt>
                <c:pt idx="90">
                  <c:v>1038.2</c:v>
                </c:pt>
                <c:pt idx="91">
                  <c:v>1094</c:v>
                </c:pt>
                <c:pt idx="92">
                  <c:v>1116.9000000000001</c:v>
                </c:pt>
                <c:pt idx="93">
                  <c:v>1176.4000000000001</c:v>
                </c:pt>
                <c:pt idx="94">
                  <c:v>1225.5999999999999</c:v>
                </c:pt>
                <c:pt idx="95">
                  <c:v>1318.2</c:v>
                </c:pt>
                <c:pt idx="96">
                  <c:v>1270.4000000000001</c:v>
                </c:pt>
                <c:pt idx="97">
                  <c:v>1170.5999999999999</c:v>
                </c:pt>
                <c:pt idx="98">
                  <c:v>1295.4000000000001</c:v>
                </c:pt>
                <c:pt idx="99">
                  <c:v>1286</c:v>
                </c:pt>
              </c:numCache>
            </c:numRef>
          </c:val>
          <c:smooth val="0"/>
        </c:ser>
        <c:ser>
          <c:idx val="7"/>
          <c:order val="7"/>
          <c:tx>
            <c:strRef>
              <c:f>Sheet4!$I$3:$I$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0.6</c:v>
                </c:pt>
                <c:pt idx="1">
                  <c:v>0.6</c:v>
                </c:pt>
                <c:pt idx="2">
                  <c:v>0.4</c:v>
                </c:pt>
                <c:pt idx="3">
                  <c:v>2.9</c:v>
                </c:pt>
                <c:pt idx="4">
                  <c:v>3</c:v>
                </c:pt>
                <c:pt idx="5">
                  <c:v>4.3</c:v>
                </c:pt>
                <c:pt idx="6">
                  <c:v>5.4</c:v>
                </c:pt>
                <c:pt idx="7">
                  <c:v>7.2</c:v>
                </c:pt>
                <c:pt idx="8">
                  <c:v>7.1</c:v>
                </c:pt>
                <c:pt idx="9">
                  <c:v>8.5</c:v>
                </c:pt>
                <c:pt idx="10">
                  <c:v>14.1</c:v>
                </c:pt>
                <c:pt idx="11">
                  <c:v>12.4</c:v>
                </c:pt>
                <c:pt idx="12">
                  <c:v>13.9</c:v>
                </c:pt>
                <c:pt idx="13">
                  <c:v>15.5</c:v>
                </c:pt>
                <c:pt idx="14">
                  <c:v>18</c:v>
                </c:pt>
                <c:pt idx="15">
                  <c:v>18.5</c:v>
                </c:pt>
                <c:pt idx="16">
                  <c:v>20.3</c:v>
                </c:pt>
                <c:pt idx="17">
                  <c:v>23.8</c:v>
                </c:pt>
                <c:pt idx="18">
                  <c:v>24.2</c:v>
                </c:pt>
                <c:pt idx="19">
                  <c:v>24.8</c:v>
                </c:pt>
                <c:pt idx="20">
                  <c:v>33.5</c:v>
                </c:pt>
                <c:pt idx="21">
                  <c:v>35.1</c:v>
                </c:pt>
                <c:pt idx="22">
                  <c:v>35</c:v>
                </c:pt>
                <c:pt idx="23">
                  <c:v>39.200000000000003</c:v>
                </c:pt>
                <c:pt idx="24">
                  <c:v>36.700000000000003</c:v>
                </c:pt>
                <c:pt idx="25">
                  <c:v>45.2</c:v>
                </c:pt>
                <c:pt idx="26">
                  <c:v>53.7</c:v>
                </c:pt>
                <c:pt idx="27">
                  <c:v>49.2</c:v>
                </c:pt>
                <c:pt idx="28">
                  <c:v>51.6</c:v>
                </c:pt>
                <c:pt idx="29">
                  <c:v>55.9</c:v>
                </c:pt>
                <c:pt idx="30">
                  <c:v>69.099999999999994</c:v>
                </c:pt>
                <c:pt idx="31">
                  <c:v>61</c:v>
                </c:pt>
                <c:pt idx="32">
                  <c:v>76.400000000000006</c:v>
                </c:pt>
                <c:pt idx="33">
                  <c:v>78.099999999999994</c:v>
                </c:pt>
                <c:pt idx="34">
                  <c:v>77.7</c:v>
                </c:pt>
                <c:pt idx="35">
                  <c:v>76.400000000000006</c:v>
                </c:pt>
                <c:pt idx="36">
                  <c:v>93.2</c:v>
                </c:pt>
                <c:pt idx="37">
                  <c:v>96</c:v>
                </c:pt>
                <c:pt idx="38">
                  <c:v>78.3</c:v>
                </c:pt>
                <c:pt idx="39">
                  <c:v>99.6</c:v>
                </c:pt>
                <c:pt idx="40">
                  <c:v>85.7</c:v>
                </c:pt>
                <c:pt idx="41">
                  <c:v>111.4</c:v>
                </c:pt>
                <c:pt idx="42">
                  <c:v>105</c:v>
                </c:pt>
                <c:pt idx="43">
                  <c:v>118.7</c:v>
                </c:pt>
                <c:pt idx="44">
                  <c:v>139.9</c:v>
                </c:pt>
                <c:pt idx="45">
                  <c:v>139.6</c:v>
                </c:pt>
                <c:pt idx="46">
                  <c:v>123.8</c:v>
                </c:pt>
                <c:pt idx="47">
                  <c:v>133.1</c:v>
                </c:pt>
                <c:pt idx="48">
                  <c:v>162</c:v>
                </c:pt>
                <c:pt idx="49">
                  <c:v>138.9</c:v>
                </c:pt>
                <c:pt idx="50">
                  <c:v>149.5</c:v>
                </c:pt>
                <c:pt idx="51">
                  <c:v>170.7</c:v>
                </c:pt>
                <c:pt idx="52">
                  <c:v>154.9</c:v>
                </c:pt>
                <c:pt idx="53">
                  <c:v>161.80000000000001</c:v>
                </c:pt>
                <c:pt idx="54">
                  <c:v>183.4</c:v>
                </c:pt>
                <c:pt idx="55">
                  <c:v>166.9</c:v>
                </c:pt>
                <c:pt idx="56">
                  <c:v>196.1</c:v>
                </c:pt>
                <c:pt idx="57">
                  <c:v>203.1</c:v>
                </c:pt>
                <c:pt idx="58">
                  <c:v>212.8</c:v>
                </c:pt>
                <c:pt idx="59">
                  <c:v>225.5</c:v>
                </c:pt>
                <c:pt idx="60">
                  <c:v>219.8</c:v>
                </c:pt>
                <c:pt idx="61">
                  <c:v>226.1</c:v>
                </c:pt>
                <c:pt idx="62">
                  <c:v>268.60000000000002</c:v>
                </c:pt>
                <c:pt idx="63">
                  <c:v>273.5</c:v>
                </c:pt>
                <c:pt idx="64">
                  <c:v>293.60000000000002</c:v>
                </c:pt>
                <c:pt idx="65">
                  <c:v>260.5</c:v>
                </c:pt>
                <c:pt idx="66">
                  <c:v>317.10000000000002</c:v>
                </c:pt>
                <c:pt idx="67">
                  <c:v>343.3</c:v>
                </c:pt>
                <c:pt idx="68">
                  <c:v>358.1</c:v>
                </c:pt>
                <c:pt idx="69">
                  <c:v>335.1</c:v>
                </c:pt>
                <c:pt idx="70">
                  <c:v>414.5</c:v>
                </c:pt>
                <c:pt idx="71">
                  <c:v>424</c:v>
                </c:pt>
                <c:pt idx="72">
                  <c:v>430.8</c:v>
                </c:pt>
                <c:pt idx="73">
                  <c:v>418.1</c:v>
                </c:pt>
                <c:pt idx="74">
                  <c:v>483.6</c:v>
                </c:pt>
                <c:pt idx="75">
                  <c:v>465.8</c:v>
                </c:pt>
                <c:pt idx="76">
                  <c:v>477.6</c:v>
                </c:pt>
                <c:pt idx="77">
                  <c:v>469.3</c:v>
                </c:pt>
                <c:pt idx="78">
                  <c:v>502.2</c:v>
                </c:pt>
                <c:pt idx="79">
                  <c:v>464.8</c:v>
                </c:pt>
                <c:pt idx="80">
                  <c:v>492.7</c:v>
                </c:pt>
                <c:pt idx="81">
                  <c:v>584.6</c:v>
                </c:pt>
                <c:pt idx="82">
                  <c:v>570.9</c:v>
                </c:pt>
                <c:pt idx="83">
                  <c:v>593.4</c:v>
                </c:pt>
                <c:pt idx="84">
                  <c:v>575.4</c:v>
                </c:pt>
                <c:pt idx="85">
                  <c:v>659.1</c:v>
                </c:pt>
                <c:pt idx="86">
                  <c:v>645.20000000000005</c:v>
                </c:pt>
                <c:pt idx="87">
                  <c:v>697.4</c:v>
                </c:pt>
                <c:pt idx="88">
                  <c:v>696.6</c:v>
                </c:pt>
                <c:pt idx="89">
                  <c:v>559.70000000000005</c:v>
                </c:pt>
                <c:pt idx="90">
                  <c:v>752.8</c:v>
                </c:pt>
                <c:pt idx="91">
                  <c:v>697.1</c:v>
                </c:pt>
                <c:pt idx="92">
                  <c:v>779</c:v>
                </c:pt>
                <c:pt idx="93">
                  <c:v>796</c:v>
                </c:pt>
                <c:pt idx="94">
                  <c:v>817.2</c:v>
                </c:pt>
                <c:pt idx="95">
                  <c:v>843.9</c:v>
                </c:pt>
                <c:pt idx="96">
                  <c:v>806.9</c:v>
                </c:pt>
                <c:pt idx="97">
                  <c:v>822.6</c:v>
                </c:pt>
                <c:pt idx="98">
                  <c:v>861.4</c:v>
                </c:pt>
                <c:pt idx="99">
                  <c:v>1021.2</c:v>
                </c:pt>
              </c:numCache>
            </c:numRef>
          </c:val>
          <c:smooth val="0"/>
        </c:ser>
        <c:dLbls>
          <c:showLegendKey val="0"/>
          <c:showVal val="0"/>
          <c:showCatName val="0"/>
          <c:showSerName val="0"/>
          <c:showPercent val="0"/>
          <c:showBubbleSize val="0"/>
        </c:dLbls>
        <c:marker val="1"/>
        <c:smooth val="0"/>
        <c:axId val="277254528"/>
        <c:axId val="277256448"/>
      </c:lineChart>
      <c:catAx>
        <c:axId val="277254528"/>
        <c:scaling>
          <c:orientation val="minMax"/>
        </c:scaling>
        <c:delete val="0"/>
        <c:axPos val="b"/>
        <c:title>
          <c:tx>
            <c:rich>
              <a:bodyPr/>
              <a:lstStyle/>
              <a:p>
                <a:pPr>
                  <a:defRPr/>
                </a:pPr>
                <a:r>
                  <a:rPr lang="en-GB"/>
                  <a:t>Graph size</a:t>
                </a:r>
              </a:p>
            </c:rich>
          </c:tx>
          <c:overlay val="0"/>
        </c:title>
        <c:majorTickMark val="out"/>
        <c:minorTickMark val="none"/>
        <c:tickLblPos val="nextTo"/>
        <c:crossAx val="277256448"/>
        <c:crosses val="autoZero"/>
        <c:auto val="1"/>
        <c:lblAlgn val="ctr"/>
        <c:lblOffset val="100"/>
        <c:noMultiLvlLbl val="0"/>
      </c:catAx>
      <c:valAx>
        <c:axId val="277256448"/>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277254528"/>
        <c:crosses val="autoZero"/>
        <c:crossBetween val="between"/>
      </c:valAx>
    </c:plotArea>
    <c:legend>
      <c:legendPos val="r"/>
      <c:layout>
        <c:manualLayout>
          <c:xMode val="edge"/>
          <c:yMode val="edge"/>
          <c:x val="0.74897894100343432"/>
          <c:y val="0.180100269493082"/>
          <c:w val="0.23979666464617749"/>
          <c:h val="0.781787687628912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law detection experiment results.xlsx]Chart!PivotTable1</c:name>
    <c:fmtId val="-1"/>
  </c:pivotSource>
  <c:chart>
    <c:title>
      <c:tx>
        <c:rich>
          <a:bodyPr/>
          <a:lstStyle/>
          <a:p>
            <a:pPr>
              <a:defRPr/>
            </a:pPr>
            <a:r>
              <a:rPr lang="en-US" sz="1200" b="1" i="0" baseline="0">
                <a:effectLst/>
              </a:rPr>
              <a:t>Chart Showing Average Claw Detection Times for Graphs with Edge probabilities of 0.2, 0.4, 0.6 and 0.8</a:t>
            </a:r>
            <a:endParaRPr lang="en-US"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s>
    <c:plotArea>
      <c:layout>
        <c:manualLayout>
          <c:layoutTarget val="inner"/>
          <c:xMode val="edge"/>
          <c:yMode val="edge"/>
          <c:x val="9.8617871450628919E-2"/>
          <c:y val="0.15959022779395363"/>
          <c:w val="0.62165949400008524"/>
          <c:h val="0.69244709315197817"/>
        </c:manualLayout>
      </c:layout>
      <c:lineChart>
        <c:grouping val="standard"/>
        <c:varyColors val="0"/>
        <c:ser>
          <c:idx val="0"/>
          <c:order val="0"/>
          <c:tx>
            <c:strRef>
              <c:f>Chart!$B$3:$B$5</c:f>
              <c:strCache>
                <c:ptCount val="1"/>
                <c:pt idx="0">
                  <c:v>0.2 - Average of Bruteforce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B$6:$B$106</c:f>
              <c:numCache>
                <c:formatCode>General</c:formatCode>
                <c:ptCount val="100"/>
                <c:pt idx="0">
                  <c:v>1.3</c:v>
                </c:pt>
                <c:pt idx="1">
                  <c:v>1.1000000000000001</c:v>
                </c:pt>
                <c:pt idx="2">
                  <c:v>1.2</c:v>
                </c:pt>
                <c:pt idx="3">
                  <c:v>1.4</c:v>
                </c:pt>
                <c:pt idx="4">
                  <c:v>1.8</c:v>
                </c:pt>
                <c:pt idx="5">
                  <c:v>1.5</c:v>
                </c:pt>
                <c:pt idx="6">
                  <c:v>2.5</c:v>
                </c:pt>
                <c:pt idx="7">
                  <c:v>2.1</c:v>
                </c:pt>
                <c:pt idx="8">
                  <c:v>3.1</c:v>
                </c:pt>
                <c:pt idx="9">
                  <c:v>4</c:v>
                </c:pt>
                <c:pt idx="10">
                  <c:v>2.7</c:v>
                </c:pt>
                <c:pt idx="11">
                  <c:v>2.1</c:v>
                </c:pt>
                <c:pt idx="12">
                  <c:v>2.4</c:v>
                </c:pt>
                <c:pt idx="13">
                  <c:v>3</c:v>
                </c:pt>
                <c:pt idx="14">
                  <c:v>2.6</c:v>
                </c:pt>
                <c:pt idx="15">
                  <c:v>2.5</c:v>
                </c:pt>
                <c:pt idx="16">
                  <c:v>2.5</c:v>
                </c:pt>
                <c:pt idx="17">
                  <c:v>2.5</c:v>
                </c:pt>
                <c:pt idx="18">
                  <c:v>2.6</c:v>
                </c:pt>
                <c:pt idx="19">
                  <c:v>2.5</c:v>
                </c:pt>
                <c:pt idx="20">
                  <c:v>2.7</c:v>
                </c:pt>
                <c:pt idx="21">
                  <c:v>2.6</c:v>
                </c:pt>
                <c:pt idx="22">
                  <c:v>2.5</c:v>
                </c:pt>
                <c:pt idx="23">
                  <c:v>2.9</c:v>
                </c:pt>
                <c:pt idx="24">
                  <c:v>2.8</c:v>
                </c:pt>
                <c:pt idx="25">
                  <c:v>3.2</c:v>
                </c:pt>
                <c:pt idx="26">
                  <c:v>2.6</c:v>
                </c:pt>
                <c:pt idx="27">
                  <c:v>2.9</c:v>
                </c:pt>
                <c:pt idx="28">
                  <c:v>3.2</c:v>
                </c:pt>
                <c:pt idx="29">
                  <c:v>3.6</c:v>
                </c:pt>
                <c:pt idx="30">
                  <c:v>4.8</c:v>
                </c:pt>
                <c:pt idx="31">
                  <c:v>3.9</c:v>
                </c:pt>
                <c:pt idx="32">
                  <c:v>2.7</c:v>
                </c:pt>
                <c:pt idx="33">
                  <c:v>4</c:v>
                </c:pt>
                <c:pt idx="34">
                  <c:v>4</c:v>
                </c:pt>
                <c:pt idx="35">
                  <c:v>5.7</c:v>
                </c:pt>
                <c:pt idx="36">
                  <c:v>3.6</c:v>
                </c:pt>
                <c:pt idx="37">
                  <c:v>4.3</c:v>
                </c:pt>
                <c:pt idx="38">
                  <c:v>6.4</c:v>
                </c:pt>
                <c:pt idx="39">
                  <c:v>6.2</c:v>
                </c:pt>
                <c:pt idx="40">
                  <c:v>5.5</c:v>
                </c:pt>
                <c:pt idx="41">
                  <c:v>7.9</c:v>
                </c:pt>
                <c:pt idx="42">
                  <c:v>3.3</c:v>
                </c:pt>
                <c:pt idx="43">
                  <c:v>4.4000000000000004</c:v>
                </c:pt>
                <c:pt idx="44">
                  <c:v>5</c:v>
                </c:pt>
                <c:pt idx="45">
                  <c:v>4.5999999999999996</c:v>
                </c:pt>
                <c:pt idx="46">
                  <c:v>4.3</c:v>
                </c:pt>
                <c:pt idx="47">
                  <c:v>4.5999999999999996</c:v>
                </c:pt>
                <c:pt idx="48">
                  <c:v>4.7</c:v>
                </c:pt>
                <c:pt idx="49">
                  <c:v>5</c:v>
                </c:pt>
                <c:pt idx="50">
                  <c:v>5.9</c:v>
                </c:pt>
                <c:pt idx="51">
                  <c:v>6</c:v>
                </c:pt>
                <c:pt idx="52">
                  <c:v>6.3</c:v>
                </c:pt>
                <c:pt idx="53">
                  <c:v>5.4</c:v>
                </c:pt>
                <c:pt idx="54">
                  <c:v>5.4</c:v>
                </c:pt>
                <c:pt idx="55">
                  <c:v>7.3</c:v>
                </c:pt>
                <c:pt idx="56">
                  <c:v>8.4</c:v>
                </c:pt>
                <c:pt idx="57">
                  <c:v>5.4</c:v>
                </c:pt>
                <c:pt idx="58">
                  <c:v>6.6</c:v>
                </c:pt>
                <c:pt idx="59">
                  <c:v>6.4</c:v>
                </c:pt>
                <c:pt idx="60">
                  <c:v>6</c:v>
                </c:pt>
                <c:pt idx="61">
                  <c:v>7.3</c:v>
                </c:pt>
                <c:pt idx="62">
                  <c:v>8.1</c:v>
                </c:pt>
                <c:pt idx="63">
                  <c:v>11.2</c:v>
                </c:pt>
                <c:pt idx="64">
                  <c:v>6.1</c:v>
                </c:pt>
                <c:pt idx="65">
                  <c:v>9.9</c:v>
                </c:pt>
                <c:pt idx="66">
                  <c:v>11.2</c:v>
                </c:pt>
                <c:pt idx="67">
                  <c:v>9.1999999999999993</c:v>
                </c:pt>
                <c:pt idx="68">
                  <c:v>9.3000000000000007</c:v>
                </c:pt>
                <c:pt idx="69">
                  <c:v>8.3000000000000007</c:v>
                </c:pt>
                <c:pt idx="70">
                  <c:v>8.6</c:v>
                </c:pt>
                <c:pt idx="71">
                  <c:v>11.6</c:v>
                </c:pt>
                <c:pt idx="72">
                  <c:v>13.9</c:v>
                </c:pt>
                <c:pt idx="73">
                  <c:v>8.6999999999999993</c:v>
                </c:pt>
                <c:pt idx="74">
                  <c:v>10.7</c:v>
                </c:pt>
                <c:pt idx="75">
                  <c:v>10.5</c:v>
                </c:pt>
                <c:pt idx="76">
                  <c:v>10.6</c:v>
                </c:pt>
                <c:pt idx="77">
                  <c:v>9.4</c:v>
                </c:pt>
                <c:pt idx="78">
                  <c:v>10</c:v>
                </c:pt>
                <c:pt idx="79">
                  <c:v>10.7</c:v>
                </c:pt>
                <c:pt idx="80">
                  <c:v>12.5</c:v>
                </c:pt>
                <c:pt idx="81">
                  <c:v>12.4</c:v>
                </c:pt>
                <c:pt idx="82">
                  <c:v>11.6</c:v>
                </c:pt>
                <c:pt idx="83">
                  <c:v>12.8</c:v>
                </c:pt>
                <c:pt idx="84">
                  <c:v>14.5</c:v>
                </c:pt>
                <c:pt idx="85">
                  <c:v>14.6</c:v>
                </c:pt>
                <c:pt idx="86">
                  <c:v>11.8</c:v>
                </c:pt>
                <c:pt idx="87">
                  <c:v>16.899999999999999</c:v>
                </c:pt>
                <c:pt idx="88">
                  <c:v>11.5</c:v>
                </c:pt>
                <c:pt idx="89">
                  <c:v>17.100000000000001</c:v>
                </c:pt>
                <c:pt idx="90">
                  <c:v>16.3</c:v>
                </c:pt>
                <c:pt idx="91">
                  <c:v>14.1</c:v>
                </c:pt>
                <c:pt idx="92">
                  <c:v>14.9</c:v>
                </c:pt>
                <c:pt idx="93">
                  <c:v>19.7</c:v>
                </c:pt>
                <c:pt idx="94">
                  <c:v>15.7</c:v>
                </c:pt>
                <c:pt idx="95">
                  <c:v>18.7</c:v>
                </c:pt>
                <c:pt idx="96">
                  <c:v>18.100000000000001</c:v>
                </c:pt>
                <c:pt idx="97">
                  <c:v>17.600000000000001</c:v>
                </c:pt>
                <c:pt idx="98">
                  <c:v>20.7</c:v>
                </c:pt>
                <c:pt idx="99">
                  <c:v>16.100000000000001</c:v>
                </c:pt>
              </c:numCache>
            </c:numRef>
          </c:val>
          <c:smooth val="0"/>
        </c:ser>
        <c:ser>
          <c:idx val="1"/>
          <c:order val="1"/>
          <c:tx>
            <c:strRef>
              <c:f>Chart!$C$3:$C$5</c:f>
              <c:strCache>
                <c:ptCount val="1"/>
                <c:pt idx="0">
                  <c:v>0.2 - Average of Efficient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C$6:$C$106</c:f>
              <c:numCache>
                <c:formatCode>General</c:formatCode>
                <c:ptCount val="100"/>
                <c:pt idx="0">
                  <c:v>0.3</c:v>
                </c:pt>
                <c:pt idx="1">
                  <c:v>0.4</c:v>
                </c:pt>
                <c:pt idx="2">
                  <c:v>0.8</c:v>
                </c:pt>
                <c:pt idx="3">
                  <c:v>0.8</c:v>
                </c:pt>
                <c:pt idx="4">
                  <c:v>0.5</c:v>
                </c:pt>
                <c:pt idx="5">
                  <c:v>0.7</c:v>
                </c:pt>
                <c:pt idx="6">
                  <c:v>1</c:v>
                </c:pt>
                <c:pt idx="7">
                  <c:v>1.1000000000000001</c:v>
                </c:pt>
                <c:pt idx="8">
                  <c:v>1.9</c:v>
                </c:pt>
                <c:pt idx="9">
                  <c:v>2</c:v>
                </c:pt>
                <c:pt idx="10">
                  <c:v>1.3</c:v>
                </c:pt>
                <c:pt idx="11">
                  <c:v>1.3</c:v>
                </c:pt>
                <c:pt idx="12">
                  <c:v>1.5</c:v>
                </c:pt>
                <c:pt idx="13">
                  <c:v>2.2999999999999998</c:v>
                </c:pt>
                <c:pt idx="14">
                  <c:v>1.7</c:v>
                </c:pt>
                <c:pt idx="15">
                  <c:v>2.2000000000000002</c:v>
                </c:pt>
                <c:pt idx="16">
                  <c:v>2</c:v>
                </c:pt>
                <c:pt idx="17">
                  <c:v>1.8</c:v>
                </c:pt>
                <c:pt idx="18">
                  <c:v>2.7</c:v>
                </c:pt>
                <c:pt idx="19">
                  <c:v>2.5</c:v>
                </c:pt>
                <c:pt idx="20">
                  <c:v>3.3</c:v>
                </c:pt>
                <c:pt idx="21">
                  <c:v>1.6</c:v>
                </c:pt>
                <c:pt idx="22">
                  <c:v>3.1</c:v>
                </c:pt>
                <c:pt idx="23">
                  <c:v>4.0999999999999996</c:v>
                </c:pt>
                <c:pt idx="24">
                  <c:v>8.6999999999999993</c:v>
                </c:pt>
                <c:pt idx="25">
                  <c:v>2.4</c:v>
                </c:pt>
                <c:pt idx="26">
                  <c:v>6.5</c:v>
                </c:pt>
                <c:pt idx="27">
                  <c:v>2.9</c:v>
                </c:pt>
                <c:pt idx="28">
                  <c:v>2</c:v>
                </c:pt>
                <c:pt idx="29">
                  <c:v>2.4</c:v>
                </c:pt>
                <c:pt idx="30">
                  <c:v>3.7</c:v>
                </c:pt>
                <c:pt idx="31">
                  <c:v>4.4000000000000004</c:v>
                </c:pt>
                <c:pt idx="32">
                  <c:v>2.4</c:v>
                </c:pt>
                <c:pt idx="33">
                  <c:v>5.4</c:v>
                </c:pt>
                <c:pt idx="34">
                  <c:v>3.7</c:v>
                </c:pt>
                <c:pt idx="35">
                  <c:v>4.5</c:v>
                </c:pt>
                <c:pt idx="36">
                  <c:v>2.8</c:v>
                </c:pt>
                <c:pt idx="37">
                  <c:v>3.3</c:v>
                </c:pt>
                <c:pt idx="38">
                  <c:v>3.9</c:v>
                </c:pt>
                <c:pt idx="39">
                  <c:v>3.4</c:v>
                </c:pt>
                <c:pt idx="40">
                  <c:v>3.3</c:v>
                </c:pt>
                <c:pt idx="41">
                  <c:v>9.4</c:v>
                </c:pt>
                <c:pt idx="42">
                  <c:v>3.5</c:v>
                </c:pt>
                <c:pt idx="43">
                  <c:v>4.7</c:v>
                </c:pt>
                <c:pt idx="44">
                  <c:v>7.9</c:v>
                </c:pt>
                <c:pt idx="45">
                  <c:v>5.4</c:v>
                </c:pt>
                <c:pt idx="46">
                  <c:v>10.7</c:v>
                </c:pt>
                <c:pt idx="47">
                  <c:v>4.5999999999999996</c:v>
                </c:pt>
                <c:pt idx="48">
                  <c:v>5.7</c:v>
                </c:pt>
                <c:pt idx="49">
                  <c:v>6.8</c:v>
                </c:pt>
                <c:pt idx="50">
                  <c:v>5.9</c:v>
                </c:pt>
                <c:pt idx="51">
                  <c:v>7.9</c:v>
                </c:pt>
                <c:pt idx="52">
                  <c:v>3.9</c:v>
                </c:pt>
                <c:pt idx="53">
                  <c:v>5.4</c:v>
                </c:pt>
                <c:pt idx="54">
                  <c:v>10.199999999999999</c:v>
                </c:pt>
                <c:pt idx="55">
                  <c:v>5.7</c:v>
                </c:pt>
                <c:pt idx="56">
                  <c:v>5.4</c:v>
                </c:pt>
                <c:pt idx="57">
                  <c:v>7.2</c:v>
                </c:pt>
                <c:pt idx="58">
                  <c:v>4.7</c:v>
                </c:pt>
                <c:pt idx="59">
                  <c:v>9.3000000000000007</c:v>
                </c:pt>
                <c:pt idx="60">
                  <c:v>12.9</c:v>
                </c:pt>
                <c:pt idx="61">
                  <c:v>8.3000000000000007</c:v>
                </c:pt>
                <c:pt idx="62">
                  <c:v>10.1</c:v>
                </c:pt>
                <c:pt idx="63">
                  <c:v>9</c:v>
                </c:pt>
                <c:pt idx="64">
                  <c:v>10.199999999999999</c:v>
                </c:pt>
                <c:pt idx="65">
                  <c:v>13</c:v>
                </c:pt>
                <c:pt idx="66">
                  <c:v>10.5</c:v>
                </c:pt>
                <c:pt idx="67">
                  <c:v>13.3</c:v>
                </c:pt>
                <c:pt idx="68">
                  <c:v>10.199999999999999</c:v>
                </c:pt>
                <c:pt idx="69">
                  <c:v>13.2</c:v>
                </c:pt>
                <c:pt idx="70">
                  <c:v>14.8</c:v>
                </c:pt>
                <c:pt idx="71">
                  <c:v>13.1</c:v>
                </c:pt>
                <c:pt idx="72">
                  <c:v>13.4</c:v>
                </c:pt>
                <c:pt idx="73">
                  <c:v>12.4</c:v>
                </c:pt>
                <c:pt idx="74">
                  <c:v>11.2</c:v>
                </c:pt>
                <c:pt idx="75">
                  <c:v>12.5</c:v>
                </c:pt>
                <c:pt idx="76">
                  <c:v>15.8</c:v>
                </c:pt>
                <c:pt idx="77">
                  <c:v>11</c:v>
                </c:pt>
                <c:pt idx="78">
                  <c:v>15.2</c:v>
                </c:pt>
                <c:pt idx="79">
                  <c:v>19.100000000000001</c:v>
                </c:pt>
                <c:pt idx="80">
                  <c:v>19.5</c:v>
                </c:pt>
                <c:pt idx="81">
                  <c:v>13.5</c:v>
                </c:pt>
                <c:pt idx="82">
                  <c:v>15.9</c:v>
                </c:pt>
                <c:pt idx="83">
                  <c:v>19.399999999999999</c:v>
                </c:pt>
                <c:pt idx="84">
                  <c:v>18.7</c:v>
                </c:pt>
                <c:pt idx="85">
                  <c:v>13.9</c:v>
                </c:pt>
                <c:pt idx="86">
                  <c:v>24.9</c:v>
                </c:pt>
                <c:pt idx="87">
                  <c:v>21</c:v>
                </c:pt>
                <c:pt idx="88">
                  <c:v>28.2</c:v>
                </c:pt>
                <c:pt idx="89">
                  <c:v>17.7</c:v>
                </c:pt>
                <c:pt idx="90">
                  <c:v>27.9</c:v>
                </c:pt>
                <c:pt idx="91">
                  <c:v>32.799999999999997</c:v>
                </c:pt>
                <c:pt idx="92">
                  <c:v>24</c:v>
                </c:pt>
                <c:pt idx="93">
                  <c:v>16.7</c:v>
                </c:pt>
                <c:pt idx="94">
                  <c:v>24.1</c:v>
                </c:pt>
                <c:pt idx="95">
                  <c:v>18.8</c:v>
                </c:pt>
                <c:pt idx="96">
                  <c:v>26</c:v>
                </c:pt>
                <c:pt idx="97">
                  <c:v>31.6</c:v>
                </c:pt>
                <c:pt idx="98">
                  <c:v>29.8</c:v>
                </c:pt>
                <c:pt idx="99">
                  <c:v>24</c:v>
                </c:pt>
              </c:numCache>
            </c:numRef>
          </c:val>
          <c:smooth val="0"/>
        </c:ser>
        <c:ser>
          <c:idx val="2"/>
          <c:order val="2"/>
          <c:tx>
            <c:strRef>
              <c:f>Chart!$D$3:$D$5</c:f>
              <c:strCache>
                <c:ptCount val="1"/>
                <c:pt idx="0">
                  <c:v>0.4 - Average of Bruteforce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D$6:$D$106</c:f>
              <c:numCache>
                <c:formatCode>General</c:formatCode>
                <c:ptCount val="100"/>
                <c:pt idx="0">
                  <c:v>1.5</c:v>
                </c:pt>
                <c:pt idx="1">
                  <c:v>1.2</c:v>
                </c:pt>
                <c:pt idx="2">
                  <c:v>1.3</c:v>
                </c:pt>
                <c:pt idx="3">
                  <c:v>1.5</c:v>
                </c:pt>
                <c:pt idx="4">
                  <c:v>2</c:v>
                </c:pt>
                <c:pt idx="5">
                  <c:v>2.7</c:v>
                </c:pt>
                <c:pt idx="6">
                  <c:v>3</c:v>
                </c:pt>
                <c:pt idx="7">
                  <c:v>7</c:v>
                </c:pt>
                <c:pt idx="8">
                  <c:v>4.4000000000000004</c:v>
                </c:pt>
                <c:pt idx="9">
                  <c:v>3.1</c:v>
                </c:pt>
                <c:pt idx="10">
                  <c:v>4</c:v>
                </c:pt>
                <c:pt idx="11">
                  <c:v>3.5</c:v>
                </c:pt>
                <c:pt idx="12">
                  <c:v>4.3</c:v>
                </c:pt>
                <c:pt idx="13">
                  <c:v>3.7</c:v>
                </c:pt>
                <c:pt idx="14">
                  <c:v>4.8</c:v>
                </c:pt>
                <c:pt idx="15">
                  <c:v>3.9</c:v>
                </c:pt>
                <c:pt idx="16">
                  <c:v>3.7</c:v>
                </c:pt>
                <c:pt idx="17">
                  <c:v>4.3</c:v>
                </c:pt>
                <c:pt idx="18">
                  <c:v>3.5</c:v>
                </c:pt>
                <c:pt idx="19">
                  <c:v>4.3</c:v>
                </c:pt>
                <c:pt idx="20">
                  <c:v>4.7</c:v>
                </c:pt>
                <c:pt idx="21">
                  <c:v>4.4000000000000004</c:v>
                </c:pt>
                <c:pt idx="22">
                  <c:v>4.0999999999999996</c:v>
                </c:pt>
                <c:pt idx="23">
                  <c:v>5.3</c:v>
                </c:pt>
                <c:pt idx="24">
                  <c:v>4.5999999999999996</c:v>
                </c:pt>
                <c:pt idx="25">
                  <c:v>5.2</c:v>
                </c:pt>
                <c:pt idx="26">
                  <c:v>5.9</c:v>
                </c:pt>
                <c:pt idx="27">
                  <c:v>4.9000000000000004</c:v>
                </c:pt>
                <c:pt idx="28">
                  <c:v>4.5999999999999996</c:v>
                </c:pt>
                <c:pt idx="29">
                  <c:v>5.3</c:v>
                </c:pt>
                <c:pt idx="30">
                  <c:v>5.5</c:v>
                </c:pt>
                <c:pt idx="31">
                  <c:v>6.2</c:v>
                </c:pt>
                <c:pt idx="32">
                  <c:v>5.7</c:v>
                </c:pt>
                <c:pt idx="33">
                  <c:v>7.6</c:v>
                </c:pt>
                <c:pt idx="34">
                  <c:v>6</c:v>
                </c:pt>
                <c:pt idx="35">
                  <c:v>6.5</c:v>
                </c:pt>
                <c:pt idx="36">
                  <c:v>7.4</c:v>
                </c:pt>
                <c:pt idx="37">
                  <c:v>7</c:v>
                </c:pt>
                <c:pt idx="38">
                  <c:v>6.7</c:v>
                </c:pt>
                <c:pt idx="39">
                  <c:v>8.3000000000000007</c:v>
                </c:pt>
                <c:pt idx="40">
                  <c:v>9.4</c:v>
                </c:pt>
                <c:pt idx="41">
                  <c:v>6.2</c:v>
                </c:pt>
                <c:pt idx="42">
                  <c:v>8.1</c:v>
                </c:pt>
                <c:pt idx="43">
                  <c:v>8.1999999999999993</c:v>
                </c:pt>
                <c:pt idx="44">
                  <c:v>8.6</c:v>
                </c:pt>
                <c:pt idx="45">
                  <c:v>9</c:v>
                </c:pt>
                <c:pt idx="46">
                  <c:v>11.5</c:v>
                </c:pt>
                <c:pt idx="47">
                  <c:v>8.1</c:v>
                </c:pt>
                <c:pt idx="48">
                  <c:v>7.8</c:v>
                </c:pt>
                <c:pt idx="49">
                  <c:v>8.1</c:v>
                </c:pt>
                <c:pt idx="50">
                  <c:v>7.5</c:v>
                </c:pt>
                <c:pt idx="51">
                  <c:v>8.6</c:v>
                </c:pt>
                <c:pt idx="52">
                  <c:v>8.6</c:v>
                </c:pt>
                <c:pt idx="53">
                  <c:v>9.6</c:v>
                </c:pt>
                <c:pt idx="54">
                  <c:v>9.4</c:v>
                </c:pt>
                <c:pt idx="55">
                  <c:v>11.5</c:v>
                </c:pt>
                <c:pt idx="56">
                  <c:v>10.3</c:v>
                </c:pt>
                <c:pt idx="57">
                  <c:v>11.2</c:v>
                </c:pt>
                <c:pt idx="58">
                  <c:v>9.5</c:v>
                </c:pt>
                <c:pt idx="59">
                  <c:v>8.3000000000000007</c:v>
                </c:pt>
                <c:pt idx="60">
                  <c:v>10.5</c:v>
                </c:pt>
                <c:pt idx="61">
                  <c:v>15.4</c:v>
                </c:pt>
                <c:pt idx="62">
                  <c:v>12.1</c:v>
                </c:pt>
                <c:pt idx="63">
                  <c:v>12.1</c:v>
                </c:pt>
                <c:pt idx="64">
                  <c:v>10.8</c:v>
                </c:pt>
                <c:pt idx="65">
                  <c:v>9.6</c:v>
                </c:pt>
                <c:pt idx="66">
                  <c:v>9.1999999999999993</c:v>
                </c:pt>
                <c:pt idx="67">
                  <c:v>11.4</c:v>
                </c:pt>
                <c:pt idx="68">
                  <c:v>11.6</c:v>
                </c:pt>
                <c:pt idx="69">
                  <c:v>12.4</c:v>
                </c:pt>
                <c:pt idx="70">
                  <c:v>12.6</c:v>
                </c:pt>
                <c:pt idx="71">
                  <c:v>9.3000000000000007</c:v>
                </c:pt>
                <c:pt idx="72">
                  <c:v>16.5</c:v>
                </c:pt>
                <c:pt idx="73">
                  <c:v>11.8</c:v>
                </c:pt>
                <c:pt idx="74">
                  <c:v>13.3</c:v>
                </c:pt>
                <c:pt idx="75">
                  <c:v>14.1</c:v>
                </c:pt>
                <c:pt idx="76">
                  <c:v>15.8</c:v>
                </c:pt>
                <c:pt idx="77">
                  <c:v>14.6</c:v>
                </c:pt>
                <c:pt idx="78">
                  <c:v>17.100000000000001</c:v>
                </c:pt>
                <c:pt idx="79">
                  <c:v>16.5</c:v>
                </c:pt>
                <c:pt idx="80">
                  <c:v>21.5</c:v>
                </c:pt>
                <c:pt idx="81">
                  <c:v>17.100000000000001</c:v>
                </c:pt>
                <c:pt idx="82">
                  <c:v>20.3</c:v>
                </c:pt>
                <c:pt idx="83">
                  <c:v>20.100000000000001</c:v>
                </c:pt>
                <c:pt idx="84">
                  <c:v>28.5</c:v>
                </c:pt>
                <c:pt idx="85">
                  <c:v>23</c:v>
                </c:pt>
                <c:pt idx="86">
                  <c:v>24.4</c:v>
                </c:pt>
                <c:pt idx="87">
                  <c:v>30.3</c:v>
                </c:pt>
                <c:pt idx="88">
                  <c:v>20.2</c:v>
                </c:pt>
                <c:pt idx="89">
                  <c:v>28.1</c:v>
                </c:pt>
                <c:pt idx="90">
                  <c:v>22.5</c:v>
                </c:pt>
                <c:pt idx="91">
                  <c:v>24.2</c:v>
                </c:pt>
                <c:pt idx="92">
                  <c:v>32.4</c:v>
                </c:pt>
                <c:pt idx="93">
                  <c:v>30.5</c:v>
                </c:pt>
                <c:pt idx="94">
                  <c:v>43.8</c:v>
                </c:pt>
                <c:pt idx="95">
                  <c:v>28.4</c:v>
                </c:pt>
                <c:pt idx="96">
                  <c:v>25.5</c:v>
                </c:pt>
                <c:pt idx="97">
                  <c:v>33.6</c:v>
                </c:pt>
                <c:pt idx="98">
                  <c:v>28.9</c:v>
                </c:pt>
                <c:pt idx="99">
                  <c:v>24.3</c:v>
                </c:pt>
              </c:numCache>
            </c:numRef>
          </c:val>
          <c:smooth val="0"/>
        </c:ser>
        <c:ser>
          <c:idx val="3"/>
          <c:order val="3"/>
          <c:tx>
            <c:strRef>
              <c:f>Chart!$E$3:$E$5</c:f>
              <c:strCache>
                <c:ptCount val="1"/>
                <c:pt idx="0">
                  <c:v>0.4 - Average of Efficient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E$6:$E$106</c:f>
              <c:numCache>
                <c:formatCode>General</c:formatCode>
                <c:ptCount val="100"/>
                <c:pt idx="0">
                  <c:v>0.3</c:v>
                </c:pt>
                <c:pt idx="1">
                  <c:v>0.5</c:v>
                </c:pt>
                <c:pt idx="2">
                  <c:v>0.5</c:v>
                </c:pt>
                <c:pt idx="3">
                  <c:v>0.6</c:v>
                </c:pt>
                <c:pt idx="4">
                  <c:v>1.2</c:v>
                </c:pt>
                <c:pt idx="5">
                  <c:v>1.2</c:v>
                </c:pt>
                <c:pt idx="6">
                  <c:v>1.8</c:v>
                </c:pt>
                <c:pt idx="7">
                  <c:v>4.5</c:v>
                </c:pt>
                <c:pt idx="8">
                  <c:v>4.4000000000000004</c:v>
                </c:pt>
                <c:pt idx="9">
                  <c:v>1.9</c:v>
                </c:pt>
                <c:pt idx="10">
                  <c:v>1.8</c:v>
                </c:pt>
                <c:pt idx="11">
                  <c:v>1.7</c:v>
                </c:pt>
                <c:pt idx="12">
                  <c:v>1.9</c:v>
                </c:pt>
                <c:pt idx="13">
                  <c:v>2.7</c:v>
                </c:pt>
                <c:pt idx="14">
                  <c:v>2.5</c:v>
                </c:pt>
                <c:pt idx="15">
                  <c:v>2.5</c:v>
                </c:pt>
                <c:pt idx="16">
                  <c:v>2.1</c:v>
                </c:pt>
                <c:pt idx="17">
                  <c:v>2.4</c:v>
                </c:pt>
                <c:pt idx="18">
                  <c:v>2.2999999999999998</c:v>
                </c:pt>
                <c:pt idx="19">
                  <c:v>2.8</c:v>
                </c:pt>
                <c:pt idx="20">
                  <c:v>4</c:v>
                </c:pt>
                <c:pt idx="21">
                  <c:v>2.5</c:v>
                </c:pt>
                <c:pt idx="22">
                  <c:v>3.1</c:v>
                </c:pt>
                <c:pt idx="23">
                  <c:v>3.6</c:v>
                </c:pt>
                <c:pt idx="24">
                  <c:v>3.4</c:v>
                </c:pt>
                <c:pt idx="25">
                  <c:v>3.8</c:v>
                </c:pt>
                <c:pt idx="26">
                  <c:v>3.6</c:v>
                </c:pt>
                <c:pt idx="27">
                  <c:v>4.9000000000000004</c:v>
                </c:pt>
                <c:pt idx="28">
                  <c:v>3.7</c:v>
                </c:pt>
                <c:pt idx="29">
                  <c:v>3.6</c:v>
                </c:pt>
                <c:pt idx="30">
                  <c:v>5.6</c:v>
                </c:pt>
                <c:pt idx="31">
                  <c:v>5.2</c:v>
                </c:pt>
                <c:pt idx="32">
                  <c:v>6</c:v>
                </c:pt>
                <c:pt idx="33">
                  <c:v>6.2</c:v>
                </c:pt>
                <c:pt idx="34">
                  <c:v>6.2</c:v>
                </c:pt>
                <c:pt idx="35">
                  <c:v>5</c:v>
                </c:pt>
                <c:pt idx="36">
                  <c:v>5.2</c:v>
                </c:pt>
                <c:pt idx="37">
                  <c:v>10</c:v>
                </c:pt>
                <c:pt idx="38">
                  <c:v>10.8</c:v>
                </c:pt>
                <c:pt idx="39">
                  <c:v>6.8</c:v>
                </c:pt>
                <c:pt idx="40">
                  <c:v>13.4</c:v>
                </c:pt>
                <c:pt idx="41">
                  <c:v>9.4</c:v>
                </c:pt>
                <c:pt idx="42">
                  <c:v>13.2</c:v>
                </c:pt>
                <c:pt idx="43">
                  <c:v>8.5</c:v>
                </c:pt>
                <c:pt idx="44">
                  <c:v>8.4</c:v>
                </c:pt>
                <c:pt idx="45">
                  <c:v>12.6</c:v>
                </c:pt>
                <c:pt idx="46">
                  <c:v>7.8</c:v>
                </c:pt>
                <c:pt idx="47">
                  <c:v>12.9</c:v>
                </c:pt>
                <c:pt idx="48">
                  <c:v>10.4</c:v>
                </c:pt>
                <c:pt idx="49">
                  <c:v>7.6</c:v>
                </c:pt>
                <c:pt idx="50">
                  <c:v>17</c:v>
                </c:pt>
                <c:pt idx="51">
                  <c:v>10.3</c:v>
                </c:pt>
                <c:pt idx="52">
                  <c:v>13.6</c:v>
                </c:pt>
                <c:pt idx="53">
                  <c:v>11</c:v>
                </c:pt>
                <c:pt idx="54">
                  <c:v>10.6</c:v>
                </c:pt>
                <c:pt idx="55">
                  <c:v>15.2</c:v>
                </c:pt>
                <c:pt idx="56">
                  <c:v>16.899999999999999</c:v>
                </c:pt>
                <c:pt idx="57">
                  <c:v>15.8</c:v>
                </c:pt>
                <c:pt idx="58">
                  <c:v>11.5</c:v>
                </c:pt>
                <c:pt idx="59">
                  <c:v>20.2</c:v>
                </c:pt>
                <c:pt idx="60">
                  <c:v>16.899999999999999</c:v>
                </c:pt>
                <c:pt idx="61">
                  <c:v>16.7</c:v>
                </c:pt>
                <c:pt idx="62">
                  <c:v>17.600000000000001</c:v>
                </c:pt>
                <c:pt idx="63">
                  <c:v>14.6</c:v>
                </c:pt>
                <c:pt idx="64">
                  <c:v>15.9</c:v>
                </c:pt>
                <c:pt idx="65">
                  <c:v>18</c:v>
                </c:pt>
                <c:pt idx="66">
                  <c:v>14.4</c:v>
                </c:pt>
                <c:pt idx="67">
                  <c:v>25</c:v>
                </c:pt>
                <c:pt idx="68">
                  <c:v>19.600000000000001</c:v>
                </c:pt>
                <c:pt idx="69">
                  <c:v>22.7</c:v>
                </c:pt>
                <c:pt idx="70">
                  <c:v>23.8</c:v>
                </c:pt>
                <c:pt idx="71">
                  <c:v>15.3</c:v>
                </c:pt>
                <c:pt idx="72">
                  <c:v>26</c:v>
                </c:pt>
                <c:pt idx="73">
                  <c:v>17.3</c:v>
                </c:pt>
                <c:pt idx="74">
                  <c:v>25.6</c:v>
                </c:pt>
                <c:pt idx="75">
                  <c:v>23.9</c:v>
                </c:pt>
                <c:pt idx="76">
                  <c:v>19.8</c:v>
                </c:pt>
                <c:pt idx="77">
                  <c:v>25.1</c:v>
                </c:pt>
                <c:pt idx="78">
                  <c:v>24.4</c:v>
                </c:pt>
                <c:pt idx="79">
                  <c:v>23.3</c:v>
                </c:pt>
                <c:pt idx="80">
                  <c:v>23.3</c:v>
                </c:pt>
                <c:pt idx="81">
                  <c:v>39.299999999999997</c:v>
                </c:pt>
                <c:pt idx="82">
                  <c:v>29.4</c:v>
                </c:pt>
                <c:pt idx="83">
                  <c:v>29.5</c:v>
                </c:pt>
                <c:pt idx="84">
                  <c:v>28.9</c:v>
                </c:pt>
                <c:pt idx="85">
                  <c:v>35.200000000000003</c:v>
                </c:pt>
                <c:pt idx="86">
                  <c:v>33.799999999999997</c:v>
                </c:pt>
                <c:pt idx="87">
                  <c:v>34.799999999999997</c:v>
                </c:pt>
                <c:pt idx="88">
                  <c:v>37.6</c:v>
                </c:pt>
                <c:pt idx="89">
                  <c:v>32.799999999999997</c:v>
                </c:pt>
                <c:pt idx="90">
                  <c:v>35</c:v>
                </c:pt>
                <c:pt idx="91">
                  <c:v>47.5</c:v>
                </c:pt>
                <c:pt idx="92">
                  <c:v>42.1</c:v>
                </c:pt>
                <c:pt idx="93">
                  <c:v>40.4</c:v>
                </c:pt>
                <c:pt idx="94">
                  <c:v>54.1</c:v>
                </c:pt>
                <c:pt idx="95">
                  <c:v>41.2</c:v>
                </c:pt>
                <c:pt idx="96">
                  <c:v>52.1</c:v>
                </c:pt>
                <c:pt idx="97">
                  <c:v>37.200000000000003</c:v>
                </c:pt>
                <c:pt idx="98">
                  <c:v>46.5</c:v>
                </c:pt>
                <c:pt idx="99">
                  <c:v>41.4</c:v>
                </c:pt>
              </c:numCache>
            </c:numRef>
          </c:val>
          <c:smooth val="0"/>
        </c:ser>
        <c:ser>
          <c:idx val="4"/>
          <c:order val="4"/>
          <c:tx>
            <c:strRef>
              <c:f>Chart!$F$3:$F$5</c:f>
              <c:strCache>
                <c:ptCount val="1"/>
                <c:pt idx="0">
                  <c:v>0.6 - Average of Bruteforce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F$6:$F$106</c:f>
              <c:numCache>
                <c:formatCode>General</c:formatCode>
                <c:ptCount val="100"/>
                <c:pt idx="0">
                  <c:v>1.6</c:v>
                </c:pt>
                <c:pt idx="1">
                  <c:v>1.4</c:v>
                </c:pt>
                <c:pt idx="2">
                  <c:v>1.2</c:v>
                </c:pt>
                <c:pt idx="3">
                  <c:v>2.2000000000000002</c:v>
                </c:pt>
                <c:pt idx="4">
                  <c:v>2.7</c:v>
                </c:pt>
                <c:pt idx="5">
                  <c:v>3.6</c:v>
                </c:pt>
                <c:pt idx="6">
                  <c:v>4.2</c:v>
                </c:pt>
                <c:pt idx="7">
                  <c:v>8.1</c:v>
                </c:pt>
                <c:pt idx="8">
                  <c:v>4.7</c:v>
                </c:pt>
                <c:pt idx="9">
                  <c:v>3.8</c:v>
                </c:pt>
                <c:pt idx="10">
                  <c:v>4.5999999999999996</c:v>
                </c:pt>
                <c:pt idx="11">
                  <c:v>4</c:v>
                </c:pt>
                <c:pt idx="12">
                  <c:v>3.8</c:v>
                </c:pt>
                <c:pt idx="13">
                  <c:v>5.2</c:v>
                </c:pt>
                <c:pt idx="14">
                  <c:v>5.0999999999999996</c:v>
                </c:pt>
                <c:pt idx="15">
                  <c:v>4.5999999999999996</c:v>
                </c:pt>
                <c:pt idx="16">
                  <c:v>4.8</c:v>
                </c:pt>
                <c:pt idx="17">
                  <c:v>5.4</c:v>
                </c:pt>
                <c:pt idx="18">
                  <c:v>5.8</c:v>
                </c:pt>
                <c:pt idx="19">
                  <c:v>5.8</c:v>
                </c:pt>
                <c:pt idx="20">
                  <c:v>6.5</c:v>
                </c:pt>
                <c:pt idx="21">
                  <c:v>6.6</c:v>
                </c:pt>
                <c:pt idx="22">
                  <c:v>6.8</c:v>
                </c:pt>
                <c:pt idx="23">
                  <c:v>6.6</c:v>
                </c:pt>
                <c:pt idx="24">
                  <c:v>6.4</c:v>
                </c:pt>
                <c:pt idx="25">
                  <c:v>7.3</c:v>
                </c:pt>
                <c:pt idx="26">
                  <c:v>6.8</c:v>
                </c:pt>
                <c:pt idx="27">
                  <c:v>7.3</c:v>
                </c:pt>
                <c:pt idx="28">
                  <c:v>7.7</c:v>
                </c:pt>
                <c:pt idx="29">
                  <c:v>7.4</c:v>
                </c:pt>
                <c:pt idx="30">
                  <c:v>8.8000000000000007</c:v>
                </c:pt>
                <c:pt idx="31">
                  <c:v>6.6</c:v>
                </c:pt>
                <c:pt idx="32">
                  <c:v>7.9</c:v>
                </c:pt>
                <c:pt idx="33">
                  <c:v>7.8</c:v>
                </c:pt>
                <c:pt idx="34">
                  <c:v>8.9</c:v>
                </c:pt>
                <c:pt idx="35">
                  <c:v>9.8000000000000007</c:v>
                </c:pt>
                <c:pt idx="36">
                  <c:v>9.1</c:v>
                </c:pt>
                <c:pt idx="37">
                  <c:v>9.4</c:v>
                </c:pt>
                <c:pt idx="38">
                  <c:v>9.3000000000000007</c:v>
                </c:pt>
                <c:pt idx="39">
                  <c:v>9.3000000000000007</c:v>
                </c:pt>
                <c:pt idx="40">
                  <c:v>11.6</c:v>
                </c:pt>
                <c:pt idx="41">
                  <c:v>10.7</c:v>
                </c:pt>
                <c:pt idx="42">
                  <c:v>11.3</c:v>
                </c:pt>
                <c:pt idx="43">
                  <c:v>12.2</c:v>
                </c:pt>
                <c:pt idx="44">
                  <c:v>10.8</c:v>
                </c:pt>
                <c:pt idx="45">
                  <c:v>14.7</c:v>
                </c:pt>
                <c:pt idx="46">
                  <c:v>15.3</c:v>
                </c:pt>
                <c:pt idx="47">
                  <c:v>12.6</c:v>
                </c:pt>
                <c:pt idx="48">
                  <c:v>12.2</c:v>
                </c:pt>
                <c:pt idx="49">
                  <c:v>13.3</c:v>
                </c:pt>
                <c:pt idx="50">
                  <c:v>14.6</c:v>
                </c:pt>
                <c:pt idx="51">
                  <c:v>12.2</c:v>
                </c:pt>
                <c:pt idx="52">
                  <c:v>13.3</c:v>
                </c:pt>
                <c:pt idx="53">
                  <c:v>15.6</c:v>
                </c:pt>
                <c:pt idx="54">
                  <c:v>15.9</c:v>
                </c:pt>
                <c:pt idx="55">
                  <c:v>16.100000000000001</c:v>
                </c:pt>
                <c:pt idx="56">
                  <c:v>16</c:v>
                </c:pt>
                <c:pt idx="57">
                  <c:v>13.6</c:v>
                </c:pt>
                <c:pt idx="58">
                  <c:v>15.3</c:v>
                </c:pt>
                <c:pt idx="59">
                  <c:v>17.3</c:v>
                </c:pt>
                <c:pt idx="60">
                  <c:v>14</c:v>
                </c:pt>
                <c:pt idx="61">
                  <c:v>18.399999999999999</c:v>
                </c:pt>
                <c:pt idx="62">
                  <c:v>23.7</c:v>
                </c:pt>
                <c:pt idx="63">
                  <c:v>15.8</c:v>
                </c:pt>
                <c:pt idx="64">
                  <c:v>17.100000000000001</c:v>
                </c:pt>
                <c:pt idx="65">
                  <c:v>17.8</c:v>
                </c:pt>
                <c:pt idx="66">
                  <c:v>17.899999999999999</c:v>
                </c:pt>
                <c:pt idx="67">
                  <c:v>22.4</c:v>
                </c:pt>
                <c:pt idx="68">
                  <c:v>19.899999999999999</c:v>
                </c:pt>
                <c:pt idx="69">
                  <c:v>18</c:v>
                </c:pt>
                <c:pt idx="70">
                  <c:v>21.2</c:v>
                </c:pt>
                <c:pt idx="71">
                  <c:v>21.2</c:v>
                </c:pt>
                <c:pt idx="72">
                  <c:v>20.399999999999999</c:v>
                </c:pt>
                <c:pt idx="73">
                  <c:v>26.6</c:v>
                </c:pt>
                <c:pt idx="74">
                  <c:v>21.3</c:v>
                </c:pt>
                <c:pt idx="75">
                  <c:v>18.899999999999999</c:v>
                </c:pt>
                <c:pt idx="76">
                  <c:v>20.6</c:v>
                </c:pt>
                <c:pt idx="77">
                  <c:v>21.8</c:v>
                </c:pt>
                <c:pt idx="78">
                  <c:v>25.3</c:v>
                </c:pt>
                <c:pt idx="79">
                  <c:v>22.7</c:v>
                </c:pt>
                <c:pt idx="80">
                  <c:v>28.6</c:v>
                </c:pt>
                <c:pt idx="81">
                  <c:v>26.7</c:v>
                </c:pt>
                <c:pt idx="82">
                  <c:v>29.7</c:v>
                </c:pt>
                <c:pt idx="83">
                  <c:v>29.3</c:v>
                </c:pt>
                <c:pt idx="84">
                  <c:v>27.3</c:v>
                </c:pt>
                <c:pt idx="85">
                  <c:v>26.9</c:v>
                </c:pt>
                <c:pt idx="86">
                  <c:v>27.2</c:v>
                </c:pt>
                <c:pt idx="87">
                  <c:v>37.299999999999997</c:v>
                </c:pt>
                <c:pt idx="88">
                  <c:v>32.200000000000003</c:v>
                </c:pt>
                <c:pt idx="89">
                  <c:v>36.9</c:v>
                </c:pt>
                <c:pt idx="90">
                  <c:v>30</c:v>
                </c:pt>
                <c:pt idx="91">
                  <c:v>39.6</c:v>
                </c:pt>
                <c:pt idx="92">
                  <c:v>37.799999999999997</c:v>
                </c:pt>
                <c:pt idx="93">
                  <c:v>41.6</c:v>
                </c:pt>
                <c:pt idx="94">
                  <c:v>38</c:v>
                </c:pt>
                <c:pt idx="95">
                  <c:v>62.6</c:v>
                </c:pt>
                <c:pt idx="96">
                  <c:v>41</c:v>
                </c:pt>
                <c:pt idx="97">
                  <c:v>41</c:v>
                </c:pt>
                <c:pt idx="98">
                  <c:v>49.4</c:v>
                </c:pt>
                <c:pt idx="99">
                  <c:v>47.6</c:v>
                </c:pt>
              </c:numCache>
            </c:numRef>
          </c:val>
          <c:smooth val="0"/>
        </c:ser>
        <c:ser>
          <c:idx val="5"/>
          <c:order val="5"/>
          <c:tx>
            <c:strRef>
              <c:f>Chart!$G$3:$G$5</c:f>
              <c:strCache>
                <c:ptCount val="1"/>
                <c:pt idx="0">
                  <c:v>0.6 - Average of Efficient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G$6:$G$106</c:f>
              <c:numCache>
                <c:formatCode>General</c:formatCode>
                <c:ptCount val="100"/>
                <c:pt idx="0">
                  <c:v>0.7</c:v>
                </c:pt>
                <c:pt idx="1">
                  <c:v>1.1000000000000001</c:v>
                </c:pt>
                <c:pt idx="2">
                  <c:v>0.7</c:v>
                </c:pt>
                <c:pt idx="3">
                  <c:v>1.4</c:v>
                </c:pt>
                <c:pt idx="4">
                  <c:v>1.8</c:v>
                </c:pt>
                <c:pt idx="5">
                  <c:v>2.1</c:v>
                </c:pt>
                <c:pt idx="6">
                  <c:v>2.4</c:v>
                </c:pt>
                <c:pt idx="7">
                  <c:v>4.0999999999999996</c:v>
                </c:pt>
                <c:pt idx="8">
                  <c:v>3.9</c:v>
                </c:pt>
                <c:pt idx="9">
                  <c:v>2.1</c:v>
                </c:pt>
                <c:pt idx="10">
                  <c:v>2.7</c:v>
                </c:pt>
                <c:pt idx="11">
                  <c:v>3.5</c:v>
                </c:pt>
                <c:pt idx="12">
                  <c:v>2.9</c:v>
                </c:pt>
                <c:pt idx="13">
                  <c:v>2.9</c:v>
                </c:pt>
                <c:pt idx="14">
                  <c:v>3.4</c:v>
                </c:pt>
                <c:pt idx="15">
                  <c:v>3.2</c:v>
                </c:pt>
                <c:pt idx="16">
                  <c:v>3.6</c:v>
                </c:pt>
                <c:pt idx="17">
                  <c:v>4.2</c:v>
                </c:pt>
                <c:pt idx="18">
                  <c:v>4.0999999999999996</c:v>
                </c:pt>
                <c:pt idx="19">
                  <c:v>4.7</c:v>
                </c:pt>
                <c:pt idx="20">
                  <c:v>5</c:v>
                </c:pt>
                <c:pt idx="21">
                  <c:v>5.4</c:v>
                </c:pt>
                <c:pt idx="22">
                  <c:v>4.0999999999999996</c:v>
                </c:pt>
                <c:pt idx="23">
                  <c:v>5.7</c:v>
                </c:pt>
                <c:pt idx="24">
                  <c:v>5.8</c:v>
                </c:pt>
                <c:pt idx="25">
                  <c:v>6.3</c:v>
                </c:pt>
                <c:pt idx="26">
                  <c:v>6.8</c:v>
                </c:pt>
                <c:pt idx="27">
                  <c:v>5.4</c:v>
                </c:pt>
                <c:pt idx="28">
                  <c:v>6.1</c:v>
                </c:pt>
                <c:pt idx="29">
                  <c:v>7.2</c:v>
                </c:pt>
                <c:pt idx="30">
                  <c:v>8</c:v>
                </c:pt>
                <c:pt idx="31">
                  <c:v>6</c:v>
                </c:pt>
                <c:pt idx="32">
                  <c:v>8.3000000000000007</c:v>
                </c:pt>
                <c:pt idx="33">
                  <c:v>8.9</c:v>
                </c:pt>
                <c:pt idx="34">
                  <c:v>8.5</c:v>
                </c:pt>
                <c:pt idx="35">
                  <c:v>10.8</c:v>
                </c:pt>
                <c:pt idx="36">
                  <c:v>10.7</c:v>
                </c:pt>
                <c:pt idx="37">
                  <c:v>9.9</c:v>
                </c:pt>
                <c:pt idx="38">
                  <c:v>14.8</c:v>
                </c:pt>
                <c:pt idx="39">
                  <c:v>9.6</c:v>
                </c:pt>
                <c:pt idx="40">
                  <c:v>10.199999999999999</c:v>
                </c:pt>
                <c:pt idx="41">
                  <c:v>15</c:v>
                </c:pt>
                <c:pt idx="42">
                  <c:v>12</c:v>
                </c:pt>
                <c:pt idx="43">
                  <c:v>9</c:v>
                </c:pt>
                <c:pt idx="44">
                  <c:v>13.1</c:v>
                </c:pt>
                <c:pt idx="45">
                  <c:v>8.1</c:v>
                </c:pt>
                <c:pt idx="46">
                  <c:v>14.9</c:v>
                </c:pt>
                <c:pt idx="47">
                  <c:v>13.4</c:v>
                </c:pt>
                <c:pt idx="48">
                  <c:v>16.600000000000001</c:v>
                </c:pt>
                <c:pt idx="49">
                  <c:v>18.399999999999999</c:v>
                </c:pt>
                <c:pt idx="50">
                  <c:v>19.899999999999999</c:v>
                </c:pt>
                <c:pt idx="51">
                  <c:v>14.3</c:v>
                </c:pt>
                <c:pt idx="52">
                  <c:v>14.2</c:v>
                </c:pt>
                <c:pt idx="53">
                  <c:v>20.5</c:v>
                </c:pt>
                <c:pt idx="54">
                  <c:v>16.600000000000001</c:v>
                </c:pt>
                <c:pt idx="55">
                  <c:v>20</c:v>
                </c:pt>
                <c:pt idx="56">
                  <c:v>21.1</c:v>
                </c:pt>
                <c:pt idx="57">
                  <c:v>30.7</c:v>
                </c:pt>
                <c:pt idx="58">
                  <c:v>21.4</c:v>
                </c:pt>
                <c:pt idx="59">
                  <c:v>25.3</c:v>
                </c:pt>
                <c:pt idx="60">
                  <c:v>25.6</c:v>
                </c:pt>
                <c:pt idx="61">
                  <c:v>23.8</c:v>
                </c:pt>
                <c:pt idx="62">
                  <c:v>23.2</c:v>
                </c:pt>
                <c:pt idx="63">
                  <c:v>27.9</c:v>
                </c:pt>
                <c:pt idx="64">
                  <c:v>19.5</c:v>
                </c:pt>
                <c:pt idx="65">
                  <c:v>24.1</c:v>
                </c:pt>
                <c:pt idx="66">
                  <c:v>27</c:v>
                </c:pt>
                <c:pt idx="67">
                  <c:v>32.799999999999997</c:v>
                </c:pt>
                <c:pt idx="68">
                  <c:v>33.200000000000003</c:v>
                </c:pt>
                <c:pt idx="69">
                  <c:v>28.1</c:v>
                </c:pt>
                <c:pt idx="70">
                  <c:v>32</c:v>
                </c:pt>
                <c:pt idx="71">
                  <c:v>33.5</c:v>
                </c:pt>
                <c:pt idx="72">
                  <c:v>24.3</c:v>
                </c:pt>
                <c:pt idx="73">
                  <c:v>29.4</c:v>
                </c:pt>
                <c:pt idx="74">
                  <c:v>29.4</c:v>
                </c:pt>
                <c:pt idx="75">
                  <c:v>26.6</c:v>
                </c:pt>
                <c:pt idx="76">
                  <c:v>36.200000000000003</c:v>
                </c:pt>
                <c:pt idx="77">
                  <c:v>36.799999999999997</c:v>
                </c:pt>
                <c:pt idx="78">
                  <c:v>45.2</c:v>
                </c:pt>
                <c:pt idx="79">
                  <c:v>49.5</c:v>
                </c:pt>
                <c:pt idx="80">
                  <c:v>38.4</c:v>
                </c:pt>
                <c:pt idx="81">
                  <c:v>43.3</c:v>
                </c:pt>
                <c:pt idx="82">
                  <c:v>34.9</c:v>
                </c:pt>
                <c:pt idx="83">
                  <c:v>46.9</c:v>
                </c:pt>
                <c:pt idx="84">
                  <c:v>48</c:v>
                </c:pt>
                <c:pt idx="85">
                  <c:v>52.5</c:v>
                </c:pt>
                <c:pt idx="86">
                  <c:v>44.2</c:v>
                </c:pt>
                <c:pt idx="87">
                  <c:v>42.1</c:v>
                </c:pt>
                <c:pt idx="88">
                  <c:v>58.8</c:v>
                </c:pt>
                <c:pt idx="89">
                  <c:v>66.400000000000006</c:v>
                </c:pt>
                <c:pt idx="90">
                  <c:v>47.9</c:v>
                </c:pt>
                <c:pt idx="91">
                  <c:v>55.4</c:v>
                </c:pt>
                <c:pt idx="92">
                  <c:v>73.599999999999994</c:v>
                </c:pt>
                <c:pt idx="93">
                  <c:v>67.3</c:v>
                </c:pt>
                <c:pt idx="94">
                  <c:v>54.8</c:v>
                </c:pt>
                <c:pt idx="95">
                  <c:v>46.3</c:v>
                </c:pt>
                <c:pt idx="96">
                  <c:v>60.9</c:v>
                </c:pt>
                <c:pt idx="97">
                  <c:v>69.400000000000006</c:v>
                </c:pt>
                <c:pt idx="98">
                  <c:v>64.2</c:v>
                </c:pt>
                <c:pt idx="99">
                  <c:v>59.1</c:v>
                </c:pt>
              </c:numCache>
            </c:numRef>
          </c:val>
          <c:smooth val="0"/>
        </c:ser>
        <c:ser>
          <c:idx val="6"/>
          <c:order val="6"/>
          <c:tx>
            <c:strRef>
              <c:f>Chart!$H$3:$H$5</c:f>
              <c:strCache>
                <c:ptCount val="1"/>
                <c:pt idx="0">
                  <c:v>0.8 - Average of Bruteforce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H$6:$H$106</c:f>
              <c:numCache>
                <c:formatCode>General</c:formatCode>
                <c:ptCount val="100"/>
                <c:pt idx="0">
                  <c:v>1.9</c:v>
                </c:pt>
                <c:pt idx="1">
                  <c:v>1.3</c:v>
                </c:pt>
                <c:pt idx="2">
                  <c:v>1.3</c:v>
                </c:pt>
                <c:pt idx="3">
                  <c:v>2.7</c:v>
                </c:pt>
                <c:pt idx="4">
                  <c:v>2.8</c:v>
                </c:pt>
                <c:pt idx="5">
                  <c:v>5.5</c:v>
                </c:pt>
                <c:pt idx="6">
                  <c:v>8</c:v>
                </c:pt>
                <c:pt idx="7">
                  <c:v>7.1</c:v>
                </c:pt>
                <c:pt idx="8">
                  <c:v>7.1</c:v>
                </c:pt>
                <c:pt idx="9">
                  <c:v>8.6999999999999993</c:v>
                </c:pt>
                <c:pt idx="10">
                  <c:v>5.2</c:v>
                </c:pt>
                <c:pt idx="11">
                  <c:v>6.7</c:v>
                </c:pt>
                <c:pt idx="12">
                  <c:v>7.1</c:v>
                </c:pt>
                <c:pt idx="13">
                  <c:v>8.5</c:v>
                </c:pt>
                <c:pt idx="14">
                  <c:v>5.9</c:v>
                </c:pt>
                <c:pt idx="15">
                  <c:v>6.4</c:v>
                </c:pt>
                <c:pt idx="16">
                  <c:v>6.1</c:v>
                </c:pt>
                <c:pt idx="17">
                  <c:v>5.8</c:v>
                </c:pt>
                <c:pt idx="18">
                  <c:v>8</c:v>
                </c:pt>
                <c:pt idx="19">
                  <c:v>7.2</c:v>
                </c:pt>
                <c:pt idx="20">
                  <c:v>7.6</c:v>
                </c:pt>
                <c:pt idx="21">
                  <c:v>8</c:v>
                </c:pt>
                <c:pt idx="22">
                  <c:v>8.1</c:v>
                </c:pt>
                <c:pt idx="23">
                  <c:v>8.9</c:v>
                </c:pt>
                <c:pt idx="24">
                  <c:v>8.6999999999999993</c:v>
                </c:pt>
                <c:pt idx="25">
                  <c:v>8</c:v>
                </c:pt>
                <c:pt idx="26">
                  <c:v>8.1999999999999993</c:v>
                </c:pt>
                <c:pt idx="27">
                  <c:v>9.1999999999999993</c:v>
                </c:pt>
                <c:pt idx="28">
                  <c:v>8</c:v>
                </c:pt>
                <c:pt idx="29">
                  <c:v>9.8000000000000007</c:v>
                </c:pt>
                <c:pt idx="30">
                  <c:v>9.9</c:v>
                </c:pt>
                <c:pt idx="31">
                  <c:v>8.8000000000000007</c:v>
                </c:pt>
                <c:pt idx="32">
                  <c:v>10.199999999999999</c:v>
                </c:pt>
                <c:pt idx="33">
                  <c:v>10.9</c:v>
                </c:pt>
                <c:pt idx="34">
                  <c:v>13</c:v>
                </c:pt>
                <c:pt idx="35">
                  <c:v>14.1</c:v>
                </c:pt>
                <c:pt idx="36">
                  <c:v>12.9</c:v>
                </c:pt>
                <c:pt idx="37">
                  <c:v>13.7</c:v>
                </c:pt>
                <c:pt idx="38">
                  <c:v>12.9</c:v>
                </c:pt>
                <c:pt idx="39">
                  <c:v>13.4</c:v>
                </c:pt>
                <c:pt idx="40">
                  <c:v>15.1</c:v>
                </c:pt>
                <c:pt idx="41">
                  <c:v>13.1</c:v>
                </c:pt>
                <c:pt idx="42">
                  <c:v>12.9</c:v>
                </c:pt>
                <c:pt idx="43">
                  <c:v>16.600000000000001</c:v>
                </c:pt>
                <c:pt idx="44">
                  <c:v>15.1</c:v>
                </c:pt>
                <c:pt idx="45">
                  <c:v>16.3</c:v>
                </c:pt>
                <c:pt idx="46">
                  <c:v>20.3</c:v>
                </c:pt>
                <c:pt idx="47">
                  <c:v>22.3</c:v>
                </c:pt>
                <c:pt idx="48">
                  <c:v>18</c:v>
                </c:pt>
                <c:pt idx="49">
                  <c:v>19.2</c:v>
                </c:pt>
                <c:pt idx="50">
                  <c:v>17.3</c:v>
                </c:pt>
                <c:pt idx="51">
                  <c:v>20.2</c:v>
                </c:pt>
                <c:pt idx="52">
                  <c:v>18.3</c:v>
                </c:pt>
                <c:pt idx="53">
                  <c:v>19.5</c:v>
                </c:pt>
                <c:pt idx="54">
                  <c:v>22.3</c:v>
                </c:pt>
                <c:pt idx="55">
                  <c:v>22.8</c:v>
                </c:pt>
                <c:pt idx="56">
                  <c:v>19.8</c:v>
                </c:pt>
                <c:pt idx="57">
                  <c:v>18.899999999999999</c:v>
                </c:pt>
                <c:pt idx="58">
                  <c:v>20.8</c:v>
                </c:pt>
                <c:pt idx="59">
                  <c:v>30.6</c:v>
                </c:pt>
                <c:pt idx="60">
                  <c:v>25.6</c:v>
                </c:pt>
                <c:pt idx="61">
                  <c:v>24.9</c:v>
                </c:pt>
                <c:pt idx="62">
                  <c:v>27.4</c:v>
                </c:pt>
                <c:pt idx="63">
                  <c:v>24.7</c:v>
                </c:pt>
                <c:pt idx="64">
                  <c:v>29.5</c:v>
                </c:pt>
                <c:pt idx="65">
                  <c:v>23.7</c:v>
                </c:pt>
                <c:pt idx="66">
                  <c:v>27</c:v>
                </c:pt>
                <c:pt idx="67">
                  <c:v>29.4</c:v>
                </c:pt>
                <c:pt idx="68">
                  <c:v>27.4</c:v>
                </c:pt>
                <c:pt idx="69">
                  <c:v>28.9</c:v>
                </c:pt>
                <c:pt idx="70">
                  <c:v>30.3</c:v>
                </c:pt>
                <c:pt idx="71">
                  <c:v>31.6</c:v>
                </c:pt>
                <c:pt idx="72">
                  <c:v>32.5</c:v>
                </c:pt>
                <c:pt idx="73">
                  <c:v>31.7</c:v>
                </c:pt>
                <c:pt idx="74">
                  <c:v>30.6</c:v>
                </c:pt>
                <c:pt idx="75">
                  <c:v>28.9</c:v>
                </c:pt>
                <c:pt idx="76">
                  <c:v>33.9</c:v>
                </c:pt>
                <c:pt idx="77">
                  <c:v>26.1</c:v>
                </c:pt>
                <c:pt idx="78">
                  <c:v>36.700000000000003</c:v>
                </c:pt>
                <c:pt idx="79">
                  <c:v>39.200000000000003</c:v>
                </c:pt>
                <c:pt idx="80">
                  <c:v>32.5</c:v>
                </c:pt>
                <c:pt idx="81">
                  <c:v>34.700000000000003</c:v>
                </c:pt>
                <c:pt idx="82">
                  <c:v>41</c:v>
                </c:pt>
                <c:pt idx="83">
                  <c:v>34.6</c:v>
                </c:pt>
                <c:pt idx="84">
                  <c:v>43.5</c:v>
                </c:pt>
                <c:pt idx="85">
                  <c:v>37.700000000000003</c:v>
                </c:pt>
                <c:pt idx="86">
                  <c:v>39.299999999999997</c:v>
                </c:pt>
                <c:pt idx="87">
                  <c:v>40.5</c:v>
                </c:pt>
                <c:pt idx="88">
                  <c:v>57</c:v>
                </c:pt>
                <c:pt idx="89">
                  <c:v>51.4</c:v>
                </c:pt>
                <c:pt idx="90">
                  <c:v>40.9</c:v>
                </c:pt>
                <c:pt idx="91">
                  <c:v>44.7</c:v>
                </c:pt>
                <c:pt idx="92">
                  <c:v>48.6</c:v>
                </c:pt>
                <c:pt idx="93">
                  <c:v>52.2</c:v>
                </c:pt>
                <c:pt idx="94">
                  <c:v>61.2</c:v>
                </c:pt>
                <c:pt idx="95">
                  <c:v>52.3</c:v>
                </c:pt>
                <c:pt idx="96">
                  <c:v>59.7</c:v>
                </c:pt>
                <c:pt idx="97">
                  <c:v>56.3</c:v>
                </c:pt>
                <c:pt idx="98">
                  <c:v>66.2</c:v>
                </c:pt>
                <c:pt idx="99">
                  <c:v>67.599999999999994</c:v>
                </c:pt>
              </c:numCache>
            </c:numRef>
          </c:val>
          <c:smooth val="0"/>
        </c:ser>
        <c:ser>
          <c:idx val="7"/>
          <c:order val="7"/>
          <c:tx>
            <c:strRef>
              <c:f>Chart!$I$3:$I$5</c:f>
              <c:strCache>
                <c:ptCount val="1"/>
                <c:pt idx="0">
                  <c:v>0.8 - Average of Efficient Time taken</c:v>
                </c:pt>
              </c:strCache>
            </c:strRef>
          </c:tx>
          <c:cat>
            <c:strRef>
              <c:f>Chart!$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Chart!$I$6:$I$106</c:f>
              <c:numCache>
                <c:formatCode>General</c:formatCode>
                <c:ptCount val="100"/>
                <c:pt idx="0">
                  <c:v>0.9</c:v>
                </c:pt>
                <c:pt idx="1">
                  <c:v>0.6</c:v>
                </c:pt>
                <c:pt idx="2">
                  <c:v>0.5</c:v>
                </c:pt>
                <c:pt idx="3">
                  <c:v>1.8</c:v>
                </c:pt>
                <c:pt idx="4">
                  <c:v>3.4</c:v>
                </c:pt>
                <c:pt idx="5">
                  <c:v>3.9</c:v>
                </c:pt>
                <c:pt idx="6">
                  <c:v>5.3</c:v>
                </c:pt>
                <c:pt idx="7">
                  <c:v>4.4000000000000004</c:v>
                </c:pt>
                <c:pt idx="8">
                  <c:v>6.8</c:v>
                </c:pt>
                <c:pt idx="9">
                  <c:v>6.3</c:v>
                </c:pt>
                <c:pt idx="10">
                  <c:v>4.2</c:v>
                </c:pt>
                <c:pt idx="11">
                  <c:v>4.9000000000000004</c:v>
                </c:pt>
                <c:pt idx="12">
                  <c:v>7.7</c:v>
                </c:pt>
                <c:pt idx="13">
                  <c:v>7.3</c:v>
                </c:pt>
                <c:pt idx="14">
                  <c:v>4.7</c:v>
                </c:pt>
                <c:pt idx="15">
                  <c:v>4.8</c:v>
                </c:pt>
                <c:pt idx="16">
                  <c:v>4.3</c:v>
                </c:pt>
                <c:pt idx="17">
                  <c:v>7.3</c:v>
                </c:pt>
                <c:pt idx="18">
                  <c:v>6.8</c:v>
                </c:pt>
                <c:pt idx="19">
                  <c:v>7.9</c:v>
                </c:pt>
                <c:pt idx="20">
                  <c:v>6.7</c:v>
                </c:pt>
                <c:pt idx="21">
                  <c:v>10.1</c:v>
                </c:pt>
                <c:pt idx="22">
                  <c:v>8.1999999999999993</c:v>
                </c:pt>
                <c:pt idx="23">
                  <c:v>10.9</c:v>
                </c:pt>
                <c:pt idx="24">
                  <c:v>7.7</c:v>
                </c:pt>
                <c:pt idx="25">
                  <c:v>9.1999999999999993</c:v>
                </c:pt>
                <c:pt idx="26">
                  <c:v>9.3000000000000007</c:v>
                </c:pt>
                <c:pt idx="27">
                  <c:v>7.7</c:v>
                </c:pt>
                <c:pt idx="28">
                  <c:v>7.6</c:v>
                </c:pt>
                <c:pt idx="29">
                  <c:v>11.3</c:v>
                </c:pt>
                <c:pt idx="30">
                  <c:v>11.7</c:v>
                </c:pt>
                <c:pt idx="31">
                  <c:v>11.4</c:v>
                </c:pt>
                <c:pt idx="32">
                  <c:v>10.5</c:v>
                </c:pt>
                <c:pt idx="33">
                  <c:v>7.6</c:v>
                </c:pt>
                <c:pt idx="34">
                  <c:v>14.7</c:v>
                </c:pt>
                <c:pt idx="35">
                  <c:v>16.8</c:v>
                </c:pt>
                <c:pt idx="36">
                  <c:v>12.2</c:v>
                </c:pt>
                <c:pt idx="37">
                  <c:v>17.899999999999999</c:v>
                </c:pt>
                <c:pt idx="38">
                  <c:v>9.8000000000000007</c:v>
                </c:pt>
                <c:pt idx="39">
                  <c:v>16.8</c:v>
                </c:pt>
                <c:pt idx="40">
                  <c:v>15</c:v>
                </c:pt>
                <c:pt idx="41">
                  <c:v>13.4</c:v>
                </c:pt>
                <c:pt idx="42">
                  <c:v>20.6</c:v>
                </c:pt>
                <c:pt idx="43">
                  <c:v>17.3</c:v>
                </c:pt>
                <c:pt idx="44">
                  <c:v>15.5</c:v>
                </c:pt>
                <c:pt idx="45">
                  <c:v>21.7</c:v>
                </c:pt>
                <c:pt idx="46">
                  <c:v>16.600000000000001</c:v>
                </c:pt>
                <c:pt idx="47">
                  <c:v>19.600000000000001</c:v>
                </c:pt>
                <c:pt idx="48">
                  <c:v>24.2</c:v>
                </c:pt>
                <c:pt idx="49">
                  <c:v>21.1</c:v>
                </c:pt>
                <c:pt idx="50">
                  <c:v>23.3</c:v>
                </c:pt>
                <c:pt idx="51">
                  <c:v>16.399999999999999</c:v>
                </c:pt>
                <c:pt idx="52">
                  <c:v>24.7</c:v>
                </c:pt>
                <c:pt idx="53">
                  <c:v>23.4</c:v>
                </c:pt>
                <c:pt idx="54">
                  <c:v>22</c:v>
                </c:pt>
                <c:pt idx="55">
                  <c:v>28</c:v>
                </c:pt>
                <c:pt idx="56">
                  <c:v>29.4</c:v>
                </c:pt>
                <c:pt idx="57">
                  <c:v>40.1</c:v>
                </c:pt>
                <c:pt idx="58">
                  <c:v>31.9</c:v>
                </c:pt>
                <c:pt idx="59">
                  <c:v>31.2</c:v>
                </c:pt>
                <c:pt idx="60">
                  <c:v>32.1</c:v>
                </c:pt>
                <c:pt idx="61">
                  <c:v>36.6</c:v>
                </c:pt>
                <c:pt idx="62">
                  <c:v>29</c:v>
                </c:pt>
                <c:pt idx="63">
                  <c:v>38.9</c:v>
                </c:pt>
                <c:pt idx="64">
                  <c:v>31.8</c:v>
                </c:pt>
                <c:pt idx="65">
                  <c:v>39.6</c:v>
                </c:pt>
                <c:pt idx="66">
                  <c:v>31.2</c:v>
                </c:pt>
                <c:pt idx="67">
                  <c:v>32.9</c:v>
                </c:pt>
                <c:pt idx="68">
                  <c:v>36.6</c:v>
                </c:pt>
                <c:pt idx="69">
                  <c:v>35.9</c:v>
                </c:pt>
                <c:pt idx="70">
                  <c:v>40.299999999999997</c:v>
                </c:pt>
                <c:pt idx="71">
                  <c:v>45.3</c:v>
                </c:pt>
                <c:pt idx="72">
                  <c:v>38.6</c:v>
                </c:pt>
                <c:pt idx="73">
                  <c:v>45</c:v>
                </c:pt>
                <c:pt idx="74">
                  <c:v>35.299999999999997</c:v>
                </c:pt>
                <c:pt idx="75">
                  <c:v>42.1</c:v>
                </c:pt>
                <c:pt idx="76">
                  <c:v>46.8</c:v>
                </c:pt>
                <c:pt idx="77">
                  <c:v>43.4</c:v>
                </c:pt>
                <c:pt idx="78">
                  <c:v>50.8</c:v>
                </c:pt>
                <c:pt idx="79">
                  <c:v>61.1</c:v>
                </c:pt>
                <c:pt idx="80">
                  <c:v>57.6</c:v>
                </c:pt>
                <c:pt idx="81">
                  <c:v>55.3</c:v>
                </c:pt>
                <c:pt idx="82">
                  <c:v>57.6</c:v>
                </c:pt>
                <c:pt idx="83">
                  <c:v>57.8</c:v>
                </c:pt>
                <c:pt idx="84">
                  <c:v>57.8</c:v>
                </c:pt>
                <c:pt idx="85">
                  <c:v>56.9</c:v>
                </c:pt>
                <c:pt idx="86">
                  <c:v>77.099999999999994</c:v>
                </c:pt>
                <c:pt idx="87">
                  <c:v>76</c:v>
                </c:pt>
                <c:pt idx="88">
                  <c:v>68.400000000000006</c:v>
                </c:pt>
                <c:pt idx="89">
                  <c:v>75.400000000000006</c:v>
                </c:pt>
                <c:pt idx="90">
                  <c:v>78.8</c:v>
                </c:pt>
                <c:pt idx="91">
                  <c:v>83.9</c:v>
                </c:pt>
                <c:pt idx="92">
                  <c:v>63.6</c:v>
                </c:pt>
                <c:pt idx="93">
                  <c:v>82.6</c:v>
                </c:pt>
                <c:pt idx="94">
                  <c:v>86.6</c:v>
                </c:pt>
                <c:pt idx="95">
                  <c:v>70.5</c:v>
                </c:pt>
                <c:pt idx="96">
                  <c:v>81.2</c:v>
                </c:pt>
                <c:pt idx="97">
                  <c:v>101.9</c:v>
                </c:pt>
                <c:pt idx="98">
                  <c:v>95.2</c:v>
                </c:pt>
                <c:pt idx="99">
                  <c:v>71.7</c:v>
                </c:pt>
              </c:numCache>
            </c:numRef>
          </c:val>
          <c:smooth val="0"/>
        </c:ser>
        <c:dLbls>
          <c:showLegendKey val="0"/>
          <c:showVal val="0"/>
          <c:showCatName val="0"/>
          <c:showSerName val="0"/>
          <c:showPercent val="0"/>
          <c:showBubbleSize val="0"/>
        </c:dLbls>
        <c:marker val="1"/>
        <c:smooth val="0"/>
        <c:axId val="281764224"/>
        <c:axId val="281766144"/>
      </c:lineChart>
      <c:catAx>
        <c:axId val="281764224"/>
        <c:scaling>
          <c:orientation val="minMax"/>
        </c:scaling>
        <c:delete val="0"/>
        <c:axPos val="b"/>
        <c:title>
          <c:tx>
            <c:rich>
              <a:bodyPr/>
              <a:lstStyle/>
              <a:p>
                <a:pPr>
                  <a:defRPr/>
                </a:pPr>
                <a:r>
                  <a:rPr lang="en-US"/>
                  <a:t>Graph size</a:t>
                </a:r>
              </a:p>
            </c:rich>
          </c:tx>
          <c:overlay val="0"/>
        </c:title>
        <c:majorTickMark val="out"/>
        <c:minorTickMark val="none"/>
        <c:tickLblPos val="nextTo"/>
        <c:crossAx val="281766144"/>
        <c:crosses val="autoZero"/>
        <c:auto val="1"/>
        <c:lblAlgn val="ctr"/>
        <c:lblOffset val="100"/>
        <c:noMultiLvlLbl val="0"/>
      </c:catAx>
      <c:valAx>
        <c:axId val="281766144"/>
        <c:scaling>
          <c:orientation val="minMax"/>
        </c:scaling>
        <c:delete val="0"/>
        <c:axPos val="l"/>
        <c:majorGridlines/>
        <c:title>
          <c:tx>
            <c:rich>
              <a:bodyPr rot="-5400000" vert="horz"/>
              <a:lstStyle/>
              <a:p>
                <a:pPr>
                  <a:defRPr/>
                </a:pPr>
                <a:r>
                  <a:rPr lang="en-US"/>
                  <a:t>Time taken in milliseconds</a:t>
                </a:r>
              </a:p>
            </c:rich>
          </c:tx>
          <c:overlay val="0"/>
        </c:title>
        <c:numFmt formatCode="General" sourceLinked="1"/>
        <c:majorTickMark val="out"/>
        <c:minorTickMark val="none"/>
        <c:tickLblPos val="nextTo"/>
        <c:crossAx val="281764224"/>
        <c:crosses val="autoZero"/>
        <c:crossBetween val="between"/>
      </c:valAx>
    </c:plotArea>
    <c:legend>
      <c:legendPos val="r"/>
      <c:layout>
        <c:manualLayout>
          <c:xMode val="edge"/>
          <c:yMode val="edge"/>
          <c:x val="0.73889637419133025"/>
          <c:y val="0.17416210471618424"/>
          <c:w val="0.2499075071298118"/>
          <c:h val="0.7748062830232773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iamond Detection Experiment Results.xlsx]Sheet1!PivotTable1</c:name>
    <c:fmtId val="-1"/>
  </c:pivotSource>
  <c:chart>
    <c:title>
      <c:tx>
        <c:rich>
          <a:bodyPr/>
          <a:lstStyle/>
          <a:p>
            <a:pPr>
              <a:defRPr/>
            </a:pPr>
            <a:r>
              <a:rPr lang="en-US" sz="1200" b="1" i="0" baseline="0">
                <a:effectLst/>
              </a:rPr>
              <a:t>Chart Showing Average Diamond Detection Times for Graphs with Edge probabilities of 0.2, 0.4, 0.6 and 0.8</a:t>
            </a:r>
            <a:endParaRPr lang="en-US"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s>
    <c:plotArea>
      <c:layout>
        <c:manualLayout>
          <c:layoutTarget val="inner"/>
          <c:xMode val="edge"/>
          <c:yMode val="edge"/>
          <c:x val="0.10458266776274172"/>
          <c:y val="0.15959018612689024"/>
          <c:w val="0.60271348539135194"/>
          <c:h val="0.69244717345029372"/>
        </c:manualLayout>
      </c:layout>
      <c:lineChart>
        <c:grouping val="standard"/>
        <c:varyColors val="0"/>
        <c:ser>
          <c:idx val="0"/>
          <c:order val="0"/>
          <c:tx>
            <c:strRef>
              <c:f>Sheet1!$B$3:$B$5</c:f>
              <c:strCache>
                <c:ptCount val="1"/>
                <c:pt idx="0">
                  <c:v>0.2 - Average of Efficient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B$6:$B$106</c:f>
              <c:numCache>
                <c:formatCode>General</c:formatCode>
                <c:ptCount val="100"/>
                <c:pt idx="0">
                  <c:v>1.5</c:v>
                </c:pt>
                <c:pt idx="1">
                  <c:v>1.1000000000000001</c:v>
                </c:pt>
                <c:pt idx="2">
                  <c:v>1.3</c:v>
                </c:pt>
                <c:pt idx="3">
                  <c:v>1.5</c:v>
                </c:pt>
                <c:pt idx="4">
                  <c:v>1.4</c:v>
                </c:pt>
                <c:pt idx="5">
                  <c:v>1.7</c:v>
                </c:pt>
                <c:pt idx="6">
                  <c:v>3</c:v>
                </c:pt>
                <c:pt idx="7">
                  <c:v>3.3</c:v>
                </c:pt>
                <c:pt idx="8">
                  <c:v>4.4000000000000004</c:v>
                </c:pt>
                <c:pt idx="9">
                  <c:v>4.2</c:v>
                </c:pt>
                <c:pt idx="10">
                  <c:v>5.0999999999999996</c:v>
                </c:pt>
                <c:pt idx="11">
                  <c:v>2.2000000000000002</c:v>
                </c:pt>
                <c:pt idx="12">
                  <c:v>2.6</c:v>
                </c:pt>
                <c:pt idx="13">
                  <c:v>2.5</c:v>
                </c:pt>
                <c:pt idx="14">
                  <c:v>2.8</c:v>
                </c:pt>
                <c:pt idx="15">
                  <c:v>4.5999999999999996</c:v>
                </c:pt>
                <c:pt idx="16">
                  <c:v>3.4</c:v>
                </c:pt>
                <c:pt idx="17">
                  <c:v>2.4</c:v>
                </c:pt>
                <c:pt idx="18">
                  <c:v>2.2999999999999998</c:v>
                </c:pt>
                <c:pt idx="19">
                  <c:v>2</c:v>
                </c:pt>
                <c:pt idx="20">
                  <c:v>3</c:v>
                </c:pt>
                <c:pt idx="21">
                  <c:v>1.8</c:v>
                </c:pt>
                <c:pt idx="22">
                  <c:v>2.2999999999999998</c:v>
                </c:pt>
                <c:pt idx="23">
                  <c:v>2.2999999999999998</c:v>
                </c:pt>
                <c:pt idx="24">
                  <c:v>3</c:v>
                </c:pt>
                <c:pt idx="25">
                  <c:v>1.8</c:v>
                </c:pt>
                <c:pt idx="26">
                  <c:v>1.8</c:v>
                </c:pt>
                <c:pt idx="27">
                  <c:v>1.5</c:v>
                </c:pt>
                <c:pt idx="28">
                  <c:v>3.7</c:v>
                </c:pt>
                <c:pt idx="29">
                  <c:v>3.5</c:v>
                </c:pt>
                <c:pt idx="30">
                  <c:v>2.2999999999999998</c:v>
                </c:pt>
                <c:pt idx="31">
                  <c:v>3.4</c:v>
                </c:pt>
                <c:pt idx="32">
                  <c:v>4.4000000000000004</c:v>
                </c:pt>
                <c:pt idx="33">
                  <c:v>2.5</c:v>
                </c:pt>
                <c:pt idx="34">
                  <c:v>2</c:v>
                </c:pt>
                <c:pt idx="35">
                  <c:v>4.4000000000000004</c:v>
                </c:pt>
                <c:pt idx="36">
                  <c:v>2.2000000000000002</c:v>
                </c:pt>
                <c:pt idx="37">
                  <c:v>6.6</c:v>
                </c:pt>
                <c:pt idx="38">
                  <c:v>2.7</c:v>
                </c:pt>
                <c:pt idx="39">
                  <c:v>3.7</c:v>
                </c:pt>
                <c:pt idx="40">
                  <c:v>3.9</c:v>
                </c:pt>
                <c:pt idx="41">
                  <c:v>1.8</c:v>
                </c:pt>
                <c:pt idx="42">
                  <c:v>2.2000000000000002</c:v>
                </c:pt>
                <c:pt idx="43">
                  <c:v>4.2</c:v>
                </c:pt>
                <c:pt idx="44">
                  <c:v>4.7</c:v>
                </c:pt>
                <c:pt idx="45">
                  <c:v>4</c:v>
                </c:pt>
                <c:pt idx="46">
                  <c:v>4.0999999999999996</c:v>
                </c:pt>
                <c:pt idx="47">
                  <c:v>2.9</c:v>
                </c:pt>
                <c:pt idx="48">
                  <c:v>3</c:v>
                </c:pt>
                <c:pt idx="49">
                  <c:v>3.8</c:v>
                </c:pt>
                <c:pt idx="50">
                  <c:v>3.5</c:v>
                </c:pt>
                <c:pt idx="51">
                  <c:v>4</c:v>
                </c:pt>
                <c:pt idx="52">
                  <c:v>4.8</c:v>
                </c:pt>
                <c:pt idx="53">
                  <c:v>4.0999999999999996</c:v>
                </c:pt>
                <c:pt idx="54">
                  <c:v>3.5</c:v>
                </c:pt>
                <c:pt idx="55">
                  <c:v>4.0999999999999996</c:v>
                </c:pt>
                <c:pt idx="56">
                  <c:v>3.9</c:v>
                </c:pt>
                <c:pt idx="57">
                  <c:v>5.5</c:v>
                </c:pt>
                <c:pt idx="58">
                  <c:v>6.5</c:v>
                </c:pt>
                <c:pt idx="59">
                  <c:v>4.2</c:v>
                </c:pt>
                <c:pt idx="60">
                  <c:v>8.6999999999999993</c:v>
                </c:pt>
                <c:pt idx="61">
                  <c:v>11</c:v>
                </c:pt>
                <c:pt idx="62">
                  <c:v>6.9</c:v>
                </c:pt>
                <c:pt idx="63">
                  <c:v>5.3</c:v>
                </c:pt>
                <c:pt idx="64">
                  <c:v>8.8000000000000007</c:v>
                </c:pt>
                <c:pt idx="65">
                  <c:v>5.7</c:v>
                </c:pt>
                <c:pt idx="66">
                  <c:v>7.4</c:v>
                </c:pt>
                <c:pt idx="67">
                  <c:v>8.5</c:v>
                </c:pt>
                <c:pt idx="68">
                  <c:v>10.6</c:v>
                </c:pt>
                <c:pt idx="69">
                  <c:v>9.4</c:v>
                </c:pt>
                <c:pt idx="70">
                  <c:v>14.6</c:v>
                </c:pt>
                <c:pt idx="71">
                  <c:v>12.3</c:v>
                </c:pt>
                <c:pt idx="72">
                  <c:v>14.2</c:v>
                </c:pt>
                <c:pt idx="73">
                  <c:v>8.3000000000000007</c:v>
                </c:pt>
                <c:pt idx="74">
                  <c:v>7.9</c:v>
                </c:pt>
                <c:pt idx="75">
                  <c:v>11.5</c:v>
                </c:pt>
                <c:pt idx="76">
                  <c:v>10.6</c:v>
                </c:pt>
                <c:pt idx="77">
                  <c:v>5.3</c:v>
                </c:pt>
                <c:pt idx="78">
                  <c:v>11.4</c:v>
                </c:pt>
                <c:pt idx="79">
                  <c:v>12.5</c:v>
                </c:pt>
                <c:pt idx="80">
                  <c:v>14.1</c:v>
                </c:pt>
                <c:pt idx="81">
                  <c:v>10.3</c:v>
                </c:pt>
                <c:pt idx="82">
                  <c:v>15.6</c:v>
                </c:pt>
                <c:pt idx="83">
                  <c:v>15.4</c:v>
                </c:pt>
                <c:pt idx="84">
                  <c:v>17.600000000000001</c:v>
                </c:pt>
                <c:pt idx="85">
                  <c:v>16.899999999999999</c:v>
                </c:pt>
                <c:pt idx="86">
                  <c:v>16.5</c:v>
                </c:pt>
                <c:pt idx="87">
                  <c:v>15.8</c:v>
                </c:pt>
                <c:pt idx="88">
                  <c:v>17.3</c:v>
                </c:pt>
                <c:pt idx="89">
                  <c:v>18.600000000000001</c:v>
                </c:pt>
                <c:pt idx="90">
                  <c:v>15.1</c:v>
                </c:pt>
                <c:pt idx="91">
                  <c:v>24.1</c:v>
                </c:pt>
                <c:pt idx="92">
                  <c:v>21.1</c:v>
                </c:pt>
                <c:pt idx="93">
                  <c:v>17.899999999999999</c:v>
                </c:pt>
                <c:pt idx="94">
                  <c:v>19.100000000000001</c:v>
                </c:pt>
                <c:pt idx="95">
                  <c:v>28.2</c:v>
                </c:pt>
                <c:pt idx="96">
                  <c:v>15.7</c:v>
                </c:pt>
                <c:pt idx="97">
                  <c:v>14.2</c:v>
                </c:pt>
                <c:pt idx="98">
                  <c:v>15.1</c:v>
                </c:pt>
                <c:pt idx="99">
                  <c:v>28.5</c:v>
                </c:pt>
              </c:numCache>
            </c:numRef>
          </c:val>
          <c:smooth val="0"/>
        </c:ser>
        <c:ser>
          <c:idx val="1"/>
          <c:order val="1"/>
          <c:tx>
            <c:strRef>
              <c:f>Sheet1!$C$3:$C$5</c:f>
              <c:strCache>
                <c:ptCount val="1"/>
                <c:pt idx="0">
                  <c:v>0.2 - Average of Bruteforce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C$6:$C$106</c:f>
              <c:numCache>
                <c:formatCode>General</c:formatCode>
                <c:ptCount val="100"/>
                <c:pt idx="0">
                  <c:v>1.6</c:v>
                </c:pt>
                <c:pt idx="1">
                  <c:v>1.1000000000000001</c:v>
                </c:pt>
                <c:pt idx="2">
                  <c:v>1.3</c:v>
                </c:pt>
                <c:pt idx="3">
                  <c:v>1.4</c:v>
                </c:pt>
                <c:pt idx="4">
                  <c:v>1.5</c:v>
                </c:pt>
                <c:pt idx="5">
                  <c:v>1.5</c:v>
                </c:pt>
                <c:pt idx="6">
                  <c:v>2.5</c:v>
                </c:pt>
                <c:pt idx="7">
                  <c:v>2.2000000000000002</c:v>
                </c:pt>
                <c:pt idx="8">
                  <c:v>2.1</c:v>
                </c:pt>
                <c:pt idx="9">
                  <c:v>2</c:v>
                </c:pt>
                <c:pt idx="10">
                  <c:v>2.1</c:v>
                </c:pt>
                <c:pt idx="11">
                  <c:v>2</c:v>
                </c:pt>
                <c:pt idx="12">
                  <c:v>2.4</c:v>
                </c:pt>
                <c:pt idx="13">
                  <c:v>3.6</c:v>
                </c:pt>
                <c:pt idx="14">
                  <c:v>3.1</c:v>
                </c:pt>
                <c:pt idx="15">
                  <c:v>3.1</c:v>
                </c:pt>
                <c:pt idx="16">
                  <c:v>1.9</c:v>
                </c:pt>
                <c:pt idx="17">
                  <c:v>2.6</c:v>
                </c:pt>
                <c:pt idx="18">
                  <c:v>2.5</c:v>
                </c:pt>
                <c:pt idx="19">
                  <c:v>2.4</c:v>
                </c:pt>
                <c:pt idx="20">
                  <c:v>2.7</c:v>
                </c:pt>
                <c:pt idx="21">
                  <c:v>2.5</c:v>
                </c:pt>
                <c:pt idx="22">
                  <c:v>2.4</c:v>
                </c:pt>
                <c:pt idx="23">
                  <c:v>2.6</c:v>
                </c:pt>
                <c:pt idx="24">
                  <c:v>2.8</c:v>
                </c:pt>
                <c:pt idx="25">
                  <c:v>2.4</c:v>
                </c:pt>
                <c:pt idx="26">
                  <c:v>2.5</c:v>
                </c:pt>
                <c:pt idx="27">
                  <c:v>2.5</c:v>
                </c:pt>
                <c:pt idx="28">
                  <c:v>2.5</c:v>
                </c:pt>
                <c:pt idx="29">
                  <c:v>2.9</c:v>
                </c:pt>
                <c:pt idx="30">
                  <c:v>3.6</c:v>
                </c:pt>
                <c:pt idx="31">
                  <c:v>2.9</c:v>
                </c:pt>
                <c:pt idx="32">
                  <c:v>2.6</c:v>
                </c:pt>
                <c:pt idx="33">
                  <c:v>2.7</c:v>
                </c:pt>
                <c:pt idx="34">
                  <c:v>3.5</c:v>
                </c:pt>
                <c:pt idx="35">
                  <c:v>2.9</c:v>
                </c:pt>
                <c:pt idx="36">
                  <c:v>2.4</c:v>
                </c:pt>
                <c:pt idx="37">
                  <c:v>2.8</c:v>
                </c:pt>
                <c:pt idx="38">
                  <c:v>4.3</c:v>
                </c:pt>
                <c:pt idx="39">
                  <c:v>3.8</c:v>
                </c:pt>
                <c:pt idx="40">
                  <c:v>4.0999999999999996</c:v>
                </c:pt>
                <c:pt idx="41">
                  <c:v>3.3</c:v>
                </c:pt>
                <c:pt idx="42">
                  <c:v>2.8</c:v>
                </c:pt>
                <c:pt idx="43">
                  <c:v>3.5</c:v>
                </c:pt>
                <c:pt idx="44">
                  <c:v>3.5</c:v>
                </c:pt>
                <c:pt idx="45">
                  <c:v>4.2</c:v>
                </c:pt>
                <c:pt idx="46">
                  <c:v>3.7</c:v>
                </c:pt>
                <c:pt idx="47">
                  <c:v>5.3</c:v>
                </c:pt>
                <c:pt idx="48">
                  <c:v>6.4</c:v>
                </c:pt>
                <c:pt idx="49">
                  <c:v>3.8</c:v>
                </c:pt>
                <c:pt idx="50">
                  <c:v>3.6</c:v>
                </c:pt>
                <c:pt idx="51">
                  <c:v>3.6</c:v>
                </c:pt>
                <c:pt idx="52">
                  <c:v>4.3</c:v>
                </c:pt>
                <c:pt idx="53">
                  <c:v>3.8</c:v>
                </c:pt>
                <c:pt idx="54">
                  <c:v>4.4000000000000004</c:v>
                </c:pt>
                <c:pt idx="55">
                  <c:v>4.9000000000000004</c:v>
                </c:pt>
                <c:pt idx="56">
                  <c:v>4.8</c:v>
                </c:pt>
                <c:pt idx="57">
                  <c:v>6.5</c:v>
                </c:pt>
                <c:pt idx="58">
                  <c:v>6</c:v>
                </c:pt>
                <c:pt idx="59">
                  <c:v>6.1</c:v>
                </c:pt>
                <c:pt idx="60">
                  <c:v>7.2</c:v>
                </c:pt>
                <c:pt idx="61">
                  <c:v>5</c:v>
                </c:pt>
                <c:pt idx="62">
                  <c:v>6.2</c:v>
                </c:pt>
                <c:pt idx="63">
                  <c:v>5.8</c:v>
                </c:pt>
                <c:pt idx="64">
                  <c:v>6.4</c:v>
                </c:pt>
                <c:pt idx="65">
                  <c:v>8.8000000000000007</c:v>
                </c:pt>
                <c:pt idx="66">
                  <c:v>6.7</c:v>
                </c:pt>
                <c:pt idx="67">
                  <c:v>5.4</c:v>
                </c:pt>
                <c:pt idx="68">
                  <c:v>7.5</c:v>
                </c:pt>
                <c:pt idx="69">
                  <c:v>6</c:v>
                </c:pt>
                <c:pt idx="70">
                  <c:v>9.1999999999999993</c:v>
                </c:pt>
                <c:pt idx="71">
                  <c:v>7.8</c:v>
                </c:pt>
                <c:pt idx="72">
                  <c:v>8.4</c:v>
                </c:pt>
                <c:pt idx="73">
                  <c:v>7.4</c:v>
                </c:pt>
                <c:pt idx="74">
                  <c:v>6.7</c:v>
                </c:pt>
                <c:pt idx="75">
                  <c:v>6.3</c:v>
                </c:pt>
                <c:pt idx="76">
                  <c:v>10.1</c:v>
                </c:pt>
                <c:pt idx="77">
                  <c:v>8.3000000000000007</c:v>
                </c:pt>
                <c:pt idx="78">
                  <c:v>8.6999999999999993</c:v>
                </c:pt>
                <c:pt idx="79">
                  <c:v>10.199999999999999</c:v>
                </c:pt>
                <c:pt idx="80">
                  <c:v>12.9</c:v>
                </c:pt>
                <c:pt idx="81">
                  <c:v>6.4</c:v>
                </c:pt>
                <c:pt idx="82">
                  <c:v>9.4</c:v>
                </c:pt>
                <c:pt idx="83">
                  <c:v>9.5</c:v>
                </c:pt>
                <c:pt idx="84">
                  <c:v>12.6</c:v>
                </c:pt>
                <c:pt idx="85">
                  <c:v>9.5</c:v>
                </c:pt>
                <c:pt idx="86">
                  <c:v>10.9</c:v>
                </c:pt>
                <c:pt idx="87">
                  <c:v>11.5</c:v>
                </c:pt>
                <c:pt idx="88">
                  <c:v>12.1</c:v>
                </c:pt>
                <c:pt idx="89">
                  <c:v>19.8</c:v>
                </c:pt>
                <c:pt idx="90">
                  <c:v>14.7</c:v>
                </c:pt>
                <c:pt idx="91">
                  <c:v>17.399999999999999</c:v>
                </c:pt>
                <c:pt idx="92">
                  <c:v>11.2</c:v>
                </c:pt>
                <c:pt idx="93">
                  <c:v>16.600000000000001</c:v>
                </c:pt>
                <c:pt idx="94">
                  <c:v>17.2</c:v>
                </c:pt>
                <c:pt idx="95">
                  <c:v>9.5</c:v>
                </c:pt>
                <c:pt idx="96">
                  <c:v>12.2</c:v>
                </c:pt>
                <c:pt idx="97">
                  <c:v>15.3</c:v>
                </c:pt>
                <c:pt idx="98">
                  <c:v>10.6</c:v>
                </c:pt>
                <c:pt idx="99">
                  <c:v>9.4</c:v>
                </c:pt>
              </c:numCache>
            </c:numRef>
          </c:val>
          <c:smooth val="0"/>
        </c:ser>
        <c:ser>
          <c:idx val="2"/>
          <c:order val="2"/>
          <c:tx>
            <c:strRef>
              <c:f>Sheet1!$D$3:$D$5</c:f>
              <c:strCache>
                <c:ptCount val="1"/>
                <c:pt idx="0">
                  <c:v>0.4 - Average of Efficient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D$6:$D$106</c:f>
              <c:numCache>
                <c:formatCode>General</c:formatCode>
                <c:ptCount val="100"/>
                <c:pt idx="0">
                  <c:v>1.2</c:v>
                </c:pt>
                <c:pt idx="1">
                  <c:v>1.6</c:v>
                </c:pt>
                <c:pt idx="2">
                  <c:v>1</c:v>
                </c:pt>
                <c:pt idx="3">
                  <c:v>1.6</c:v>
                </c:pt>
                <c:pt idx="4">
                  <c:v>2</c:v>
                </c:pt>
                <c:pt idx="5">
                  <c:v>2.4</c:v>
                </c:pt>
                <c:pt idx="6">
                  <c:v>2.2999999999999998</c:v>
                </c:pt>
                <c:pt idx="7">
                  <c:v>3.3</c:v>
                </c:pt>
                <c:pt idx="8">
                  <c:v>2.7</c:v>
                </c:pt>
                <c:pt idx="9">
                  <c:v>3.1</c:v>
                </c:pt>
                <c:pt idx="10">
                  <c:v>1.6</c:v>
                </c:pt>
                <c:pt idx="11">
                  <c:v>1.4</c:v>
                </c:pt>
                <c:pt idx="12">
                  <c:v>1.2</c:v>
                </c:pt>
                <c:pt idx="13">
                  <c:v>2.6</c:v>
                </c:pt>
                <c:pt idx="14">
                  <c:v>2.5</c:v>
                </c:pt>
                <c:pt idx="15">
                  <c:v>1.2</c:v>
                </c:pt>
                <c:pt idx="16">
                  <c:v>1.4</c:v>
                </c:pt>
                <c:pt idx="17">
                  <c:v>2.2000000000000002</c:v>
                </c:pt>
                <c:pt idx="18">
                  <c:v>1.9</c:v>
                </c:pt>
                <c:pt idx="19">
                  <c:v>1.9</c:v>
                </c:pt>
                <c:pt idx="20">
                  <c:v>2.4</c:v>
                </c:pt>
                <c:pt idx="21">
                  <c:v>3.5</c:v>
                </c:pt>
                <c:pt idx="22">
                  <c:v>2.5</c:v>
                </c:pt>
                <c:pt idx="23">
                  <c:v>2.1</c:v>
                </c:pt>
                <c:pt idx="24">
                  <c:v>4.0999999999999996</c:v>
                </c:pt>
                <c:pt idx="25">
                  <c:v>2.7</c:v>
                </c:pt>
                <c:pt idx="26">
                  <c:v>3.2</c:v>
                </c:pt>
                <c:pt idx="27">
                  <c:v>2.5</c:v>
                </c:pt>
                <c:pt idx="28">
                  <c:v>2.2999999999999998</c:v>
                </c:pt>
                <c:pt idx="29">
                  <c:v>4</c:v>
                </c:pt>
                <c:pt idx="30">
                  <c:v>4.7</c:v>
                </c:pt>
                <c:pt idx="31">
                  <c:v>4.9000000000000004</c:v>
                </c:pt>
                <c:pt idx="32">
                  <c:v>3</c:v>
                </c:pt>
                <c:pt idx="33">
                  <c:v>4.2</c:v>
                </c:pt>
                <c:pt idx="34">
                  <c:v>4.3</c:v>
                </c:pt>
                <c:pt idx="35">
                  <c:v>5.9</c:v>
                </c:pt>
                <c:pt idx="36">
                  <c:v>5.0999999999999996</c:v>
                </c:pt>
                <c:pt idx="37">
                  <c:v>4.5</c:v>
                </c:pt>
                <c:pt idx="38">
                  <c:v>5.6</c:v>
                </c:pt>
                <c:pt idx="39">
                  <c:v>5.5</c:v>
                </c:pt>
                <c:pt idx="40">
                  <c:v>7.6</c:v>
                </c:pt>
                <c:pt idx="41">
                  <c:v>4.3</c:v>
                </c:pt>
                <c:pt idx="42">
                  <c:v>10.7</c:v>
                </c:pt>
                <c:pt idx="43">
                  <c:v>6</c:v>
                </c:pt>
                <c:pt idx="44">
                  <c:v>7</c:v>
                </c:pt>
                <c:pt idx="45">
                  <c:v>9.1</c:v>
                </c:pt>
                <c:pt idx="46">
                  <c:v>10.4</c:v>
                </c:pt>
                <c:pt idx="47">
                  <c:v>9.1999999999999993</c:v>
                </c:pt>
                <c:pt idx="48">
                  <c:v>11.9</c:v>
                </c:pt>
                <c:pt idx="49">
                  <c:v>7.2</c:v>
                </c:pt>
                <c:pt idx="50">
                  <c:v>9.9</c:v>
                </c:pt>
                <c:pt idx="51">
                  <c:v>8.4</c:v>
                </c:pt>
                <c:pt idx="52">
                  <c:v>11.2</c:v>
                </c:pt>
                <c:pt idx="53">
                  <c:v>11.5</c:v>
                </c:pt>
                <c:pt idx="54">
                  <c:v>7.7</c:v>
                </c:pt>
                <c:pt idx="55">
                  <c:v>9.5</c:v>
                </c:pt>
                <c:pt idx="56">
                  <c:v>12.7</c:v>
                </c:pt>
                <c:pt idx="57">
                  <c:v>14</c:v>
                </c:pt>
                <c:pt idx="58">
                  <c:v>11.5</c:v>
                </c:pt>
                <c:pt idx="59">
                  <c:v>15.2</c:v>
                </c:pt>
                <c:pt idx="60">
                  <c:v>18.8</c:v>
                </c:pt>
                <c:pt idx="61">
                  <c:v>10.4</c:v>
                </c:pt>
                <c:pt idx="62">
                  <c:v>15.6</c:v>
                </c:pt>
                <c:pt idx="63">
                  <c:v>8.5</c:v>
                </c:pt>
                <c:pt idx="64">
                  <c:v>15.3</c:v>
                </c:pt>
                <c:pt idx="65">
                  <c:v>14.1</c:v>
                </c:pt>
                <c:pt idx="66">
                  <c:v>17.5</c:v>
                </c:pt>
                <c:pt idx="67">
                  <c:v>9</c:v>
                </c:pt>
                <c:pt idx="68">
                  <c:v>17.600000000000001</c:v>
                </c:pt>
                <c:pt idx="69">
                  <c:v>21.4</c:v>
                </c:pt>
                <c:pt idx="70">
                  <c:v>18.5</c:v>
                </c:pt>
                <c:pt idx="71">
                  <c:v>13.3</c:v>
                </c:pt>
                <c:pt idx="72">
                  <c:v>23.1</c:v>
                </c:pt>
                <c:pt idx="73">
                  <c:v>15.5</c:v>
                </c:pt>
                <c:pt idx="74">
                  <c:v>16.899999999999999</c:v>
                </c:pt>
                <c:pt idx="75">
                  <c:v>24</c:v>
                </c:pt>
                <c:pt idx="76">
                  <c:v>20.3</c:v>
                </c:pt>
                <c:pt idx="77">
                  <c:v>22.5</c:v>
                </c:pt>
                <c:pt idx="78">
                  <c:v>18.399999999999999</c:v>
                </c:pt>
                <c:pt idx="79">
                  <c:v>21.9</c:v>
                </c:pt>
                <c:pt idx="80">
                  <c:v>21.2</c:v>
                </c:pt>
                <c:pt idx="81">
                  <c:v>21.5</c:v>
                </c:pt>
                <c:pt idx="82">
                  <c:v>18.3</c:v>
                </c:pt>
                <c:pt idx="83">
                  <c:v>22</c:v>
                </c:pt>
                <c:pt idx="84">
                  <c:v>24.8</c:v>
                </c:pt>
                <c:pt idx="85">
                  <c:v>28.4</c:v>
                </c:pt>
                <c:pt idx="86">
                  <c:v>34.299999999999997</c:v>
                </c:pt>
                <c:pt idx="87">
                  <c:v>36.799999999999997</c:v>
                </c:pt>
                <c:pt idx="88">
                  <c:v>27.4</c:v>
                </c:pt>
                <c:pt idx="89">
                  <c:v>40.1</c:v>
                </c:pt>
                <c:pt idx="90">
                  <c:v>36.200000000000003</c:v>
                </c:pt>
                <c:pt idx="91">
                  <c:v>40.299999999999997</c:v>
                </c:pt>
                <c:pt idx="92">
                  <c:v>31.7</c:v>
                </c:pt>
                <c:pt idx="93">
                  <c:v>33.799999999999997</c:v>
                </c:pt>
                <c:pt idx="94">
                  <c:v>32.1</c:v>
                </c:pt>
                <c:pt idx="95">
                  <c:v>29.5</c:v>
                </c:pt>
                <c:pt idx="96">
                  <c:v>35.799999999999997</c:v>
                </c:pt>
                <c:pt idx="97">
                  <c:v>35.200000000000003</c:v>
                </c:pt>
                <c:pt idx="98">
                  <c:v>28.8</c:v>
                </c:pt>
                <c:pt idx="99">
                  <c:v>34.6</c:v>
                </c:pt>
              </c:numCache>
            </c:numRef>
          </c:val>
          <c:smooth val="0"/>
        </c:ser>
        <c:ser>
          <c:idx val="3"/>
          <c:order val="3"/>
          <c:tx>
            <c:strRef>
              <c:f>Sheet1!$E$3:$E$5</c:f>
              <c:strCache>
                <c:ptCount val="1"/>
                <c:pt idx="0">
                  <c:v>0.4 - Average of Bruteforce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E$6:$E$106</c:f>
              <c:numCache>
                <c:formatCode>General</c:formatCode>
                <c:ptCount val="100"/>
                <c:pt idx="0">
                  <c:v>1</c:v>
                </c:pt>
                <c:pt idx="1">
                  <c:v>1.1000000000000001</c:v>
                </c:pt>
                <c:pt idx="2">
                  <c:v>1.5</c:v>
                </c:pt>
                <c:pt idx="3">
                  <c:v>1.8</c:v>
                </c:pt>
                <c:pt idx="4">
                  <c:v>1.4</c:v>
                </c:pt>
                <c:pt idx="5">
                  <c:v>2.9</c:v>
                </c:pt>
                <c:pt idx="6">
                  <c:v>2</c:v>
                </c:pt>
                <c:pt idx="7">
                  <c:v>1.9</c:v>
                </c:pt>
                <c:pt idx="8">
                  <c:v>2.4</c:v>
                </c:pt>
                <c:pt idx="9">
                  <c:v>2.5</c:v>
                </c:pt>
                <c:pt idx="10">
                  <c:v>2.6</c:v>
                </c:pt>
                <c:pt idx="11">
                  <c:v>2.6</c:v>
                </c:pt>
                <c:pt idx="12">
                  <c:v>3</c:v>
                </c:pt>
                <c:pt idx="13">
                  <c:v>2.4</c:v>
                </c:pt>
                <c:pt idx="14">
                  <c:v>2.5</c:v>
                </c:pt>
                <c:pt idx="15">
                  <c:v>2.6</c:v>
                </c:pt>
                <c:pt idx="16">
                  <c:v>2.9</c:v>
                </c:pt>
                <c:pt idx="17">
                  <c:v>2.9</c:v>
                </c:pt>
                <c:pt idx="18">
                  <c:v>2.2000000000000002</c:v>
                </c:pt>
                <c:pt idx="19">
                  <c:v>2.9</c:v>
                </c:pt>
                <c:pt idx="20">
                  <c:v>3.2</c:v>
                </c:pt>
                <c:pt idx="21">
                  <c:v>3.8</c:v>
                </c:pt>
                <c:pt idx="22">
                  <c:v>3.6</c:v>
                </c:pt>
                <c:pt idx="23">
                  <c:v>3.7</c:v>
                </c:pt>
                <c:pt idx="24">
                  <c:v>3.2</c:v>
                </c:pt>
                <c:pt idx="25">
                  <c:v>3.9</c:v>
                </c:pt>
                <c:pt idx="26">
                  <c:v>4.0999999999999996</c:v>
                </c:pt>
                <c:pt idx="27">
                  <c:v>3.7</c:v>
                </c:pt>
                <c:pt idx="28">
                  <c:v>4.0999999999999996</c:v>
                </c:pt>
                <c:pt idx="29">
                  <c:v>4</c:v>
                </c:pt>
                <c:pt idx="30">
                  <c:v>3.8</c:v>
                </c:pt>
                <c:pt idx="31">
                  <c:v>4.7</c:v>
                </c:pt>
                <c:pt idx="32">
                  <c:v>4.5</c:v>
                </c:pt>
                <c:pt idx="33">
                  <c:v>5.0999999999999996</c:v>
                </c:pt>
                <c:pt idx="34">
                  <c:v>7.5</c:v>
                </c:pt>
                <c:pt idx="35">
                  <c:v>4.5</c:v>
                </c:pt>
                <c:pt idx="36">
                  <c:v>5</c:v>
                </c:pt>
                <c:pt idx="37">
                  <c:v>5.6</c:v>
                </c:pt>
                <c:pt idx="38">
                  <c:v>6.1</c:v>
                </c:pt>
                <c:pt idx="39">
                  <c:v>6.9</c:v>
                </c:pt>
                <c:pt idx="40">
                  <c:v>5.5</c:v>
                </c:pt>
                <c:pt idx="41">
                  <c:v>5.5</c:v>
                </c:pt>
                <c:pt idx="42">
                  <c:v>6.2</c:v>
                </c:pt>
                <c:pt idx="43">
                  <c:v>6.7</c:v>
                </c:pt>
                <c:pt idx="44">
                  <c:v>6.6</c:v>
                </c:pt>
                <c:pt idx="45">
                  <c:v>7.1</c:v>
                </c:pt>
                <c:pt idx="46">
                  <c:v>5.7</c:v>
                </c:pt>
                <c:pt idx="47">
                  <c:v>7.1</c:v>
                </c:pt>
                <c:pt idx="48">
                  <c:v>5.3</c:v>
                </c:pt>
                <c:pt idx="49">
                  <c:v>6.9</c:v>
                </c:pt>
                <c:pt idx="50">
                  <c:v>6.5</c:v>
                </c:pt>
                <c:pt idx="51">
                  <c:v>6.7</c:v>
                </c:pt>
                <c:pt idx="52">
                  <c:v>7</c:v>
                </c:pt>
                <c:pt idx="53">
                  <c:v>11.9</c:v>
                </c:pt>
                <c:pt idx="54">
                  <c:v>7</c:v>
                </c:pt>
                <c:pt idx="55">
                  <c:v>8.6999999999999993</c:v>
                </c:pt>
                <c:pt idx="56">
                  <c:v>7.9</c:v>
                </c:pt>
                <c:pt idx="57">
                  <c:v>8.4</c:v>
                </c:pt>
                <c:pt idx="58">
                  <c:v>8.4</c:v>
                </c:pt>
                <c:pt idx="59">
                  <c:v>7.4</c:v>
                </c:pt>
                <c:pt idx="60">
                  <c:v>12.2</c:v>
                </c:pt>
                <c:pt idx="61">
                  <c:v>9.1</c:v>
                </c:pt>
                <c:pt idx="62">
                  <c:v>7.8</c:v>
                </c:pt>
                <c:pt idx="63">
                  <c:v>10</c:v>
                </c:pt>
                <c:pt idx="64">
                  <c:v>9</c:v>
                </c:pt>
                <c:pt idx="65">
                  <c:v>7.4</c:v>
                </c:pt>
                <c:pt idx="66">
                  <c:v>10.4</c:v>
                </c:pt>
                <c:pt idx="67">
                  <c:v>11.8</c:v>
                </c:pt>
                <c:pt idx="68">
                  <c:v>10.199999999999999</c:v>
                </c:pt>
                <c:pt idx="69">
                  <c:v>8.4</c:v>
                </c:pt>
                <c:pt idx="70">
                  <c:v>11.3</c:v>
                </c:pt>
                <c:pt idx="71">
                  <c:v>10</c:v>
                </c:pt>
                <c:pt idx="72">
                  <c:v>11.1</c:v>
                </c:pt>
                <c:pt idx="73">
                  <c:v>10.7</c:v>
                </c:pt>
                <c:pt idx="74">
                  <c:v>13.5</c:v>
                </c:pt>
                <c:pt idx="75">
                  <c:v>11.8</c:v>
                </c:pt>
                <c:pt idx="76">
                  <c:v>9.9</c:v>
                </c:pt>
                <c:pt idx="77">
                  <c:v>12.5</c:v>
                </c:pt>
                <c:pt idx="78">
                  <c:v>13.8</c:v>
                </c:pt>
                <c:pt idx="79">
                  <c:v>13.2</c:v>
                </c:pt>
                <c:pt idx="80">
                  <c:v>12.3</c:v>
                </c:pt>
                <c:pt idx="81">
                  <c:v>16</c:v>
                </c:pt>
                <c:pt idx="82">
                  <c:v>24.7</c:v>
                </c:pt>
                <c:pt idx="83">
                  <c:v>16.2</c:v>
                </c:pt>
                <c:pt idx="84">
                  <c:v>19.899999999999999</c:v>
                </c:pt>
                <c:pt idx="85">
                  <c:v>14.2</c:v>
                </c:pt>
                <c:pt idx="86">
                  <c:v>25.8</c:v>
                </c:pt>
                <c:pt idx="87">
                  <c:v>14.8</c:v>
                </c:pt>
                <c:pt idx="88">
                  <c:v>15.9</c:v>
                </c:pt>
                <c:pt idx="89">
                  <c:v>18.5</c:v>
                </c:pt>
                <c:pt idx="90">
                  <c:v>26.6</c:v>
                </c:pt>
                <c:pt idx="91">
                  <c:v>26.1</c:v>
                </c:pt>
                <c:pt idx="92">
                  <c:v>29.1</c:v>
                </c:pt>
                <c:pt idx="93">
                  <c:v>28.4</c:v>
                </c:pt>
                <c:pt idx="94">
                  <c:v>16.7</c:v>
                </c:pt>
                <c:pt idx="95">
                  <c:v>20.7</c:v>
                </c:pt>
                <c:pt idx="96">
                  <c:v>21.4</c:v>
                </c:pt>
                <c:pt idx="97">
                  <c:v>20.3</c:v>
                </c:pt>
                <c:pt idx="98">
                  <c:v>24.2</c:v>
                </c:pt>
                <c:pt idx="99">
                  <c:v>22.8</c:v>
                </c:pt>
              </c:numCache>
            </c:numRef>
          </c:val>
          <c:smooth val="0"/>
        </c:ser>
        <c:ser>
          <c:idx val="4"/>
          <c:order val="4"/>
          <c:tx>
            <c:strRef>
              <c:f>Sheet1!$F$3:$F$5</c:f>
              <c:strCache>
                <c:ptCount val="1"/>
                <c:pt idx="0">
                  <c:v>0.6 - Average of Efficient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F$6:$F$106</c:f>
              <c:numCache>
                <c:formatCode>General</c:formatCode>
                <c:ptCount val="100"/>
                <c:pt idx="0">
                  <c:v>1</c:v>
                </c:pt>
                <c:pt idx="1">
                  <c:v>1.1000000000000001</c:v>
                </c:pt>
                <c:pt idx="2">
                  <c:v>1.3</c:v>
                </c:pt>
                <c:pt idx="3">
                  <c:v>1.5</c:v>
                </c:pt>
                <c:pt idx="4">
                  <c:v>2.6</c:v>
                </c:pt>
                <c:pt idx="5">
                  <c:v>4.0999999999999996</c:v>
                </c:pt>
                <c:pt idx="6">
                  <c:v>1.3</c:v>
                </c:pt>
                <c:pt idx="7">
                  <c:v>1.5</c:v>
                </c:pt>
                <c:pt idx="8">
                  <c:v>1.7</c:v>
                </c:pt>
                <c:pt idx="9">
                  <c:v>1.3</c:v>
                </c:pt>
                <c:pt idx="10">
                  <c:v>1.1000000000000001</c:v>
                </c:pt>
                <c:pt idx="11">
                  <c:v>1.9</c:v>
                </c:pt>
                <c:pt idx="12">
                  <c:v>1.5</c:v>
                </c:pt>
                <c:pt idx="13">
                  <c:v>3.5</c:v>
                </c:pt>
                <c:pt idx="14">
                  <c:v>2.7</c:v>
                </c:pt>
                <c:pt idx="15">
                  <c:v>1.9</c:v>
                </c:pt>
                <c:pt idx="16">
                  <c:v>2.4</c:v>
                </c:pt>
                <c:pt idx="17">
                  <c:v>3.4</c:v>
                </c:pt>
                <c:pt idx="18">
                  <c:v>2.5</c:v>
                </c:pt>
                <c:pt idx="19">
                  <c:v>4.4000000000000004</c:v>
                </c:pt>
                <c:pt idx="20">
                  <c:v>3.5</c:v>
                </c:pt>
                <c:pt idx="21">
                  <c:v>4.5</c:v>
                </c:pt>
                <c:pt idx="22">
                  <c:v>3</c:v>
                </c:pt>
                <c:pt idx="23">
                  <c:v>3.5</c:v>
                </c:pt>
                <c:pt idx="24">
                  <c:v>3.9</c:v>
                </c:pt>
                <c:pt idx="25">
                  <c:v>4.5</c:v>
                </c:pt>
                <c:pt idx="26">
                  <c:v>4.3</c:v>
                </c:pt>
                <c:pt idx="27">
                  <c:v>4.7</c:v>
                </c:pt>
                <c:pt idx="28">
                  <c:v>5.7</c:v>
                </c:pt>
                <c:pt idx="29">
                  <c:v>8.1999999999999993</c:v>
                </c:pt>
                <c:pt idx="30">
                  <c:v>7.9</c:v>
                </c:pt>
                <c:pt idx="31">
                  <c:v>7</c:v>
                </c:pt>
                <c:pt idx="32">
                  <c:v>7.3</c:v>
                </c:pt>
                <c:pt idx="33">
                  <c:v>8.8000000000000007</c:v>
                </c:pt>
                <c:pt idx="34">
                  <c:v>7.4</c:v>
                </c:pt>
                <c:pt idx="35">
                  <c:v>5.4</c:v>
                </c:pt>
                <c:pt idx="36">
                  <c:v>7.1</c:v>
                </c:pt>
                <c:pt idx="37">
                  <c:v>10.4</c:v>
                </c:pt>
                <c:pt idx="38">
                  <c:v>8.1</c:v>
                </c:pt>
                <c:pt idx="39">
                  <c:v>9.5</c:v>
                </c:pt>
                <c:pt idx="40">
                  <c:v>8.9</c:v>
                </c:pt>
                <c:pt idx="41">
                  <c:v>12.5</c:v>
                </c:pt>
                <c:pt idx="42">
                  <c:v>13.2</c:v>
                </c:pt>
                <c:pt idx="43">
                  <c:v>9</c:v>
                </c:pt>
                <c:pt idx="44">
                  <c:v>13.4</c:v>
                </c:pt>
                <c:pt idx="45">
                  <c:v>16.2</c:v>
                </c:pt>
                <c:pt idx="46">
                  <c:v>10.4</c:v>
                </c:pt>
                <c:pt idx="47">
                  <c:v>12.7</c:v>
                </c:pt>
                <c:pt idx="48">
                  <c:v>14</c:v>
                </c:pt>
                <c:pt idx="49">
                  <c:v>13.7</c:v>
                </c:pt>
                <c:pt idx="50">
                  <c:v>10.5</c:v>
                </c:pt>
                <c:pt idx="51">
                  <c:v>13.8</c:v>
                </c:pt>
                <c:pt idx="52">
                  <c:v>16.399999999999999</c:v>
                </c:pt>
                <c:pt idx="53">
                  <c:v>14.2</c:v>
                </c:pt>
                <c:pt idx="54">
                  <c:v>17.899999999999999</c:v>
                </c:pt>
                <c:pt idx="55">
                  <c:v>19.2</c:v>
                </c:pt>
                <c:pt idx="56">
                  <c:v>17.899999999999999</c:v>
                </c:pt>
                <c:pt idx="57">
                  <c:v>19.5</c:v>
                </c:pt>
                <c:pt idx="58">
                  <c:v>20.3</c:v>
                </c:pt>
                <c:pt idx="59">
                  <c:v>21.9</c:v>
                </c:pt>
                <c:pt idx="60">
                  <c:v>20.3</c:v>
                </c:pt>
                <c:pt idx="61">
                  <c:v>22.2</c:v>
                </c:pt>
                <c:pt idx="62">
                  <c:v>24.9</c:v>
                </c:pt>
                <c:pt idx="63">
                  <c:v>21.8</c:v>
                </c:pt>
                <c:pt idx="64">
                  <c:v>17.399999999999999</c:v>
                </c:pt>
                <c:pt idx="65">
                  <c:v>18.7</c:v>
                </c:pt>
                <c:pt idx="66">
                  <c:v>15.8</c:v>
                </c:pt>
                <c:pt idx="67">
                  <c:v>22.2</c:v>
                </c:pt>
                <c:pt idx="68">
                  <c:v>16.7</c:v>
                </c:pt>
                <c:pt idx="69">
                  <c:v>21.2</c:v>
                </c:pt>
                <c:pt idx="70">
                  <c:v>20.9</c:v>
                </c:pt>
                <c:pt idx="71">
                  <c:v>23.2</c:v>
                </c:pt>
                <c:pt idx="72">
                  <c:v>25.4</c:v>
                </c:pt>
                <c:pt idx="73">
                  <c:v>20.9</c:v>
                </c:pt>
                <c:pt idx="74">
                  <c:v>27.8</c:v>
                </c:pt>
                <c:pt idx="75">
                  <c:v>29</c:v>
                </c:pt>
                <c:pt idx="76">
                  <c:v>27.8</c:v>
                </c:pt>
                <c:pt idx="77">
                  <c:v>23.8</c:v>
                </c:pt>
                <c:pt idx="78">
                  <c:v>29.5</c:v>
                </c:pt>
                <c:pt idx="79">
                  <c:v>27.6</c:v>
                </c:pt>
                <c:pt idx="80">
                  <c:v>37.1</c:v>
                </c:pt>
                <c:pt idx="81">
                  <c:v>29.7</c:v>
                </c:pt>
                <c:pt idx="82">
                  <c:v>29.2</c:v>
                </c:pt>
                <c:pt idx="83">
                  <c:v>33.700000000000003</c:v>
                </c:pt>
                <c:pt idx="84">
                  <c:v>35.5</c:v>
                </c:pt>
                <c:pt idx="85">
                  <c:v>33.1</c:v>
                </c:pt>
                <c:pt idx="86">
                  <c:v>35.4</c:v>
                </c:pt>
                <c:pt idx="87">
                  <c:v>35.200000000000003</c:v>
                </c:pt>
                <c:pt idx="88">
                  <c:v>38.700000000000003</c:v>
                </c:pt>
                <c:pt idx="89">
                  <c:v>37</c:v>
                </c:pt>
                <c:pt idx="90">
                  <c:v>40.200000000000003</c:v>
                </c:pt>
                <c:pt idx="91">
                  <c:v>45.4</c:v>
                </c:pt>
                <c:pt idx="92">
                  <c:v>36.4</c:v>
                </c:pt>
                <c:pt idx="93">
                  <c:v>36.200000000000003</c:v>
                </c:pt>
                <c:pt idx="94">
                  <c:v>41.8</c:v>
                </c:pt>
                <c:pt idx="95">
                  <c:v>36</c:v>
                </c:pt>
                <c:pt idx="96">
                  <c:v>47.7</c:v>
                </c:pt>
                <c:pt idx="97">
                  <c:v>48</c:v>
                </c:pt>
                <c:pt idx="98">
                  <c:v>47.4</c:v>
                </c:pt>
                <c:pt idx="99">
                  <c:v>51.7</c:v>
                </c:pt>
              </c:numCache>
            </c:numRef>
          </c:val>
          <c:smooth val="0"/>
        </c:ser>
        <c:ser>
          <c:idx val="5"/>
          <c:order val="5"/>
          <c:tx>
            <c:strRef>
              <c:f>Sheet1!$G$3:$G$5</c:f>
              <c:strCache>
                <c:ptCount val="1"/>
                <c:pt idx="0">
                  <c:v>0.6 - Average of Bruteforce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G$6:$G$106</c:f>
              <c:numCache>
                <c:formatCode>General</c:formatCode>
                <c:ptCount val="100"/>
                <c:pt idx="0">
                  <c:v>1.2</c:v>
                </c:pt>
                <c:pt idx="1">
                  <c:v>1.4</c:v>
                </c:pt>
                <c:pt idx="2">
                  <c:v>1.4</c:v>
                </c:pt>
                <c:pt idx="3">
                  <c:v>1.9</c:v>
                </c:pt>
                <c:pt idx="4">
                  <c:v>1.9</c:v>
                </c:pt>
                <c:pt idx="5">
                  <c:v>2.6</c:v>
                </c:pt>
                <c:pt idx="6">
                  <c:v>1.6</c:v>
                </c:pt>
                <c:pt idx="7">
                  <c:v>3.7</c:v>
                </c:pt>
                <c:pt idx="8">
                  <c:v>3.1</c:v>
                </c:pt>
                <c:pt idx="9">
                  <c:v>2.7</c:v>
                </c:pt>
                <c:pt idx="10">
                  <c:v>2.6</c:v>
                </c:pt>
                <c:pt idx="11">
                  <c:v>2.4</c:v>
                </c:pt>
                <c:pt idx="12">
                  <c:v>3.6</c:v>
                </c:pt>
                <c:pt idx="13">
                  <c:v>2.7</c:v>
                </c:pt>
                <c:pt idx="14">
                  <c:v>3.5</c:v>
                </c:pt>
                <c:pt idx="15">
                  <c:v>3.8</c:v>
                </c:pt>
                <c:pt idx="16">
                  <c:v>3.7</c:v>
                </c:pt>
                <c:pt idx="17">
                  <c:v>3.5</c:v>
                </c:pt>
                <c:pt idx="18">
                  <c:v>3.6</c:v>
                </c:pt>
                <c:pt idx="19">
                  <c:v>4.5999999999999996</c:v>
                </c:pt>
                <c:pt idx="20">
                  <c:v>5.2</c:v>
                </c:pt>
                <c:pt idx="21">
                  <c:v>4.8</c:v>
                </c:pt>
                <c:pt idx="22">
                  <c:v>5.0999999999999996</c:v>
                </c:pt>
                <c:pt idx="23">
                  <c:v>5.2</c:v>
                </c:pt>
                <c:pt idx="24">
                  <c:v>5.2</c:v>
                </c:pt>
                <c:pt idx="25">
                  <c:v>6.2</c:v>
                </c:pt>
                <c:pt idx="26">
                  <c:v>5.3</c:v>
                </c:pt>
                <c:pt idx="27">
                  <c:v>6.3</c:v>
                </c:pt>
                <c:pt idx="28">
                  <c:v>6.8</c:v>
                </c:pt>
                <c:pt idx="29">
                  <c:v>6.2</c:v>
                </c:pt>
                <c:pt idx="30">
                  <c:v>5.8</c:v>
                </c:pt>
                <c:pt idx="31">
                  <c:v>6.3</c:v>
                </c:pt>
                <c:pt idx="32">
                  <c:v>6.5</c:v>
                </c:pt>
                <c:pt idx="33">
                  <c:v>6.8</c:v>
                </c:pt>
                <c:pt idx="34">
                  <c:v>8.1</c:v>
                </c:pt>
                <c:pt idx="35">
                  <c:v>7.8</c:v>
                </c:pt>
                <c:pt idx="36">
                  <c:v>7.8</c:v>
                </c:pt>
                <c:pt idx="37">
                  <c:v>9</c:v>
                </c:pt>
                <c:pt idx="38">
                  <c:v>9.1999999999999993</c:v>
                </c:pt>
                <c:pt idx="39">
                  <c:v>8.1999999999999993</c:v>
                </c:pt>
                <c:pt idx="40">
                  <c:v>8.1999999999999993</c:v>
                </c:pt>
                <c:pt idx="41">
                  <c:v>9.4</c:v>
                </c:pt>
                <c:pt idx="42">
                  <c:v>8.6</c:v>
                </c:pt>
                <c:pt idx="43">
                  <c:v>10.5</c:v>
                </c:pt>
                <c:pt idx="44">
                  <c:v>8.5</c:v>
                </c:pt>
                <c:pt idx="45">
                  <c:v>8.9</c:v>
                </c:pt>
                <c:pt idx="46">
                  <c:v>11.1</c:v>
                </c:pt>
                <c:pt idx="47">
                  <c:v>9.4</c:v>
                </c:pt>
                <c:pt idx="48">
                  <c:v>9.5</c:v>
                </c:pt>
                <c:pt idx="49">
                  <c:v>11.3</c:v>
                </c:pt>
                <c:pt idx="50">
                  <c:v>10.4</c:v>
                </c:pt>
                <c:pt idx="51">
                  <c:v>10.4</c:v>
                </c:pt>
                <c:pt idx="52">
                  <c:v>10.1</c:v>
                </c:pt>
                <c:pt idx="53">
                  <c:v>13.3</c:v>
                </c:pt>
                <c:pt idx="54">
                  <c:v>12</c:v>
                </c:pt>
                <c:pt idx="55">
                  <c:v>12.5</c:v>
                </c:pt>
                <c:pt idx="56">
                  <c:v>12.8</c:v>
                </c:pt>
                <c:pt idx="57">
                  <c:v>14.7</c:v>
                </c:pt>
                <c:pt idx="58">
                  <c:v>12.1</c:v>
                </c:pt>
                <c:pt idx="59">
                  <c:v>14.9</c:v>
                </c:pt>
                <c:pt idx="60">
                  <c:v>16.899999999999999</c:v>
                </c:pt>
                <c:pt idx="61">
                  <c:v>13.5</c:v>
                </c:pt>
                <c:pt idx="62">
                  <c:v>15.5</c:v>
                </c:pt>
                <c:pt idx="63">
                  <c:v>14</c:v>
                </c:pt>
                <c:pt idx="64">
                  <c:v>13.9</c:v>
                </c:pt>
                <c:pt idx="65">
                  <c:v>14.4</c:v>
                </c:pt>
                <c:pt idx="66">
                  <c:v>17.100000000000001</c:v>
                </c:pt>
                <c:pt idx="67">
                  <c:v>15.7</c:v>
                </c:pt>
                <c:pt idx="68">
                  <c:v>14.7</c:v>
                </c:pt>
                <c:pt idx="69">
                  <c:v>16.3</c:v>
                </c:pt>
                <c:pt idx="70">
                  <c:v>15.4</c:v>
                </c:pt>
                <c:pt idx="71">
                  <c:v>14.5</c:v>
                </c:pt>
                <c:pt idx="72">
                  <c:v>17.7</c:v>
                </c:pt>
                <c:pt idx="73">
                  <c:v>18.399999999999999</c:v>
                </c:pt>
                <c:pt idx="74">
                  <c:v>19.7</c:v>
                </c:pt>
                <c:pt idx="75">
                  <c:v>22.5</c:v>
                </c:pt>
                <c:pt idx="76">
                  <c:v>19.899999999999999</c:v>
                </c:pt>
                <c:pt idx="77">
                  <c:v>18.5</c:v>
                </c:pt>
                <c:pt idx="78">
                  <c:v>20.3</c:v>
                </c:pt>
                <c:pt idx="79">
                  <c:v>26.4</c:v>
                </c:pt>
                <c:pt idx="80">
                  <c:v>24.1</c:v>
                </c:pt>
                <c:pt idx="81">
                  <c:v>23.8</c:v>
                </c:pt>
                <c:pt idx="82">
                  <c:v>22</c:v>
                </c:pt>
                <c:pt idx="83">
                  <c:v>25</c:v>
                </c:pt>
                <c:pt idx="84">
                  <c:v>29.4</c:v>
                </c:pt>
                <c:pt idx="85">
                  <c:v>22.3</c:v>
                </c:pt>
                <c:pt idx="86">
                  <c:v>23.4</c:v>
                </c:pt>
                <c:pt idx="87">
                  <c:v>24</c:v>
                </c:pt>
                <c:pt idx="88">
                  <c:v>27.4</c:v>
                </c:pt>
                <c:pt idx="89">
                  <c:v>23.7</c:v>
                </c:pt>
                <c:pt idx="90">
                  <c:v>24.5</c:v>
                </c:pt>
                <c:pt idx="91">
                  <c:v>32.299999999999997</c:v>
                </c:pt>
                <c:pt idx="92">
                  <c:v>31</c:v>
                </c:pt>
                <c:pt idx="93">
                  <c:v>30.3</c:v>
                </c:pt>
                <c:pt idx="94">
                  <c:v>28.7</c:v>
                </c:pt>
                <c:pt idx="95">
                  <c:v>29</c:v>
                </c:pt>
                <c:pt idx="96">
                  <c:v>31.9</c:v>
                </c:pt>
                <c:pt idx="97">
                  <c:v>28.4</c:v>
                </c:pt>
                <c:pt idx="98">
                  <c:v>34.1</c:v>
                </c:pt>
                <c:pt idx="99">
                  <c:v>39.5</c:v>
                </c:pt>
              </c:numCache>
            </c:numRef>
          </c:val>
          <c:smooth val="0"/>
        </c:ser>
        <c:ser>
          <c:idx val="6"/>
          <c:order val="6"/>
          <c:tx>
            <c:strRef>
              <c:f>Sheet1!$H$3:$H$5</c:f>
              <c:strCache>
                <c:ptCount val="1"/>
                <c:pt idx="0">
                  <c:v>0.8 - Average of Efficient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H$6:$H$106</c:f>
              <c:numCache>
                <c:formatCode>General</c:formatCode>
                <c:ptCount val="100"/>
                <c:pt idx="0">
                  <c:v>1.7</c:v>
                </c:pt>
                <c:pt idx="1">
                  <c:v>2.8</c:v>
                </c:pt>
                <c:pt idx="2">
                  <c:v>1.3</c:v>
                </c:pt>
                <c:pt idx="3">
                  <c:v>1.4</c:v>
                </c:pt>
                <c:pt idx="4">
                  <c:v>3.1</c:v>
                </c:pt>
                <c:pt idx="5">
                  <c:v>2.2999999999999998</c:v>
                </c:pt>
                <c:pt idx="6">
                  <c:v>4.3</c:v>
                </c:pt>
                <c:pt idx="7">
                  <c:v>5.9</c:v>
                </c:pt>
                <c:pt idx="8">
                  <c:v>3.4</c:v>
                </c:pt>
                <c:pt idx="9">
                  <c:v>3.9</c:v>
                </c:pt>
                <c:pt idx="10">
                  <c:v>3.8</c:v>
                </c:pt>
                <c:pt idx="11">
                  <c:v>1.7</c:v>
                </c:pt>
                <c:pt idx="12">
                  <c:v>4.7</c:v>
                </c:pt>
                <c:pt idx="13">
                  <c:v>5.9</c:v>
                </c:pt>
                <c:pt idx="14">
                  <c:v>3.3</c:v>
                </c:pt>
                <c:pt idx="15">
                  <c:v>6.5</c:v>
                </c:pt>
                <c:pt idx="16">
                  <c:v>4</c:v>
                </c:pt>
                <c:pt idx="17">
                  <c:v>3.3</c:v>
                </c:pt>
                <c:pt idx="18">
                  <c:v>5.6</c:v>
                </c:pt>
                <c:pt idx="19">
                  <c:v>9</c:v>
                </c:pt>
                <c:pt idx="20">
                  <c:v>5.9</c:v>
                </c:pt>
                <c:pt idx="21">
                  <c:v>9</c:v>
                </c:pt>
                <c:pt idx="22">
                  <c:v>6.3</c:v>
                </c:pt>
                <c:pt idx="23">
                  <c:v>12.2</c:v>
                </c:pt>
                <c:pt idx="24">
                  <c:v>9.8000000000000007</c:v>
                </c:pt>
                <c:pt idx="25">
                  <c:v>8.4</c:v>
                </c:pt>
                <c:pt idx="26">
                  <c:v>9.1</c:v>
                </c:pt>
                <c:pt idx="27">
                  <c:v>10.9</c:v>
                </c:pt>
                <c:pt idx="28">
                  <c:v>8.4</c:v>
                </c:pt>
                <c:pt idx="29">
                  <c:v>14.1</c:v>
                </c:pt>
                <c:pt idx="30">
                  <c:v>15.2</c:v>
                </c:pt>
                <c:pt idx="31">
                  <c:v>16.2</c:v>
                </c:pt>
                <c:pt idx="32">
                  <c:v>12.5</c:v>
                </c:pt>
                <c:pt idx="33">
                  <c:v>17.100000000000001</c:v>
                </c:pt>
                <c:pt idx="34">
                  <c:v>10.199999999999999</c:v>
                </c:pt>
                <c:pt idx="35">
                  <c:v>15.2</c:v>
                </c:pt>
                <c:pt idx="36">
                  <c:v>20</c:v>
                </c:pt>
                <c:pt idx="37">
                  <c:v>23.2</c:v>
                </c:pt>
                <c:pt idx="38">
                  <c:v>22</c:v>
                </c:pt>
                <c:pt idx="39">
                  <c:v>11.9</c:v>
                </c:pt>
                <c:pt idx="40">
                  <c:v>20.100000000000001</c:v>
                </c:pt>
                <c:pt idx="41">
                  <c:v>18.8</c:v>
                </c:pt>
                <c:pt idx="42">
                  <c:v>21.2</c:v>
                </c:pt>
                <c:pt idx="43">
                  <c:v>17.899999999999999</c:v>
                </c:pt>
                <c:pt idx="44">
                  <c:v>24.9</c:v>
                </c:pt>
                <c:pt idx="45">
                  <c:v>23.7</c:v>
                </c:pt>
                <c:pt idx="46">
                  <c:v>23.4</c:v>
                </c:pt>
                <c:pt idx="47">
                  <c:v>21.2</c:v>
                </c:pt>
                <c:pt idx="48">
                  <c:v>21.9</c:v>
                </c:pt>
                <c:pt idx="49">
                  <c:v>23.5</c:v>
                </c:pt>
                <c:pt idx="50">
                  <c:v>26.6</c:v>
                </c:pt>
                <c:pt idx="51">
                  <c:v>39</c:v>
                </c:pt>
                <c:pt idx="52">
                  <c:v>40.299999999999997</c:v>
                </c:pt>
                <c:pt idx="53">
                  <c:v>32.299999999999997</c:v>
                </c:pt>
                <c:pt idx="54">
                  <c:v>34.700000000000003</c:v>
                </c:pt>
                <c:pt idx="55">
                  <c:v>35.299999999999997</c:v>
                </c:pt>
                <c:pt idx="56">
                  <c:v>51</c:v>
                </c:pt>
                <c:pt idx="57">
                  <c:v>35.9</c:v>
                </c:pt>
                <c:pt idx="58">
                  <c:v>38.5</c:v>
                </c:pt>
                <c:pt idx="59">
                  <c:v>49.3</c:v>
                </c:pt>
                <c:pt idx="60">
                  <c:v>46.5</c:v>
                </c:pt>
                <c:pt idx="61">
                  <c:v>48.3</c:v>
                </c:pt>
                <c:pt idx="62">
                  <c:v>38.4</c:v>
                </c:pt>
                <c:pt idx="63">
                  <c:v>48.2</c:v>
                </c:pt>
                <c:pt idx="64">
                  <c:v>57.1</c:v>
                </c:pt>
                <c:pt idx="65">
                  <c:v>58</c:v>
                </c:pt>
                <c:pt idx="66">
                  <c:v>50.1</c:v>
                </c:pt>
                <c:pt idx="67">
                  <c:v>51.4</c:v>
                </c:pt>
                <c:pt idx="68">
                  <c:v>45.6</c:v>
                </c:pt>
                <c:pt idx="69">
                  <c:v>45.9</c:v>
                </c:pt>
                <c:pt idx="70">
                  <c:v>42</c:v>
                </c:pt>
                <c:pt idx="71">
                  <c:v>41.4</c:v>
                </c:pt>
                <c:pt idx="72">
                  <c:v>56.9</c:v>
                </c:pt>
                <c:pt idx="73">
                  <c:v>60.2</c:v>
                </c:pt>
                <c:pt idx="74">
                  <c:v>60.5</c:v>
                </c:pt>
                <c:pt idx="75">
                  <c:v>59.3</c:v>
                </c:pt>
                <c:pt idx="76">
                  <c:v>55</c:v>
                </c:pt>
                <c:pt idx="77">
                  <c:v>59</c:v>
                </c:pt>
                <c:pt idx="78">
                  <c:v>62.9</c:v>
                </c:pt>
                <c:pt idx="79">
                  <c:v>63.8</c:v>
                </c:pt>
                <c:pt idx="80">
                  <c:v>68</c:v>
                </c:pt>
                <c:pt idx="81">
                  <c:v>80.3</c:v>
                </c:pt>
                <c:pt idx="82">
                  <c:v>70.2</c:v>
                </c:pt>
                <c:pt idx="83">
                  <c:v>75.2</c:v>
                </c:pt>
                <c:pt idx="84">
                  <c:v>74.099999999999994</c:v>
                </c:pt>
                <c:pt idx="85">
                  <c:v>85.9</c:v>
                </c:pt>
                <c:pt idx="86">
                  <c:v>71.5</c:v>
                </c:pt>
                <c:pt idx="87">
                  <c:v>85.1</c:v>
                </c:pt>
                <c:pt idx="88">
                  <c:v>79.900000000000006</c:v>
                </c:pt>
                <c:pt idx="89">
                  <c:v>86.9</c:v>
                </c:pt>
                <c:pt idx="90">
                  <c:v>99.1</c:v>
                </c:pt>
                <c:pt idx="91">
                  <c:v>95.3</c:v>
                </c:pt>
                <c:pt idx="92">
                  <c:v>113.7</c:v>
                </c:pt>
                <c:pt idx="93">
                  <c:v>115.2</c:v>
                </c:pt>
                <c:pt idx="94">
                  <c:v>105.6</c:v>
                </c:pt>
                <c:pt idx="95">
                  <c:v>107.7</c:v>
                </c:pt>
                <c:pt idx="96">
                  <c:v>83.7</c:v>
                </c:pt>
                <c:pt idx="97">
                  <c:v>87.1</c:v>
                </c:pt>
                <c:pt idx="98">
                  <c:v>113.8</c:v>
                </c:pt>
                <c:pt idx="99">
                  <c:v>98.2</c:v>
                </c:pt>
              </c:numCache>
            </c:numRef>
          </c:val>
          <c:smooth val="0"/>
        </c:ser>
        <c:ser>
          <c:idx val="7"/>
          <c:order val="7"/>
          <c:tx>
            <c:strRef>
              <c:f>Sheet1!$I$3:$I$5</c:f>
              <c:strCache>
                <c:ptCount val="1"/>
                <c:pt idx="0">
                  <c:v>0.8 - Average of Bruteforce time taken</c:v>
                </c:pt>
              </c:strCache>
            </c:strRef>
          </c:tx>
          <c:cat>
            <c:strRef>
              <c:f>Sheet1!$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1!$I$6:$I$106</c:f>
              <c:numCache>
                <c:formatCode>General</c:formatCode>
                <c:ptCount val="100"/>
                <c:pt idx="0">
                  <c:v>1.3</c:v>
                </c:pt>
                <c:pt idx="1">
                  <c:v>1.2</c:v>
                </c:pt>
                <c:pt idx="2">
                  <c:v>1.3</c:v>
                </c:pt>
                <c:pt idx="3">
                  <c:v>2.2999999999999998</c:v>
                </c:pt>
                <c:pt idx="4">
                  <c:v>2.1</c:v>
                </c:pt>
                <c:pt idx="5">
                  <c:v>2</c:v>
                </c:pt>
                <c:pt idx="6">
                  <c:v>2.8</c:v>
                </c:pt>
                <c:pt idx="7">
                  <c:v>2.2000000000000002</c:v>
                </c:pt>
                <c:pt idx="8">
                  <c:v>2.4</c:v>
                </c:pt>
                <c:pt idx="9">
                  <c:v>3.6</c:v>
                </c:pt>
                <c:pt idx="10">
                  <c:v>3.2</c:v>
                </c:pt>
                <c:pt idx="11">
                  <c:v>3.4</c:v>
                </c:pt>
                <c:pt idx="12">
                  <c:v>3.9</c:v>
                </c:pt>
                <c:pt idx="13">
                  <c:v>4.0999999999999996</c:v>
                </c:pt>
                <c:pt idx="14">
                  <c:v>4.5</c:v>
                </c:pt>
                <c:pt idx="15">
                  <c:v>4.0999999999999996</c:v>
                </c:pt>
                <c:pt idx="16">
                  <c:v>4.8</c:v>
                </c:pt>
                <c:pt idx="17">
                  <c:v>4.9000000000000004</c:v>
                </c:pt>
                <c:pt idx="18">
                  <c:v>5.4</c:v>
                </c:pt>
                <c:pt idx="19">
                  <c:v>5.8</c:v>
                </c:pt>
                <c:pt idx="20">
                  <c:v>5.8</c:v>
                </c:pt>
                <c:pt idx="21">
                  <c:v>6.6</c:v>
                </c:pt>
                <c:pt idx="22">
                  <c:v>6.8</c:v>
                </c:pt>
                <c:pt idx="23">
                  <c:v>6.4</c:v>
                </c:pt>
                <c:pt idx="24">
                  <c:v>6.9</c:v>
                </c:pt>
                <c:pt idx="25">
                  <c:v>6.8</c:v>
                </c:pt>
                <c:pt idx="26">
                  <c:v>6.3</c:v>
                </c:pt>
                <c:pt idx="27">
                  <c:v>7.9</c:v>
                </c:pt>
                <c:pt idx="28">
                  <c:v>7.7</c:v>
                </c:pt>
                <c:pt idx="29">
                  <c:v>7.7</c:v>
                </c:pt>
                <c:pt idx="30">
                  <c:v>9.4</c:v>
                </c:pt>
                <c:pt idx="31">
                  <c:v>8.3000000000000007</c:v>
                </c:pt>
                <c:pt idx="32">
                  <c:v>9.5</c:v>
                </c:pt>
                <c:pt idx="33">
                  <c:v>7.4</c:v>
                </c:pt>
                <c:pt idx="34">
                  <c:v>10.3</c:v>
                </c:pt>
                <c:pt idx="35">
                  <c:v>10.6</c:v>
                </c:pt>
                <c:pt idx="36">
                  <c:v>12.4</c:v>
                </c:pt>
                <c:pt idx="37">
                  <c:v>10.9</c:v>
                </c:pt>
                <c:pt idx="38">
                  <c:v>9.3000000000000007</c:v>
                </c:pt>
                <c:pt idx="39">
                  <c:v>11.3</c:v>
                </c:pt>
                <c:pt idx="40">
                  <c:v>11</c:v>
                </c:pt>
                <c:pt idx="41">
                  <c:v>10.7</c:v>
                </c:pt>
                <c:pt idx="42">
                  <c:v>13.4</c:v>
                </c:pt>
                <c:pt idx="43">
                  <c:v>11.7</c:v>
                </c:pt>
                <c:pt idx="44">
                  <c:v>12.8</c:v>
                </c:pt>
                <c:pt idx="45">
                  <c:v>14.6</c:v>
                </c:pt>
                <c:pt idx="46">
                  <c:v>13</c:v>
                </c:pt>
                <c:pt idx="47">
                  <c:v>14</c:v>
                </c:pt>
                <c:pt idx="48">
                  <c:v>14.5</c:v>
                </c:pt>
                <c:pt idx="49">
                  <c:v>12.8</c:v>
                </c:pt>
                <c:pt idx="50">
                  <c:v>15</c:v>
                </c:pt>
                <c:pt idx="51">
                  <c:v>14.8</c:v>
                </c:pt>
                <c:pt idx="52">
                  <c:v>17.2</c:v>
                </c:pt>
                <c:pt idx="53">
                  <c:v>15.2</c:v>
                </c:pt>
                <c:pt idx="54">
                  <c:v>22.3</c:v>
                </c:pt>
                <c:pt idx="55">
                  <c:v>18.100000000000001</c:v>
                </c:pt>
                <c:pt idx="56">
                  <c:v>17.8</c:v>
                </c:pt>
                <c:pt idx="57">
                  <c:v>17.100000000000001</c:v>
                </c:pt>
                <c:pt idx="58">
                  <c:v>18.3</c:v>
                </c:pt>
                <c:pt idx="59">
                  <c:v>19.5</c:v>
                </c:pt>
                <c:pt idx="60">
                  <c:v>21.4</c:v>
                </c:pt>
                <c:pt idx="61">
                  <c:v>24</c:v>
                </c:pt>
                <c:pt idx="62">
                  <c:v>23.5</c:v>
                </c:pt>
                <c:pt idx="63">
                  <c:v>22.8</c:v>
                </c:pt>
                <c:pt idx="64">
                  <c:v>22.6</c:v>
                </c:pt>
                <c:pt idx="65">
                  <c:v>22.9</c:v>
                </c:pt>
                <c:pt idx="66">
                  <c:v>26.8</c:v>
                </c:pt>
                <c:pt idx="67">
                  <c:v>23.9</c:v>
                </c:pt>
                <c:pt idx="68">
                  <c:v>25.2</c:v>
                </c:pt>
                <c:pt idx="69">
                  <c:v>26.3</c:v>
                </c:pt>
                <c:pt idx="70">
                  <c:v>22.7</c:v>
                </c:pt>
                <c:pt idx="71">
                  <c:v>27.4</c:v>
                </c:pt>
                <c:pt idx="72">
                  <c:v>24.5</c:v>
                </c:pt>
                <c:pt idx="73">
                  <c:v>23.2</c:v>
                </c:pt>
                <c:pt idx="74">
                  <c:v>23.1</c:v>
                </c:pt>
                <c:pt idx="75">
                  <c:v>24.2</c:v>
                </c:pt>
                <c:pt idx="76">
                  <c:v>26.5</c:v>
                </c:pt>
                <c:pt idx="77">
                  <c:v>30.2</c:v>
                </c:pt>
                <c:pt idx="78">
                  <c:v>30.6</c:v>
                </c:pt>
                <c:pt idx="79">
                  <c:v>28.1</c:v>
                </c:pt>
                <c:pt idx="80">
                  <c:v>30.1</c:v>
                </c:pt>
                <c:pt idx="81">
                  <c:v>31.9</c:v>
                </c:pt>
                <c:pt idx="82">
                  <c:v>37.799999999999997</c:v>
                </c:pt>
                <c:pt idx="83">
                  <c:v>33.6</c:v>
                </c:pt>
                <c:pt idx="84">
                  <c:v>34.4</c:v>
                </c:pt>
                <c:pt idx="85">
                  <c:v>37.799999999999997</c:v>
                </c:pt>
                <c:pt idx="86">
                  <c:v>34.700000000000003</c:v>
                </c:pt>
                <c:pt idx="87">
                  <c:v>33.9</c:v>
                </c:pt>
                <c:pt idx="88">
                  <c:v>32</c:v>
                </c:pt>
                <c:pt idx="89">
                  <c:v>37.5</c:v>
                </c:pt>
                <c:pt idx="90">
                  <c:v>33.4</c:v>
                </c:pt>
                <c:pt idx="91">
                  <c:v>48.9</c:v>
                </c:pt>
                <c:pt idx="92">
                  <c:v>46.5</c:v>
                </c:pt>
                <c:pt idx="93">
                  <c:v>43.8</c:v>
                </c:pt>
                <c:pt idx="94">
                  <c:v>49.6</c:v>
                </c:pt>
                <c:pt idx="95">
                  <c:v>42</c:v>
                </c:pt>
                <c:pt idx="96">
                  <c:v>45.5</c:v>
                </c:pt>
                <c:pt idx="97">
                  <c:v>46.4</c:v>
                </c:pt>
                <c:pt idx="98">
                  <c:v>53.2</c:v>
                </c:pt>
                <c:pt idx="99">
                  <c:v>57</c:v>
                </c:pt>
              </c:numCache>
            </c:numRef>
          </c:val>
          <c:smooth val="0"/>
        </c:ser>
        <c:dLbls>
          <c:showLegendKey val="0"/>
          <c:showVal val="0"/>
          <c:showCatName val="0"/>
          <c:showSerName val="0"/>
          <c:showPercent val="0"/>
          <c:showBubbleSize val="0"/>
        </c:dLbls>
        <c:marker val="1"/>
        <c:smooth val="0"/>
        <c:axId val="282087808"/>
        <c:axId val="282089728"/>
      </c:lineChart>
      <c:catAx>
        <c:axId val="282087808"/>
        <c:scaling>
          <c:orientation val="minMax"/>
        </c:scaling>
        <c:delete val="0"/>
        <c:axPos val="b"/>
        <c:title>
          <c:tx>
            <c:rich>
              <a:bodyPr/>
              <a:lstStyle/>
              <a:p>
                <a:pPr>
                  <a:defRPr/>
                </a:pPr>
                <a:r>
                  <a:rPr lang="en-US"/>
                  <a:t>Graph</a:t>
                </a:r>
                <a:r>
                  <a:rPr lang="en-US" baseline="0"/>
                  <a:t> size</a:t>
                </a:r>
                <a:endParaRPr lang="en-US"/>
              </a:p>
            </c:rich>
          </c:tx>
          <c:layout>
            <c:manualLayout>
              <c:xMode val="edge"/>
              <c:yMode val="edge"/>
              <c:x val="0.36061748860339826"/>
              <c:y val="0.89186051265975896"/>
            </c:manualLayout>
          </c:layout>
          <c:overlay val="0"/>
        </c:title>
        <c:majorTickMark val="out"/>
        <c:minorTickMark val="none"/>
        <c:tickLblPos val="nextTo"/>
        <c:crossAx val="282089728"/>
        <c:crosses val="autoZero"/>
        <c:auto val="1"/>
        <c:lblAlgn val="ctr"/>
        <c:lblOffset val="100"/>
        <c:noMultiLvlLbl val="0"/>
      </c:catAx>
      <c:valAx>
        <c:axId val="282089728"/>
        <c:scaling>
          <c:orientation val="minMax"/>
        </c:scaling>
        <c:delete val="0"/>
        <c:axPos val="l"/>
        <c:majorGridlines/>
        <c:title>
          <c:tx>
            <c:rich>
              <a:bodyPr rot="-5400000" vert="horz"/>
              <a:lstStyle/>
              <a:p>
                <a:pPr>
                  <a:defRPr/>
                </a:pPr>
                <a:r>
                  <a:rPr lang="en-US"/>
                  <a:t>Time taken in milliseconds</a:t>
                </a:r>
              </a:p>
            </c:rich>
          </c:tx>
          <c:overlay val="0"/>
        </c:title>
        <c:numFmt formatCode="General" sourceLinked="1"/>
        <c:majorTickMark val="out"/>
        <c:minorTickMark val="none"/>
        <c:tickLblPos val="nextTo"/>
        <c:crossAx val="282087808"/>
        <c:crosses val="autoZero"/>
        <c:crossBetween val="between"/>
      </c:valAx>
    </c:plotArea>
    <c:legend>
      <c:legendPos val="r"/>
      <c:layout>
        <c:manualLayout>
          <c:xMode val="edge"/>
          <c:yMode val="edge"/>
          <c:x val="0.71321765545059468"/>
          <c:y val="0.13770401482106231"/>
          <c:w val="0.27490933624392233"/>
          <c:h val="0.77480628302327736"/>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K4 detection experiment results.xlsx]Sheet4!PivotTable2</c:name>
    <c:fmtId val="-1"/>
  </c:pivotSource>
  <c:chart>
    <c:title>
      <c:tx>
        <c:rich>
          <a:bodyPr/>
          <a:lstStyle/>
          <a:p>
            <a:pPr>
              <a:defRPr/>
            </a:pPr>
            <a:r>
              <a:rPr lang="en-US" sz="1200" b="1" i="0" baseline="0">
                <a:effectLst/>
              </a:rPr>
              <a:t>Chart Showing Average K4 Detection Times for Graphs with Edge probabilities of 0.2, 0.4, 0.6 ,0.8 and 1.0</a:t>
            </a:r>
            <a:endParaRPr lang="en-US"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s>
    <c:plotArea>
      <c:layout>
        <c:manualLayout>
          <c:layoutTarget val="inner"/>
          <c:xMode val="edge"/>
          <c:yMode val="edge"/>
          <c:x val="9.7750627455172309E-2"/>
          <c:y val="0.15959022779395363"/>
          <c:w val="0.61518746390863721"/>
          <c:h val="0.69244709315197817"/>
        </c:manualLayout>
      </c:layout>
      <c:lineChart>
        <c:grouping val="standard"/>
        <c:varyColors val="0"/>
        <c:ser>
          <c:idx val="0"/>
          <c:order val="0"/>
          <c:tx>
            <c:strRef>
              <c:f>Sheet4!$B$3:$B$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6</c:v>
                </c:pt>
                <c:pt idx="1">
                  <c:v>1.9</c:v>
                </c:pt>
                <c:pt idx="2">
                  <c:v>1</c:v>
                </c:pt>
                <c:pt idx="3">
                  <c:v>1</c:v>
                </c:pt>
                <c:pt idx="4">
                  <c:v>1</c:v>
                </c:pt>
                <c:pt idx="5">
                  <c:v>0.9</c:v>
                </c:pt>
                <c:pt idx="6">
                  <c:v>1</c:v>
                </c:pt>
                <c:pt idx="7">
                  <c:v>1.4</c:v>
                </c:pt>
                <c:pt idx="8">
                  <c:v>1.5</c:v>
                </c:pt>
                <c:pt idx="9">
                  <c:v>1.3</c:v>
                </c:pt>
                <c:pt idx="10">
                  <c:v>1.2</c:v>
                </c:pt>
                <c:pt idx="11">
                  <c:v>1.4</c:v>
                </c:pt>
                <c:pt idx="12">
                  <c:v>2.6</c:v>
                </c:pt>
                <c:pt idx="13">
                  <c:v>1.7</c:v>
                </c:pt>
                <c:pt idx="14">
                  <c:v>3.2</c:v>
                </c:pt>
                <c:pt idx="15">
                  <c:v>3.6</c:v>
                </c:pt>
                <c:pt idx="16">
                  <c:v>3.1</c:v>
                </c:pt>
                <c:pt idx="17">
                  <c:v>3.4</c:v>
                </c:pt>
                <c:pt idx="18">
                  <c:v>3.4</c:v>
                </c:pt>
                <c:pt idx="19">
                  <c:v>11.9</c:v>
                </c:pt>
                <c:pt idx="20">
                  <c:v>4.0999999999999996</c:v>
                </c:pt>
                <c:pt idx="21">
                  <c:v>4.4000000000000004</c:v>
                </c:pt>
                <c:pt idx="22">
                  <c:v>3.6</c:v>
                </c:pt>
                <c:pt idx="23">
                  <c:v>5.2</c:v>
                </c:pt>
                <c:pt idx="24">
                  <c:v>5.7</c:v>
                </c:pt>
                <c:pt idx="25">
                  <c:v>7.8</c:v>
                </c:pt>
                <c:pt idx="26">
                  <c:v>5.0999999999999996</c:v>
                </c:pt>
                <c:pt idx="27">
                  <c:v>7.8</c:v>
                </c:pt>
                <c:pt idx="28">
                  <c:v>9.3000000000000007</c:v>
                </c:pt>
                <c:pt idx="29">
                  <c:v>8.1</c:v>
                </c:pt>
                <c:pt idx="30">
                  <c:v>6.8</c:v>
                </c:pt>
                <c:pt idx="31">
                  <c:v>8</c:v>
                </c:pt>
                <c:pt idx="32">
                  <c:v>4.5999999999999996</c:v>
                </c:pt>
                <c:pt idx="33">
                  <c:v>2.9</c:v>
                </c:pt>
                <c:pt idx="34">
                  <c:v>7.7</c:v>
                </c:pt>
                <c:pt idx="35">
                  <c:v>2.9</c:v>
                </c:pt>
                <c:pt idx="36">
                  <c:v>5.6</c:v>
                </c:pt>
                <c:pt idx="37">
                  <c:v>6.5</c:v>
                </c:pt>
                <c:pt idx="38">
                  <c:v>5.0999999999999996</c:v>
                </c:pt>
                <c:pt idx="39">
                  <c:v>4.8</c:v>
                </c:pt>
                <c:pt idx="40">
                  <c:v>6.9</c:v>
                </c:pt>
                <c:pt idx="41">
                  <c:v>6.1</c:v>
                </c:pt>
                <c:pt idx="42">
                  <c:v>5.7</c:v>
                </c:pt>
                <c:pt idx="43">
                  <c:v>7.3</c:v>
                </c:pt>
                <c:pt idx="44">
                  <c:v>6.4</c:v>
                </c:pt>
                <c:pt idx="45">
                  <c:v>8.5</c:v>
                </c:pt>
                <c:pt idx="46">
                  <c:v>4.5999999999999996</c:v>
                </c:pt>
                <c:pt idx="47">
                  <c:v>3.4</c:v>
                </c:pt>
                <c:pt idx="48">
                  <c:v>5.8</c:v>
                </c:pt>
                <c:pt idx="49">
                  <c:v>5.5</c:v>
                </c:pt>
                <c:pt idx="50">
                  <c:v>6.7</c:v>
                </c:pt>
                <c:pt idx="51">
                  <c:v>6</c:v>
                </c:pt>
                <c:pt idx="52">
                  <c:v>7.6</c:v>
                </c:pt>
                <c:pt idx="53">
                  <c:v>6.2</c:v>
                </c:pt>
                <c:pt idx="54">
                  <c:v>7.4</c:v>
                </c:pt>
                <c:pt idx="55">
                  <c:v>9</c:v>
                </c:pt>
                <c:pt idx="56">
                  <c:v>7</c:v>
                </c:pt>
                <c:pt idx="57">
                  <c:v>6.5</c:v>
                </c:pt>
                <c:pt idx="58">
                  <c:v>6.6</c:v>
                </c:pt>
                <c:pt idx="59">
                  <c:v>4.5999999999999996</c:v>
                </c:pt>
                <c:pt idx="60">
                  <c:v>9.9</c:v>
                </c:pt>
                <c:pt idx="61">
                  <c:v>8.1</c:v>
                </c:pt>
                <c:pt idx="62">
                  <c:v>6.4</c:v>
                </c:pt>
                <c:pt idx="63">
                  <c:v>9.1</c:v>
                </c:pt>
                <c:pt idx="64">
                  <c:v>5.3</c:v>
                </c:pt>
                <c:pt idx="65">
                  <c:v>7.3</c:v>
                </c:pt>
                <c:pt idx="66">
                  <c:v>10.199999999999999</c:v>
                </c:pt>
                <c:pt idx="67">
                  <c:v>8.5</c:v>
                </c:pt>
                <c:pt idx="68">
                  <c:v>9.9</c:v>
                </c:pt>
                <c:pt idx="69">
                  <c:v>9.1</c:v>
                </c:pt>
                <c:pt idx="70">
                  <c:v>7.7</c:v>
                </c:pt>
                <c:pt idx="71">
                  <c:v>9.1999999999999993</c:v>
                </c:pt>
                <c:pt idx="72">
                  <c:v>10.5</c:v>
                </c:pt>
                <c:pt idx="73">
                  <c:v>10.9</c:v>
                </c:pt>
                <c:pt idx="74">
                  <c:v>9.1999999999999993</c:v>
                </c:pt>
                <c:pt idx="75">
                  <c:v>11.8</c:v>
                </c:pt>
                <c:pt idx="76">
                  <c:v>11.9</c:v>
                </c:pt>
                <c:pt idx="77">
                  <c:v>7.6</c:v>
                </c:pt>
                <c:pt idx="78">
                  <c:v>17.100000000000001</c:v>
                </c:pt>
                <c:pt idx="79">
                  <c:v>11.5</c:v>
                </c:pt>
                <c:pt idx="80">
                  <c:v>14.2</c:v>
                </c:pt>
                <c:pt idx="81">
                  <c:v>15.6</c:v>
                </c:pt>
                <c:pt idx="82">
                  <c:v>18.2</c:v>
                </c:pt>
                <c:pt idx="83">
                  <c:v>10.9</c:v>
                </c:pt>
                <c:pt idx="84">
                  <c:v>14.2</c:v>
                </c:pt>
                <c:pt idx="85">
                  <c:v>13.6</c:v>
                </c:pt>
                <c:pt idx="86">
                  <c:v>14.3</c:v>
                </c:pt>
                <c:pt idx="87">
                  <c:v>20.3</c:v>
                </c:pt>
                <c:pt idx="88">
                  <c:v>17.7</c:v>
                </c:pt>
                <c:pt idx="89">
                  <c:v>14.3</c:v>
                </c:pt>
                <c:pt idx="90">
                  <c:v>22.8</c:v>
                </c:pt>
                <c:pt idx="91">
                  <c:v>15.5</c:v>
                </c:pt>
                <c:pt idx="92">
                  <c:v>17.600000000000001</c:v>
                </c:pt>
                <c:pt idx="93">
                  <c:v>17.3</c:v>
                </c:pt>
                <c:pt idx="94">
                  <c:v>20.399999999999999</c:v>
                </c:pt>
                <c:pt idx="95">
                  <c:v>15.5</c:v>
                </c:pt>
                <c:pt idx="96">
                  <c:v>28.1</c:v>
                </c:pt>
                <c:pt idx="97">
                  <c:v>30.3</c:v>
                </c:pt>
                <c:pt idx="98">
                  <c:v>17.3</c:v>
                </c:pt>
                <c:pt idx="99">
                  <c:v>20.5</c:v>
                </c:pt>
              </c:numCache>
            </c:numRef>
          </c:val>
          <c:smooth val="0"/>
        </c:ser>
        <c:ser>
          <c:idx val="1"/>
          <c:order val="1"/>
          <c:tx>
            <c:strRef>
              <c:f>Sheet4!$C$3:$C$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2.7</c:v>
                </c:pt>
                <c:pt idx="1">
                  <c:v>2.2999999999999998</c:v>
                </c:pt>
                <c:pt idx="2">
                  <c:v>1.7</c:v>
                </c:pt>
                <c:pt idx="3">
                  <c:v>1.7</c:v>
                </c:pt>
                <c:pt idx="4">
                  <c:v>1.7</c:v>
                </c:pt>
                <c:pt idx="5">
                  <c:v>1.8</c:v>
                </c:pt>
                <c:pt idx="6">
                  <c:v>2.1</c:v>
                </c:pt>
                <c:pt idx="7">
                  <c:v>2.5</c:v>
                </c:pt>
                <c:pt idx="8">
                  <c:v>3</c:v>
                </c:pt>
                <c:pt idx="9">
                  <c:v>3.5</c:v>
                </c:pt>
                <c:pt idx="10">
                  <c:v>4.2</c:v>
                </c:pt>
                <c:pt idx="11">
                  <c:v>4.2</c:v>
                </c:pt>
                <c:pt idx="12">
                  <c:v>4.5</c:v>
                </c:pt>
                <c:pt idx="13">
                  <c:v>4.3</c:v>
                </c:pt>
                <c:pt idx="14">
                  <c:v>5</c:v>
                </c:pt>
                <c:pt idx="15">
                  <c:v>4.4000000000000004</c:v>
                </c:pt>
                <c:pt idx="16">
                  <c:v>4.9000000000000004</c:v>
                </c:pt>
                <c:pt idx="17">
                  <c:v>5.4</c:v>
                </c:pt>
                <c:pt idx="18">
                  <c:v>4.4000000000000004</c:v>
                </c:pt>
                <c:pt idx="19">
                  <c:v>5.6</c:v>
                </c:pt>
                <c:pt idx="20">
                  <c:v>5.4</c:v>
                </c:pt>
                <c:pt idx="21">
                  <c:v>4.9000000000000004</c:v>
                </c:pt>
                <c:pt idx="22">
                  <c:v>6.6</c:v>
                </c:pt>
                <c:pt idx="23">
                  <c:v>5.3</c:v>
                </c:pt>
                <c:pt idx="24">
                  <c:v>6.2</c:v>
                </c:pt>
                <c:pt idx="25">
                  <c:v>7.3</c:v>
                </c:pt>
                <c:pt idx="26">
                  <c:v>4.5</c:v>
                </c:pt>
                <c:pt idx="27">
                  <c:v>5.9</c:v>
                </c:pt>
                <c:pt idx="28">
                  <c:v>7.6</c:v>
                </c:pt>
                <c:pt idx="29">
                  <c:v>4.5</c:v>
                </c:pt>
                <c:pt idx="30">
                  <c:v>4.7</c:v>
                </c:pt>
                <c:pt idx="31">
                  <c:v>4.5</c:v>
                </c:pt>
                <c:pt idx="32">
                  <c:v>3</c:v>
                </c:pt>
                <c:pt idx="33">
                  <c:v>3.1</c:v>
                </c:pt>
                <c:pt idx="34">
                  <c:v>4</c:v>
                </c:pt>
                <c:pt idx="35">
                  <c:v>3.7</c:v>
                </c:pt>
                <c:pt idx="36">
                  <c:v>4.7</c:v>
                </c:pt>
                <c:pt idx="37">
                  <c:v>4</c:v>
                </c:pt>
                <c:pt idx="38">
                  <c:v>4.0999999999999996</c:v>
                </c:pt>
                <c:pt idx="39">
                  <c:v>5.0999999999999996</c:v>
                </c:pt>
                <c:pt idx="40">
                  <c:v>3.4</c:v>
                </c:pt>
                <c:pt idx="41">
                  <c:v>3.4</c:v>
                </c:pt>
                <c:pt idx="42">
                  <c:v>3.4</c:v>
                </c:pt>
                <c:pt idx="43">
                  <c:v>3.6</c:v>
                </c:pt>
                <c:pt idx="44">
                  <c:v>3.5</c:v>
                </c:pt>
                <c:pt idx="45">
                  <c:v>4.5</c:v>
                </c:pt>
                <c:pt idx="46">
                  <c:v>3.8</c:v>
                </c:pt>
                <c:pt idx="47">
                  <c:v>4.3</c:v>
                </c:pt>
                <c:pt idx="48">
                  <c:v>4</c:v>
                </c:pt>
                <c:pt idx="49">
                  <c:v>4.4000000000000004</c:v>
                </c:pt>
                <c:pt idx="50">
                  <c:v>6.6</c:v>
                </c:pt>
                <c:pt idx="51">
                  <c:v>6</c:v>
                </c:pt>
                <c:pt idx="52">
                  <c:v>4</c:v>
                </c:pt>
                <c:pt idx="53">
                  <c:v>5.2</c:v>
                </c:pt>
                <c:pt idx="54">
                  <c:v>4.7</c:v>
                </c:pt>
                <c:pt idx="55">
                  <c:v>5</c:v>
                </c:pt>
                <c:pt idx="56">
                  <c:v>4.8</c:v>
                </c:pt>
                <c:pt idx="57">
                  <c:v>7.9</c:v>
                </c:pt>
                <c:pt idx="58">
                  <c:v>5.9</c:v>
                </c:pt>
                <c:pt idx="59">
                  <c:v>5.2</c:v>
                </c:pt>
                <c:pt idx="60">
                  <c:v>7.1</c:v>
                </c:pt>
                <c:pt idx="61">
                  <c:v>9.1</c:v>
                </c:pt>
                <c:pt idx="62">
                  <c:v>6.5</c:v>
                </c:pt>
                <c:pt idx="63">
                  <c:v>7.5</c:v>
                </c:pt>
                <c:pt idx="64">
                  <c:v>8.3000000000000007</c:v>
                </c:pt>
                <c:pt idx="65">
                  <c:v>5.6</c:v>
                </c:pt>
                <c:pt idx="66">
                  <c:v>8.6</c:v>
                </c:pt>
                <c:pt idx="67">
                  <c:v>6.7</c:v>
                </c:pt>
                <c:pt idx="68">
                  <c:v>7.7</c:v>
                </c:pt>
                <c:pt idx="69">
                  <c:v>5.5</c:v>
                </c:pt>
                <c:pt idx="70">
                  <c:v>7.3</c:v>
                </c:pt>
                <c:pt idx="71">
                  <c:v>7.7</c:v>
                </c:pt>
                <c:pt idx="72">
                  <c:v>8.3000000000000007</c:v>
                </c:pt>
                <c:pt idx="73">
                  <c:v>9.5</c:v>
                </c:pt>
                <c:pt idx="74">
                  <c:v>8.1999999999999993</c:v>
                </c:pt>
                <c:pt idx="75">
                  <c:v>10.9</c:v>
                </c:pt>
                <c:pt idx="76">
                  <c:v>7.3</c:v>
                </c:pt>
                <c:pt idx="77">
                  <c:v>6.3</c:v>
                </c:pt>
                <c:pt idx="78">
                  <c:v>9.4</c:v>
                </c:pt>
                <c:pt idx="79">
                  <c:v>10</c:v>
                </c:pt>
                <c:pt idx="80">
                  <c:v>13.2</c:v>
                </c:pt>
                <c:pt idx="81">
                  <c:v>13.9</c:v>
                </c:pt>
                <c:pt idx="82">
                  <c:v>11.5</c:v>
                </c:pt>
                <c:pt idx="83">
                  <c:v>12.1</c:v>
                </c:pt>
                <c:pt idx="84">
                  <c:v>14</c:v>
                </c:pt>
                <c:pt idx="85">
                  <c:v>15.5</c:v>
                </c:pt>
                <c:pt idx="86">
                  <c:v>11.5</c:v>
                </c:pt>
                <c:pt idx="87">
                  <c:v>10.3</c:v>
                </c:pt>
                <c:pt idx="88">
                  <c:v>13.2</c:v>
                </c:pt>
                <c:pt idx="89">
                  <c:v>13</c:v>
                </c:pt>
                <c:pt idx="90">
                  <c:v>11</c:v>
                </c:pt>
                <c:pt idx="91">
                  <c:v>14.1</c:v>
                </c:pt>
                <c:pt idx="92">
                  <c:v>16.8</c:v>
                </c:pt>
                <c:pt idx="93">
                  <c:v>8.5</c:v>
                </c:pt>
                <c:pt idx="94">
                  <c:v>12.1</c:v>
                </c:pt>
                <c:pt idx="95">
                  <c:v>19.399999999999999</c:v>
                </c:pt>
                <c:pt idx="96">
                  <c:v>13.3</c:v>
                </c:pt>
                <c:pt idx="97">
                  <c:v>13.3</c:v>
                </c:pt>
                <c:pt idx="98">
                  <c:v>14.5</c:v>
                </c:pt>
                <c:pt idx="99">
                  <c:v>17.7</c:v>
                </c:pt>
              </c:numCache>
            </c:numRef>
          </c:val>
          <c:smooth val="0"/>
        </c:ser>
        <c:ser>
          <c:idx val="2"/>
          <c:order val="2"/>
          <c:tx>
            <c:strRef>
              <c:f>Sheet4!$D$3:$D$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8</c:v>
                </c:pt>
                <c:pt idx="1">
                  <c:v>0.6</c:v>
                </c:pt>
                <c:pt idx="2">
                  <c:v>0.7</c:v>
                </c:pt>
                <c:pt idx="3">
                  <c:v>0.8</c:v>
                </c:pt>
                <c:pt idx="4">
                  <c:v>1.2</c:v>
                </c:pt>
                <c:pt idx="5">
                  <c:v>1.1000000000000001</c:v>
                </c:pt>
                <c:pt idx="6">
                  <c:v>1.2</c:v>
                </c:pt>
                <c:pt idx="7">
                  <c:v>1.9</c:v>
                </c:pt>
                <c:pt idx="8">
                  <c:v>2.1</c:v>
                </c:pt>
                <c:pt idx="9">
                  <c:v>1.8</c:v>
                </c:pt>
                <c:pt idx="10">
                  <c:v>1.7</c:v>
                </c:pt>
                <c:pt idx="11">
                  <c:v>2.2999999999999998</c:v>
                </c:pt>
                <c:pt idx="12">
                  <c:v>1.5</c:v>
                </c:pt>
                <c:pt idx="13">
                  <c:v>1.9</c:v>
                </c:pt>
                <c:pt idx="14">
                  <c:v>2.9</c:v>
                </c:pt>
                <c:pt idx="15">
                  <c:v>2.2999999999999998</c:v>
                </c:pt>
                <c:pt idx="16">
                  <c:v>2.7</c:v>
                </c:pt>
                <c:pt idx="17">
                  <c:v>3.1</c:v>
                </c:pt>
                <c:pt idx="18">
                  <c:v>3.1</c:v>
                </c:pt>
                <c:pt idx="19">
                  <c:v>1.5</c:v>
                </c:pt>
                <c:pt idx="20">
                  <c:v>2.1</c:v>
                </c:pt>
                <c:pt idx="21">
                  <c:v>1.6</c:v>
                </c:pt>
                <c:pt idx="22">
                  <c:v>2.2999999999999998</c:v>
                </c:pt>
                <c:pt idx="23">
                  <c:v>2.1</c:v>
                </c:pt>
                <c:pt idx="24">
                  <c:v>1.4</c:v>
                </c:pt>
                <c:pt idx="25">
                  <c:v>2</c:v>
                </c:pt>
                <c:pt idx="26">
                  <c:v>3.7</c:v>
                </c:pt>
                <c:pt idx="27">
                  <c:v>2.2999999999999998</c:v>
                </c:pt>
                <c:pt idx="28">
                  <c:v>1.2</c:v>
                </c:pt>
                <c:pt idx="29">
                  <c:v>2.1</c:v>
                </c:pt>
                <c:pt idx="30">
                  <c:v>1.7</c:v>
                </c:pt>
                <c:pt idx="31">
                  <c:v>3.3</c:v>
                </c:pt>
                <c:pt idx="32">
                  <c:v>2.6</c:v>
                </c:pt>
                <c:pt idx="33">
                  <c:v>3</c:v>
                </c:pt>
                <c:pt idx="34">
                  <c:v>3.5</c:v>
                </c:pt>
                <c:pt idx="35">
                  <c:v>2.6</c:v>
                </c:pt>
                <c:pt idx="36">
                  <c:v>1.6</c:v>
                </c:pt>
                <c:pt idx="37">
                  <c:v>1.9</c:v>
                </c:pt>
                <c:pt idx="38">
                  <c:v>3</c:v>
                </c:pt>
                <c:pt idx="39">
                  <c:v>1.9</c:v>
                </c:pt>
                <c:pt idx="40">
                  <c:v>4.4000000000000004</c:v>
                </c:pt>
                <c:pt idx="41">
                  <c:v>2.9</c:v>
                </c:pt>
                <c:pt idx="42">
                  <c:v>2.5</c:v>
                </c:pt>
                <c:pt idx="43">
                  <c:v>4</c:v>
                </c:pt>
                <c:pt idx="44">
                  <c:v>2.9</c:v>
                </c:pt>
                <c:pt idx="45">
                  <c:v>3.8</c:v>
                </c:pt>
                <c:pt idx="46">
                  <c:v>3</c:v>
                </c:pt>
                <c:pt idx="47">
                  <c:v>2.2000000000000002</c:v>
                </c:pt>
                <c:pt idx="48">
                  <c:v>4.3</c:v>
                </c:pt>
                <c:pt idx="49">
                  <c:v>2.6</c:v>
                </c:pt>
                <c:pt idx="50">
                  <c:v>2.5</c:v>
                </c:pt>
                <c:pt idx="51">
                  <c:v>7.7</c:v>
                </c:pt>
                <c:pt idx="52">
                  <c:v>3</c:v>
                </c:pt>
                <c:pt idx="53">
                  <c:v>3.4</c:v>
                </c:pt>
                <c:pt idx="54">
                  <c:v>2.2000000000000002</c:v>
                </c:pt>
                <c:pt idx="55">
                  <c:v>3.7</c:v>
                </c:pt>
                <c:pt idx="56">
                  <c:v>5.8</c:v>
                </c:pt>
                <c:pt idx="57">
                  <c:v>2.9</c:v>
                </c:pt>
                <c:pt idx="58">
                  <c:v>4.5</c:v>
                </c:pt>
                <c:pt idx="59">
                  <c:v>4.8</c:v>
                </c:pt>
                <c:pt idx="60">
                  <c:v>5.4</c:v>
                </c:pt>
                <c:pt idx="61">
                  <c:v>6.1</c:v>
                </c:pt>
                <c:pt idx="62">
                  <c:v>3</c:v>
                </c:pt>
                <c:pt idx="63">
                  <c:v>4.2</c:v>
                </c:pt>
                <c:pt idx="64">
                  <c:v>6.9</c:v>
                </c:pt>
                <c:pt idx="65">
                  <c:v>4.9000000000000004</c:v>
                </c:pt>
                <c:pt idx="66">
                  <c:v>4.7</c:v>
                </c:pt>
                <c:pt idx="67">
                  <c:v>4.5999999999999996</c:v>
                </c:pt>
                <c:pt idx="68">
                  <c:v>6.9</c:v>
                </c:pt>
                <c:pt idx="69">
                  <c:v>4.3</c:v>
                </c:pt>
                <c:pt idx="70">
                  <c:v>10.1</c:v>
                </c:pt>
                <c:pt idx="71">
                  <c:v>7.3</c:v>
                </c:pt>
                <c:pt idx="72">
                  <c:v>9.4</c:v>
                </c:pt>
                <c:pt idx="73">
                  <c:v>7.7</c:v>
                </c:pt>
                <c:pt idx="74">
                  <c:v>6.5</c:v>
                </c:pt>
                <c:pt idx="75">
                  <c:v>4.4000000000000004</c:v>
                </c:pt>
                <c:pt idx="76">
                  <c:v>6.2</c:v>
                </c:pt>
                <c:pt idx="77">
                  <c:v>5.7</c:v>
                </c:pt>
                <c:pt idx="78">
                  <c:v>6.2</c:v>
                </c:pt>
                <c:pt idx="79">
                  <c:v>12.7</c:v>
                </c:pt>
                <c:pt idx="80">
                  <c:v>6.4</c:v>
                </c:pt>
                <c:pt idx="81">
                  <c:v>14.4</c:v>
                </c:pt>
                <c:pt idx="82">
                  <c:v>11.2</c:v>
                </c:pt>
                <c:pt idx="83">
                  <c:v>10.9</c:v>
                </c:pt>
                <c:pt idx="84">
                  <c:v>12</c:v>
                </c:pt>
                <c:pt idx="85">
                  <c:v>12.5</c:v>
                </c:pt>
                <c:pt idx="86">
                  <c:v>13.7</c:v>
                </c:pt>
                <c:pt idx="87">
                  <c:v>10.7</c:v>
                </c:pt>
                <c:pt idx="88">
                  <c:v>12.3</c:v>
                </c:pt>
                <c:pt idx="89">
                  <c:v>6.8</c:v>
                </c:pt>
                <c:pt idx="90">
                  <c:v>11.9</c:v>
                </c:pt>
                <c:pt idx="91">
                  <c:v>9.6</c:v>
                </c:pt>
                <c:pt idx="92">
                  <c:v>9.6</c:v>
                </c:pt>
                <c:pt idx="93">
                  <c:v>7.8</c:v>
                </c:pt>
                <c:pt idx="94">
                  <c:v>7.5</c:v>
                </c:pt>
                <c:pt idx="95">
                  <c:v>16.5</c:v>
                </c:pt>
                <c:pt idx="96">
                  <c:v>9.6999999999999993</c:v>
                </c:pt>
                <c:pt idx="97">
                  <c:v>10.9</c:v>
                </c:pt>
                <c:pt idx="98">
                  <c:v>13.7</c:v>
                </c:pt>
                <c:pt idx="99">
                  <c:v>14.6</c:v>
                </c:pt>
              </c:numCache>
            </c:numRef>
          </c:val>
          <c:smooth val="0"/>
        </c:ser>
        <c:ser>
          <c:idx val="3"/>
          <c:order val="3"/>
          <c:tx>
            <c:strRef>
              <c:f>Sheet4!$E$3:$E$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2.7</c:v>
                </c:pt>
                <c:pt idx="1">
                  <c:v>2</c:v>
                </c:pt>
                <c:pt idx="2">
                  <c:v>2.1</c:v>
                </c:pt>
                <c:pt idx="3">
                  <c:v>2.1</c:v>
                </c:pt>
                <c:pt idx="4">
                  <c:v>1.9</c:v>
                </c:pt>
                <c:pt idx="5">
                  <c:v>4</c:v>
                </c:pt>
                <c:pt idx="6">
                  <c:v>4.4000000000000004</c:v>
                </c:pt>
                <c:pt idx="7">
                  <c:v>4.4000000000000004</c:v>
                </c:pt>
                <c:pt idx="8">
                  <c:v>4</c:v>
                </c:pt>
                <c:pt idx="9">
                  <c:v>3.9</c:v>
                </c:pt>
                <c:pt idx="10">
                  <c:v>4.2</c:v>
                </c:pt>
                <c:pt idx="11">
                  <c:v>4.0999999999999996</c:v>
                </c:pt>
                <c:pt idx="12">
                  <c:v>3.2</c:v>
                </c:pt>
                <c:pt idx="13">
                  <c:v>3</c:v>
                </c:pt>
                <c:pt idx="14">
                  <c:v>3.4</c:v>
                </c:pt>
                <c:pt idx="15">
                  <c:v>4.9000000000000004</c:v>
                </c:pt>
                <c:pt idx="16">
                  <c:v>5.0999999999999996</c:v>
                </c:pt>
                <c:pt idx="17">
                  <c:v>3.3</c:v>
                </c:pt>
                <c:pt idx="18">
                  <c:v>4.0999999999999996</c:v>
                </c:pt>
                <c:pt idx="19">
                  <c:v>3.6</c:v>
                </c:pt>
                <c:pt idx="20">
                  <c:v>4.0999999999999996</c:v>
                </c:pt>
                <c:pt idx="21">
                  <c:v>3.8</c:v>
                </c:pt>
                <c:pt idx="22">
                  <c:v>3.3</c:v>
                </c:pt>
                <c:pt idx="23">
                  <c:v>4</c:v>
                </c:pt>
                <c:pt idx="24">
                  <c:v>4.7</c:v>
                </c:pt>
                <c:pt idx="25">
                  <c:v>4.5999999999999996</c:v>
                </c:pt>
                <c:pt idx="26">
                  <c:v>4.3</c:v>
                </c:pt>
                <c:pt idx="27">
                  <c:v>4.5</c:v>
                </c:pt>
                <c:pt idx="28">
                  <c:v>4.0999999999999996</c:v>
                </c:pt>
                <c:pt idx="29">
                  <c:v>5</c:v>
                </c:pt>
                <c:pt idx="30">
                  <c:v>4.7</c:v>
                </c:pt>
                <c:pt idx="31">
                  <c:v>5.5</c:v>
                </c:pt>
                <c:pt idx="32">
                  <c:v>6</c:v>
                </c:pt>
                <c:pt idx="33">
                  <c:v>5.5</c:v>
                </c:pt>
                <c:pt idx="34">
                  <c:v>6.1</c:v>
                </c:pt>
                <c:pt idx="35">
                  <c:v>5.6</c:v>
                </c:pt>
                <c:pt idx="36">
                  <c:v>4.8</c:v>
                </c:pt>
                <c:pt idx="37">
                  <c:v>5.6</c:v>
                </c:pt>
                <c:pt idx="38">
                  <c:v>5.8</c:v>
                </c:pt>
                <c:pt idx="39">
                  <c:v>6.3</c:v>
                </c:pt>
                <c:pt idx="40">
                  <c:v>6</c:v>
                </c:pt>
                <c:pt idx="41">
                  <c:v>5.5</c:v>
                </c:pt>
                <c:pt idx="42">
                  <c:v>6.2</c:v>
                </c:pt>
                <c:pt idx="43">
                  <c:v>6.5</c:v>
                </c:pt>
                <c:pt idx="44">
                  <c:v>5.8</c:v>
                </c:pt>
                <c:pt idx="45">
                  <c:v>6.4</c:v>
                </c:pt>
                <c:pt idx="46">
                  <c:v>6.3</c:v>
                </c:pt>
                <c:pt idx="47">
                  <c:v>6.9</c:v>
                </c:pt>
                <c:pt idx="48">
                  <c:v>8.4</c:v>
                </c:pt>
                <c:pt idx="49">
                  <c:v>6.2</c:v>
                </c:pt>
                <c:pt idx="50">
                  <c:v>7.4</c:v>
                </c:pt>
                <c:pt idx="51">
                  <c:v>7.4</c:v>
                </c:pt>
                <c:pt idx="52">
                  <c:v>7.3</c:v>
                </c:pt>
                <c:pt idx="53">
                  <c:v>7</c:v>
                </c:pt>
                <c:pt idx="54">
                  <c:v>6.5</c:v>
                </c:pt>
                <c:pt idx="55">
                  <c:v>4.8</c:v>
                </c:pt>
                <c:pt idx="56">
                  <c:v>6.9</c:v>
                </c:pt>
                <c:pt idx="57">
                  <c:v>6.5</c:v>
                </c:pt>
                <c:pt idx="58">
                  <c:v>9.8000000000000007</c:v>
                </c:pt>
                <c:pt idx="59">
                  <c:v>7.3</c:v>
                </c:pt>
                <c:pt idx="60">
                  <c:v>7.6</c:v>
                </c:pt>
                <c:pt idx="61">
                  <c:v>8.3000000000000007</c:v>
                </c:pt>
                <c:pt idx="62">
                  <c:v>8.3000000000000007</c:v>
                </c:pt>
                <c:pt idx="63">
                  <c:v>10.3</c:v>
                </c:pt>
                <c:pt idx="64">
                  <c:v>12.4</c:v>
                </c:pt>
                <c:pt idx="65">
                  <c:v>9.5</c:v>
                </c:pt>
                <c:pt idx="66">
                  <c:v>7.7</c:v>
                </c:pt>
                <c:pt idx="67">
                  <c:v>8.3000000000000007</c:v>
                </c:pt>
                <c:pt idx="68">
                  <c:v>8.4</c:v>
                </c:pt>
                <c:pt idx="69">
                  <c:v>7.8</c:v>
                </c:pt>
                <c:pt idx="70">
                  <c:v>8.5</c:v>
                </c:pt>
                <c:pt idx="71">
                  <c:v>10</c:v>
                </c:pt>
                <c:pt idx="72">
                  <c:v>9</c:v>
                </c:pt>
                <c:pt idx="73">
                  <c:v>10.1</c:v>
                </c:pt>
                <c:pt idx="74">
                  <c:v>8.9</c:v>
                </c:pt>
                <c:pt idx="75">
                  <c:v>11.3</c:v>
                </c:pt>
                <c:pt idx="76">
                  <c:v>9.9</c:v>
                </c:pt>
                <c:pt idx="77">
                  <c:v>9.8000000000000007</c:v>
                </c:pt>
                <c:pt idx="78">
                  <c:v>12.3</c:v>
                </c:pt>
                <c:pt idx="79">
                  <c:v>10.5</c:v>
                </c:pt>
                <c:pt idx="80">
                  <c:v>11.7</c:v>
                </c:pt>
                <c:pt idx="81">
                  <c:v>12.5</c:v>
                </c:pt>
                <c:pt idx="82">
                  <c:v>17.399999999999999</c:v>
                </c:pt>
                <c:pt idx="83">
                  <c:v>11.8</c:v>
                </c:pt>
                <c:pt idx="84">
                  <c:v>12.7</c:v>
                </c:pt>
                <c:pt idx="85">
                  <c:v>21.2</c:v>
                </c:pt>
                <c:pt idx="86">
                  <c:v>17.3</c:v>
                </c:pt>
                <c:pt idx="87">
                  <c:v>15.9</c:v>
                </c:pt>
                <c:pt idx="88">
                  <c:v>12.6</c:v>
                </c:pt>
                <c:pt idx="89">
                  <c:v>17</c:v>
                </c:pt>
                <c:pt idx="90">
                  <c:v>24.7</c:v>
                </c:pt>
                <c:pt idx="91">
                  <c:v>31.4</c:v>
                </c:pt>
                <c:pt idx="92">
                  <c:v>13.4</c:v>
                </c:pt>
                <c:pt idx="93">
                  <c:v>18.899999999999999</c:v>
                </c:pt>
                <c:pt idx="94">
                  <c:v>23.8</c:v>
                </c:pt>
                <c:pt idx="95">
                  <c:v>16.2</c:v>
                </c:pt>
                <c:pt idx="96">
                  <c:v>17.8</c:v>
                </c:pt>
                <c:pt idx="97">
                  <c:v>20.7</c:v>
                </c:pt>
                <c:pt idx="98">
                  <c:v>21.7</c:v>
                </c:pt>
                <c:pt idx="99">
                  <c:v>13</c:v>
                </c:pt>
              </c:numCache>
            </c:numRef>
          </c:val>
          <c:smooth val="0"/>
        </c:ser>
        <c:ser>
          <c:idx val="4"/>
          <c:order val="4"/>
          <c:tx>
            <c:strRef>
              <c:f>Sheet4!$F$3:$F$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3.6</c:v>
                </c:pt>
                <c:pt idx="1">
                  <c:v>0.7</c:v>
                </c:pt>
                <c:pt idx="2">
                  <c:v>0.9</c:v>
                </c:pt>
                <c:pt idx="3">
                  <c:v>2.7</c:v>
                </c:pt>
                <c:pt idx="4">
                  <c:v>2</c:v>
                </c:pt>
                <c:pt idx="5">
                  <c:v>1.3</c:v>
                </c:pt>
                <c:pt idx="6">
                  <c:v>2.1</c:v>
                </c:pt>
                <c:pt idx="7">
                  <c:v>1.6</c:v>
                </c:pt>
                <c:pt idx="8">
                  <c:v>2.1</c:v>
                </c:pt>
                <c:pt idx="9">
                  <c:v>1.9</c:v>
                </c:pt>
                <c:pt idx="10">
                  <c:v>1.2</c:v>
                </c:pt>
                <c:pt idx="11">
                  <c:v>1.9</c:v>
                </c:pt>
                <c:pt idx="12">
                  <c:v>1.3</c:v>
                </c:pt>
                <c:pt idx="13">
                  <c:v>1.6</c:v>
                </c:pt>
                <c:pt idx="14">
                  <c:v>1.5</c:v>
                </c:pt>
                <c:pt idx="15">
                  <c:v>1.9</c:v>
                </c:pt>
                <c:pt idx="16">
                  <c:v>2</c:v>
                </c:pt>
                <c:pt idx="17">
                  <c:v>3.9</c:v>
                </c:pt>
                <c:pt idx="18">
                  <c:v>1.9</c:v>
                </c:pt>
                <c:pt idx="19">
                  <c:v>2.2999999999999998</c:v>
                </c:pt>
                <c:pt idx="20">
                  <c:v>2.7</c:v>
                </c:pt>
                <c:pt idx="21">
                  <c:v>2.5</c:v>
                </c:pt>
                <c:pt idx="22">
                  <c:v>2.4</c:v>
                </c:pt>
                <c:pt idx="23">
                  <c:v>3.8</c:v>
                </c:pt>
                <c:pt idx="24">
                  <c:v>4.9000000000000004</c:v>
                </c:pt>
                <c:pt idx="25">
                  <c:v>3.2</c:v>
                </c:pt>
                <c:pt idx="26">
                  <c:v>3.2</c:v>
                </c:pt>
                <c:pt idx="27">
                  <c:v>6.5</c:v>
                </c:pt>
                <c:pt idx="28">
                  <c:v>4.0999999999999996</c:v>
                </c:pt>
                <c:pt idx="29">
                  <c:v>6</c:v>
                </c:pt>
                <c:pt idx="30">
                  <c:v>6</c:v>
                </c:pt>
                <c:pt idx="31">
                  <c:v>9.3000000000000007</c:v>
                </c:pt>
                <c:pt idx="32">
                  <c:v>5.6</c:v>
                </c:pt>
                <c:pt idx="33">
                  <c:v>3.7</c:v>
                </c:pt>
                <c:pt idx="34">
                  <c:v>6.3</c:v>
                </c:pt>
                <c:pt idx="35">
                  <c:v>8.5</c:v>
                </c:pt>
                <c:pt idx="36">
                  <c:v>4.5999999999999996</c:v>
                </c:pt>
                <c:pt idx="37">
                  <c:v>7.2</c:v>
                </c:pt>
                <c:pt idx="38">
                  <c:v>5.4</c:v>
                </c:pt>
                <c:pt idx="39">
                  <c:v>9.6</c:v>
                </c:pt>
                <c:pt idx="40">
                  <c:v>7.4</c:v>
                </c:pt>
                <c:pt idx="41">
                  <c:v>8.6999999999999993</c:v>
                </c:pt>
                <c:pt idx="42">
                  <c:v>7.2</c:v>
                </c:pt>
                <c:pt idx="43">
                  <c:v>12.7</c:v>
                </c:pt>
                <c:pt idx="44">
                  <c:v>6.9</c:v>
                </c:pt>
                <c:pt idx="45">
                  <c:v>8.6</c:v>
                </c:pt>
                <c:pt idx="46">
                  <c:v>8.6999999999999993</c:v>
                </c:pt>
                <c:pt idx="47">
                  <c:v>12.3</c:v>
                </c:pt>
                <c:pt idx="48">
                  <c:v>6.1</c:v>
                </c:pt>
                <c:pt idx="49">
                  <c:v>10</c:v>
                </c:pt>
                <c:pt idx="50">
                  <c:v>9.8000000000000007</c:v>
                </c:pt>
                <c:pt idx="51">
                  <c:v>13.2</c:v>
                </c:pt>
                <c:pt idx="52">
                  <c:v>10.5</c:v>
                </c:pt>
                <c:pt idx="53">
                  <c:v>13.3</c:v>
                </c:pt>
                <c:pt idx="54">
                  <c:v>11</c:v>
                </c:pt>
                <c:pt idx="55">
                  <c:v>11.6</c:v>
                </c:pt>
                <c:pt idx="56">
                  <c:v>13.9</c:v>
                </c:pt>
                <c:pt idx="57">
                  <c:v>15.3</c:v>
                </c:pt>
                <c:pt idx="58">
                  <c:v>18.8</c:v>
                </c:pt>
                <c:pt idx="59">
                  <c:v>16.600000000000001</c:v>
                </c:pt>
                <c:pt idx="60">
                  <c:v>16.100000000000001</c:v>
                </c:pt>
                <c:pt idx="61">
                  <c:v>24.2</c:v>
                </c:pt>
                <c:pt idx="62">
                  <c:v>18.100000000000001</c:v>
                </c:pt>
                <c:pt idx="63">
                  <c:v>18.399999999999999</c:v>
                </c:pt>
                <c:pt idx="64">
                  <c:v>20.9</c:v>
                </c:pt>
                <c:pt idx="65">
                  <c:v>14.2</c:v>
                </c:pt>
                <c:pt idx="66">
                  <c:v>18.399999999999999</c:v>
                </c:pt>
                <c:pt idx="67">
                  <c:v>17.5</c:v>
                </c:pt>
                <c:pt idx="68">
                  <c:v>18.7</c:v>
                </c:pt>
                <c:pt idx="69">
                  <c:v>18.8</c:v>
                </c:pt>
                <c:pt idx="70">
                  <c:v>16.100000000000001</c:v>
                </c:pt>
                <c:pt idx="71">
                  <c:v>24.5</c:v>
                </c:pt>
                <c:pt idx="72">
                  <c:v>16.899999999999999</c:v>
                </c:pt>
                <c:pt idx="73">
                  <c:v>18.7</c:v>
                </c:pt>
                <c:pt idx="74">
                  <c:v>22.5</c:v>
                </c:pt>
                <c:pt idx="75">
                  <c:v>24.4</c:v>
                </c:pt>
                <c:pt idx="76">
                  <c:v>22.8</c:v>
                </c:pt>
                <c:pt idx="77">
                  <c:v>25.9</c:v>
                </c:pt>
                <c:pt idx="78">
                  <c:v>31.1</c:v>
                </c:pt>
                <c:pt idx="79">
                  <c:v>35.4</c:v>
                </c:pt>
                <c:pt idx="80">
                  <c:v>36.9</c:v>
                </c:pt>
                <c:pt idx="81">
                  <c:v>31.4</c:v>
                </c:pt>
                <c:pt idx="82">
                  <c:v>32.4</c:v>
                </c:pt>
                <c:pt idx="83">
                  <c:v>30.9</c:v>
                </c:pt>
                <c:pt idx="84">
                  <c:v>34.799999999999997</c:v>
                </c:pt>
                <c:pt idx="85">
                  <c:v>35.5</c:v>
                </c:pt>
                <c:pt idx="86">
                  <c:v>33.799999999999997</c:v>
                </c:pt>
                <c:pt idx="87">
                  <c:v>43.7</c:v>
                </c:pt>
                <c:pt idx="88">
                  <c:v>44.5</c:v>
                </c:pt>
                <c:pt idx="89">
                  <c:v>38.4</c:v>
                </c:pt>
                <c:pt idx="90">
                  <c:v>40.799999999999997</c:v>
                </c:pt>
                <c:pt idx="91">
                  <c:v>38.9</c:v>
                </c:pt>
                <c:pt idx="92">
                  <c:v>44</c:v>
                </c:pt>
                <c:pt idx="93">
                  <c:v>40.299999999999997</c:v>
                </c:pt>
                <c:pt idx="94">
                  <c:v>44.9</c:v>
                </c:pt>
                <c:pt idx="95">
                  <c:v>32.799999999999997</c:v>
                </c:pt>
                <c:pt idx="96">
                  <c:v>37.4</c:v>
                </c:pt>
                <c:pt idx="97">
                  <c:v>41.5</c:v>
                </c:pt>
                <c:pt idx="98">
                  <c:v>41.2</c:v>
                </c:pt>
                <c:pt idx="99">
                  <c:v>51.2</c:v>
                </c:pt>
              </c:numCache>
            </c:numRef>
          </c:val>
          <c:smooth val="0"/>
        </c:ser>
        <c:ser>
          <c:idx val="5"/>
          <c:order val="5"/>
          <c:tx>
            <c:strRef>
              <c:f>Sheet4!$G$3:$G$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2.2999999999999998</c:v>
                </c:pt>
                <c:pt idx="1">
                  <c:v>2.8</c:v>
                </c:pt>
                <c:pt idx="2">
                  <c:v>2.4</c:v>
                </c:pt>
                <c:pt idx="3">
                  <c:v>2.5</c:v>
                </c:pt>
                <c:pt idx="4">
                  <c:v>2.2000000000000002</c:v>
                </c:pt>
                <c:pt idx="5">
                  <c:v>2.2999999999999998</c:v>
                </c:pt>
                <c:pt idx="6">
                  <c:v>3.2</c:v>
                </c:pt>
                <c:pt idx="7">
                  <c:v>3.2</c:v>
                </c:pt>
                <c:pt idx="8">
                  <c:v>3.6</c:v>
                </c:pt>
                <c:pt idx="9">
                  <c:v>4.4000000000000004</c:v>
                </c:pt>
                <c:pt idx="10">
                  <c:v>3.8</c:v>
                </c:pt>
                <c:pt idx="11">
                  <c:v>3.6</c:v>
                </c:pt>
                <c:pt idx="12">
                  <c:v>3.5</c:v>
                </c:pt>
                <c:pt idx="13">
                  <c:v>3.6</c:v>
                </c:pt>
                <c:pt idx="14">
                  <c:v>4</c:v>
                </c:pt>
                <c:pt idx="15">
                  <c:v>3.7</c:v>
                </c:pt>
                <c:pt idx="16">
                  <c:v>4.4000000000000004</c:v>
                </c:pt>
                <c:pt idx="17">
                  <c:v>4.4000000000000004</c:v>
                </c:pt>
                <c:pt idx="18">
                  <c:v>4.4000000000000004</c:v>
                </c:pt>
                <c:pt idx="19">
                  <c:v>4.4000000000000004</c:v>
                </c:pt>
                <c:pt idx="20">
                  <c:v>5</c:v>
                </c:pt>
                <c:pt idx="21">
                  <c:v>5.0999999999999996</c:v>
                </c:pt>
                <c:pt idx="22">
                  <c:v>5.4</c:v>
                </c:pt>
                <c:pt idx="23">
                  <c:v>5.0999999999999996</c:v>
                </c:pt>
                <c:pt idx="24">
                  <c:v>5.5</c:v>
                </c:pt>
                <c:pt idx="25">
                  <c:v>5.9</c:v>
                </c:pt>
                <c:pt idx="26">
                  <c:v>5.9</c:v>
                </c:pt>
                <c:pt idx="27">
                  <c:v>6</c:v>
                </c:pt>
                <c:pt idx="28">
                  <c:v>5.6</c:v>
                </c:pt>
                <c:pt idx="29">
                  <c:v>5.3</c:v>
                </c:pt>
                <c:pt idx="30">
                  <c:v>5.4</c:v>
                </c:pt>
                <c:pt idx="31">
                  <c:v>4.9000000000000004</c:v>
                </c:pt>
                <c:pt idx="32">
                  <c:v>5.3</c:v>
                </c:pt>
                <c:pt idx="33">
                  <c:v>5.7</c:v>
                </c:pt>
                <c:pt idx="34">
                  <c:v>5</c:v>
                </c:pt>
                <c:pt idx="35">
                  <c:v>6.6</c:v>
                </c:pt>
                <c:pt idx="36">
                  <c:v>7.2</c:v>
                </c:pt>
                <c:pt idx="37">
                  <c:v>6.4</c:v>
                </c:pt>
                <c:pt idx="38">
                  <c:v>6</c:v>
                </c:pt>
                <c:pt idx="39">
                  <c:v>6.5</c:v>
                </c:pt>
                <c:pt idx="40">
                  <c:v>5.8</c:v>
                </c:pt>
                <c:pt idx="41">
                  <c:v>7.3</c:v>
                </c:pt>
                <c:pt idx="42">
                  <c:v>6.3</c:v>
                </c:pt>
                <c:pt idx="43">
                  <c:v>6</c:v>
                </c:pt>
                <c:pt idx="44">
                  <c:v>6.4</c:v>
                </c:pt>
                <c:pt idx="45">
                  <c:v>7.2</c:v>
                </c:pt>
                <c:pt idx="46">
                  <c:v>8.1999999999999993</c:v>
                </c:pt>
                <c:pt idx="47">
                  <c:v>8.8000000000000007</c:v>
                </c:pt>
                <c:pt idx="48">
                  <c:v>7.2</c:v>
                </c:pt>
                <c:pt idx="49">
                  <c:v>8.9</c:v>
                </c:pt>
                <c:pt idx="50">
                  <c:v>8</c:v>
                </c:pt>
                <c:pt idx="51">
                  <c:v>7.2</c:v>
                </c:pt>
                <c:pt idx="52">
                  <c:v>9.1999999999999993</c:v>
                </c:pt>
                <c:pt idx="53">
                  <c:v>7.2</c:v>
                </c:pt>
                <c:pt idx="54">
                  <c:v>9.4</c:v>
                </c:pt>
                <c:pt idx="55">
                  <c:v>8.9</c:v>
                </c:pt>
                <c:pt idx="56">
                  <c:v>8.4</c:v>
                </c:pt>
                <c:pt idx="57">
                  <c:v>9.6</c:v>
                </c:pt>
                <c:pt idx="58">
                  <c:v>8.6999999999999993</c:v>
                </c:pt>
                <c:pt idx="59">
                  <c:v>8.9</c:v>
                </c:pt>
                <c:pt idx="60">
                  <c:v>8.4</c:v>
                </c:pt>
                <c:pt idx="61">
                  <c:v>12.8</c:v>
                </c:pt>
                <c:pt idx="62">
                  <c:v>13.1</c:v>
                </c:pt>
                <c:pt idx="63">
                  <c:v>11.1</c:v>
                </c:pt>
                <c:pt idx="64">
                  <c:v>9.6999999999999993</c:v>
                </c:pt>
                <c:pt idx="65">
                  <c:v>9.6999999999999993</c:v>
                </c:pt>
                <c:pt idx="66">
                  <c:v>13.3</c:v>
                </c:pt>
                <c:pt idx="67">
                  <c:v>9.5</c:v>
                </c:pt>
                <c:pt idx="68">
                  <c:v>11.1</c:v>
                </c:pt>
                <c:pt idx="69">
                  <c:v>12.7</c:v>
                </c:pt>
                <c:pt idx="70">
                  <c:v>14</c:v>
                </c:pt>
                <c:pt idx="71">
                  <c:v>12</c:v>
                </c:pt>
                <c:pt idx="72">
                  <c:v>12.1</c:v>
                </c:pt>
                <c:pt idx="73">
                  <c:v>11.2</c:v>
                </c:pt>
                <c:pt idx="74">
                  <c:v>10.9</c:v>
                </c:pt>
                <c:pt idx="75">
                  <c:v>16.399999999999999</c:v>
                </c:pt>
                <c:pt idx="76">
                  <c:v>17.899999999999999</c:v>
                </c:pt>
                <c:pt idx="77">
                  <c:v>17.2</c:v>
                </c:pt>
                <c:pt idx="78">
                  <c:v>16</c:v>
                </c:pt>
                <c:pt idx="79">
                  <c:v>12.3</c:v>
                </c:pt>
                <c:pt idx="80">
                  <c:v>24.8</c:v>
                </c:pt>
                <c:pt idx="81">
                  <c:v>18.3</c:v>
                </c:pt>
                <c:pt idx="82">
                  <c:v>16.399999999999999</c:v>
                </c:pt>
                <c:pt idx="83">
                  <c:v>15.7</c:v>
                </c:pt>
                <c:pt idx="84">
                  <c:v>18.600000000000001</c:v>
                </c:pt>
                <c:pt idx="85">
                  <c:v>17.2</c:v>
                </c:pt>
                <c:pt idx="86">
                  <c:v>14.9</c:v>
                </c:pt>
                <c:pt idx="87">
                  <c:v>19.5</c:v>
                </c:pt>
                <c:pt idx="88">
                  <c:v>26</c:v>
                </c:pt>
                <c:pt idx="89">
                  <c:v>21.9</c:v>
                </c:pt>
                <c:pt idx="90">
                  <c:v>19.600000000000001</c:v>
                </c:pt>
                <c:pt idx="91">
                  <c:v>33.9</c:v>
                </c:pt>
                <c:pt idx="92">
                  <c:v>20.9</c:v>
                </c:pt>
                <c:pt idx="93">
                  <c:v>23.2</c:v>
                </c:pt>
                <c:pt idx="94">
                  <c:v>29.7</c:v>
                </c:pt>
                <c:pt idx="95">
                  <c:v>19.3</c:v>
                </c:pt>
                <c:pt idx="96">
                  <c:v>15.8</c:v>
                </c:pt>
                <c:pt idx="97">
                  <c:v>24.5</c:v>
                </c:pt>
                <c:pt idx="98">
                  <c:v>36.200000000000003</c:v>
                </c:pt>
                <c:pt idx="99">
                  <c:v>28.3</c:v>
                </c:pt>
              </c:numCache>
            </c:numRef>
          </c:val>
          <c:smooth val="0"/>
        </c:ser>
        <c:ser>
          <c:idx val="6"/>
          <c:order val="6"/>
          <c:tx>
            <c:strRef>
              <c:f>Sheet4!$H$3:$H$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1</c:v>
                </c:pt>
                <c:pt idx="1">
                  <c:v>0.6</c:v>
                </c:pt>
                <c:pt idx="2">
                  <c:v>0.8</c:v>
                </c:pt>
                <c:pt idx="3">
                  <c:v>0.9</c:v>
                </c:pt>
                <c:pt idx="4">
                  <c:v>1.4</c:v>
                </c:pt>
                <c:pt idx="5">
                  <c:v>1.4</c:v>
                </c:pt>
                <c:pt idx="6">
                  <c:v>1.3</c:v>
                </c:pt>
                <c:pt idx="7">
                  <c:v>1.7</c:v>
                </c:pt>
                <c:pt idx="8">
                  <c:v>2.6</c:v>
                </c:pt>
                <c:pt idx="9">
                  <c:v>1.8</c:v>
                </c:pt>
                <c:pt idx="10">
                  <c:v>1.7</c:v>
                </c:pt>
                <c:pt idx="11">
                  <c:v>2.2000000000000002</c:v>
                </c:pt>
                <c:pt idx="12">
                  <c:v>3.3</c:v>
                </c:pt>
                <c:pt idx="13">
                  <c:v>4</c:v>
                </c:pt>
                <c:pt idx="14">
                  <c:v>2.5</c:v>
                </c:pt>
                <c:pt idx="15">
                  <c:v>3.6</c:v>
                </c:pt>
                <c:pt idx="16">
                  <c:v>3.6</c:v>
                </c:pt>
                <c:pt idx="17">
                  <c:v>3.5</c:v>
                </c:pt>
                <c:pt idx="18">
                  <c:v>4.2</c:v>
                </c:pt>
                <c:pt idx="19">
                  <c:v>5.7</c:v>
                </c:pt>
                <c:pt idx="20">
                  <c:v>3.7</c:v>
                </c:pt>
                <c:pt idx="21">
                  <c:v>7.9</c:v>
                </c:pt>
                <c:pt idx="22">
                  <c:v>7.2</c:v>
                </c:pt>
                <c:pt idx="23">
                  <c:v>6.4</c:v>
                </c:pt>
                <c:pt idx="24">
                  <c:v>5.3</c:v>
                </c:pt>
                <c:pt idx="25">
                  <c:v>8</c:v>
                </c:pt>
                <c:pt idx="26">
                  <c:v>5.7</c:v>
                </c:pt>
                <c:pt idx="27">
                  <c:v>11.3</c:v>
                </c:pt>
                <c:pt idx="28">
                  <c:v>8.5</c:v>
                </c:pt>
                <c:pt idx="29">
                  <c:v>9.3000000000000007</c:v>
                </c:pt>
                <c:pt idx="30">
                  <c:v>9.1999999999999993</c:v>
                </c:pt>
                <c:pt idx="31">
                  <c:v>6.2</c:v>
                </c:pt>
                <c:pt idx="32">
                  <c:v>8</c:v>
                </c:pt>
                <c:pt idx="33">
                  <c:v>7.9</c:v>
                </c:pt>
                <c:pt idx="34">
                  <c:v>12.1</c:v>
                </c:pt>
                <c:pt idx="35">
                  <c:v>8.5</c:v>
                </c:pt>
                <c:pt idx="36">
                  <c:v>9.1999999999999993</c:v>
                </c:pt>
                <c:pt idx="37">
                  <c:v>12.7</c:v>
                </c:pt>
                <c:pt idx="38">
                  <c:v>12</c:v>
                </c:pt>
                <c:pt idx="39">
                  <c:v>9.9</c:v>
                </c:pt>
                <c:pt idx="40">
                  <c:v>10.5</c:v>
                </c:pt>
                <c:pt idx="41">
                  <c:v>13.1</c:v>
                </c:pt>
                <c:pt idx="42">
                  <c:v>12.8</c:v>
                </c:pt>
                <c:pt idx="43">
                  <c:v>14.5</c:v>
                </c:pt>
                <c:pt idx="44">
                  <c:v>14.2</c:v>
                </c:pt>
                <c:pt idx="45">
                  <c:v>12.9</c:v>
                </c:pt>
                <c:pt idx="46">
                  <c:v>14.3</c:v>
                </c:pt>
                <c:pt idx="47">
                  <c:v>12.1</c:v>
                </c:pt>
                <c:pt idx="48">
                  <c:v>17.2</c:v>
                </c:pt>
                <c:pt idx="49">
                  <c:v>15.4</c:v>
                </c:pt>
                <c:pt idx="50">
                  <c:v>17.2</c:v>
                </c:pt>
                <c:pt idx="51">
                  <c:v>14.2</c:v>
                </c:pt>
                <c:pt idx="52">
                  <c:v>16.399999999999999</c:v>
                </c:pt>
                <c:pt idx="53">
                  <c:v>23</c:v>
                </c:pt>
                <c:pt idx="54">
                  <c:v>20.100000000000001</c:v>
                </c:pt>
                <c:pt idx="55">
                  <c:v>24</c:v>
                </c:pt>
                <c:pt idx="56">
                  <c:v>28.8</c:v>
                </c:pt>
                <c:pt idx="57">
                  <c:v>16.3</c:v>
                </c:pt>
                <c:pt idx="58">
                  <c:v>22</c:v>
                </c:pt>
                <c:pt idx="59">
                  <c:v>27.3</c:v>
                </c:pt>
                <c:pt idx="60">
                  <c:v>21.6</c:v>
                </c:pt>
                <c:pt idx="61">
                  <c:v>24</c:v>
                </c:pt>
                <c:pt idx="62">
                  <c:v>25.1</c:v>
                </c:pt>
                <c:pt idx="63">
                  <c:v>27.3</c:v>
                </c:pt>
                <c:pt idx="64">
                  <c:v>22.8</c:v>
                </c:pt>
                <c:pt idx="65">
                  <c:v>25.8</c:v>
                </c:pt>
                <c:pt idx="66">
                  <c:v>38.9</c:v>
                </c:pt>
                <c:pt idx="67">
                  <c:v>31.3</c:v>
                </c:pt>
                <c:pt idx="68">
                  <c:v>31.9</c:v>
                </c:pt>
                <c:pt idx="69">
                  <c:v>25.6</c:v>
                </c:pt>
                <c:pt idx="70">
                  <c:v>29.7</c:v>
                </c:pt>
                <c:pt idx="71">
                  <c:v>42.7</c:v>
                </c:pt>
                <c:pt idx="72">
                  <c:v>29.3</c:v>
                </c:pt>
                <c:pt idx="73">
                  <c:v>35.9</c:v>
                </c:pt>
                <c:pt idx="74">
                  <c:v>33.1</c:v>
                </c:pt>
                <c:pt idx="75">
                  <c:v>36.799999999999997</c:v>
                </c:pt>
                <c:pt idx="76">
                  <c:v>46.5</c:v>
                </c:pt>
                <c:pt idx="77">
                  <c:v>37.200000000000003</c:v>
                </c:pt>
                <c:pt idx="78">
                  <c:v>42.3</c:v>
                </c:pt>
                <c:pt idx="79">
                  <c:v>42.4</c:v>
                </c:pt>
                <c:pt idx="80">
                  <c:v>44.7</c:v>
                </c:pt>
                <c:pt idx="81">
                  <c:v>49.8</c:v>
                </c:pt>
                <c:pt idx="82">
                  <c:v>45.7</c:v>
                </c:pt>
                <c:pt idx="83">
                  <c:v>60.2</c:v>
                </c:pt>
                <c:pt idx="84">
                  <c:v>50.1</c:v>
                </c:pt>
                <c:pt idx="85">
                  <c:v>75.099999999999994</c:v>
                </c:pt>
                <c:pt idx="86">
                  <c:v>50</c:v>
                </c:pt>
                <c:pt idx="87">
                  <c:v>60.5</c:v>
                </c:pt>
                <c:pt idx="88">
                  <c:v>64.900000000000006</c:v>
                </c:pt>
                <c:pt idx="89">
                  <c:v>55.5</c:v>
                </c:pt>
                <c:pt idx="90">
                  <c:v>67.2</c:v>
                </c:pt>
                <c:pt idx="91">
                  <c:v>59.5</c:v>
                </c:pt>
                <c:pt idx="92">
                  <c:v>74.900000000000006</c:v>
                </c:pt>
                <c:pt idx="93">
                  <c:v>72.599999999999994</c:v>
                </c:pt>
                <c:pt idx="94">
                  <c:v>63</c:v>
                </c:pt>
                <c:pt idx="95">
                  <c:v>61.7</c:v>
                </c:pt>
                <c:pt idx="96">
                  <c:v>66.7</c:v>
                </c:pt>
                <c:pt idx="97">
                  <c:v>67.7</c:v>
                </c:pt>
                <c:pt idx="98">
                  <c:v>76.7</c:v>
                </c:pt>
                <c:pt idx="99">
                  <c:v>95.6</c:v>
                </c:pt>
              </c:numCache>
            </c:numRef>
          </c:val>
          <c:smooth val="0"/>
        </c:ser>
        <c:ser>
          <c:idx val="7"/>
          <c:order val="7"/>
          <c:tx>
            <c:strRef>
              <c:f>Sheet4!$I$3:$I$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2.1</c:v>
                </c:pt>
                <c:pt idx="1">
                  <c:v>2</c:v>
                </c:pt>
                <c:pt idx="2">
                  <c:v>1.8</c:v>
                </c:pt>
                <c:pt idx="3">
                  <c:v>2.4</c:v>
                </c:pt>
                <c:pt idx="4">
                  <c:v>2</c:v>
                </c:pt>
                <c:pt idx="5">
                  <c:v>2.7</c:v>
                </c:pt>
                <c:pt idx="6">
                  <c:v>3.1</c:v>
                </c:pt>
                <c:pt idx="7">
                  <c:v>3.1</c:v>
                </c:pt>
                <c:pt idx="8">
                  <c:v>3.5</c:v>
                </c:pt>
                <c:pt idx="9">
                  <c:v>3.4</c:v>
                </c:pt>
                <c:pt idx="10">
                  <c:v>3.5</c:v>
                </c:pt>
                <c:pt idx="11">
                  <c:v>3.5</c:v>
                </c:pt>
                <c:pt idx="12">
                  <c:v>3.2</c:v>
                </c:pt>
                <c:pt idx="13">
                  <c:v>3.2</c:v>
                </c:pt>
                <c:pt idx="14">
                  <c:v>3.4</c:v>
                </c:pt>
                <c:pt idx="15">
                  <c:v>4.8</c:v>
                </c:pt>
                <c:pt idx="16">
                  <c:v>5</c:v>
                </c:pt>
                <c:pt idx="17">
                  <c:v>3.6</c:v>
                </c:pt>
                <c:pt idx="18">
                  <c:v>3.8</c:v>
                </c:pt>
                <c:pt idx="19">
                  <c:v>4.8</c:v>
                </c:pt>
                <c:pt idx="20">
                  <c:v>4.3</c:v>
                </c:pt>
                <c:pt idx="21">
                  <c:v>4.2</c:v>
                </c:pt>
                <c:pt idx="22">
                  <c:v>5.7</c:v>
                </c:pt>
                <c:pt idx="23">
                  <c:v>5.6</c:v>
                </c:pt>
                <c:pt idx="24">
                  <c:v>6.1</c:v>
                </c:pt>
                <c:pt idx="25">
                  <c:v>7.1</c:v>
                </c:pt>
                <c:pt idx="26">
                  <c:v>5.8</c:v>
                </c:pt>
                <c:pt idx="27">
                  <c:v>8.1</c:v>
                </c:pt>
                <c:pt idx="28">
                  <c:v>7.5</c:v>
                </c:pt>
                <c:pt idx="29">
                  <c:v>8.6</c:v>
                </c:pt>
                <c:pt idx="30">
                  <c:v>7.8</c:v>
                </c:pt>
                <c:pt idx="31">
                  <c:v>7.8</c:v>
                </c:pt>
                <c:pt idx="32">
                  <c:v>8.1</c:v>
                </c:pt>
                <c:pt idx="33">
                  <c:v>7.9</c:v>
                </c:pt>
                <c:pt idx="34">
                  <c:v>8.3000000000000007</c:v>
                </c:pt>
                <c:pt idx="35">
                  <c:v>8.6999999999999993</c:v>
                </c:pt>
                <c:pt idx="36">
                  <c:v>7</c:v>
                </c:pt>
                <c:pt idx="37">
                  <c:v>13.7</c:v>
                </c:pt>
                <c:pt idx="38">
                  <c:v>9.9</c:v>
                </c:pt>
                <c:pt idx="39">
                  <c:v>8.4</c:v>
                </c:pt>
                <c:pt idx="40">
                  <c:v>11.1</c:v>
                </c:pt>
                <c:pt idx="41">
                  <c:v>8.8000000000000007</c:v>
                </c:pt>
                <c:pt idx="42">
                  <c:v>12.4</c:v>
                </c:pt>
                <c:pt idx="43">
                  <c:v>10.8</c:v>
                </c:pt>
                <c:pt idx="44">
                  <c:v>10.6</c:v>
                </c:pt>
                <c:pt idx="45">
                  <c:v>10.1</c:v>
                </c:pt>
                <c:pt idx="46">
                  <c:v>10.6</c:v>
                </c:pt>
                <c:pt idx="47">
                  <c:v>9.5</c:v>
                </c:pt>
                <c:pt idx="48">
                  <c:v>12.2</c:v>
                </c:pt>
                <c:pt idx="49">
                  <c:v>11.7</c:v>
                </c:pt>
                <c:pt idx="50">
                  <c:v>11.9</c:v>
                </c:pt>
                <c:pt idx="51">
                  <c:v>16.600000000000001</c:v>
                </c:pt>
                <c:pt idx="52">
                  <c:v>12.9</c:v>
                </c:pt>
                <c:pt idx="53">
                  <c:v>15.9</c:v>
                </c:pt>
                <c:pt idx="54">
                  <c:v>17</c:v>
                </c:pt>
                <c:pt idx="55">
                  <c:v>19.100000000000001</c:v>
                </c:pt>
                <c:pt idx="56">
                  <c:v>15.4</c:v>
                </c:pt>
                <c:pt idx="57">
                  <c:v>10.3</c:v>
                </c:pt>
                <c:pt idx="58">
                  <c:v>18.5</c:v>
                </c:pt>
                <c:pt idx="59">
                  <c:v>13.4</c:v>
                </c:pt>
                <c:pt idx="60">
                  <c:v>25.3</c:v>
                </c:pt>
                <c:pt idx="61">
                  <c:v>16.899999999999999</c:v>
                </c:pt>
                <c:pt idx="62">
                  <c:v>15.7</c:v>
                </c:pt>
                <c:pt idx="63">
                  <c:v>17.7</c:v>
                </c:pt>
                <c:pt idx="64">
                  <c:v>15.6</c:v>
                </c:pt>
                <c:pt idx="65">
                  <c:v>17.399999999999999</c:v>
                </c:pt>
                <c:pt idx="66">
                  <c:v>18.600000000000001</c:v>
                </c:pt>
                <c:pt idx="67">
                  <c:v>20.5</c:v>
                </c:pt>
                <c:pt idx="68">
                  <c:v>18.8</c:v>
                </c:pt>
                <c:pt idx="69">
                  <c:v>15.3</c:v>
                </c:pt>
                <c:pt idx="70">
                  <c:v>18.100000000000001</c:v>
                </c:pt>
                <c:pt idx="71">
                  <c:v>19.2</c:v>
                </c:pt>
                <c:pt idx="72">
                  <c:v>23.6</c:v>
                </c:pt>
                <c:pt idx="73">
                  <c:v>17.600000000000001</c:v>
                </c:pt>
                <c:pt idx="74">
                  <c:v>19.2</c:v>
                </c:pt>
                <c:pt idx="75">
                  <c:v>20.2</c:v>
                </c:pt>
                <c:pt idx="76">
                  <c:v>17.7</c:v>
                </c:pt>
                <c:pt idx="77">
                  <c:v>20.3</c:v>
                </c:pt>
                <c:pt idx="78">
                  <c:v>20.100000000000001</c:v>
                </c:pt>
                <c:pt idx="79">
                  <c:v>19.7</c:v>
                </c:pt>
                <c:pt idx="80">
                  <c:v>25.4</c:v>
                </c:pt>
                <c:pt idx="81">
                  <c:v>18.100000000000001</c:v>
                </c:pt>
                <c:pt idx="82">
                  <c:v>26.7</c:v>
                </c:pt>
                <c:pt idx="83">
                  <c:v>19.3</c:v>
                </c:pt>
                <c:pt idx="84">
                  <c:v>19.8</c:v>
                </c:pt>
                <c:pt idx="85">
                  <c:v>24.4</c:v>
                </c:pt>
                <c:pt idx="86">
                  <c:v>18.600000000000001</c:v>
                </c:pt>
                <c:pt idx="87">
                  <c:v>20.9</c:v>
                </c:pt>
                <c:pt idx="88">
                  <c:v>21.4</c:v>
                </c:pt>
                <c:pt idx="89">
                  <c:v>20.2</c:v>
                </c:pt>
                <c:pt idx="90">
                  <c:v>22.6</c:v>
                </c:pt>
                <c:pt idx="91">
                  <c:v>31.4</c:v>
                </c:pt>
                <c:pt idx="92">
                  <c:v>23.7</c:v>
                </c:pt>
                <c:pt idx="93">
                  <c:v>26.9</c:v>
                </c:pt>
                <c:pt idx="94">
                  <c:v>27.6</c:v>
                </c:pt>
                <c:pt idx="95">
                  <c:v>24.5</c:v>
                </c:pt>
                <c:pt idx="96">
                  <c:v>36.799999999999997</c:v>
                </c:pt>
                <c:pt idx="97">
                  <c:v>41.4</c:v>
                </c:pt>
                <c:pt idx="98">
                  <c:v>41.2</c:v>
                </c:pt>
                <c:pt idx="99">
                  <c:v>29.5</c:v>
                </c:pt>
              </c:numCache>
            </c:numRef>
          </c:val>
          <c:smooth val="0"/>
        </c:ser>
        <c:ser>
          <c:idx val="8"/>
          <c:order val="8"/>
          <c:tx>
            <c:strRef>
              <c:f>Sheet4!$J$3:$J$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1</c:v>
                </c:pt>
                <c:pt idx="1">
                  <c:v>1</c:v>
                </c:pt>
                <c:pt idx="2">
                  <c:v>1</c:v>
                </c:pt>
                <c:pt idx="3">
                  <c:v>1</c:v>
                </c:pt>
                <c:pt idx="4">
                  <c:v>1</c:v>
                </c:pt>
                <c:pt idx="5">
                  <c:v>1</c:v>
                </c:pt>
                <c:pt idx="6">
                  <c:v>2</c:v>
                </c:pt>
                <c:pt idx="7">
                  <c:v>2</c:v>
                </c:pt>
                <c:pt idx="8">
                  <c:v>3</c:v>
                </c:pt>
                <c:pt idx="9">
                  <c:v>2</c:v>
                </c:pt>
                <c:pt idx="10">
                  <c:v>2</c:v>
                </c:pt>
                <c:pt idx="11">
                  <c:v>4</c:v>
                </c:pt>
                <c:pt idx="12">
                  <c:v>3</c:v>
                </c:pt>
                <c:pt idx="13">
                  <c:v>2</c:v>
                </c:pt>
                <c:pt idx="14">
                  <c:v>5</c:v>
                </c:pt>
                <c:pt idx="15">
                  <c:v>3</c:v>
                </c:pt>
                <c:pt idx="16">
                  <c:v>6</c:v>
                </c:pt>
                <c:pt idx="17">
                  <c:v>3</c:v>
                </c:pt>
                <c:pt idx="18">
                  <c:v>6</c:v>
                </c:pt>
                <c:pt idx="19">
                  <c:v>10</c:v>
                </c:pt>
                <c:pt idx="20">
                  <c:v>7</c:v>
                </c:pt>
                <c:pt idx="21">
                  <c:v>6</c:v>
                </c:pt>
                <c:pt idx="22">
                  <c:v>6</c:v>
                </c:pt>
                <c:pt idx="23">
                  <c:v>16</c:v>
                </c:pt>
                <c:pt idx="24">
                  <c:v>13</c:v>
                </c:pt>
                <c:pt idx="25">
                  <c:v>15</c:v>
                </c:pt>
                <c:pt idx="26">
                  <c:v>35</c:v>
                </c:pt>
                <c:pt idx="27">
                  <c:v>13</c:v>
                </c:pt>
                <c:pt idx="28">
                  <c:v>13</c:v>
                </c:pt>
                <c:pt idx="29">
                  <c:v>12</c:v>
                </c:pt>
                <c:pt idx="30">
                  <c:v>6</c:v>
                </c:pt>
                <c:pt idx="31">
                  <c:v>6</c:v>
                </c:pt>
                <c:pt idx="32">
                  <c:v>23</c:v>
                </c:pt>
                <c:pt idx="33">
                  <c:v>8</c:v>
                </c:pt>
                <c:pt idx="34">
                  <c:v>8</c:v>
                </c:pt>
                <c:pt idx="35">
                  <c:v>9</c:v>
                </c:pt>
                <c:pt idx="36">
                  <c:v>86</c:v>
                </c:pt>
                <c:pt idx="37">
                  <c:v>20</c:v>
                </c:pt>
                <c:pt idx="38">
                  <c:v>11</c:v>
                </c:pt>
                <c:pt idx="39">
                  <c:v>45</c:v>
                </c:pt>
                <c:pt idx="40">
                  <c:v>36</c:v>
                </c:pt>
                <c:pt idx="41">
                  <c:v>26</c:v>
                </c:pt>
                <c:pt idx="42">
                  <c:v>30</c:v>
                </c:pt>
                <c:pt idx="43">
                  <c:v>31</c:v>
                </c:pt>
                <c:pt idx="44">
                  <c:v>30</c:v>
                </c:pt>
                <c:pt idx="45">
                  <c:v>38</c:v>
                </c:pt>
                <c:pt idx="46">
                  <c:v>19</c:v>
                </c:pt>
                <c:pt idx="47">
                  <c:v>23</c:v>
                </c:pt>
                <c:pt idx="48">
                  <c:v>20</c:v>
                </c:pt>
                <c:pt idx="49">
                  <c:v>25</c:v>
                </c:pt>
                <c:pt idx="50">
                  <c:v>20</c:v>
                </c:pt>
                <c:pt idx="51">
                  <c:v>17</c:v>
                </c:pt>
                <c:pt idx="52">
                  <c:v>46</c:v>
                </c:pt>
                <c:pt idx="53">
                  <c:v>36</c:v>
                </c:pt>
                <c:pt idx="54">
                  <c:v>51</c:v>
                </c:pt>
                <c:pt idx="55">
                  <c:v>26</c:v>
                </c:pt>
                <c:pt idx="56">
                  <c:v>25</c:v>
                </c:pt>
                <c:pt idx="57">
                  <c:v>25</c:v>
                </c:pt>
                <c:pt idx="58">
                  <c:v>73</c:v>
                </c:pt>
                <c:pt idx="59">
                  <c:v>41</c:v>
                </c:pt>
                <c:pt idx="60">
                  <c:v>37</c:v>
                </c:pt>
                <c:pt idx="61">
                  <c:v>47</c:v>
                </c:pt>
                <c:pt idx="62">
                  <c:v>25</c:v>
                </c:pt>
                <c:pt idx="63">
                  <c:v>37</c:v>
                </c:pt>
                <c:pt idx="64">
                  <c:v>44</c:v>
                </c:pt>
                <c:pt idx="65">
                  <c:v>29</c:v>
                </c:pt>
                <c:pt idx="66">
                  <c:v>56</c:v>
                </c:pt>
                <c:pt idx="67">
                  <c:v>25</c:v>
                </c:pt>
                <c:pt idx="68">
                  <c:v>82</c:v>
                </c:pt>
                <c:pt idx="69">
                  <c:v>38</c:v>
                </c:pt>
                <c:pt idx="70">
                  <c:v>60</c:v>
                </c:pt>
                <c:pt idx="71">
                  <c:v>54</c:v>
                </c:pt>
                <c:pt idx="72">
                  <c:v>37</c:v>
                </c:pt>
                <c:pt idx="73">
                  <c:v>59</c:v>
                </c:pt>
                <c:pt idx="74">
                  <c:v>39</c:v>
                </c:pt>
                <c:pt idx="75">
                  <c:v>41</c:v>
                </c:pt>
                <c:pt idx="76">
                  <c:v>56</c:v>
                </c:pt>
                <c:pt idx="77">
                  <c:v>41</c:v>
                </c:pt>
                <c:pt idx="78">
                  <c:v>54</c:v>
                </c:pt>
                <c:pt idx="79">
                  <c:v>60</c:v>
                </c:pt>
                <c:pt idx="80">
                  <c:v>74</c:v>
                </c:pt>
                <c:pt idx="81">
                  <c:v>43</c:v>
                </c:pt>
                <c:pt idx="82">
                  <c:v>48</c:v>
                </c:pt>
                <c:pt idx="83">
                  <c:v>64</c:v>
                </c:pt>
                <c:pt idx="84">
                  <c:v>86</c:v>
                </c:pt>
                <c:pt idx="85">
                  <c:v>76</c:v>
                </c:pt>
                <c:pt idx="86">
                  <c:v>86</c:v>
                </c:pt>
                <c:pt idx="87">
                  <c:v>88</c:v>
                </c:pt>
                <c:pt idx="88">
                  <c:v>72</c:v>
                </c:pt>
                <c:pt idx="89">
                  <c:v>197</c:v>
                </c:pt>
                <c:pt idx="90">
                  <c:v>46</c:v>
                </c:pt>
                <c:pt idx="91">
                  <c:v>110</c:v>
                </c:pt>
                <c:pt idx="92">
                  <c:v>119</c:v>
                </c:pt>
                <c:pt idx="93">
                  <c:v>88</c:v>
                </c:pt>
                <c:pt idx="94">
                  <c:v>81</c:v>
                </c:pt>
                <c:pt idx="95">
                  <c:v>82</c:v>
                </c:pt>
                <c:pt idx="96">
                  <c:v>61</c:v>
                </c:pt>
                <c:pt idx="97">
                  <c:v>57</c:v>
                </c:pt>
                <c:pt idx="98">
                  <c:v>84</c:v>
                </c:pt>
                <c:pt idx="99">
                  <c:v>55</c:v>
                </c:pt>
              </c:numCache>
            </c:numRef>
          </c:val>
          <c:smooth val="0"/>
        </c:ser>
        <c:ser>
          <c:idx val="9"/>
          <c:order val="9"/>
          <c:tx>
            <c:strRef>
              <c:f>Sheet4!$K$3:$K$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2</c:v>
                </c:pt>
                <c:pt idx="1">
                  <c:v>4</c:v>
                </c:pt>
                <c:pt idx="2">
                  <c:v>3</c:v>
                </c:pt>
                <c:pt idx="3">
                  <c:v>2</c:v>
                </c:pt>
                <c:pt idx="4">
                  <c:v>2</c:v>
                </c:pt>
                <c:pt idx="5">
                  <c:v>2</c:v>
                </c:pt>
                <c:pt idx="6">
                  <c:v>3</c:v>
                </c:pt>
                <c:pt idx="7">
                  <c:v>3</c:v>
                </c:pt>
                <c:pt idx="8">
                  <c:v>5</c:v>
                </c:pt>
                <c:pt idx="9">
                  <c:v>3</c:v>
                </c:pt>
                <c:pt idx="10">
                  <c:v>4</c:v>
                </c:pt>
                <c:pt idx="11">
                  <c:v>3</c:v>
                </c:pt>
                <c:pt idx="12">
                  <c:v>7</c:v>
                </c:pt>
                <c:pt idx="13">
                  <c:v>7</c:v>
                </c:pt>
                <c:pt idx="14">
                  <c:v>3</c:v>
                </c:pt>
                <c:pt idx="15">
                  <c:v>6</c:v>
                </c:pt>
                <c:pt idx="16">
                  <c:v>7</c:v>
                </c:pt>
                <c:pt idx="17">
                  <c:v>4</c:v>
                </c:pt>
                <c:pt idx="18">
                  <c:v>5</c:v>
                </c:pt>
                <c:pt idx="19">
                  <c:v>8</c:v>
                </c:pt>
                <c:pt idx="20">
                  <c:v>4</c:v>
                </c:pt>
                <c:pt idx="21">
                  <c:v>5</c:v>
                </c:pt>
                <c:pt idx="22">
                  <c:v>11</c:v>
                </c:pt>
                <c:pt idx="23">
                  <c:v>6</c:v>
                </c:pt>
                <c:pt idx="24">
                  <c:v>6</c:v>
                </c:pt>
                <c:pt idx="25">
                  <c:v>5</c:v>
                </c:pt>
                <c:pt idx="26">
                  <c:v>8</c:v>
                </c:pt>
                <c:pt idx="27">
                  <c:v>11</c:v>
                </c:pt>
                <c:pt idx="28">
                  <c:v>7</c:v>
                </c:pt>
                <c:pt idx="29">
                  <c:v>9</c:v>
                </c:pt>
                <c:pt idx="30">
                  <c:v>5</c:v>
                </c:pt>
                <c:pt idx="31">
                  <c:v>22</c:v>
                </c:pt>
                <c:pt idx="32">
                  <c:v>45</c:v>
                </c:pt>
                <c:pt idx="33">
                  <c:v>5</c:v>
                </c:pt>
                <c:pt idx="34">
                  <c:v>15</c:v>
                </c:pt>
                <c:pt idx="35">
                  <c:v>16</c:v>
                </c:pt>
                <c:pt idx="36">
                  <c:v>6</c:v>
                </c:pt>
                <c:pt idx="37">
                  <c:v>5</c:v>
                </c:pt>
                <c:pt idx="38">
                  <c:v>17</c:v>
                </c:pt>
                <c:pt idx="39">
                  <c:v>9</c:v>
                </c:pt>
                <c:pt idx="40">
                  <c:v>10</c:v>
                </c:pt>
                <c:pt idx="41">
                  <c:v>10</c:v>
                </c:pt>
                <c:pt idx="42">
                  <c:v>7</c:v>
                </c:pt>
                <c:pt idx="43">
                  <c:v>11</c:v>
                </c:pt>
                <c:pt idx="44">
                  <c:v>14</c:v>
                </c:pt>
                <c:pt idx="45">
                  <c:v>8</c:v>
                </c:pt>
                <c:pt idx="46">
                  <c:v>7</c:v>
                </c:pt>
                <c:pt idx="47">
                  <c:v>7</c:v>
                </c:pt>
                <c:pt idx="48">
                  <c:v>15</c:v>
                </c:pt>
                <c:pt idx="49">
                  <c:v>8</c:v>
                </c:pt>
                <c:pt idx="50">
                  <c:v>12</c:v>
                </c:pt>
                <c:pt idx="51">
                  <c:v>16</c:v>
                </c:pt>
                <c:pt idx="52">
                  <c:v>30</c:v>
                </c:pt>
                <c:pt idx="53">
                  <c:v>13</c:v>
                </c:pt>
                <c:pt idx="54">
                  <c:v>19</c:v>
                </c:pt>
                <c:pt idx="55">
                  <c:v>16</c:v>
                </c:pt>
                <c:pt idx="56">
                  <c:v>12</c:v>
                </c:pt>
                <c:pt idx="57">
                  <c:v>28</c:v>
                </c:pt>
                <c:pt idx="58">
                  <c:v>12</c:v>
                </c:pt>
                <c:pt idx="59">
                  <c:v>11</c:v>
                </c:pt>
                <c:pt idx="60">
                  <c:v>17</c:v>
                </c:pt>
                <c:pt idx="61">
                  <c:v>20</c:v>
                </c:pt>
                <c:pt idx="62">
                  <c:v>27</c:v>
                </c:pt>
                <c:pt idx="63">
                  <c:v>17</c:v>
                </c:pt>
                <c:pt idx="64">
                  <c:v>22</c:v>
                </c:pt>
                <c:pt idx="65">
                  <c:v>34</c:v>
                </c:pt>
                <c:pt idx="66">
                  <c:v>20</c:v>
                </c:pt>
                <c:pt idx="67">
                  <c:v>76</c:v>
                </c:pt>
                <c:pt idx="68">
                  <c:v>17</c:v>
                </c:pt>
                <c:pt idx="69">
                  <c:v>15</c:v>
                </c:pt>
                <c:pt idx="70">
                  <c:v>34</c:v>
                </c:pt>
                <c:pt idx="71">
                  <c:v>44</c:v>
                </c:pt>
                <c:pt idx="72">
                  <c:v>35</c:v>
                </c:pt>
                <c:pt idx="73">
                  <c:v>22</c:v>
                </c:pt>
                <c:pt idx="74">
                  <c:v>19</c:v>
                </c:pt>
                <c:pt idx="75">
                  <c:v>24</c:v>
                </c:pt>
                <c:pt idx="76">
                  <c:v>35</c:v>
                </c:pt>
                <c:pt idx="77">
                  <c:v>33</c:v>
                </c:pt>
                <c:pt idx="78">
                  <c:v>15</c:v>
                </c:pt>
                <c:pt idx="79">
                  <c:v>25</c:v>
                </c:pt>
                <c:pt idx="80">
                  <c:v>40</c:v>
                </c:pt>
                <c:pt idx="81">
                  <c:v>23</c:v>
                </c:pt>
                <c:pt idx="82">
                  <c:v>21</c:v>
                </c:pt>
                <c:pt idx="83">
                  <c:v>19</c:v>
                </c:pt>
                <c:pt idx="84">
                  <c:v>18</c:v>
                </c:pt>
                <c:pt idx="85">
                  <c:v>27</c:v>
                </c:pt>
                <c:pt idx="86">
                  <c:v>42</c:v>
                </c:pt>
                <c:pt idx="87">
                  <c:v>25</c:v>
                </c:pt>
                <c:pt idx="88">
                  <c:v>24</c:v>
                </c:pt>
                <c:pt idx="89">
                  <c:v>35</c:v>
                </c:pt>
                <c:pt idx="90">
                  <c:v>26</c:v>
                </c:pt>
                <c:pt idx="91">
                  <c:v>37</c:v>
                </c:pt>
                <c:pt idx="92">
                  <c:v>31</c:v>
                </c:pt>
                <c:pt idx="93">
                  <c:v>21</c:v>
                </c:pt>
                <c:pt idx="94">
                  <c:v>30</c:v>
                </c:pt>
                <c:pt idx="95">
                  <c:v>76</c:v>
                </c:pt>
                <c:pt idx="96">
                  <c:v>35</c:v>
                </c:pt>
                <c:pt idx="97">
                  <c:v>36</c:v>
                </c:pt>
                <c:pt idx="98">
                  <c:v>25</c:v>
                </c:pt>
                <c:pt idx="99">
                  <c:v>25</c:v>
                </c:pt>
              </c:numCache>
            </c:numRef>
          </c:val>
          <c:smooth val="0"/>
        </c:ser>
        <c:dLbls>
          <c:showLegendKey val="0"/>
          <c:showVal val="0"/>
          <c:showCatName val="0"/>
          <c:showSerName val="0"/>
          <c:showPercent val="0"/>
          <c:showBubbleSize val="0"/>
        </c:dLbls>
        <c:marker val="1"/>
        <c:smooth val="0"/>
        <c:axId val="288757632"/>
        <c:axId val="288759808"/>
      </c:lineChart>
      <c:catAx>
        <c:axId val="288757632"/>
        <c:scaling>
          <c:orientation val="minMax"/>
        </c:scaling>
        <c:delete val="0"/>
        <c:axPos val="b"/>
        <c:title>
          <c:tx>
            <c:rich>
              <a:bodyPr/>
              <a:lstStyle/>
              <a:p>
                <a:pPr>
                  <a:defRPr/>
                </a:pPr>
                <a:r>
                  <a:rPr lang="en-GB"/>
                  <a:t>Graph size</a:t>
                </a:r>
              </a:p>
            </c:rich>
          </c:tx>
          <c:layout>
            <c:manualLayout>
              <c:xMode val="edge"/>
              <c:yMode val="edge"/>
              <c:x val="0.41455362955955594"/>
              <c:y val="0.93033549304992558"/>
            </c:manualLayout>
          </c:layout>
          <c:overlay val="0"/>
        </c:title>
        <c:majorTickMark val="none"/>
        <c:minorTickMark val="none"/>
        <c:tickLblPos val="nextTo"/>
        <c:crossAx val="288759808"/>
        <c:crosses val="autoZero"/>
        <c:auto val="1"/>
        <c:lblAlgn val="ctr"/>
        <c:lblOffset val="100"/>
        <c:noMultiLvlLbl val="0"/>
      </c:catAx>
      <c:valAx>
        <c:axId val="288759808"/>
        <c:scaling>
          <c:orientation val="minMax"/>
        </c:scaling>
        <c:delete val="0"/>
        <c:axPos val="l"/>
        <c:majorGridlines/>
        <c:title>
          <c:tx>
            <c:rich>
              <a:bodyPr/>
              <a:lstStyle/>
              <a:p>
                <a:pPr>
                  <a:defRPr/>
                </a:pPr>
                <a:r>
                  <a:rPr lang="en-GB"/>
                  <a:t>Time taken in milliseconds</a:t>
                </a:r>
              </a:p>
            </c:rich>
          </c:tx>
          <c:overlay val="0"/>
        </c:title>
        <c:numFmt formatCode="General" sourceLinked="1"/>
        <c:majorTickMark val="none"/>
        <c:minorTickMark val="none"/>
        <c:tickLblPos val="nextTo"/>
        <c:crossAx val="288757632"/>
        <c:crosses val="autoZero"/>
        <c:crossBetween val="between"/>
      </c:valAx>
    </c:plotArea>
    <c:legend>
      <c:legendPos val="r"/>
      <c:layout>
        <c:manualLayout>
          <c:xMode val="edge"/>
          <c:yMode val="edge"/>
          <c:x val="0.71660752477150935"/>
          <c:y val="0.14105807657809977"/>
          <c:w val="0.27229894274131139"/>
          <c:h val="0.77471646516344483"/>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riangle detection experiment results.xlsx]Sheet4!PivotTable1</c:name>
    <c:fmtId val="-1"/>
  </c:pivotSource>
  <c:chart>
    <c:title>
      <c:tx>
        <c:rich>
          <a:bodyPr/>
          <a:lstStyle/>
          <a:p>
            <a:pPr>
              <a:defRPr/>
            </a:pPr>
            <a:r>
              <a:rPr lang="en-GB" sz="1200"/>
              <a:t>Chart showing average triangle detection times for graphs with edge probabilities of 0.2, 0.4, 0.6, 0.8 and 1.0</a:t>
            </a: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s>
    <c:plotArea>
      <c:layout>
        <c:manualLayout>
          <c:layoutTarget val="inner"/>
          <c:xMode val="edge"/>
          <c:yMode val="edge"/>
          <c:x val="8.7513430904784972E-2"/>
          <c:y val="0.15995045926967982"/>
          <c:w val="0.63097408995150928"/>
          <c:h val="0.69175287622510728"/>
        </c:manualLayout>
      </c:layout>
      <c:lineChart>
        <c:grouping val="standard"/>
        <c:varyColors val="0"/>
        <c:ser>
          <c:idx val="0"/>
          <c:order val="0"/>
          <c:tx>
            <c:strRef>
              <c:f>Sheet4!$B$3:$B$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2</c:v>
                </c:pt>
                <c:pt idx="1">
                  <c:v>0.4</c:v>
                </c:pt>
                <c:pt idx="2">
                  <c:v>0.4</c:v>
                </c:pt>
                <c:pt idx="3">
                  <c:v>0.2</c:v>
                </c:pt>
                <c:pt idx="4">
                  <c:v>0.6</c:v>
                </c:pt>
                <c:pt idx="5">
                  <c:v>0.3</c:v>
                </c:pt>
                <c:pt idx="6">
                  <c:v>0.7</c:v>
                </c:pt>
                <c:pt idx="7">
                  <c:v>0.8</c:v>
                </c:pt>
                <c:pt idx="8">
                  <c:v>1.3</c:v>
                </c:pt>
                <c:pt idx="9">
                  <c:v>1.1000000000000001</c:v>
                </c:pt>
                <c:pt idx="10">
                  <c:v>1.5</c:v>
                </c:pt>
                <c:pt idx="11">
                  <c:v>2.6</c:v>
                </c:pt>
                <c:pt idx="12">
                  <c:v>3</c:v>
                </c:pt>
                <c:pt idx="13">
                  <c:v>1.3</c:v>
                </c:pt>
                <c:pt idx="14">
                  <c:v>3.7</c:v>
                </c:pt>
                <c:pt idx="15">
                  <c:v>3</c:v>
                </c:pt>
                <c:pt idx="16">
                  <c:v>2.1</c:v>
                </c:pt>
                <c:pt idx="17">
                  <c:v>3.8</c:v>
                </c:pt>
                <c:pt idx="18">
                  <c:v>4.3</c:v>
                </c:pt>
                <c:pt idx="19">
                  <c:v>3</c:v>
                </c:pt>
                <c:pt idx="20">
                  <c:v>2.7</c:v>
                </c:pt>
                <c:pt idx="21">
                  <c:v>6.8</c:v>
                </c:pt>
                <c:pt idx="22">
                  <c:v>6.1</c:v>
                </c:pt>
                <c:pt idx="23">
                  <c:v>4.5999999999999996</c:v>
                </c:pt>
                <c:pt idx="24">
                  <c:v>4.2</c:v>
                </c:pt>
                <c:pt idx="25">
                  <c:v>8</c:v>
                </c:pt>
                <c:pt idx="26">
                  <c:v>5.3</c:v>
                </c:pt>
                <c:pt idx="27">
                  <c:v>6.4</c:v>
                </c:pt>
                <c:pt idx="28">
                  <c:v>5</c:v>
                </c:pt>
                <c:pt idx="29">
                  <c:v>10.8</c:v>
                </c:pt>
                <c:pt idx="30">
                  <c:v>6.3</c:v>
                </c:pt>
                <c:pt idx="31">
                  <c:v>6.6</c:v>
                </c:pt>
                <c:pt idx="32">
                  <c:v>7.3</c:v>
                </c:pt>
                <c:pt idx="33">
                  <c:v>7.7</c:v>
                </c:pt>
                <c:pt idx="34">
                  <c:v>7.5</c:v>
                </c:pt>
                <c:pt idx="35">
                  <c:v>8.3000000000000007</c:v>
                </c:pt>
                <c:pt idx="36">
                  <c:v>7.2</c:v>
                </c:pt>
                <c:pt idx="37">
                  <c:v>15.2</c:v>
                </c:pt>
                <c:pt idx="38">
                  <c:v>11.3</c:v>
                </c:pt>
                <c:pt idx="39">
                  <c:v>9.4</c:v>
                </c:pt>
                <c:pt idx="40">
                  <c:v>14</c:v>
                </c:pt>
                <c:pt idx="41">
                  <c:v>13.9</c:v>
                </c:pt>
                <c:pt idx="42">
                  <c:v>11.7</c:v>
                </c:pt>
                <c:pt idx="43">
                  <c:v>12.4</c:v>
                </c:pt>
                <c:pt idx="44">
                  <c:v>11</c:v>
                </c:pt>
                <c:pt idx="45">
                  <c:v>10.9</c:v>
                </c:pt>
                <c:pt idx="46">
                  <c:v>15.1</c:v>
                </c:pt>
                <c:pt idx="47">
                  <c:v>16.7</c:v>
                </c:pt>
                <c:pt idx="48">
                  <c:v>20.399999999999999</c:v>
                </c:pt>
                <c:pt idx="49">
                  <c:v>18.399999999999999</c:v>
                </c:pt>
                <c:pt idx="50">
                  <c:v>24.8</c:v>
                </c:pt>
                <c:pt idx="51">
                  <c:v>18.5</c:v>
                </c:pt>
                <c:pt idx="52">
                  <c:v>14.1</c:v>
                </c:pt>
                <c:pt idx="53">
                  <c:v>25.2</c:v>
                </c:pt>
                <c:pt idx="54">
                  <c:v>18.2</c:v>
                </c:pt>
                <c:pt idx="55">
                  <c:v>23.4</c:v>
                </c:pt>
                <c:pt idx="56">
                  <c:v>29.4</c:v>
                </c:pt>
                <c:pt idx="57">
                  <c:v>21.7</c:v>
                </c:pt>
                <c:pt idx="58">
                  <c:v>22</c:v>
                </c:pt>
                <c:pt idx="59">
                  <c:v>25.3</c:v>
                </c:pt>
                <c:pt idx="60">
                  <c:v>21.9</c:v>
                </c:pt>
                <c:pt idx="61">
                  <c:v>25.1</c:v>
                </c:pt>
                <c:pt idx="62">
                  <c:v>26</c:v>
                </c:pt>
                <c:pt idx="63">
                  <c:v>23.6</c:v>
                </c:pt>
                <c:pt idx="64">
                  <c:v>23.5</c:v>
                </c:pt>
                <c:pt idx="65">
                  <c:v>25.3</c:v>
                </c:pt>
                <c:pt idx="66">
                  <c:v>25.5</c:v>
                </c:pt>
                <c:pt idx="67">
                  <c:v>28.1</c:v>
                </c:pt>
                <c:pt idx="68">
                  <c:v>25.8</c:v>
                </c:pt>
                <c:pt idx="69">
                  <c:v>29.9</c:v>
                </c:pt>
                <c:pt idx="70">
                  <c:v>22.7</c:v>
                </c:pt>
                <c:pt idx="71">
                  <c:v>29.1</c:v>
                </c:pt>
                <c:pt idx="72">
                  <c:v>30</c:v>
                </c:pt>
                <c:pt idx="73">
                  <c:v>27.2</c:v>
                </c:pt>
                <c:pt idx="74">
                  <c:v>32.200000000000003</c:v>
                </c:pt>
                <c:pt idx="75">
                  <c:v>27.6</c:v>
                </c:pt>
                <c:pt idx="76">
                  <c:v>30.1</c:v>
                </c:pt>
                <c:pt idx="77">
                  <c:v>34.799999999999997</c:v>
                </c:pt>
                <c:pt idx="78">
                  <c:v>32.1</c:v>
                </c:pt>
                <c:pt idx="79">
                  <c:v>30.1</c:v>
                </c:pt>
                <c:pt idx="80">
                  <c:v>42</c:v>
                </c:pt>
                <c:pt idx="81">
                  <c:v>46.6</c:v>
                </c:pt>
                <c:pt idx="82">
                  <c:v>44.1</c:v>
                </c:pt>
                <c:pt idx="83">
                  <c:v>39.5</c:v>
                </c:pt>
                <c:pt idx="84">
                  <c:v>47.4</c:v>
                </c:pt>
                <c:pt idx="85">
                  <c:v>42.1</c:v>
                </c:pt>
                <c:pt idx="86">
                  <c:v>39.9</c:v>
                </c:pt>
                <c:pt idx="87">
                  <c:v>54.6</c:v>
                </c:pt>
                <c:pt idx="88">
                  <c:v>48.8</c:v>
                </c:pt>
                <c:pt idx="89">
                  <c:v>45.4</c:v>
                </c:pt>
                <c:pt idx="90">
                  <c:v>50.7</c:v>
                </c:pt>
                <c:pt idx="91">
                  <c:v>49.3</c:v>
                </c:pt>
                <c:pt idx="92">
                  <c:v>52.2</c:v>
                </c:pt>
                <c:pt idx="93">
                  <c:v>55.9</c:v>
                </c:pt>
                <c:pt idx="94">
                  <c:v>55.5</c:v>
                </c:pt>
                <c:pt idx="95">
                  <c:v>59.2</c:v>
                </c:pt>
                <c:pt idx="96">
                  <c:v>46.5</c:v>
                </c:pt>
                <c:pt idx="97">
                  <c:v>56.6</c:v>
                </c:pt>
                <c:pt idx="98">
                  <c:v>68.5</c:v>
                </c:pt>
                <c:pt idx="99">
                  <c:v>58.7</c:v>
                </c:pt>
              </c:numCache>
            </c:numRef>
          </c:val>
          <c:smooth val="0"/>
        </c:ser>
        <c:ser>
          <c:idx val="1"/>
          <c:order val="1"/>
          <c:tx>
            <c:strRef>
              <c:f>Sheet4!$C$3:$C$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1.1000000000000001</c:v>
                </c:pt>
                <c:pt idx="1">
                  <c:v>1.2</c:v>
                </c:pt>
                <c:pt idx="2">
                  <c:v>1.2</c:v>
                </c:pt>
                <c:pt idx="3">
                  <c:v>1.2</c:v>
                </c:pt>
                <c:pt idx="4">
                  <c:v>1.1000000000000001</c:v>
                </c:pt>
                <c:pt idx="5">
                  <c:v>1.2</c:v>
                </c:pt>
                <c:pt idx="6">
                  <c:v>1.2</c:v>
                </c:pt>
                <c:pt idx="7">
                  <c:v>1.4</c:v>
                </c:pt>
                <c:pt idx="8">
                  <c:v>1.5</c:v>
                </c:pt>
                <c:pt idx="9">
                  <c:v>1.6</c:v>
                </c:pt>
                <c:pt idx="10">
                  <c:v>2</c:v>
                </c:pt>
                <c:pt idx="11">
                  <c:v>1.4</c:v>
                </c:pt>
                <c:pt idx="12">
                  <c:v>2</c:v>
                </c:pt>
                <c:pt idx="13">
                  <c:v>1.3</c:v>
                </c:pt>
                <c:pt idx="14">
                  <c:v>1.7</c:v>
                </c:pt>
                <c:pt idx="15">
                  <c:v>1.4</c:v>
                </c:pt>
                <c:pt idx="16">
                  <c:v>1.2</c:v>
                </c:pt>
                <c:pt idx="17">
                  <c:v>3.3</c:v>
                </c:pt>
                <c:pt idx="18">
                  <c:v>1.7</c:v>
                </c:pt>
                <c:pt idx="19">
                  <c:v>1.7</c:v>
                </c:pt>
                <c:pt idx="20">
                  <c:v>2</c:v>
                </c:pt>
                <c:pt idx="21">
                  <c:v>2</c:v>
                </c:pt>
                <c:pt idx="22">
                  <c:v>2.1</c:v>
                </c:pt>
                <c:pt idx="23">
                  <c:v>1.6</c:v>
                </c:pt>
                <c:pt idx="24">
                  <c:v>2.1</c:v>
                </c:pt>
                <c:pt idx="25">
                  <c:v>1.3</c:v>
                </c:pt>
                <c:pt idx="26">
                  <c:v>1.5</c:v>
                </c:pt>
                <c:pt idx="27">
                  <c:v>2</c:v>
                </c:pt>
                <c:pt idx="28">
                  <c:v>2</c:v>
                </c:pt>
                <c:pt idx="29">
                  <c:v>1.7</c:v>
                </c:pt>
                <c:pt idx="30">
                  <c:v>1.6</c:v>
                </c:pt>
                <c:pt idx="31">
                  <c:v>2.4</c:v>
                </c:pt>
                <c:pt idx="32">
                  <c:v>1.7</c:v>
                </c:pt>
                <c:pt idx="33">
                  <c:v>3.2</c:v>
                </c:pt>
                <c:pt idx="34">
                  <c:v>1.2</c:v>
                </c:pt>
                <c:pt idx="35">
                  <c:v>1.9</c:v>
                </c:pt>
                <c:pt idx="36">
                  <c:v>1.3</c:v>
                </c:pt>
                <c:pt idx="37">
                  <c:v>1.8</c:v>
                </c:pt>
                <c:pt idx="38">
                  <c:v>1.5</c:v>
                </c:pt>
                <c:pt idx="39">
                  <c:v>1.5</c:v>
                </c:pt>
                <c:pt idx="40">
                  <c:v>2.1</c:v>
                </c:pt>
                <c:pt idx="41">
                  <c:v>2.2000000000000002</c:v>
                </c:pt>
                <c:pt idx="42">
                  <c:v>1.6</c:v>
                </c:pt>
                <c:pt idx="43">
                  <c:v>1.7</c:v>
                </c:pt>
                <c:pt idx="44">
                  <c:v>1.8</c:v>
                </c:pt>
                <c:pt idx="45">
                  <c:v>1.6</c:v>
                </c:pt>
                <c:pt idx="46">
                  <c:v>1.4</c:v>
                </c:pt>
                <c:pt idx="47">
                  <c:v>1.6</c:v>
                </c:pt>
                <c:pt idx="48">
                  <c:v>1.3</c:v>
                </c:pt>
                <c:pt idx="49">
                  <c:v>2</c:v>
                </c:pt>
                <c:pt idx="50">
                  <c:v>1.7</c:v>
                </c:pt>
                <c:pt idx="51">
                  <c:v>1.2</c:v>
                </c:pt>
                <c:pt idx="52">
                  <c:v>1.3</c:v>
                </c:pt>
                <c:pt idx="53">
                  <c:v>1.7</c:v>
                </c:pt>
                <c:pt idx="54">
                  <c:v>1.4</c:v>
                </c:pt>
                <c:pt idx="55">
                  <c:v>1.5</c:v>
                </c:pt>
                <c:pt idx="56">
                  <c:v>2</c:v>
                </c:pt>
                <c:pt idx="57">
                  <c:v>1.9</c:v>
                </c:pt>
                <c:pt idx="58">
                  <c:v>1.4</c:v>
                </c:pt>
                <c:pt idx="59">
                  <c:v>1.4</c:v>
                </c:pt>
                <c:pt idx="60">
                  <c:v>1.8</c:v>
                </c:pt>
                <c:pt idx="61">
                  <c:v>2.6</c:v>
                </c:pt>
                <c:pt idx="62">
                  <c:v>1.3</c:v>
                </c:pt>
                <c:pt idx="63">
                  <c:v>1.6</c:v>
                </c:pt>
                <c:pt idx="64">
                  <c:v>1.3</c:v>
                </c:pt>
                <c:pt idx="65">
                  <c:v>1.8</c:v>
                </c:pt>
                <c:pt idx="66">
                  <c:v>1.7</c:v>
                </c:pt>
                <c:pt idx="67">
                  <c:v>1.7</c:v>
                </c:pt>
                <c:pt idx="68">
                  <c:v>1.8</c:v>
                </c:pt>
                <c:pt idx="69">
                  <c:v>1.9</c:v>
                </c:pt>
                <c:pt idx="70">
                  <c:v>1.6</c:v>
                </c:pt>
                <c:pt idx="71">
                  <c:v>2</c:v>
                </c:pt>
                <c:pt idx="72">
                  <c:v>1.8</c:v>
                </c:pt>
                <c:pt idx="73">
                  <c:v>1.8</c:v>
                </c:pt>
                <c:pt idx="74">
                  <c:v>1.4</c:v>
                </c:pt>
                <c:pt idx="75">
                  <c:v>1.7</c:v>
                </c:pt>
                <c:pt idx="76">
                  <c:v>3.4</c:v>
                </c:pt>
                <c:pt idx="77">
                  <c:v>1.6</c:v>
                </c:pt>
                <c:pt idx="78">
                  <c:v>1.6</c:v>
                </c:pt>
                <c:pt idx="79">
                  <c:v>3.3</c:v>
                </c:pt>
                <c:pt idx="80">
                  <c:v>1.9</c:v>
                </c:pt>
                <c:pt idx="81">
                  <c:v>1.5</c:v>
                </c:pt>
                <c:pt idx="82">
                  <c:v>1.5</c:v>
                </c:pt>
                <c:pt idx="83">
                  <c:v>2</c:v>
                </c:pt>
                <c:pt idx="84">
                  <c:v>1.7</c:v>
                </c:pt>
                <c:pt idx="85">
                  <c:v>2.5</c:v>
                </c:pt>
                <c:pt idx="86">
                  <c:v>2</c:v>
                </c:pt>
                <c:pt idx="87">
                  <c:v>1.5</c:v>
                </c:pt>
                <c:pt idx="88">
                  <c:v>2.4</c:v>
                </c:pt>
                <c:pt idx="89">
                  <c:v>3</c:v>
                </c:pt>
                <c:pt idx="90">
                  <c:v>1.9</c:v>
                </c:pt>
                <c:pt idx="91">
                  <c:v>2</c:v>
                </c:pt>
                <c:pt idx="92">
                  <c:v>3.4</c:v>
                </c:pt>
                <c:pt idx="93">
                  <c:v>1.4</c:v>
                </c:pt>
                <c:pt idx="94">
                  <c:v>2</c:v>
                </c:pt>
                <c:pt idx="95">
                  <c:v>2.4</c:v>
                </c:pt>
                <c:pt idx="96">
                  <c:v>3.1</c:v>
                </c:pt>
                <c:pt idx="97">
                  <c:v>1.7</c:v>
                </c:pt>
                <c:pt idx="98">
                  <c:v>3.2</c:v>
                </c:pt>
                <c:pt idx="99">
                  <c:v>4.2</c:v>
                </c:pt>
              </c:numCache>
            </c:numRef>
          </c:val>
          <c:smooth val="0"/>
        </c:ser>
        <c:ser>
          <c:idx val="2"/>
          <c:order val="2"/>
          <c:tx>
            <c:strRef>
              <c:f>Sheet4!$D$3:$D$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3</c:v>
                </c:pt>
                <c:pt idx="1">
                  <c:v>0.1</c:v>
                </c:pt>
                <c:pt idx="2">
                  <c:v>0.3</c:v>
                </c:pt>
                <c:pt idx="3">
                  <c:v>0.4</c:v>
                </c:pt>
                <c:pt idx="4">
                  <c:v>0.2</c:v>
                </c:pt>
                <c:pt idx="5">
                  <c:v>1.1000000000000001</c:v>
                </c:pt>
                <c:pt idx="6">
                  <c:v>1.1000000000000001</c:v>
                </c:pt>
                <c:pt idx="7">
                  <c:v>1.1000000000000001</c:v>
                </c:pt>
                <c:pt idx="8">
                  <c:v>1.8</c:v>
                </c:pt>
                <c:pt idx="9">
                  <c:v>1.5</c:v>
                </c:pt>
                <c:pt idx="10">
                  <c:v>1.2</c:v>
                </c:pt>
                <c:pt idx="11">
                  <c:v>1.1000000000000001</c:v>
                </c:pt>
                <c:pt idx="12">
                  <c:v>1.7</c:v>
                </c:pt>
                <c:pt idx="13">
                  <c:v>2.8</c:v>
                </c:pt>
                <c:pt idx="14">
                  <c:v>1.7</c:v>
                </c:pt>
                <c:pt idx="15">
                  <c:v>4.3</c:v>
                </c:pt>
                <c:pt idx="16">
                  <c:v>1.9</c:v>
                </c:pt>
                <c:pt idx="17">
                  <c:v>2.1</c:v>
                </c:pt>
                <c:pt idx="18">
                  <c:v>3.6</c:v>
                </c:pt>
                <c:pt idx="19">
                  <c:v>3.4</c:v>
                </c:pt>
                <c:pt idx="20">
                  <c:v>4.0999999999999996</c:v>
                </c:pt>
                <c:pt idx="21">
                  <c:v>4.5</c:v>
                </c:pt>
                <c:pt idx="22">
                  <c:v>5</c:v>
                </c:pt>
                <c:pt idx="23">
                  <c:v>4.9000000000000004</c:v>
                </c:pt>
                <c:pt idx="24">
                  <c:v>6.1</c:v>
                </c:pt>
                <c:pt idx="25">
                  <c:v>6.2</c:v>
                </c:pt>
                <c:pt idx="26">
                  <c:v>5.0999999999999996</c:v>
                </c:pt>
                <c:pt idx="27">
                  <c:v>6.9</c:v>
                </c:pt>
                <c:pt idx="28">
                  <c:v>6.6</c:v>
                </c:pt>
                <c:pt idx="29">
                  <c:v>5.8</c:v>
                </c:pt>
                <c:pt idx="30">
                  <c:v>7.2</c:v>
                </c:pt>
                <c:pt idx="31">
                  <c:v>10.1</c:v>
                </c:pt>
                <c:pt idx="32">
                  <c:v>6.4</c:v>
                </c:pt>
                <c:pt idx="33">
                  <c:v>6.8</c:v>
                </c:pt>
                <c:pt idx="34">
                  <c:v>10.199999999999999</c:v>
                </c:pt>
                <c:pt idx="35">
                  <c:v>6.8</c:v>
                </c:pt>
                <c:pt idx="36">
                  <c:v>8.1999999999999993</c:v>
                </c:pt>
                <c:pt idx="37">
                  <c:v>9.4</c:v>
                </c:pt>
                <c:pt idx="38">
                  <c:v>10</c:v>
                </c:pt>
                <c:pt idx="39">
                  <c:v>11.2</c:v>
                </c:pt>
                <c:pt idx="40">
                  <c:v>12.2</c:v>
                </c:pt>
                <c:pt idx="41">
                  <c:v>15</c:v>
                </c:pt>
                <c:pt idx="42">
                  <c:v>10.5</c:v>
                </c:pt>
                <c:pt idx="43">
                  <c:v>15.7</c:v>
                </c:pt>
                <c:pt idx="44">
                  <c:v>9</c:v>
                </c:pt>
                <c:pt idx="45">
                  <c:v>12.8</c:v>
                </c:pt>
                <c:pt idx="46">
                  <c:v>12.5</c:v>
                </c:pt>
                <c:pt idx="47">
                  <c:v>11.9</c:v>
                </c:pt>
                <c:pt idx="48">
                  <c:v>14.9</c:v>
                </c:pt>
                <c:pt idx="49">
                  <c:v>13.5</c:v>
                </c:pt>
                <c:pt idx="50">
                  <c:v>17.7</c:v>
                </c:pt>
                <c:pt idx="51">
                  <c:v>17.100000000000001</c:v>
                </c:pt>
                <c:pt idx="52">
                  <c:v>17.8</c:v>
                </c:pt>
                <c:pt idx="53">
                  <c:v>16.600000000000001</c:v>
                </c:pt>
                <c:pt idx="54">
                  <c:v>15.6</c:v>
                </c:pt>
                <c:pt idx="55">
                  <c:v>23.2</c:v>
                </c:pt>
                <c:pt idx="56">
                  <c:v>29.7</c:v>
                </c:pt>
                <c:pt idx="57">
                  <c:v>20.7</c:v>
                </c:pt>
                <c:pt idx="58">
                  <c:v>23.1</c:v>
                </c:pt>
                <c:pt idx="59">
                  <c:v>25.1</c:v>
                </c:pt>
                <c:pt idx="60">
                  <c:v>18.600000000000001</c:v>
                </c:pt>
                <c:pt idx="61">
                  <c:v>20.2</c:v>
                </c:pt>
                <c:pt idx="62">
                  <c:v>20.7</c:v>
                </c:pt>
                <c:pt idx="63">
                  <c:v>22.7</c:v>
                </c:pt>
                <c:pt idx="64">
                  <c:v>20.7</c:v>
                </c:pt>
                <c:pt idx="65">
                  <c:v>29.3</c:v>
                </c:pt>
                <c:pt idx="66">
                  <c:v>24.4</c:v>
                </c:pt>
                <c:pt idx="67">
                  <c:v>29.1</c:v>
                </c:pt>
                <c:pt idx="68">
                  <c:v>23.8</c:v>
                </c:pt>
                <c:pt idx="69">
                  <c:v>26.6</c:v>
                </c:pt>
                <c:pt idx="70">
                  <c:v>24.2</c:v>
                </c:pt>
                <c:pt idx="71">
                  <c:v>28.7</c:v>
                </c:pt>
                <c:pt idx="72">
                  <c:v>28.4</c:v>
                </c:pt>
                <c:pt idx="73">
                  <c:v>33.4</c:v>
                </c:pt>
                <c:pt idx="74">
                  <c:v>27.4</c:v>
                </c:pt>
                <c:pt idx="75">
                  <c:v>33.200000000000003</c:v>
                </c:pt>
                <c:pt idx="76">
                  <c:v>31.2</c:v>
                </c:pt>
                <c:pt idx="77">
                  <c:v>32.1</c:v>
                </c:pt>
                <c:pt idx="78">
                  <c:v>47.1</c:v>
                </c:pt>
                <c:pt idx="79">
                  <c:v>40.9</c:v>
                </c:pt>
                <c:pt idx="80">
                  <c:v>46.8</c:v>
                </c:pt>
                <c:pt idx="81">
                  <c:v>48.3</c:v>
                </c:pt>
                <c:pt idx="82">
                  <c:v>49.8</c:v>
                </c:pt>
                <c:pt idx="83">
                  <c:v>33.1</c:v>
                </c:pt>
                <c:pt idx="84">
                  <c:v>45.6</c:v>
                </c:pt>
                <c:pt idx="85">
                  <c:v>45.6</c:v>
                </c:pt>
                <c:pt idx="86">
                  <c:v>45.3</c:v>
                </c:pt>
                <c:pt idx="87">
                  <c:v>45.8</c:v>
                </c:pt>
                <c:pt idx="88">
                  <c:v>46.1</c:v>
                </c:pt>
                <c:pt idx="89">
                  <c:v>44.1</c:v>
                </c:pt>
                <c:pt idx="90">
                  <c:v>41</c:v>
                </c:pt>
                <c:pt idx="91">
                  <c:v>50.9</c:v>
                </c:pt>
                <c:pt idx="92">
                  <c:v>66.3</c:v>
                </c:pt>
                <c:pt idx="93">
                  <c:v>56.7</c:v>
                </c:pt>
                <c:pt idx="94">
                  <c:v>49</c:v>
                </c:pt>
                <c:pt idx="95">
                  <c:v>51.5</c:v>
                </c:pt>
                <c:pt idx="96">
                  <c:v>58.4</c:v>
                </c:pt>
                <c:pt idx="97">
                  <c:v>57.5</c:v>
                </c:pt>
                <c:pt idx="98">
                  <c:v>68.3</c:v>
                </c:pt>
                <c:pt idx="99">
                  <c:v>57.7</c:v>
                </c:pt>
              </c:numCache>
            </c:numRef>
          </c:val>
          <c:smooth val="0"/>
        </c:ser>
        <c:ser>
          <c:idx val="3"/>
          <c:order val="3"/>
          <c:tx>
            <c:strRef>
              <c:f>Sheet4!$E$3:$E$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1.1000000000000001</c:v>
                </c:pt>
                <c:pt idx="1">
                  <c:v>1</c:v>
                </c:pt>
                <c:pt idx="2">
                  <c:v>1.2</c:v>
                </c:pt>
                <c:pt idx="3">
                  <c:v>1.5</c:v>
                </c:pt>
                <c:pt idx="4">
                  <c:v>0.9</c:v>
                </c:pt>
                <c:pt idx="5">
                  <c:v>1.4</c:v>
                </c:pt>
                <c:pt idx="6">
                  <c:v>1.3</c:v>
                </c:pt>
                <c:pt idx="7">
                  <c:v>1.2</c:v>
                </c:pt>
                <c:pt idx="8">
                  <c:v>1.1000000000000001</c:v>
                </c:pt>
                <c:pt idx="9">
                  <c:v>1.7</c:v>
                </c:pt>
                <c:pt idx="10">
                  <c:v>1.8</c:v>
                </c:pt>
                <c:pt idx="11">
                  <c:v>1.6</c:v>
                </c:pt>
                <c:pt idx="12">
                  <c:v>1.7</c:v>
                </c:pt>
                <c:pt idx="13">
                  <c:v>1.7</c:v>
                </c:pt>
                <c:pt idx="14">
                  <c:v>2.4</c:v>
                </c:pt>
                <c:pt idx="15">
                  <c:v>1.4</c:v>
                </c:pt>
                <c:pt idx="16">
                  <c:v>1.8</c:v>
                </c:pt>
                <c:pt idx="17">
                  <c:v>1.5</c:v>
                </c:pt>
                <c:pt idx="18">
                  <c:v>1.4</c:v>
                </c:pt>
                <c:pt idx="19">
                  <c:v>1.4</c:v>
                </c:pt>
                <c:pt idx="20">
                  <c:v>1.4</c:v>
                </c:pt>
                <c:pt idx="21">
                  <c:v>1.7</c:v>
                </c:pt>
                <c:pt idx="22">
                  <c:v>1.9</c:v>
                </c:pt>
                <c:pt idx="23">
                  <c:v>1.7</c:v>
                </c:pt>
                <c:pt idx="24">
                  <c:v>1.6</c:v>
                </c:pt>
                <c:pt idx="25">
                  <c:v>2</c:v>
                </c:pt>
                <c:pt idx="26">
                  <c:v>2</c:v>
                </c:pt>
                <c:pt idx="27">
                  <c:v>1.2</c:v>
                </c:pt>
                <c:pt idx="28">
                  <c:v>2</c:v>
                </c:pt>
                <c:pt idx="29">
                  <c:v>2</c:v>
                </c:pt>
                <c:pt idx="30">
                  <c:v>1.5</c:v>
                </c:pt>
                <c:pt idx="31">
                  <c:v>1.5</c:v>
                </c:pt>
                <c:pt idx="32">
                  <c:v>2.7</c:v>
                </c:pt>
                <c:pt idx="33">
                  <c:v>1.7</c:v>
                </c:pt>
                <c:pt idx="34">
                  <c:v>1.6</c:v>
                </c:pt>
                <c:pt idx="35">
                  <c:v>2.1</c:v>
                </c:pt>
                <c:pt idx="36">
                  <c:v>2</c:v>
                </c:pt>
                <c:pt idx="37">
                  <c:v>1.8</c:v>
                </c:pt>
                <c:pt idx="38">
                  <c:v>2.1</c:v>
                </c:pt>
                <c:pt idx="39">
                  <c:v>1.7</c:v>
                </c:pt>
                <c:pt idx="40">
                  <c:v>2.2000000000000002</c:v>
                </c:pt>
                <c:pt idx="41">
                  <c:v>2.1</c:v>
                </c:pt>
                <c:pt idx="42">
                  <c:v>1.9</c:v>
                </c:pt>
                <c:pt idx="43">
                  <c:v>1.9</c:v>
                </c:pt>
                <c:pt idx="44">
                  <c:v>1.8</c:v>
                </c:pt>
                <c:pt idx="45">
                  <c:v>2.1</c:v>
                </c:pt>
                <c:pt idx="46">
                  <c:v>1.7</c:v>
                </c:pt>
                <c:pt idx="47">
                  <c:v>1.9</c:v>
                </c:pt>
                <c:pt idx="48">
                  <c:v>1.8</c:v>
                </c:pt>
                <c:pt idx="49">
                  <c:v>1.9</c:v>
                </c:pt>
                <c:pt idx="50">
                  <c:v>1.7</c:v>
                </c:pt>
                <c:pt idx="51">
                  <c:v>1.9</c:v>
                </c:pt>
                <c:pt idx="52">
                  <c:v>1.8</c:v>
                </c:pt>
                <c:pt idx="53">
                  <c:v>1.7</c:v>
                </c:pt>
                <c:pt idx="54">
                  <c:v>2.2000000000000002</c:v>
                </c:pt>
                <c:pt idx="55">
                  <c:v>1.9</c:v>
                </c:pt>
                <c:pt idx="56">
                  <c:v>2.4</c:v>
                </c:pt>
                <c:pt idx="57">
                  <c:v>2.1</c:v>
                </c:pt>
                <c:pt idx="58">
                  <c:v>1.9</c:v>
                </c:pt>
                <c:pt idx="59">
                  <c:v>1.8</c:v>
                </c:pt>
                <c:pt idx="60">
                  <c:v>1.5</c:v>
                </c:pt>
                <c:pt idx="61">
                  <c:v>2.2000000000000002</c:v>
                </c:pt>
                <c:pt idx="62">
                  <c:v>1.8</c:v>
                </c:pt>
                <c:pt idx="63">
                  <c:v>2</c:v>
                </c:pt>
                <c:pt idx="64">
                  <c:v>2</c:v>
                </c:pt>
                <c:pt idx="65">
                  <c:v>1.9</c:v>
                </c:pt>
                <c:pt idx="66">
                  <c:v>1.7</c:v>
                </c:pt>
                <c:pt idx="67">
                  <c:v>2.1</c:v>
                </c:pt>
                <c:pt idx="68">
                  <c:v>2.1</c:v>
                </c:pt>
                <c:pt idx="69">
                  <c:v>2.4</c:v>
                </c:pt>
                <c:pt idx="70">
                  <c:v>2.2000000000000002</c:v>
                </c:pt>
                <c:pt idx="71">
                  <c:v>2.7</c:v>
                </c:pt>
                <c:pt idx="72">
                  <c:v>2.1</c:v>
                </c:pt>
                <c:pt idx="73">
                  <c:v>4.0999999999999996</c:v>
                </c:pt>
                <c:pt idx="74">
                  <c:v>3.4</c:v>
                </c:pt>
                <c:pt idx="75">
                  <c:v>2.1</c:v>
                </c:pt>
                <c:pt idx="76">
                  <c:v>2.2000000000000002</c:v>
                </c:pt>
                <c:pt idx="77">
                  <c:v>2.6</c:v>
                </c:pt>
                <c:pt idx="78">
                  <c:v>2.6</c:v>
                </c:pt>
                <c:pt idx="79">
                  <c:v>3.1</c:v>
                </c:pt>
                <c:pt idx="80">
                  <c:v>3.6</c:v>
                </c:pt>
                <c:pt idx="81">
                  <c:v>3.3</c:v>
                </c:pt>
                <c:pt idx="82">
                  <c:v>5.2</c:v>
                </c:pt>
                <c:pt idx="83">
                  <c:v>4</c:v>
                </c:pt>
                <c:pt idx="84">
                  <c:v>4.0999999999999996</c:v>
                </c:pt>
                <c:pt idx="85">
                  <c:v>1.7</c:v>
                </c:pt>
                <c:pt idx="86">
                  <c:v>4.0999999999999996</c:v>
                </c:pt>
                <c:pt idx="87">
                  <c:v>3.1</c:v>
                </c:pt>
                <c:pt idx="88">
                  <c:v>6.6</c:v>
                </c:pt>
                <c:pt idx="89">
                  <c:v>2.4</c:v>
                </c:pt>
                <c:pt idx="90">
                  <c:v>2.8</c:v>
                </c:pt>
                <c:pt idx="91">
                  <c:v>3.7</c:v>
                </c:pt>
                <c:pt idx="92">
                  <c:v>2.2999999999999998</c:v>
                </c:pt>
                <c:pt idx="93">
                  <c:v>3.2</c:v>
                </c:pt>
                <c:pt idx="94">
                  <c:v>4.8</c:v>
                </c:pt>
                <c:pt idx="95">
                  <c:v>1.4</c:v>
                </c:pt>
                <c:pt idx="96">
                  <c:v>5.8</c:v>
                </c:pt>
                <c:pt idx="97">
                  <c:v>3</c:v>
                </c:pt>
                <c:pt idx="98">
                  <c:v>2.6</c:v>
                </c:pt>
                <c:pt idx="99">
                  <c:v>2.8</c:v>
                </c:pt>
              </c:numCache>
            </c:numRef>
          </c:val>
          <c:smooth val="0"/>
        </c:ser>
        <c:ser>
          <c:idx val="4"/>
          <c:order val="4"/>
          <c:tx>
            <c:strRef>
              <c:f>Sheet4!$F$3:$F$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0.2</c:v>
                </c:pt>
                <c:pt idx="1">
                  <c:v>0.4</c:v>
                </c:pt>
                <c:pt idx="2">
                  <c:v>0.2</c:v>
                </c:pt>
                <c:pt idx="3">
                  <c:v>0.4</c:v>
                </c:pt>
                <c:pt idx="4">
                  <c:v>0.4</c:v>
                </c:pt>
                <c:pt idx="5">
                  <c:v>0.4</c:v>
                </c:pt>
                <c:pt idx="6">
                  <c:v>1.4</c:v>
                </c:pt>
                <c:pt idx="7">
                  <c:v>2.4</c:v>
                </c:pt>
                <c:pt idx="8">
                  <c:v>1.2</c:v>
                </c:pt>
                <c:pt idx="9">
                  <c:v>1.1000000000000001</c:v>
                </c:pt>
                <c:pt idx="10">
                  <c:v>2.2999999999999998</c:v>
                </c:pt>
                <c:pt idx="11">
                  <c:v>2.5</c:v>
                </c:pt>
                <c:pt idx="12">
                  <c:v>1.5</c:v>
                </c:pt>
                <c:pt idx="13">
                  <c:v>1.9</c:v>
                </c:pt>
                <c:pt idx="14">
                  <c:v>2.1</c:v>
                </c:pt>
                <c:pt idx="15">
                  <c:v>2.6</c:v>
                </c:pt>
                <c:pt idx="16">
                  <c:v>3.3</c:v>
                </c:pt>
                <c:pt idx="17">
                  <c:v>3.5</c:v>
                </c:pt>
                <c:pt idx="18">
                  <c:v>3.9</c:v>
                </c:pt>
                <c:pt idx="19">
                  <c:v>3.7</c:v>
                </c:pt>
                <c:pt idx="20">
                  <c:v>4.8</c:v>
                </c:pt>
                <c:pt idx="21">
                  <c:v>4</c:v>
                </c:pt>
                <c:pt idx="22">
                  <c:v>7</c:v>
                </c:pt>
                <c:pt idx="23">
                  <c:v>4.2</c:v>
                </c:pt>
                <c:pt idx="24">
                  <c:v>5.5</c:v>
                </c:pt>
                <c:pt idx="25">
                  <c:v>6.7</c:v>
                </c:pt>
                <c:pt idx="26">
                  <c:v>6</c:v>
                </c:pt>
                <c:pt idx="27">
                  <c:v>5.9</c:v>
                </c:pt>
                <c:pt idx="28">
                  <c:v>7.8</c:v>
                </c:pt>
                <c:pt idx="29">
                  <c:v>8.5</c:v>
                </c:pt>
                <c:pt idx="30">
                  <c:v>7.6</c:v>
                </c:pt>
                <c:pt idx="31">
                  <c:v>7.6</c:v>
                </c:pt>
                <c:pt idx="32">
                  <c:v>8.4</c:v>
                </c:pt>
                <c:pt idx="33">
                  <c:v>7.4</c:v>
                </c:pt>
                <c:pt idx="34">
                  <c:v>7.5</c:v>
                </c:pt>
                <c:pt idx="35">
                  <c:v>8.9</c:v>
                </c:pt>
                <c:pt idx="36">
                  <c:v>10.3</c:v>
                </c:pt>
                <c:pt idx="37">
                  <c:v>9.9</c:v>
                </c:pt>
                <c:pt idx="38">
                  <c:v>14</c:v>
                </c:pt>
                <c:pt idx="39">
                  <c:v>8.6999999999999993</c:v>
                </c:pt>
                <c:pt idx="40">
                  <c:v>14.1</c:v>
                </c:pt>
                <c:pt idx="41">
                  <c:v>10.9</c:v>
                </c:pt>
                <c:pt idx="42">
                  <c:v>13.7</c:v>
                </c:pt>
                <c:pt idx="43">
                  <c:v>14.9</c:v>
                </c:pt>
                <c:pt idx="44">
                  <c:v>12.2</c:v>
                </c:pt>
                <c:pt idx="45">
                  <c:v>15.4</c:v>
                </c:pt>
                <c:pt idx="46">
                  <c:v>13.8</c:v>
                </c:pt>
                <c:pt idx="47">
                  <c:v>14</c:v>
                </c:pt>
                <c:pt idx="48">
                  <c:v>11.6</c:v>
                </c:pt>
                <c:pt idx="49">
                  <c:v>16.3</c:v>
                </c:pt>
                <c:pt idx="50">
                  <c:v>16.399999999999999</c:v>
                </c:pt>
                <c:pt idx="51">
                  <c:v>15.1</c:v>
                </c:pt>
                <c:pt idx="52">
                  <c:v>16.2</c:v>
                </c:pt>
                <c:pt idx="53">
                  <c:v>17.899999999999999</c:v>
                </c:pt>
                <c:pt idx="54">
                  <c:v>18</c:v>
                </c:pt>
                <c:pt idx="55">
                  <c:v>15.9</c:v>
                </c:pt>
                <c:pt idx="56">
                  <c:v>20.7</c:v>
                </c:pt>
                <c:pt idx="57">
                  <c:v>20.3</c:v>
                </c:pt>
                <c:pt idx="58">
                  <c:v>16.7</c:v>
                </c:pt>
                <c:pt idx="59">
                  <c:v>21.7</c:v>
                </c:pt>
                <c:pt idx="60">
                  <c:v>19.899999999999999</c:v>
                </c:pt>
                <c:pt idx="61">
                  <c:v>20.3</c:v>
                </c:pt>
                <c:pt idx="62">
                  <c:v>25.5</c:v>
                </c:pt>
                <c:pt idx="63">
                  <c:v>22.5</c:v>
                </c:pt>
                <c:pt idx="64">
                  <c:v>17.5</c:v>
                </c:pt>
                <c:pt idx="65">
                  <c:v>31.5</c:v>
                </c:pt>
                <c:pt idx="66">
                  <c:v>26</c:v>
                </c:pt>
                <c:pt idx="67">
                  <c:v>21.6</c:v>
                </c:pt>
                <c:pt idx="68">
                  <c:v>23.1</c:v>
                </c:pt>
                <c:pt idx="69">
                  <c:v>22.2</c:v>
                </c:pt>
                <c:pt idx="70">
                  <c:v>26.3</c:v>
                </c:pt>
                <c:pt idx="71">
                  <c:v>28.8</c:v>
                </c:pt>
                <c:pt idx="72">
                  <c:v>21.6</c:v>
                </c:pt>
                <c:pt idx="73">
                  <c:v>28.7</c:v>
                </c:pt>
                <c:pt idx="74">
                  <c:v>28.1</c:v>
                </c:pt>
                <c:pt idx="75">
                  <c:v>29.6</c:v>
                </c:pt>
                <c:pt idx="76">
                  <c:v>41.8</c:v>
                </c:pt>
                <c:pt idx="77">
                  <c:v>38.799999999999997</c:v>
                </c:pt>
                <c:pt idx="78">
                  <c:v>38.5</c:v>
                </c:pt>
                <c:pt idx="79">
                  <c:v>45.7</c:v>
                </c:pt>
                <c:pt idx="80">
                  <c:v>45.9</c:v>
                </c:pt>
                <c:pt idx="81">
                  <c:v>41.3</c:v>
                </c:pt>
                <c:pt idx="82">
                  <c:v>32.1</c:v>
                </c:pt>
                <c:pt idx="83">
                  <c:v>49.1</c:v>
                </c:pt>
                <c:pt idx="84">
                  <c:v>47.3</c:v>
                </c:pt>
                <c:pt idx="85">
                  <c:v>43.1</c:v>
                </c:pt>
                <c:pt idx="86">
                  <c:v>53.3</c:v>
                </c:pt>
                <c:pt idx="87">
                  <c:v>66.599999999999994</c:v>
                </c:pt>
                <c:pt idx="88">
                  <c:v>56</c:v>
                </c:pt>
                <c:pt idx="89">
                  <c:v>53.6</c:v>
                </c:pt>
                <c:pt idx="90">
                  <c:v>59.3</c:v>
                </c:pt>
                <c:pt idx="91">
                  <c:v>56.4</c:v>
                </c:pt>
                <c:pt idx="92">
                  <c:v>53.1</c:v>
                </c:pt>
                <c:pt idx="93">
                  <c:v>39.4</c:v>
                </c:pt>
                <c:pt idx="94">
                  <c:v>68</c:v>
                </c:pt>
                <c:pt idx="95">
                  <c:v>57</c:v>
                </c:pt>
                <c:pt idx="96">
                  <c:v>51.6</c:v>
                </c:pt>
                <c:pt idx="97">
                  <c:v>61.4</c:v>
                </c:pt>
                <c:pt idx="98">
                  <c:v>44.7</c:v>
                </c:pt>
                <c:pt idx="99">
                  <c:v>58.6</c:v>
                </c:pt>
              </c:numCache>
            </c:numRef>
          </c:val>
          <c:smooth val="0"/>
        </c:ser>
        <c:ser>
          <c:idx val="5"/>
          <c:order val="5"/>
          <c:tx>
            <c:strRef>
              <c:f>Sheet4!$G$3:$G$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1.2</c:v>
                </c:pt>
                <c:pt idx="1">
                  <c:v>1.5</c:v>
                </c:pt>
                <c:pt idx="2">
                  <c:v>1.5</c:v>
                </c:pt>
                <c:pt idx="3">
                  <c:v>1.2</c:v>
                </c:pt>
                <c:pt idx="4">
                  <c:v>1.1000000000000001</c:v>
                </c:pt>
                <c:pt idx="5">
                  <c:v>1.2</c:v>
                </c:pt>
                <c:pt idx="6">
                  <c:v>1.3</c:v>
                </c:pt>
                <c:pt idx="7">
                  <c:v>1.2</c:v>
                </c:pt>
                <c:pt idx="8">
                  <c:v>1.1000000000000001</c:v>
                </c:pt>
                <c:pt idx="9">
                  <c:v>1.6</c:v>
                </c:pt>
                <c:pt idx="10">
                  <c:v>1.6</c:v>
                </c:pt>
                <c:pt idx="11">
                  <c:v>1.3</c:v>
                </c:pt>
                <c:pt idx="12">
                  <c:v>1.3</c:v>
                </c:pt>
                <c:pt idx="13">
                  <c:v>1.5</c:v>
                </c:pt>
                <c:pt idx="14">
                  <c:v>1.5</c:v>
                </c:pt>
                <c:pt idx="15">
                  <c:v>1.5</c:v>
                </c:pt>
                <c:pt idx="16">
                  <c:v>1.3</c:v>
                </c:pt>
                <c:pt idx="17">
                  <c:v>1.5</c:v>
                </c:pt>
                <c:pt idx="18">
                  <c:v>1.2</c:v>
                </c:pt>
                <c:pt idx="19">
                  <c:v>1.6</c:v>
                </c:pt>
                <c:pt idx="20">
                  <c:v>1.5</c:v>
                </c:pt>
                <c:pt idx="21">
                  <c:v>2</c:v>
                </c:pt>
                <c:pt idx="22">
                  <c:v>1.6</c:v>
                </c:pt>
                <c:pt idx="23">
                  <c:v>1.6</c:v>
                </c:pt>
                <c:pt idx="24">
                  <c:v>2</c:v>
                </c:pt>
                <c:pt idx="25">
                  <c:v>1.5</c:v>
                </c:pt>
                <c:pt idx="26">
                  <c:v>1.3</c:v>
                </c:pt>
                <c:pt idx="27">
                  <c:v>1.7</c:v>
                </c:pt>
                <c:pt idx="28">
                  <c:v>1.9</c:v>
                </c:pt>
                <c:pt idx="29">
                  <c:v>1.6</c:v>
                </c:pt>
                <c:pt idx="30">
                  <c:v>1.5</c:v>
                </c:pt>
                <c:pt idx="31">
                  <c:v>1.7</c:v>
                </c:pt>
                <c:pt idx="32">
                  <c:v>1.7</c:v>
                </c:pt>
                <c:pt idx="33">
                  <c:v>1.8</c:v>
                </c:pt>
                <c:pt idx="34">
                  <c:v>1.7</c:v>
                </c:pt>
                <c:pt idx="35">
                  <c:v>1.9</c:v>
                </c:pt>
                <c:pt idx="36">
                  <c:v>1.5</c:v>
                </c:pt>
                <c:pt idx="37">
                  <c:v>1.9</c:v>
                </c:pt>
                <c:pt idx="38">
                  <c:v>1.7</c:v>
                </c:pt>
                <c:pt idx="39">
                  <c:v>1.4</c:v>
                </c:pt>
                <c:pt idx="40">
                  <c:v>1.9</c:v>
                </c:pt>
                <c:pt idx="41">
                  <c:v>1.9</c:v>
                </c:pt>
                <c:pt idx="42">
                  <c:v>1.6</c:v>
                </c:pt>
                <c:pt idx="43">
                  <c:v>1.9</c:v>
                </c:pt>
                <c:pt idx="44">
                  <c:v>1.9</c:v>
                </c:pt>
                <c:pt idx="45">
                  <c:v>1.7</c:v>
                </c:pt>
                <c:pt idx="46">
                  <c:v>1.4</c:v>
                </c:pt>
                <c:pt idx="47">
                  <c:v>1.4</c:v>
                </c:pt>
                <c:pt idx="48">
                  <c:v>1.6</c:v>
                </c:pt>
                <c:pt idx="49">
                  <c:v>1.5</c:v>
                </c:pt>
                <c:pt idx="50">
                  <c:v>2.2000000000000002</c:v>
                </c:pt>
                <c:pt idx="51">
                  <c:v>1.5</c:v>
                </c:pt>
                <c:pt idx="52">
                  <c:v>1.5</c:v>
                </c:pt>
                <c:pt idx="53">
                  <c:v>2</c:v>
                </c:pt>
                <c:pt idx="54">
                  <c:v>1.5</c:v>
                </c:pt>
                <c:pt idx="55">
                  <c:v>1.8</c:v>
                </c:pt>
                <c:pt idx="56">
                  <c:v>1.5</c:v>
                </c:pt>
                <c:pt idx="57">
                  <c:v>1.7</c:v>
                </c:pt>
                <c:pt idx="58">
                  <c:v>1.4</c:v>
                </c:pt>
                <c:pt idx="59">
                  <c:v>1.6</c:v>
                </c:pt>
                <c:pt idx="60">
                  <c:v>1.9</c:v>
                </c:pt>
                <c:pt idx="61">
                  <c:v>1.5</c:v>
                </c:pt>
                <c:pt idx="62">
                  <c:v>2.1</c:v>
                </c:pt>
                <c:pt idx="63">
                  <c:v>1.8</c:v>
                </c:pt>
                <c:pt idx="64">
                  <c:v>1.6</c:v>
                </c:pt>
                <c:pt idx="65">
                  <c:v>2.1</c:v>
                </c:pt>
                <c:pt idx="66">
                  <c:v>2.1</c:v>
                </c:pt>
                <c:pt idx="67">
                  <c:v>1.9</c:v>
                </c:pt>
                <c:pt idx="68">
                  <c:v>1.9</c:v>
                </c:pt>
                <c:pt idx="69">
                  <c:v>2.1</c:v>
                </c:pt>
                <c:pt idx="70">
                  <c:v>2.5</c:v>
                </c:pt>
                <c:pt idx="71">
                  <c:v>1.7</c:v>
                </c:pt>
                <c:pt idx="72">
                  <c:v>1.9</c:v>
                </c:pt>
                <c:pt idx="73">
                  <c:v>1.9</c:v>
                </c:pt>
                <c:pt idx="74">
                  <c:v>1.5</c:v>
                </c:pt>
                <c:pt idx="75">
                  <c:v>1.6</c:v>
                </c:pt>
                <c:pt idx="76">
                  <c:v>1.5</c:v>
                </c:pt>
                <c:pt idx="77">
                  <c:v>1.5</c:v>
                </c:pt>
                <c:pt idx="78">
                  <c:v>1.9</c:v>
                </c:pt>
                <c:pt idx="79">
                  <c:v>1.6</c:v>
                </c:pt>
                <c:pt idx="80">
                  <c:v>1.6</c:v>
                </c:pt>
                <c:pt idx="81">
                  <c:v>2.9</c:v>
                </c:pt>
                <c:pt idx="82">
                  <c:v>2.7</c:v>
                </c:pt>
                <c:pt idx="83">
                  <c:v>1.7</c:v>
                </c:pt>
                <c:pt idx="84">
                  <c:v>2.2999999999999998</c:v>
                </c:pt>
                <c:pt idx="85">
                  <c:v>1.5</c:v>
                </c:pt>
                <c:pt idx="86">
                  <c:v>2.6</c:v>
                </c:pt>
                <c:pt idx="87">
                  <c:v>3.2</c:v>
                </c:pt>
                <c:pt idx="88">
                  <c:v>2</c:v>
                </c:pt>
                <c:pt idx="89">
                  <c:v>3.2</c:v>
                </c:pt>
                <c:pt idx="90">
                  <c:v>1.8</c:v>
                </c:pt>
                <c:pt idx="91">
                  <c:v>2</c:v>
                </c:pt>
                <c:pt idx="92">
                  <c:v>1.7</c:v>
                </c:pt>
                <c:pt idx="93">
                  <c:v>2.1</c:v>
                </c:pt>
                <c:pt idx="94">
                  <c:v>4</c:v>
                </c:pt>
                <c:pt idx="95">
                  <c:v>1.8</c:v>
                </c:pt>
                <c:pt idx="96">
                  <c:v>1.7</c:v>
                </c:pt>
                <c:pt idx="97">
                  <c:v>3.5</c:v>
                </c:pt>
                <c:pt idx="98">
                  <c:v>2.8</c:v>
                </c:pt>
                <c:pt idx="99">
                  <c:v>2.2999999999999998</c:v>
                </c:pt>
              </c:numCache>
            </c:numRef>
          </c:val>
          <c:smooth val="0"/>
        </c:ser>
        <c:ser>
          <c:idx val="6"/>
          <c:order val="6"/>
          <c:tx>
            <c:strRef>
              <c:f>Sheet4!$H$3:$H$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0.2</c:v>
                </c:pt>
                <c:pt idx="1">
                  <c:v>0.3</c:v>
                </c:pt>
                <c:pt idx="2">
                  <c:v>0</c:v>
                </c:pt>
                <c:pt idx="3">
                  <c:v>0.2</c:v>
                </c:pt>
                <c:pt idx="4">
                  <c:v>0.5</c:v>
                </c:pt>
                <c:pt idx="5">
                  <c:v>0.4</c:v>
                </c:pt>
                <c:pt idx="6">
                  <c:v>0.7</c:v>
                </c:pt>
                <c:pt idx="7">
                  <c:v>1.8</c:v>
                </c:pt>
                <c:pt idx="8">
                  <c:v>1.9</c:v>
                </c:pt>
                <c:pt idx="9">
                  <c:v>1.5</c:v>
                </c:pt>
                <c:pt idx="10">
                  <c:v>1</c:v>
                </c:pt>
                <c:pt idx="11">
                  <c:v>1.2</c:v>
                </c:pt>
                <c:pt idx="12">
                  <c:v>1.9</c:v>
                </c:pt>
                <c:pt idx="13">
                  <c:v>2.7</c:v>
                </c:pt>
                <c:pt idx="14">
                  <c:v>1.5</c:v>
                </c:pt>
                <c:pt idx="15">
                  <c:v>3.2</c:v>
                </c:pt>
                <c:pt idx="16">
                  <c:v>3.2</c:v>
                </c:pt>
                <c:pt idx="17">
                  <c:v>4.2</c:v>
                </c:pt>
                <c:pt idx="18">
                  <c:v>4.4000000000000004</c:v>
                </c:pt>
                <c:pt idx="19">
                  <c:v>3.3</c:v>
                </c:pt>
                <c:pt idx="20">
                  <c:v>3.8</c:v>
                </c:pt>
                <c:pt idx="21">
                  <c:v>3.9</c:v>
                </c:pt>
                <c:pt idx="22">
                  <c:v>5.2</c:v>
                </c:pt>
                <c:pt idx="23">
                  <c:v>5.0999999999999996</c:v>
                </c:pt>
                <c:pt idx="24">
                  <c:v>7</c:v>
                </c:pt>
                <c:pt idx="25">
                  <c:v>6.6</c:v>
                </c:pt>
                <c:pt idx="26">
                  <c:v>9.1999999999999993</c:v>
                </c:pt>
                <c:pt idx="27">
                  <c:v>5.9</c:v>
                </c:pt>
                <c:pt idx="28">
                  <c:v>8</c:v>
                </c:pt>
                <c:pt idx="29">
                  <c:v>7.4</c:v>
                </c:pt>
                <c:pt idx="30">
                  <c:v>8.6999999999999993</c:v>
                </c:pt>
                <c:pt idx="31">
                  <c:v>11.8</c:v>
                </c:pt>
                <c:pt idx="32">
                  <c:v>9.6</c:v>
                </c:pt>
                <c:pt idx="33">
                  <c:v>6.7</c:v>
                </c:pt>
                <c:pt idx="34">
                  <c:v>6.9</c:v>
                </c:pt>
                <c:pt idx="35">
                  <c:v>6.8</c:v>
                </c:pt>
                <c:pt idx="36">
                  <c:v>13.6</c:v>
                </c:pt>
                <c:pt idx="37">
                  <c:v>11</c:v>
                </c:pt>
                <c:pt idx="38">
                  <c:v>13.7</c:v>
                </c:pt>
                <c:pt idx="39">
                  <c:v>13.1</c:v>
                </c:pt>
                <c:pt idx="40">
                  <c:v>18</c:v>
                </c:pt>
                <c:pt idx="41">
                  <c:v>14.2</c:v>
                </c:pt>
                <c:pt idx="42">
                  <c:v>18</c:v>
                </c:pt>
                <c:pt idx="43">
                  <c:v>19.2</c:v>
                </c:pt>
                <c:pt idx="44">
                  <c:v>20.399999999999999</c:v>
                </c:pt>
                <c:pt idx="45">
                  <c:v>15.6</c:v>
                </c:pt>
                <c:pt idx="46">
                  <c:v>20.6</c:v>
                </c:pt>
                <c:pt idx="47">
                  <c:v>19.2</c:v>
                </c:pt>
                <c:pt idx="48">
                  <c:v>13.2</c:v>
                </c:pt>
                <c:pt idx="49">
                  <c:v>12.3</c:v>
                </c:pt>
                <c:pt idx="50">
                  <c:v>19.8</c:v>
                </c:pt>
                <c:pt idx="51">
                  <c:v>13.4</c:v>
                </c:pt>
                <c:pt idx="52">
                  <c:v>22</c:v>
                </c:pt>
                <c:pt idx="53">
                  <c:v>17.3</c:v>
                </c:pt>
                <c:pt idx="54">
                  <c:v>19</c:v>
                </c:pt>
                <c:pt idx="55">
                  <c:v>20.100000000000001</c:v>
                </c:pt>
                <c:pt idx="56">
                  <c:v>23.3</c:v>
                </c:pt>
                <c:pt idx="57">
                  <c:v>19.8</c:v>
                </c:pt>
                <c:pt idx="58">
                  <c:v>27</c:v>
                </c:pt>
                <c:pt idx="59">
                  <c:v>24.6</c:v>
                </c:pt>
                <c:pt idx="60">
                  <c:v>29.4</c:v>
                </c:pt>
                <c:pt idx="61">
                  <c:v>33</c:v>
                </c:pt>
                <c:pt idx="62">
                  <c:v>25.3</c:v>
                </c:pt>
                <c:pt idx="63">
                  <c:v>24.5</c:v>
                </c:pt>
                <c:pt idx="64">
                  <c:v>31.8</c:v>
                </c:pt>
                <c:pt idx="65">
                  <c:v>34.5</c:v>
                </c:pt>
                <c:pt idx="66">
                  <c:v>26.7</c:v>
                </c:pt>
                <c:pt idx="67">
                  <c:v>20.6</c:v>
                </c:pt>
                <c:pt idx="68">
                  <c:v>34.9</c:v>
                </c:pt>
                <c:pt idx="69">
                  <c:v>27.3</c:v>
                </c:pt>
                <c:pt idx="70">
                  <c:v>24.5</c:v>
                </c:pt>
                <c:pt idx="71">
                  <c:v>27.9</c:v>
                </c:pt>
                <c:pt idx="72">
                  <c:v>24.8</c:v>
                </c:pt>
                <c:pt idx="73">
                  <c:v>37</c:v>
                </c:pt>
                <c:pt idx="74">
                  <c:v>31.3</c:v>
                </c:pt>
                <c:pt idx="75">
                  <c:v>27.6</c:v>
                </c:pt>
                <c:pt idx="76">
                  <c:v>39.1</c:v>
                </c:pt>
                <c:pt idx="77">
                  <c:v>32.299999999999997</c:v>
                </c:pt>
                <c:pt idx="78">
                  <c:v>37.200000000000003</c:v>
                </c:pt>
                <c:pt idx="79">
                  <c:v>47</c:v>
                </c:pt>
                <c:pt idx="80">
                  <c:v>43.6</c:v>
                </c:pt>
                <c:pt idx="81">
                  <c:v>42.3</c:v>
                </c:pt>
                <c:pt idx="82">
                  <c:v>47.9</c:v>
                </c:pt>
                <c:pt idx="83">
                  <c:v>47.5</c:v>
                </c:pt>
                <c:pt idx="84">
                  <c:v>48.7</c:v>
                </c:pt>
                <c:pt idx="85">
                  <c:v>62.7</c:v>
                </c:pt>
                <c:pt idx="86">
                  <c:v>55.2</c:v>
                </c:pt>
                <c:pt idx="87">
                  <c:v>66</c:v>
                </c:pt>
                <c:pt idx="88">
                  <c:v>53.8</c:v>
                </c:pt>
                <c:pt idx="89">
                  <c:v>67.8</c:v>
                </c:pt>
                <c:pt idx="90">
                  <c:v>57.4</c:v>
                </c:pt>
                <c:pt idx="91">
                  <c:v>55</c:v>
                </c:pt>
                <c:pt idx="92">
                  <c:v>56.8</c:v>
                </c:pt>
                <c:pt idx="93">
                  <c:v>52.3</c:v>
                </c:pt>
                <c:pt idx="94">
                  <c:v>60.6</c:v>
                </c:pt>
                <c:pt idx="95">
                  <c:v>61.3</c:v>
                </c:pt>
                <c:pt idx="96">
                  <c:v>65.8</c:v>
                </c:pt>
                <c:pt idx="97">
                  <c:v>75.900000000000006</c:v>
                </c:pt>
                <c:pt idx="98">
                  <c:v>52.7</c:v>
                </c:pt>
                <c:pt idx="99">
                  <c:v>51.5</c:v>
                </c:pt>
              </c:numCache>
            </c:numRef>
          </c:val>
          <c:smooth val="0"/>
        </c:ser>
        <c:ser>
          <c:idx val="7"/>
          <c:order val="7"/>
          <c:tx>
            <c:strRef>
              <c:f>Sheet4!$I$3:$I$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1.1000000000000001</c:v>
                </c:pt>
                <c:pt idx="1">
                  <c:v>1.3</c:v>
                </c:pt>
                <c:pt idx="2">
                  <c:v>1.6</c:v>
                </c:pt>
                <c:pt idx="3">
                  <c:v>1.4</c:v>
                </c:pt>
                <c:pt idx="4">
                  <c:v>1.1000000000000001</c:v>
                </c:pt>
                <c:pt idx="5">
                  <c:v>1.9</c:v>
                </c:pt>
                <c:pt idx="6">
                  <c:v>1</c:v>
                </c:pt>
                <c:pt idx="7">
                  <c:v>1.1000000000000001</c:v>
                </c:pt>
                <c:pt idx="8">
                  <c:v>1.4</c:v>
                </c:pt>
                <c:pt idx="9">
                  <c:v>1.6</c:v>
                </c:pt>
                <c:pt idx="10">
                  <c:v>1.6</c:v>
                </c:pt>
                <c:pt idx="11">
                  <c:v>1.4</c:v>
                </c:pt>
                <c:pt idx="12">
                  <c:v>1.8</c:v>
                </c:pt>
                <c:pt idx="13">
                  <c:v>1.4</c:v>
                </c:pt>
                <c:pt idx="14">
                  <c:v>1.7</c:v>
                </c:pt>
                <c:pt idx="15">
                  <c:v>1.7</c:v>
                </c:pt>
                <c:pt idx="16">
                  <c:v>2.1</c:v>
                </c:pt>
                <c:pt idx="17">
                  <c:v>1.5</c:v>
                </c:pt>
                <c:pt idx="18">
                  <c:v>1.3</c:v>
                </c:pt>
                <c:pt idx="19">
                  <c:v>1.1000000000000001</c:v>
                </c:pt>
                <c:pt idx="20">
                  <c:v>1.4</c:v>
                </c:pt>
                <c:pt idx="21">
                  <c:v>1</c:v>
                </c:pt>
                <c:pt idx="22">
                  <c:v>1.4</c:v>
                </c:pt>
                <c:pt idx="23">
                  <c:v>2.7</c:v>
                </c:pt>
                <c:pt idx="24">
                  <c:v>1.8</c:v>
                </c:pt>
                <c:pt idx="25">
                  <c:v>1.7</c:v>
                </c:pt>
                <c:pt idx="26">
                  <c:v>1.9</c:v>
                </c:pt>
                <c:pt idx="27">
                  <c:v>1.6</c:v>
                </c:pt>
                <c:pt idx="28">
                  <c:v>1.9</c:v>
                </c:pt>
                <c:pt idx="29">
                  <c:v>1.6</c:v>
                </c:pt>
                <c:pt idx="30">
                  <c:v>1.6</c:v>
                </c:pt>
                <c:pt idx="31">
                  <c:v>1.3</c:v>
                </c:pt>
                <c:pt idx="32">
                  <c:v>1.8</c:v>
                </c:pt>
                <c:pt idx="33">
                  <c:v>1.7</c:v>
                </c:pt>
                <c:pt idx="34">
                  <c:v>1.9</c:v>
                </c:pt>
                <c:pt idx="35">
                  <c:v>2</c:v>
                </c:pt>
                <c:pt idx="36">
                  <c:v>1.8</c:v>
                </c:pt>
                <c:pt idx="37">
                  <c:v>1.8</c:v>
                </c:pt>
                <c:pt idx="38">
                  <c:v>1.8</c:v>
                </c:pt>
                <c:pt idx="39">
                  <c:v>1.6</c:v>
                </c:pt>
                <c:pt idx="40">
                  <c:v>1.9</c:v>
                </c:pt>
                <c:pt idx="41">
                  <c:v>1.8</c:v>
                </c:pt>
                <c:pt idx="42">
                  <c:v>2</c:v>
                </c:pt>
                <c:pt idx="43">
                  <c:v>1.9</c:v>
                </c:pt>
                <c:pt idx="44">
                  <c:v>2.1</c:v>
                </c:pt>
                <c:pt idx="45">
                  <c:v>1.8</c:v>
                </c:pt>
                <c:pt idx="46">
                  <c:v>1.9</c:v>
                </c:pt>
                <c:pt idx="47">
                  <c:v>1.9</c:v>
                </c:pt>
                <c:pt idx="48">
                  <c:v>1.6</c:v>
                </c:pt>
                <c:pt idx="49">
                  <c:v>1.4</c:v>
                </c:pt>
                <c:pt idx="50">
                  <c:v>1.9</c:v>
                </c:pt>
                <c:pt idx="51">
                  <c:v>1.7</c:v>
                </c:pt>
                <c:pt idx="52">
                  <c:v>2</c:v>
                </c:pt>
                <c:pt idx="53">
                  <c:v>2.7</c:v>
                </c:pt>
                <c:pt idx="54">
                  <c:v>2.2000000000000002</c:v>
                </c:pt>
                <c:pt idx="55">
                  <c:v>1.8</c:v>
                </c:pt>
                <c:pt idx="56">
                  <c:v>2.2000000000000002</c:v>
                </c:pt>
                <c:pt idx="57">
                  <c:v>2.1</c:v>
                </c:pt>
                <c:pt idx="58">
                  <c:v>2.1</c:v>
                </c:pt>
                <c:pt idx="59">
                  <c:v>2.2000000000000002</c:v>
                </c:pt>
                <c:pt idx="60">
                  <c:v>2.4</c:v>
                </c:pt>
                <c:pt idx="61">
                  <c:v>2</c:v>
                </c:pt>
                <c:pt idx="62">
                  <c:v>1.9</c:v>
                </c:pt>
                <c:pt idx="63">
                  <c:v>1.6</c:v>
                </c:pt>
                <c:pt idx="64">
                  <c:v>1.8</c:v>
                </c:pt>
                <c:pt idx="65">
                  <c:v>1.8</c:v>
                </c:pt>
                <c:pt idx="66">
                  <c:v>1.7</c:v>
                </c:pt>
                <c:pt idx="67">
                  <c:v>2.2999999999999998</c:v>
                </c:pt>
                <c:pt idx="68">
                  <c:v>1.7</c:v>
                </c:pt>
                <c:pt idx="69">
                  <c:v>1.9</c:v>
                </c:pt>
                <c:pt idx="70">
                  <c:v>1.6</c:v>
                </c:pt>
                <c:pt idx="71">
                  <c:v>4.2</c:v>
                </c:pt>
                <c:pt idx="72">
                  <c:v>1.8</c:v>
                </c:pt>
                <c:pt idx="73">
                  <c:v>1.7</c:v>
                </c:pt>
                <c:pt idx="74">
                  <c:v>2</c:v>
                </c:pt>
                <c:pt idx="75">
                  <c:v>5.2</c:v>
                </c:pt>
                <c:pt idx="76">
                  <c:v>1.9</c:v>
                </c:pt>
                <c:pt idx="77">
                  <c:v>1.7</c:v>
                </c:pt>
                <c:pt idx="78">
                  <c:v>2.6</c:v>
                </c:pt>
                <c:pt idx="79">
                  <c:v>2.9</c:v>
                </c:pt>
                <c:pt idx="80">
                  <c:v>3.4</c:v>
                </c:pt>
                <c:pt idx="81">
                  <c:v>3.1</c:v>
                </c:pt>
                <c:pt idx="82">
                  <c:v>3.1</c:v>
                </c:pt>
                <c:pt idx="83">
                  <c:v>7</c:v>
                </c:pt>
                <c:pt idx="84">
                  <c:v>2</c:v>
                </c:pt>
                <c:pt idx="85">
                  <c:v>4.7</c:v>
                </c:pt>
                <c:pt idx="86">
                  <c:v>3.1</c:v>
                </c:pt>
                <c:pt idx="87">
                  <c:v>3.1</c:v>
                </c:pt>
                <c:pt idx="88">
                  <c:v>2.7</c:v>
                </c:pt>
                <c:pt idx="89">
                  <c:v>1.8</c:v>
                </c:pt>
                <c:pt idx="90">
                  <c:v>2.4</c:v>
                </c:pt>
                <c:pt idx="91">
                  <c:v>3</c:v>
                </c:pt>
                <c:pt idx="92">
                  <c:v>2.4</c:v>
                </c:pt>
                <c:pt idx="93">
                  <c:v>2</c:v>
                </c:pt>
                <c:pt idx="94">
                  <c:v>4.7</c:v>
                </c:pt>
                <c:pt idx="95">
                  <c:v>2.8</c:v>
                </c:pt>
                <c:pt idx="96">
                  <c:v>7.9</c:v>
                </c:pt>
                <c:pt idx="97">
                  <c:v>7.7</c:v>
                </c:pt>
                <c:pt idx="98">
                  <c:v>2.1</c:v>
                </c:pt>
                <c:pt idx="99">
                  <c:v>2.7</c:v>
                </c:pt>
              </c:numCache>
            </c:numRef>
          </c:val>
          <c:smooth val="0"/>
        </c:ser>
        <c:ser>
          <c:idx val="8"/>
          <c:order val="8"/>
          <c:tx>
            <c:strRef>
              <c:f>Sheet4!$J$3:$J$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0</c:v>
                </c:pt>
                <c:pt idx="1">
                  <c:v>1</c:v>
                </c:pt>
                <c:pt idx="2">
                  <c:v>0</c:v>
                </c:pt>
                <c:pt idx="3">
                  <c:v>0</c:v>
                </c:pt>
                <c:pt idx="4">
                  <c:v>0</c:v>
                </c:pt>
                <c:pt idx="5">
                  <c:v>3</c:v>
                </c:pt>
                <c:pt idx="6">
                  <c:v>1</c:v>
                </c:pt>
                <c:pt idx="7">
                  <c:v>1</c:v>
                </c:pt>
                <c:pt idx="8">
                  <c:v>6</c:v>
                </c:pt>
                <c:pt idx="9">
                  <c:v>2</c:v>
                </c:pt>
                <c:pt idx="10">
                  <c:v>1</c:v>
                </c:pt>
                <c:pt idx="11">
                  <c:v>5</c:v>
                </c:pt>
                <c:pt idx="12">
                  <c:v>2</c:v>
                </c:pt>
                <c:pt idx="13">
                  <c:v>2</c:v>
                </c:pt>
                <c:pt idx="14">
                  <c:v>1</c:v>
                </c:pt>
                <c:pt idx="15">
                  <c:v>2</c:v>
                </c:pt>
                <c:pt idx="16">
                  <c:v>4</c:v>
                </c:pt>
                <c:pt idx="17">
                  <c:v>3</c:v>
                </c:pt>
                <c:pt idx="18">
                  <c:v>4</c:v>
                </c:pt>
                <c:pt idx="19">
                  <c:v>7</c:v>
                </c:pt>
                <c:pt idx="20">
                  <c:v>2</c:v>
                </c:pt>
                <c:pt idx="21">
                  <c:v>4</c:v>
                </c:pt>
                <c:pt idx="22">
                  <c:v>3</c:v>
                </c:pt>
                <c:pt idx="23">
                  <c:v>4</c:v>
                </c:pt>
                <c:pt idx="24">
                  <c:v>4</c:v>
                </c:pt>
                <c:pt idx="25">
                  <c:v>10</c:v>
                </c:pt>
                <c:pt idx="26">
                  <c:v>6</c:v>
                </c:pt>
                <c:pt idx="27">
                  <c:v>5</c:v>
                </c:pt>
                <c:pt idx="28">
                  <c:v>14</c:v>
                </c:pt>
                <c:pt idx="29">
                  <c:v>5</c:v>
                </c:pt>
                <c:pt idx="30">
                  <c:v>5</c:v>
                </c:pt>
                <c:pt idx="31">
                  <c:v>8</c:v>
                </c:pt>
                <c:pt idx="32">
                  <c:v>18</c:v>
                </c:pt>
                <c:pt idx="33">
                  <c:v>14</c:v>
                </c:pt>
                <c:pt idx="34">
                  <c:v>28</c:v>
                </c:pt>
                <c:pt idx="35">
                  <c:v>5</c:v>
                </c:pt>
                <c:pt idx="36">
                  <c:v>6</c:v>
                </c:pt>
                <c:pt idx="37">
                  <c:v>32</c:v>
                </c:pt>
                <c:pt idx="38">
                  <c:v>14</c:v>
                </c:pt>
                <c:pt idx="39">
                  <c:v>6</c:v>
                </c:pt>
                <c:pt idx="40">
                  <c:v>10</c:v>
                </c:pt>
                <c:pt idx="41">
                  <c:v>5</c:v>
                </c:pt>
                <c:pt idx="42">
                  <c:v>28</c:v>
                </c:pt>
                <c:pt idx="43">
                  <c:v>11</c:v>
                </c:pt>
                <c:pt idx="44">
                  <c:v>7</c:v>
                </c:pt>
                <c:pt idx="45">
                  <c:v>24</c:v>
                </c:pt>
                <c:pt idx="46">
                  <c:v>31</c:v>
                </c:pt>
                <c:pt idx="47">
                  <c:v>19</c:v>
                </c:pt>
                <c:pt idx="48">
                  <c:v>48</c:v>
                </c:pt>
                <c:pt idx="49">
                  <c:v>16</c:v>
                </c:pt>
                <c:pt idx="50">
                  <c:v>9</c:v>
                </c:pt>
                <c:pt idx="51">
                  <c:v>15</c:v>
                </c:pt>
                <c:pt idx="52">
                  <c:v>16</c:v>
                </c:pt>
                <c:pt idx="53">
                  <c:v>15</c:v>
                </c:pt>
                <c:pt idx="54">
                  <c:v>28</c:v>
                </c:pt>
                <c:pt idx="55">
                  <c:v>24</c:v>
                </c:pt>
                <c:pt idx="56">
                  <c:v>37</c:v>
                </c:pt>
                <c:pt idx="57">
                  <c:v>17</c:v>
                </c:pt>
                <c:pt idx="58">
                  <c:v>39</c:v>
                </c:pt>
                <c:pt idx="59">
                  <c:v>16</c:v>
                </c:pt>
                <c:pt idx="60">
                  <c:v>72</c:v>
                </c:pt>
                <c:pt idx="61">
                  <c:v>28</c:v>
                </c:pt>
                <c:pt idx="62">
                  <c:v>23</c:v>
                </c:pt>
                <c:pt idx="63">
                  <c:v>26</c:v>
                </c:pt>
                <c:pt idx="64">
                  <c:v>22</c:v>
                </c:pt>
                <c:pt idx="65">
                  <c:v>16</c:v>
                </c:pt>
                <c:pt idx="66">
                  <c:v>68</c:v>
                </c:pt>
                <c:pt idx="67">
                  <c:v>27</c:v>
                </c:pt>
                <c:pt idx="68">
                  <c:v>16</c:v>
                </c:pt>
                <c:pt idx="69">
                  <c:v>27</c:v>
                </c:pt>
                <c:pt idx="70">
                  <c:v>33</c:v>
                </c:pt>
                <c:pt idx="71">
                  <c:v>33</c:v>
                </c:pt>
                <c:pt idx="72">
                  <c:v>22</c:v>
                </c:pt>
                <c:pt idx="73">
                  <c:v>21</c:v>
                </c:pt>
                <c:pt idx="74">
                  <c:v>22</c:v>
                </c:pt>
                <c:pt idx="75">
                  <c:v>41</c:v>
                </c:pt>
                <c:pt idx="76">
                  <c:v>73</c:v>
                </c:pt>
                <c:pt idx="77">
                  <c:v>50</c:v>
                </c:pt>
                <c:pt idx="78">
                  <c:v>26</c:v>
                </c:pt>
                <c:pt idx="79">
                  <c:v>49</c:v>
                </c:pt>
                <c:pt idx="80">
                  <c:v>40</c:v>
                </c:pt>
                <c:pt idx="81">
                  <c:v>30</c:v>
                </c:pt>
                <c:pt idx="82">
                  <c:v>31</c:v>
                </c:pt>
                <c:pt idx="83">
                  <c:v>62</c:v>
                </c:pt>
                <c:pt idx="84">
                  <c:v>40</c:v>
                </c:pt>
                <c:pt idx="85">
                  <c:v>45</c:v>
                </c:pt>
                <c:pt idx="86">
                  <c:v>43</c:v>
                </c:pt>
                <c:pt idx="87">
                  <c:v>52</c:v>
                </c:pt>
                <c:pt idx="88">
                  <c:v>23</c:v>
                </c:pt>
                <c:pt idx="89">
                  <c:v>53</c:v>
                </c:pt>
                <c:pt idx="90">
                  <c:v>35</c:v>
                </c:pt>
                <c:pt idx="91">
                  <c:v>68</c:v>
                </c:pt>
                <c:pt idx="92">
                  <c:v>37</c:v>
                </c:pt>
                <c:pt idx="93">
                  <c:v>51</c:v>
                </c:pt>
                <c:pt idx="94">
                  <c:v>26</c:v>
                </c:pt>
                <c:pt idx="95">
                  <c:v>25</c:v>
                </c:pt>
                <c:pt idx="96">
                  <c:v>75</c:v>
                </c:pt>
                <c:pt idx="97">
                  <c:v>60</c:v>
                </c:pt>
                <c:pt idx="98">
                  <c:v>64</c:v>
                </c:pt>
                <c:pt idx="99">
                  <c:v>67</c:v>
                </c:pt>
              </c:numCache>
            </c:numRef>
          </c:val>
          <c:smooth val="0"/>
        </c:ser>
        <c:ser>
          <c:idx val="9"/>
          <c:order val="9"/>
          <c:tx>
            <c:strRef>
              <c:f>Sheet4!$K$3:$K$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1</c:v>
                </c:pt>
                <c:pt idx="1">
                  <c:v>1</c:v>
                </c:pt>
                <c:pt idx="2">
                  <c:v>2</c:v>
                </c:pt>
                <c:pt idx="3">
                  <c:v>2</c:v>
                </c:pt>
                <c:pt idx="4">
                  <c:v>1</c:v>
                </c:pt>
                <c:pt idx="5">
                  <c:v>2</c:v>
                </c:pt>
                <c:pt idx="6">
                  <c:v>2</c:v>
                </c:pt>
                <c:pt idx="7">
                  <c:v>1</c:v>
                </c:pt>
                <c:pt idx="8">
                  <c:v>1</c:v>
                </c:pt>
                <c:pt idx="9">
                  <c:v>1</c:v>
                </c:pt>
                <c:pt idx="10">
                  <c:v>2</c:v>
                </c:pt>
                <c:pt idx="11">
                  <c:v>1</c:v>
                </c:pt>
                <c:pt idx="12">
                  <c:v>2</c:v>
                </c:pt>
                <c:pt idx="13">
                  <c:v>1</c:v>
                </c:pt>
                <c:pt idx="14">
                  <c:v>1</c:v>
                </c:pt>
                <c:pt idx="15">
                  <c:v>1</c:v>
                </c:pt>
                <c:pt idx="16">
                  <c:v>2</c:v>
                </c:pt>
                <c:pt idx="17">
                  <c:v>1</c:v>
                </c:pt>
                <c:pt idx="18">
                  <c:v>1</c:v>
                </c:pt>
                <c:pt idx="19">
                  <c:v>2</c:v>
                </c:pt>
                <c:pt idx="20">
                  <c:v>1</c:v>
                </c:pt>
                <c:pt idx="21">
                  <c:v>1</c:v>
                </c:pt>
                <c:pt idx="22">
                  <c:v>2</c:v>
                </c:pt>
                <c:pt idx="23">
                  <c:v>2</c:v>
                </c:pt>
                <c:pt idx="24">
                  <c:v>1</c:v>
                </c:pt>
                <c:pt idx="25">
                  <c:v>1</c:v>
                </c:pt>
                <c:pt idx="26">
                  <c:v>1</c:v>
                </c:pt>
                <c:pt idx="27">
                  <c:v>1</c:v>
                </c:pt>
                <c:pt idx="28">
                  <c:v>1</c:v>
                </c:pt>
                <c:pt idx="29">
                  <c:v>1</c:v>
                </c:pt>
                <c:pt idx="30">
                  <c:v>1</c:v>
                </c:pt>
                <c:pt idx="31">
                  <c:v>1</c:v>
                </c:pt>
                <c:pt idx="32">
                  <c:v>1</c:v>
                </c:pt>
                <c:pt idx="33">
                  <c:v>5</c:v>
                </c:pt>
                <c:pt idx="34">
                  <c:v>1</c:v>
                </c:pt>
                <c:pt idx="35">
                  <c:v>1</c:v>
                </c:pt>
                <c:pt idx="36">
                  <c:v>1</c:v>
                </c:pt>
                <c:pt idx="37">
                  <c:v>1</c:v>
                </c:pt>
                <c:pt idx="38">
                  <c:v>1</c:v>
                </c:pt>
                <c:pt idx="39">
                  <c:v>1</c:v>
                </c:pt>
                <c:pt idx="40">
                  <c:v>1</c:v>
                </c:pt>
                <c:pt idx="41">
                  <c:v>1</c:v>
                </c:pt>
                <c:pt idx="42">
                  <c:v>1</c:v>
                </c:pt>
                <c:pt idx="43">
                  <c:v>1</c:v>
                </c:pt>
                <c:pt idx="44">
                  <c:v>1</c:v>
                </c:pt>
                <c:pt idx="45">
                  <c:v>2</c:v>
                </c:pt>
                <c:pt idx="46">
                  <c:v>1</c:v>
                </c:pt>
                <c:pt idx="47">
                  <c:v>1</c:v>
                </c:pt>
                <c:pt idx="48">
                  <c:v>2</c:v>
                </c:pt>
                <c:pt idx="49">
                  <c:v>1</c:v>
                </c:pt>
                <c:pt idx="50">
                  <c:v>1</c:v>
                </c:pt>
                <c:pt idx="51">
                  <c:v>1</c:v>
                </c:pt>
                <c:pt idx="52">
                  <c:v>1</c:v>
                </c:pt>
                <c:pt idx="53">
                  <c:v>1</c:v>
                </c:pt>
                <c:pt idx="54">
                  <c:v>1</c:v>
                </c:pt>
                <c:pt idx="55">
                  <c:v>1</c:v>
                </c:pt>
                <c:pt idx="56">
                  <c:v>1</c:v>
                </c:pt>
                <c:pt idx="57">
                  <c:v>1</c:v>
                </c:pt>
                <c:pt idx="58">
                  <c:v>1</c:v>
                </c:pt>
                <c:pt idx="59">
                  <c:v>2</c:v>
                </c:pt>
                <c:pt idx="60">
                  <c:v>2</c:v>
                </c:pt>
                <c:pt idx="61">
                  <c:v>1</c:v>
                </c:pt>
                <c:pt idx="62">
                  <c:v>1</c:v>
                </c:pt>
                <c:pt idx="63">
                  <c:v>1</c:v>
                </c:pt>
                <c:pt idx="64">
                  <c:v>2</c:v>
                </c:pt>
                <c:pt idx="65">
                  <c:v>1</c:v>
                </c:pt>
                <c:pt idx="66">
                  <c:v>1</c:v>
                </c:pt>
                <c:pt idx="67">
                  <c:v>1</c:v>
                </c:pt>
                <c:pt idx="68">
                  <c:v>1</c:v>
                </c:pt>
                <c:pt idx="69">
                  <c:v>1</c:v>
                </c:pt>
                <c:pt idx="70">
                  <c:v>2</c:v>
                </c:pt>
                <c:pt idx="71">
                  <c:v>1</c:v>
                </c:pt>
                <c:pt idx="72">
                  <c:v>1</c:v>
                </c:pt>
                <c:pt idx="73">
                  <c:v>1</c:v>
                </c:pt>
                <c:pt idx="74">
                  <c:v>1</c:v>
                </c:pt>
                <c:pt idx="75">
                  <c:v>3</c:v>
                </c:pt>
                <c:pt idx="76">
                  <c:v>1</c:v>
                </c:pt>
                <c:pt idx="77">
                  <c:v>1</c:v>
                </c:pt>
                <c:pt idx="78">
                  <c:v>1</c:v>
                </c:pt>
                <c:pt idx="79">
                  <c:v>1</c:v>
                </c:pt>
                <c:pt idx="80">
                  <c:v>1</c:v>
                </c:pt>
                <c:pt idx="81">
                  <c:v>1</c:v>
                </c:pt>
                <c:pt idx="82">
                  <c:v>5</c:v>
                </c:pt>
                <c:pt idx="83">
                  <c:v>4</c:v>
                </c:pt>
                <c:pt idx="84">
                  <c:v>2</c:v>
                </c:pt>
                <c:pt idx="85">
                  <c:v>1</c:v>
                </c:pt>
                <c:pt idx="86">
                  <c:v>2</c:v>
                </c:pt>
                <c:pt idx="87">
                  <c:v>9</c:v>
                </c:pt>
                <c:pt idx="88">
                  <c:v>2</c:v>
                </c:pt>
                <c:pt idx="89">
                  <c:v>7</c:v>
                </c:pt>
                <c:pt idx="90">
                  <c:v>1</c:v>
                </c:pt>
                <c:pt idx="91">
                  <c:v>3</c:v>
                </c:pt>
                <c:pt idx="92">
                  <c:v>2</c:v>
                </c:pt>
                <c:pt idx="93">
                  <c:v>1</c:v>
                </c:pt>
                <c:pt idx="94">
                  <c:v>1</c:v>
                </c:pt>
                <c:pt idx="95">
                  <c:v>8</c:v>
                </c:pt>
                <c:pt idx="96">
                  <c:v>1</c:v>
                </c:pt>
                <c:pt idx="97">
                  <c:v>11</c:v>
                </c:pt>
                <c:pt idx="98">
                  <c:v>3</c:v>
                </c:pt>
                <c:pt idx="99">
                  <c:v>3</c:v>
                </c:pt>
              </c:numCache>
            </c:numRef>
          </c:val>
          <c:smooth val="0"/>
        </c:ser>
        <c:dLbls>
          <c:showLegendKey val="0"/>
          <c:showVal val="0"/>
          <c:showCatName val="0"/>
          <c:showSerName val="0"/>
          <c:showPercent val="0"/>
          <c:showBubbleSize val="0"/>
        </c:dLbls>
        <c:marker val="1"/>
        <c:smooth val="0"/>
        <c:axId val="292294016"/>
        <c:axId val="292300288"/>
      </c:lineChart>
      <c:catAx>
        <c:axId val="292294016"/>
        <c:scaling>
          <c:orientation val="minMax"/>
        </c:scaling>
        <c:delete val="0"/>
        <c:axPos val="b"/>
        <c:title>
          <c:tx>
            <c:rich>
              <a:bodyPr/>
              <a:lstStyle/>
              <a:p>
                <a:pPr>
                  <a:defRPr/>
                </a:pPr>
                <a:r>
                  <a:rPr lang="en-GB"/>
                  <a:t>Graph size</a:t>
                </a:r>
              </a:p>
            </c:rich>
          </c:tx>
          <c:overlay val="0"/>
        </c:title>
        <c:majorTickMark val="out"/>
        <c:minorTickMark val="none"/>
        <c:tickLblPos val="nextTo"/>
        <c:crossAx val="292300288"/>
        <c:crosses val="autoZero"/>
        <c:auto val="1"/>
        <c:lblAlgn val="ctr"/>
        <c:lblOffset val="100"/>
        <c:noMultiLvlLbl val="0"/>
      </c:catAx>
      <c:valAx>
        <c:axId val="292300288"/>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292294016"/>
        <c:crosses val="autoZero"/>
        <c:crossBetween val="between"/>
      </c:valAx>
    </c:plotArea>
    <c:legend>
      <c:legendPos val="r"/>
      <c:layout>
        <c:manualLayout>
          <c:xMode val="edge"/>
          <c:yMode val="edge"/>
          <c:x val="0.72585477818694466"/>
          <c:y val="0.17345810338014828"/>
          <c:w val="0.26304746910797805"/>
          <c:h val="0.7764800087925201"/>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iamond listing experiment results.xlsx]Sheet4!PivotTable3</c:name>
    <c:fmtId val="-1"/>
  </c:pivotSource>
  <c:chart>
    <c:title>
      <c:tx>
        <c:rich>
          <a:bodyPr/>
          <a:lstStyle/>
          <a:p>
            <a:pPr>
              <a:defRPr/>
            </a:pPr>
            <a:r>
              <a:rPr lang="en-GB" sz="1200" b="1" i="0" baseline="0">
                <a:effectLst/>
              </a:rPr>
              <a:t>Chart showing average diamond listing times for graphs with edge probabilities of 0.2, 0.4, 0.6 and 0.8</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s>
    <c:plotArea>
      <c:layout>
        <c:manualLayout>
          <c:layoutTarget val="inner"/>
          <c:xMode val="edge"/>
          <c:yMode val="edge"/>
          <c:x val="0.14028554177949029"/>
          <c:y val="0.17714514082617169"/>
          <c:w val="0.58813116043592484"/>
          <c:h val="0.65861629657279419"/>
        </c:manualLayout>
      </c:layout>
      <c:lineChart>
        <c:grouping val="standard"/>
        <c:varyColors val="0"/>
        <c:ser>
          <c:idx val="0"/>
          <c:order val="0"/>
          <c:tx>
            <c:strRef>
              <c:f>Sheet4!$B$3:$B$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0.9</c:v>
                </c:pt>
                <c:pt idx="1">
                  <c:v>0.7</c:v>
                </c:pt>
                <c:pt idx="2">
                  <c:v>2.5</c:v>
                </c:pt>
                <c:pt idx="3">
                  <c:v>1.3</c:v>
                </c:pt>
                <c:pt idx="4">
                  <c:v>1.5</c:v>
                </c:pt>
                <c:pt idx="5">
                  <c:v>2</c:v>
                </c:pt>
                <c:pt idx="6">
                  <c:v>2.1</c:v>
                </c:pt>
                <c:pt idx="7">
                  <c:v>3.2</c:v>
                </c:pt>
                <c:pt idx="8">
                  <c:v>3.3</c:v>
                </c:pt>
                <c:pt idx="9">
                  <c:v>4.2</c:v>
                </c:pt>
                <c:pt idx="10">
                  <c:v>4.7</c:v>
                </c:pt>
                <c:pt idx="11">
                  <c:v>5.6</c:v>
                </c:pt>
                <c:pt idx="12">
                  <c:v>6.5</c:v>
                </c:pt>
                <c:pt idx="13">
                  <c:v>5.4</c:v>
                </c:pt>
                <c:pt idx="14">
                  <c:v>7.7</c:v>
                </c:pt>
                <c:pt idx="15">
                  <c:v>7.4</c:v>
                </c:pt>
                <c:pt idx="16">
                  <c:v>5.4</c:v>
                </c:pt>
                <c:pt idx="17">
                  <c:v>8.4</c:v>
                </c:pt>
                <c:pt idx="18">
                  <c:v>8.3000000000000007</c:v>
                </c:pt>
                <c:pt idx="19">
                  <c:v>9.1999999999999993</c:v>
                </c:pt>
                <c:pt idx="20">
                  <c:v>10.3</c:v>
                </c:pt>
                <c:pt idx="21">
                  <c:v>9.6</c:v>
                </c:pt>
                <c:pt idx="22">
                  <c:v>11.7</c:v>
                </c:pt>
                <c:pt idx="23">
                  <c:v>15.2</c:v>
                </c:pt>
                <c:pt idx="24">
                  <c:v>10.6</c:v>
                </c:pt>
                <c:pt idx="25">
                  <c:v>12</c:v>
                </c:pt>
                <c:pt idx="26">
                  <c:v>12.4</c:v>
                </c:pt>
                <c:pt idx="27">
                  <c:v>16.5</c:v>
                </c:pt>
                <c:pt idx="28">
                  <c:v>15.6</c:v>
                </c:pt>
                <c:pt idx="29">
                  <c:v>14.8</c:v>
                </c:pt>
                <c:pt idx="30">
                  <c:v>15.2</c:v>
                </c:pt>
                <c:pt idx="31">
                  <c:v>21.2</c:v>
                </c:pt>
                <c:pt idx="32">
                  <c:v>20.100000000000001</c:v>
                </c:pt>
                <c:pt idx="33">
                  <c:v>25.9</c:v>
                </c:pt>
                <c:pt idx="34">
                  <c:v>23</c:v>
                </c:pt>
                <c:pt idx="35">
                  <c:v>30.3</c:v>
                </c:pt>
                <c:pt idx="36">
                  <c:v>25.6</c:v>
                </c:pt>
                <c:pt idx="37">
                  <c:v>25.1</c:v>
                </c:pt>
                <c:pt idx="38">
                  <c:v>26.8</c:v>
                </c:pt>
                <c:pt idx="39">
                  <c:v>28.6</c:v>
                </c:pt>
                <c:pt idx="40">
                  <c:v>26.2</c:v>
                </c:pt>
                <c:pt idx="41">
                  <c:v>45.3</c:v>
                </c:pt>
                <c:pt idx="42">
                  <c:v>30.5</c:v>
                </c:pt>
                <c:pt idx="43">
                  <c:v>35.6</c:v>
                </c:pt>
                <c:pt idx="44">
                  <c:v>34.700000000000003</c:v>
                </c:pt>
                <c:pt idx="45">
                  <c:v>60.6</c:v>
                </c:pt>
                <c:pt idx="46">
                  <c:v>48.4</c:v>
                </c:pt>
                <c:pt idx="47">
                  <c:v>45.1</c:v>
                </c:pt>
                <c:pt idx="48">
                  <c:v>54.8</c:v>
                </c:pt>
                <c:pt idx="49">
                  <c:v>42.3</c:v>
                </c:pt>
                <c:pt idx="50">
                  <c:v>85.2</c:v>
                </c:pt>
                <c:pt idx="51">
                  <c:v>76.5</c:v>
                </c:pt>
                <c:pt idx="52">
                  <c:v>64.900000000000006</c:v>
                </c:pt>
                <c:pt idx="53">
                  <c:v>81.099999999999994</c:v>
                </c:pt>
                <c:pt idx="54">
                  <c:v>68.2</c:v>
                </c:pt>
                <c:pt idx="55">
                  <c:v>81.599999999999994</c:v>
                </c:pt>
                <c:pt idx="56">
                  <c:v>89</c:v>
                </c:pt>
                <c:pt idx="57">
                  <c:v>89.3</c:v>
                </c:pt>
                <c:pt idx="58">
                  <c:v>91.5</c:v>
                </c:pt>
                <c:pt idx="59">
                  <c:v>108.2</c:v>
                </c:pt>
                <c:pt idx="60">
                  <c:v>109</c:v>
                </c:pt>
                <c:pt idx="61">
                  <c:v>116.7</c:v>
                </c:pt>
                <c:pt idx="62">
                  <c:v>117.3</c:v>
                </c:pt>
                <c:pt idx="63">
                  <c:v>125.3</c:v>
                </c:pt>
                <c:pt idx="64">
                  <c:v>113.2</c:v>
                </c:pt>
                <c:pt idx="65">
                  <c:v>136.19999999999999</c:v>
                </c:pt>
                <c:pt idx="66">
                  <c:v>139.4</c:v>
                </c:pt>
                <c:pt idx="67">
                  <c:v>169.2</c:v>
                </c:pt>
                <c:pt idx="68">
                  <c:v>152.1</c:v>
                </c:pt>
                <c:pt idx="69">
                  <c:v>148.1</c:v>
                </c:pt>
                <c:pt idx="70">
                  <c:v>145.19999999999999</c:v>
                </c:pt>
                <c:pt idx="71">
                  <c:v>175.3</c:v>
                </c:pt>
                <c:pt idx="72">
                  <c:v>180.2</c:v>
                </c:pt>
                <c:pt idx="73">
                  <c:v>150</c:v>
                </c:pt>
                <c:pt idx="74">
                  <c:v>185.9</c:v>
                </c:pt>
                <c:pt idx="75">
                  <c:v>203.4</c:v>
                </c:pt>
                <c:pt idx="76">
                  <c:v>206.1</c:v>
                </c:pt>
                <c:pt idx="77">
                  <c:v>179.1</c:v>
                </c:pt>
                <c:pt idx="78">
                  <c:v>221.4</c:v>
                </c:pt>
                <c:pt idx="79">
                  <c:v>170.6</c:v>
                </c:pt>
                <c:pt idx="80">
                  <c:v>180</c:v>
                </c:pt>
                <c:pt idx="81">
                  <c:v>215.3</c:v>
                </c:pt>
                <c:pt idx="82">
                  <c:v>235.7</c:v>
                </c:pt>
                <c:pt idx="83">
                  <c:v>244.8</c:v>
                </c:pt>
                <c:pt idx="84">
                  <c:v>257.10000000000002</c:v>
                </c:pt>
                <c:pt idx="85">
                  <c:v>241.3</c:v>
                </c:pt>
                <c:pt idx="86">
                  <c:v>295.39999999999998</c:v>
                </c:pt>
                <c:pt idx="87">
                  <c:v>279.39999999999998</c:v>
                </c:pt>
                <c:pt idx="88">
                  <c:v>296.2</c:v>
                </c:pt>
                <c:pt idx="89">
                  <c:v>289.2</c:v>
                </c:pt>
                <c:pt idx="90">
                  <c:v>292.2</c:v>
                </c:pt>
                <c:pt idx="91">
                  <c:v>312.3</c:v>
                </c:pt>
                <c:pt idx="92">
                  <c:v>288.10000000000002</c:v>
                </c:pt>
                <c:pt idx="93">
                  <c:v>329.5</c:v>
                </c:pt>
                <c:pt idx="94">
                  <c:v>314.39999999999998</c:v>
                </c:pt>
                <c:pt idx="95">
                  <c:v>330.1</c:v>
                </c:pt>
                <c:pt idx="96">
                  <c:v>354.3</c:v>
                </c:pt>
                <c:pt idx="97">
                  <c:v>374</c:v>
                </c:pt>
                <c:pt idx="98">
                  <c:v>361.2</c:v>
                </c:pt>
                <c:pt idx="99">
                  <c:v>346.3</c:v>
                </c:pt>
              </c:numCache>
            </c:numRef>
          </c:val>
          <c:smooth val="0"/>
        </c:ser>
        <c:ser>
          <c:idx val="1"/>
          <c:order val="1"/>
          <c:tx>
            <c:strRef>
              <c:f>Sheet4!$C$3:$C$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0.7</c:v>
                </c:pt>
                <c:pt idx="1">
                  <c:v>0.6</c:v>
                </c:pt>
                <c:pt idx="2">
                  <c:v>0.6</c:v>
                </c:pt>
                <c:pt idx="3">
                  <c:v>0.5</c:v>
                </c:pt>
                <c:pt idx="4">
                  <c:v>0.3</c:v>
                </c:pt>
                <c:pt idx="5">
                  <c:v>0.6</c:v>
                </c:pt>
                <c:pt idx="6">
                  <c:v>1.1000000000000001</c:v>
                </c:pt>
                <c:pt idx="7">
                  <c:v>1.5</c:v>
                </c:pt>
                <c:pt idx="8">
                  <c:v>1.7</c:v>
                </c:pt>
                <c:pt idx="9">
                  <c:v>1.5</c:v>
                </c:pt>
                <c:pt idx="10">
                  <c:v>2.1</c:v>
                </c:pt>
                <c:pt idx="11">
                  <c:v>2.2999999999999998</c:v>
                </c:pt>
                <c:pt idx="12">
                  <c:v>1.6</c:v>
                </c:pt>
                <c:pt idx="13">
                  <c:v>4.2</c:v>
                </c:pt>
                <c:pt idx="14">
                  <c:v>3.2</c:v>
                </c:pt>
                <c:pt idx="15">
                  <c:v>3.8</c:v>
                </c:pt>
                <c:pt idx="16">
                  <c:v>3</c:v>
                </c:pt>
                <c:pt idx="17">
                  <c:v>3.9</c:v>
                </c:pt>
                <c:pt idx="18">
                  <c:v>4.5999999999999996</c:v>
                </c:pt>
                <c:pt idx="19">
                  <c:v>4.4000000000000004</c:v>
                </c:pt>
                <c:pt idx="20">
                  <c:v>6</c:v>
                </c:pt>
                <c:pt idx="21">
                  <c:v>6.8</c:v>
                </c:pt>
                <c:pt idx="22">
                  <c:v>8</c:v>
                </c:pt>
                <c:pt idx="23">
                  <c:v>8.1999999999999993</c:v>
                </c:pt>
                <c:pt idx="24">
                  <c:v>9.3000000000000007</c:v>
                </c:pt>
                <c:pt idx="25">
                  <c:v>9.4</c:v>
                </c:pt>
                <c:pt idx="26">
                  <c:v>9.3000000000000007</c:v>
                </c:pt>
                <c:pt idx="27">
                  <c:v>11.9</c:v>
                </c:pt>
                <c:pt idx="28">
                  <c:v>9.6999999999999993</c:v>
                </c:pt>
                <c:pt idx="29">
                  <c:v>10.7</c:v>
                </c:pt>
                <c:pt idx="30">
                  <c:v>11.8</c:v>
                </c:pt>
                <c:pt idx="31">
                  <c:v>11.1</c:v>
                </c:pt>
                <c:pt idx="32">
                  <c:v>11.4</c:v>
                </c:pt>
                <c:pt idx="33">
                  <c:v>13.1</c:v>
                </c:pt>
                <c:pt idx="34">
                  <c:v>23.3</c:v>
                </c:pt>
                <c:pt idx="35">
                  <c:v>24.2</c:v>
                </c:pt>
                <c:pt idx="36">
                  <c:v>25.3</c:v>
                </c:pt>
                <c:pt idx="37">
                  <c:v>29.8</c:v>
                </c:pt>
                <c:pt idx="38">
                  <c:v>22.3</c:v>
                </c:pt>
                <c:pt idx="39">
                  <c:v>27.6</c:v>
                </c:pt>
                <c:pt idx="40">
                  <c:v>18.2</c:v>
                </c:pt>
                <c:pt idx="41">
                  <c:v>32.4</c:v>
                </c:pt>
                <c:pt idx="42">
                  <c:v>34</c:v>
                </c:pt>
                <c:pt idx="43">
                  <c:v>33.4</c:v>
                </c:pt>
                <c:pt idx="44">
                  <c:v>39.700000000000003</c:v>
                </c:pt>
                <c:pt idx="45">
                  <c:v>41</c:v>
                </c:pt>
                <c:pt idx="46">
                  <c:v>40.299999999999997</c:v>
                </c:pt>
                <c:pt idx="47">
                  <c:v>47.6</c:v>
                </c:pt>
                <c:pt idx="48">
                  <c:v>50.5</c:v>
                </c:pt>
                <c:pt idx="49">
                  <c:v>58.2</c:v>
                </c:pt>
                <c:pt idx="50">
                  <c:v>47.9</c:v>
                </c:pt>
                <c:pt idx="51">
                  <c:v>61</c:v>
                </c:pt>
                <c:pt idx="52">
                  <c:v>66.099999999999994</c:v>
                </c:pt>
                <c:pt idx="53">
                  <c:v>74</c:v>
                </c:pt>
                <c:pt idx="54">
                  <c:v>50.8</c:v>
                </c:pt>
                <c:pt idx="55">
                  <c:v>73.8</c:v>
                </c:pt>
                <c:pt idx="56">
                  <c:v>83.8</c:v>
                </c:pt>
                <c:pt idx="57">
                  <c:v>76.900000000000006</c:v>
                </c:pt>
                <c:pt idx="58">
                  <c:v>87</c:v>
                </c:pt>
                <c:pt idx="59">
                  <c:v>101</c:v>
                </c:pt>
                <c:pt idx="60">
                  <c:v>87.5</c:v>
                </c:pt>
                <c:pt idx="61">
                  <c:v>111.7</c:v>
                </c:pt>
                <c:pt idx="62">
                  <c:v>90</c:v>
                </c:pt>
                <c:pt idx="63">
                  <c:v>105.2</c:v>
                </c:pt>
                <c:pt idx="64">
                  <c:v>116.7</c:v>
                </c:pt>
                <c:pt idx="65">
                  <c:v>132.80000000000001</c:v>
                </c:pt>
                <c:pt idx="66">
                  <c:v>130.5</c:v>
                </c:pt>
                <c:pt idx="67">
                  <c:v>147</c:v>
                </c:pt>
                <c:pt idx="68">
                  <c:v>143.69999999999999</c:v>
                </c:pt>
                <c:pt idx="69">
                  <c:v>151.69999999999999</c:v>
                </c:pt>
                <c:pt idx="70">
                  <c:v>132.80000000000001</c:v>
                </c:pt>
                <c:pt idx="71">
                  <c:v>165.6</c:v>
                </c:pt>
                <c:pt idx="72">
                  <c:v>162.1</c:v>
                </c:pt>
                <c:pt idx="73">
                  <c:v>181.5</c:v>
                </c:pt>
                <c:pt idx="74">
                  <c:v>172.9</c:v>
                </c:pt>
                <c:pt idx="75">
                  <c:v>185.1</c:v>
                </c:pt>
                <c:pt idx="76">
                  <c:v>179.3</c:v>
                </c:pt>
                <c:pt idx="77">
                  <c:v>168.9</c:v>
                </c:pt>
                <c:pt idx="78">
                  <c:v>187.5</c:v>
                </c:pt>
                <c:pt idx="79">
                  <c:v>196.4</c:v>
                </c:pt>
                <c:pt idx="80">
                  <c:v>174.5</c:v>
                </c:pt>
                <c:pt idx="81">
                  <c:v>235.7</c:v>
                </c:pt>
                <c:pt idx="82">
                  <c:v>194.7</c:v>
                </c:pt>
                <c:pt idx="83">
                  <c:v>218.7</c:v>
                </c:pt>
                <c:pt idx="84">
                  <c:v>208.6</c:v>
                </c:pt>
                <c:pt idx="85">
                  <c:v>203.4</c:v>
                </c:pt>
                <c:pt idx="86">
                  <c:v>221.8</c:v>
                </c:pt>
                <c:pt idx="87">
                  <c:v>262</c:v>
                </c:pt>
                <c:pt idx="88">
                  <c:v>236.6</c:v>
                </c:pt>
                <c:pt idx="89">
                  <c:v>233.5</c:v>
                </c:pt>
                <c:pt idx="90">
                  <c:v>260.39999999999998</c:v>
                </c:pt>
                <c:pt idx="91">
                  <c:v>250.2</c:v>
                </c:pt>
                <c:pt idx="92">
                  <c:v>290.39999999999998</c:v>
                </c:pt>
                <c:pt idx="93">
                  <c:v>264</c:v>
                </c:pt>
                <c:pt idx="94">
                  <c:v>270.60000000000002</c:v>
                </c:pt>
                <c:pt idx="95">
                  <c:v>326.7</c:v>
                </c:pt>
                <c:pt idx="96">
                  <c:v>289.60000000000002</c:v>
                </c:pt>
                <c:pt idx="97">
                  <c:v>316.8</c:v>
                </c:pt>
                <c:pt idx="98">
                  <c:v>325.7</c:v>
                </c:pt>
                <c:pt idx="99">
                  <c:v>507.6</c:v>
                </c:pt>
              </c:numCache>
            </c:numRef>
          </c:val>
          <c:smooth val="0"/>
        </c:ser>
        <c:ser>
          <c:idx val="2"/>
          <c:order val="2"/>
          <c:tx>
            <c:strRef>
              <c:f>Sheet4!$D$3:$D$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0.9</c:v>
                </c:pt>
                <c:pt idx="1">
                  <c:v>1</c:v>
                </c:pt>
                <c:pt idx="2">
                  <c:v>1.1000000000000001</c:v>
                </c:pt>
                <c:pt idx="3">
                  <c:v>1.3</c:v>
                </c:pt>
                <c:pt idx="4">
                  <c:v>1.8</c:v>
                </c:pt>
                <c:pt idx="5">
                  <c:v>3.6</c:v>
                </c:pt>
                <c:pt idx="6">
                  <c:v>5.3</c:v>
                </c:pt>
                <c:pt idx="7">
                  <c:v>5.8</c:v>
                </c:pt>
                <c:pt idx="8">
                  <c:v>6.5</c:v>
                </c:pt>
                <c:pt idx="9">
                  <c:v>8.1999999999999993</c:v>
                </c:pt>
                <c:pt idx="10">
                  <c:v>10</c:v>
                </c:pt>
                <c:pt idx="11">
                  <c:v>10.199999999999999</c:v>
                </c:pt>
                <c:pt idx="12">
                  <c:v>13.5</c:v>
                </c:pt>
                <c:pt idx="13">
                  <c:v>10.5</c:v>
                </c:pt>
                <c:pt idx="14">
                  <c:v>13</c:v>
                </c:pt>
                <c:pt idx="15">
                  <c:v>18.8</c:v>
                </c:pt>
                <c:pt idx="16">
                  <c:v>18.100000000000001</c:v>
                </c:pt>
                <c:pt idx="17">
                  <c:v>24.3</c:v>
                </c:pt>
                <c:pt idx="18">
                  <c:v>20.9</c:v>
                </c:pt>
                <c:pt idx="19">
                  <c:v>26.7</c:v>
                </c:pt>
                <c:pt idx="20">
                  <c:v>24.3</c:v>
                </c:pt>
                <c:pt idx="21">
                  <c:v>36.799999999999997</c:v>
                </c:pt>
                <c:pt idx="22">
                  <c:v>31.5</c:v>
                </c:pt>
                <c:pt idx="23">
                  <c:v>66</c:v>
                </c:pt>
                <c:pt idx="24">
                  <c:v>53</c:v>
                </c:pt>
                <c:pt idx="25">
                  <c:v>54.6</c:v>
                </c:pt>
                <c:pt idx="26">
                  <c:v>47.2</c:v>
                </c:pt>
                <c:pt idx="27">
                  <c:v>50.8</c:v>
                </c:pt>
                <c:pt idx="28">
                  <c:v>54.6</c:v>
                </c:pt>
                <c:pt idx="29">
                  <c:v>63.7</c:v>
                </c:pt>
                <c:pt idx="30">
                  <c:v>64.7</c:v>
                </c:pt>
                <c:pt idx="31">
                  <c:v>81.5</c:v>
                </c:pt>
                <c:pt idx="32">
                  <c:v>127.6</c:v>
                </c:pt>
                <c:pt idx="33">
                  <c:v>97.1</c:v>
                </c:pt>
                <c:pt idx="34">
                  <c:v>104.8</c:v>
                </c:pt>
                <c:pt idx="35">
                  <c:v>115.5</c:v>
                </c:pt>
                <c:pt idx="36">
                  <c:v>143.19999999999999</c:v>
                </c:pt>
                <c:pt idx="37">
                  <c:v>171.6</c:v>
                </c:pt>
                <c:pt idx="38">
                  <c:v>179.8</c:v>
                </c:pt>
                <c:pt idx="39">
                  <c:v>216</c:v>
                </c:pt>
                <c:pt idx="40">
                  <c:v>203.8</c:v>
                </c:pt>
                <c:pt idx="41">
                  <c:v>192.8</c:v>
                </c:pt>
                <c:pt idx="42">
                  <c:v>244.9</c:v>
                </c:pt>
                <c:pt idx="43">
                  <c:v>303.2</c:v>
                </c:pt>
                <c:pt idx="44">
                  <c:v>299.60000000000002</c:v>
                </c:pt>
                <c:pt idx="45">
                  <c:v>331.9</c:v>
                </c:pt>
                <c:pt idx="46">
                  <c:v>320.10000000000002</c:v>
                </c:pt>
                <c:pt idx="47">
                  <c:v>402</c:v>
                </c:pt>
                <c:pt idx="48">
                  <c:v>443.1</c:v>
                </c:pt>
                <c:pt idx="49">
                  <c:v>406.7</c:v>
                </c:pt>
                <c:pt idx="50">
                  <c:v>587.1</c:v>
                </c:pt>
                <c:pt idx="51">
                  <c:v>508.4</c:v>
                </c:pt>
                <c:pt idx="52">
                  <c:v>627.6</c:v>
                </c:pt>
                <c:pt idx="53">
                  <c:v>745</c:v>
                </c:pt>
                <c:pt idx="54">
                  <c:v>793.6</c:v>
                </c:pt>
                <c:pt idx="55">
                  <c:v>661.1</c:v>
                </c:pt>
                <c:pt idx="56">
                  <c:v>868.3</c:v>
                </c:pt>
                <c:pt idx="57">
                  <c:v>877.1</c:v>
                </c:pt>
                <c:pt idx="58">
                  <c:v>1095.5</c:v>
                </c:pt>
                <c:pt idx="59">
                  <c:v>1190.5</c:v>
                </c:pt>
                <c:pt idx="60">
                  <c:v>1591.4</c:v>
                </c:pt>
                <c:pt idx="61">
                  <c:v>1380</c:v>
                </c:pt>
                <c:pt idx="62">
                  <c:v>1400.8</c:v>
                </c:pt>
                <c:pt idx="63">
                  <c:v>1648.2</c:v>
                </c:pt>
                <c:pt idx="64">
                  <c:v>1580</c:v>
                </c:pt>
                <c:pt idx="65">
                  <c:v>1622.8</c:v>
                </c:pt>
                <c:pt idx="66">
                  <c:v>1889.2</c:v>
                </c:pt>
                <c:pt idx="67">
                  <c:v>2305.5</c:v>
                </c:pt>
                <c:pt idx="68">
                  <c:v>2032.7</c:v>
                </c:pt>
                <c:pt idx="69">
                  <c:v>2414.3000000000002</c:v>
                </c:pt>
                <c:pt idx="70">
                  <c:v>3020.1</c:v>
                </c:pt>
                <c:pt idx="71">
                  <c:v>2936.1</c:v>
                </c:pt>
                <c:pt idx="72">
                  <c:v>3696.7</c:v>
                </c:pt>
                <c:pt idx="73">
                  <c:v>3407.6</c:v>
                </c:pt>
                <c:pt idx="74">
                  <c:v>4650.5</c:v>
                </c:pt>
                <c:pt idx="75">
                  <c:v>5112.8</c:v>
                </c:pt>
                <c:pt idx="76">
                  <c:v>5269.1</c:v>
                </c:pt>
                <c:pt idx="77">
                  <c:v>5712.8</c:v>
                </c:pt>
                <c:pt idx="78">
                  <c:v>6589</c:v>
                </c:pt>
                <c:pt idx="79">
                  <c:v>7127.3</c:v>
                </c:pt>
                <c:pt idx="80">
                  <c:v>7141.3</c:v>
                </c:pt>
                <c:pt idx="81">
                  <c:v>7687.2</c:v>
                </c:pt>
                <c:pt idx="82">
                  <c:v>8946.7999999999993</c:v>
                </c:pt>
                <c:pt idx="83">
                  <c:v>10082.700000000001</c:v>
                </c:pt>
                <c:pt idx="84">
                  <c:v>10815.9</c:v>
                </c:pt>
                <c:pt idx="85">
                  <c:v>9882.7000000000007</c:v>
                </c:pt>
                <c:pt idx="86">
                  <c:v>11490.3</c:v>
                </c:pt>
                <c:pt idx="87">
                  <c:v>13658.5</c:v>
                </c:pt>
                <c:pt idx="88">
                  <c:v>16024</c:v>
                </c:pt>
                <c:pt idx="89">
                  <c:v>16960.599999999999</c:v>
                </c:pt>
                <c:pt idx="90">
                  <c:v>15742.7</c:v>
                </c:pt>
                <c:pt idx="91">
                  <c:v>19143</c:v>
                </c:pt>
                <c:pt idx="92">
                  <c:v>21352.9</c:v>
                </c:pt>
                <c:pt idx="93">
                  <c:v>23169.200000000001</c:v>
                </c:pt>
                <c:pt idx="94">
                  <c:v>25118.5</c:v>
                </c:pt>
                <c:pt idx="95">
                  <c:v>28159.5</c:v>
                </c:pt>
                <c:pt idx="96">
                  <c:v>29358.7</c:v>
                </c:pt>
                <c:pt idx="97">
                  <c:v>29478.9</c:v>
                </c:pt>
                <c:pt idx="98">
                  <c:v>34009.9</c:v>
                </c:pt>
                <c:pt idx="99">
                  <c:v>32753.599999999999</c:v>
                </c:pt>
              </c:numCache>
            </c:numRef>
          </c:val>
          <c:smooth val="0"/>
        </c:ser>
        <c:ser>
          <c:idx val="3"/>
          <c:order val="3"/>
          <c:tx>
            <c:strRef>
              <c:f>Sheet4!$E$3:$E$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1.8</c:v>
                </c:pt>
                <c:pt idx="1">
                  <c:v>0.6</c:v>
                </c:pt>
                <c:pt idx="2">
                  <c:v>0.5</c:v>
                </c:pt>
                <c:pt idx="3">
                  <c:v>0.5</c:v>
                </c:pt>
                <c:pt idx="4">
                  <c:v>0.7</c:v>
                </c:pt>
                <c:pt idx="5">
                  <c:v>1.9</c:v>
                </c:pt>
                <c:pt idx="6">
                  <c:v>3.6</c:v>
                </c:pt>
                <c:pt idx="7">
                  <c:v>4.4000000000000004</c:v>
                </c:pt>
                <c:pt idx="8">
                  <c:v>5.6</c:v>
                </c:pt>
                <c:pt idx="9">
                  <c:v>3.7</c:v>
                </c:pt>
                <c:pt idx="10">
                  <c:v>5.9</c:v>
                </c:pt>
                <c:pt idx="11">
                  <c:v>6.1</c:v>
                </c:pt>
                <c:pt idx="12">
                  <c:v>6.1</c:v>
                </c:pt>
                <c:pt idx="13">
                  <c:v>7.5</c:v>
                </c:pt>
                <c:pt idx="14">
                  <c:v>11.6</c:v>
                </c:pt>
                <c:pt idx="15">
                  <c:v>12.5</c:v>
                </c:pt>
                <c:pt idx="16">
                  <c:v>17.2</c:v>
                </c:pt>
                <c:pt idx="17">
                  <c:v>13.5</c:v>
                </c:pt>
                <c:pt idx="18">
                  <c:v>16.100000000000001</c:v>
                </c:pt>
                <c:pt idx="19">
                  <c:v>18.600000000000001</c:v>
                </c:pt>
                <c:pt idx="20">
                  <c:v>17.600000000000001</c:v>
                </c:pt>
                <c:pt idx="21">
                  <c:v>21</c:v>
                </c:pt>
                <c:pt idx="22">
                  <c:v>19.8</c:v>
                </c:pt>
                <c:pt idx="23">
                  <c:v>31.8</c:v>
                </c:pt>
                <c:pt idx="24">
                  <c:v>29.3</c:v>
                </c:pt>
                <c:pt idx="25">
                  <c:v>43.1</c:v>
                </c:pt>
                <c:pt idx="26">
                  <c:v>34.799999999999997</c:v>
                </c:pt>
                <c:pt idx="27">
                  <c:v>41.3</c:v>
                </c:pt>
                <c:pt idx="28">
                  <c:v>51.7</c:v>
                </c:pt>
                <c:pt idx="29">
                  <c:v>59.5</c:v>
                </c:pt>
                <c:pt idx="30">
                  <c:v>55.5</c:v>
                </c:pt>
                <c:pt idx="31">
                  <c:v>68</c:v>
                </c:pt>
                <c:pt idx="32">
                  <c:v>61.3</c:v>
                </c:pt>
                <c:pt idx="33">
                  <c:v>107.9</c:v>
                </c:pt>
                <c:pt idx="34">
                  <c:v>105.2</c:v>
                </c:pt>
                <c:pt idx="35">
                  <c:v>93</c:v>
                </c:pt>
                <c:pt idx="36">
                  <c:v>111.3</c:v>
                </c:pt>
                <c:pt idx="37">
                  <c:v>125.6</c:v>
                </c:pt>
                <c:pt idx="38">
                  <c:v>153.6</c:v>
                </c:pt>
                <c:pt idx="39">
                  <c:v>159.80000000000001</c:v>
                </c:pt>
                <c:pt idx="40">
                  <c:v>205</c:v>
                </c:pt>
                <c:pt idx="41">
                  <c:v>164.5</c:v>
                </c:pt>
                <c:pt idx="42">
                  <c:v>203.1</c:v>
                </c:pt>
                <c:pt idx="43">
                  <c:v>303.60000000000002</c:v>
                </c:pt>
                <c:pt idx="44">
                  <c:v>224.4</c:v>
                </c:pt>
                <c:pt idx="45">
                  <c:v>302.39999999999998</c:v>
                </c:pt>
                <c:pt idx="46">
                  <c:v>276.7</c:v>
                </c:pt>
                <c:pt idx="47">
                  <c:v>368.3</c:v>
                </c:pt>
                <c:pt idx="48">
                  <c:v>399.4</c:v>
                </c:pt>
                <c:pt idx="49">
                  <c:v>416</c:v>
                </c:pt>
                <c:pt idx="50">
                  <c:v>544.70000000000005</c:v>
                </c:pt>
                <c:pt idx="51">
                  <c:v>458.3</c:v>
                </c:pt>
                <c:pt idx="52">
                  <c:v>503.5</c:v>
                </c:pt>
                <c:pt idx="53">
                  <c:v>681.5</c:v>
                </c:pt>
                <c:pt idx="54">
                  <c:v>689.4</c:v>
                </c:pt>
                <c:pt idx="55">
                  <c:v>625.29999999999995</c:v>
                </c:pt>
                <c:pt idx="56">
                  <c:v>986.8</c:v>
                </c:pt>
                <c:pt idx="57">
                  <c:v>962.2</c:v>
                </c:pt>
                <c:pt idx="58">
                  <c:v>1054.7</c:v>
                </c:pt>
                <c:pt idx="59">
                  <c:v>1222</c:v>
                </c:pt>
                <c:pt idx="60">
                  <c:v>1414.1</c:v>
                </c:pt>
                <c:pt idx="61">
                  <c:v>1432.2</c:v>
                </c:pt>
                <c:pt idx="62">
                  <c:v>1421.8</c:v>
                </c:pt>
                <c:pt idx="63">
                  <c:v>1703.7</c:v>
                </c:pt>
                <c:pt idx="64">
                  <c:v>1614.9</c:v>
                </c:pt>
                <c:pt idx="65">
                  <c:v>1680</c:v>
                </c:pt>
                <c:pt idx="66">
                  <c:v>1923</c:v>
                </c:pt>
                <c:pt idx="67">
                  <c:v>2224.1999999999998</c:v>
                </c:pt>
                <c:pt idx="68">
                  <c:v>2123.6999999999998</c:v>
                </c:pt>
                <c:pt idx="69">
                  <c:v>2875.4</c:v>
                </c:pt>
                <c:pt idx="70">
                  <c:v>3144.7</c:v>
                </c:pt>
                <c:pt idx="71">
                  <c:v>3420.1</c:v>
                </c:pt>
                <c:pt idx="72">
                  <c:v>4036.5</c:v>
                </c:pt>
                <c:pt idx="73">
                  <c:v>3988.3</c:v>
                </c:pt>
                <c:pt idx="74">
                  <c:v>4995.1000000000004</c:v>
                </c:pt>
                <c:pt idx="75">
                  <c:v>5610.7</c:v>
                </c:pt>
                <c:pt idx="76">
                  <c:v>5730.9</c:v>
                </c:pt>
                <c:pt idx="77">
                  <c:v>5948.6</c:v>
                </c:pt>
                <c:pt idx="78">
                  <c:v>6521.1</c:v>
                </c:pt>
                <c:pt idx="79">
                  <c:v>7917.7</c:v>
                </c:pt>
                <c:pt idx="80">
                  <c:v>7902.4</c:v>
                </c:pt>
                <c:pt idx="81">
                  <c:v>8663</c:v>
                </c:pt>
                <c:pt idx="82">
                  <c:v>10585.2</c:v>
                </c:pt>
                <c:pt idx="83">
                  <c:v>10649.7</c:v>
                </c:pt>
                <c:pt idx="84">
                  <c:v>11494.5</c:v>
                </c:pt>
                <c:pt idx="85">
                  <c:v>11195</c:v>
                </c:pt>
                <c:pt idx="86">
                  <c:v>12990.3</c:v>
                </c:pt>
                <c:pt idx="87">
                  <c:v>15940.5</c:v>
                </c:pt>
                <c:pt idx="88">
                  <c:v>17530.400000000001</c:v>
                </c:pt>
                <c:pt idx="89">
                  <c:v>18508.2</c:v>
                </c:pt>
                <c:pt idx="90">
                  <c:v>17842.599999999999</c:v>
                </c:pt>
                <c:pt idx="91">
                  <c:v>22147.9</c:v>
                </c:pt>
                <c:pt idx="92">
                  <c:v>23747.599999999999</c:v>
                </c:pt>
                <c:pt idx="93">
                  <c:v>25676.799999999999</c:v>
                </c:pt>
                <c:pt idx="94">
                  <c:v>28428</c:v>
                </c:pt>
                <c:pt idx="95">
                  <c:v>30677.3</c:v>
                </c:pt>
                <c:pt idx="96">
                  <c:v>32369.599999999999</c:v>
                </c:pt>
                <c:pt idx="97">
                  <c:v>33520.5</c:v>
                </c:pt>
                <c:pt idx="98">
                  <c:v>38192.1</c:v>
                </c:pt>
                <c:pt idx="99">
                  <c:v>34162</c:v>
                </c:pt>
              </c:numCache>
            </c:numRef>
          </c:val>
          <c:smooth val="0"/>
        </c:ser>
        <c:ser>
          <c:idx val="4"/>
          <c:order val="4"/>
          <c:tx>
            <c:strRef>
              <c:f>Sheet4!$F$3:$F$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0.8</c:v>
                </c:pt>
                <c:pt idx="1">
                  <c:v>1.2</c:v>
                </c:pt>
                <c:pt idx="2">
                  <c:v>1.2</c:v>
                </c:pt>
                <c:pt idx="3">
                  <c:v>1.6</c:v>
                </c:pt>
                <c:pt idx="4">
                  <c:v>2.8</c:v>
                </c:pt>
                <c:pt idx="5">
                  <c:v>4.5999999999999996</c:v>
                </c:pt>
                <c:pt idx="6">
                  <c:v>6.9</c:v>
                </c:pt>
                <c:pt idx="7">
                  <c:v>9.6</c:v>
                </c:pt>
                <c:pt idx="8">
                  <c:v>10.9</c:v>
                </c:pt>
                <c:pt idx="9">
                  <c:v>13.3</c:v>
                </c:pt>
                <c:pt idx="10">
                  <c:v>17.399999999999999</c:v>
                </c:pt>
                <c:pt idx="11">
                  <c:v>22.8</c:v>
                </c:pt>
                <c:pt idx="12">
                  <c:v>29.5</c:v>
                </c:pt>
                <c:pt idx="13">
                  <c:v>31.7</c:v>
                </c:pt>
                <c:pt idx="14">
                  <c:v>36.1</c:v>
                </c:pt>
                <c:pt idx="15">
                  <c:v>49.5</c:v>
                </c:pt>
                <c:pt idx="16">
                  <c:v>40.5</c:v>
                </c:pt>
                <c:pt idx="17">
                  <c:v>78.099999999999994</c:v>
                </c:pt>
                <c:pt idx="18">
                  <c:v>77.5</c:v>
                </c:pt>
                <c:pt idx="19">
                  <c:v>82.4</c:v>
                </c:pt>
                <c:pt idx="20">
                  <c:v>96.8</c:v>
                </c:pt>
                <c:pt idx="21">
                  <c:v>99.3</c:v>
                </c:pt>
                <c:pt idx="22">
                  <c:v>160.1</c:v>
                </c:pt>
                <c:pt idx="23">
                  <c:v>150.9</c:v>
                </c:pt>
                <c:pt idx="24">
                  <c:v>201.1</c:v>
                </c:pt>
                <c:pt idx="25">
                  <c:v>190.4</c:v>
                </c:pt>
                <c:pt idx="26">
                  <c:v>186</c:v>
                </c:pt>
                <c:pt idx="27">
                  <c:v>228.8</c:v>
                </c:pt>
                <c:pt idx="28">
                  <c:v>258.7</c:v>
                </c:pt>
                <c:pt idx="29">
                  <c:v>285.60000000000002</c:v>
                </c:pt>
                <c:pt idx="30">
                  <c:v>342.4</c:v>
                </c:pt>
                <c:pt idx="31">
                  <c:v>421.5</c:v>
                </c:pt>
                <c:pt idx="32">
                  <c:v>518.5</c:v>
                </c:pt>
                <c:pt idx="33">
                  <c:v>551.20000000000005</c:v>
                </c:pt>
                <c:pt idx="34">
                  <c:v>691.4</c:v>
                </c:pt>
                <c:pt idx="35">
                  <c:v>851.3</c:v>
                </c:pt>
                <c:pt idx="36">
                  <c:v>907.9</c:v>
                </c:pt>
                <c:pt idx="37">
                  <c:v>1185.7</c:v>
                </c:pt>
                <c:pt idx="38">
                  <c:v>1319.8</c:v>
                </c:pt>
                <c:pt idx="39">
                  <c:v>1343.4</c:v>
                </c:pt>
                <c:pt idx="40">
                  <c:v>1906.1</c:v>
                </c:pt>
                <c:pt idx="41">
                  <c:v>2001.3</c:v>
                </c:pt>
                <c:pt idx="42">
                  <c:v>2458.8000000000002</c:v>
                </c:pt>
                <c:pt idx="43">
                  <c:v>2766.7</c:v>
                </c:pt>
                <c:pt idx="44">
                  <c:v>3148.1</c:v>
                </c:pt>
                <c:pt idx="45">
                  <c:v>3418</c:v>
                </c:pt>
                <c:pt idx="46">
                  <c:v>4299.6000000000004</c:v>
                </c:pt>
                <c:pt idx="47">
                  <c:v>5109.1000000000004</c:v>
                </c:pt>
                <c:pt idx="48">
                  <c:v>5411.4</c:v>
                </c:pt>
                <c:pt idx="49">
                  <c:v>5863.4</c:v>
                </c:pt>
                <c:pt idx="50">
                  <c:v>7713.2</c:v>
                </c:pt>
                <c:pt idx="51">
                  <c:v>8924.9</c:v>
                </c:pt>
                <c:pt idx="52">
                  <c:v>9776.9</c:v>
                </c:pt>
                <c:pt idx="53">
                  <c:v>11319</c:v>
                </c:pt>
                <c:pt idx="54">
                  <c:v>11901</c:v>
                </c:pt>
                <c:pt idx="55">
                  <c:v>14409.7</c:v>
                </c:pt>
                <c:pt idx="56">
                  <c:v>16457.7</c:v>
                </c:pt>
                <c:pt idx="57">
                  <c:v>17729.7</c:v>
                </c:pt>
                <c:pt idx="58">
                  <c:v>21648.3</c:v>
                </c:pt>
                <c:pt idx="59">
                  <c:v>22984</c:v>
                </c:pt>
                <c:pt idx="60">
                  <c:v>25957.8</c:v>
                </c:pt>
                <c:pt idx="61">
                  <c:v>29964.799999999999</c:v>
                </c:pt>
                <c:pt idx="62">
                  <c:v>32664</c:v>
                </c:pt>
                <c:pt idx="63">
                  <c:v>33017.300000000003</c:v>
                </c:pt>
                <c:pt idx="64">
                  <c:v>38370.199999999997</c:v>
                </c:pt>
                <c:pt idx="65">
                  <c:v>39789.5</c:v>
                </c:pt>
                <c:pt idx="66">
                  <c:v>44735.3</c:v>
                </c:pt>
                <c:pt idx="67">
                  <c:v>55000.9</c:v>
                </c:pt>
                <c:pt idx="68">
                  <c:v>53456.5</c:v>
                </c:pt>
                <c:pt idx="69">
                  <c:v>61950.1</c:v>
                </c:pt>
                <c:pt idx="70">
                  <c:v>69216.3</c:v>
                </c:pt>
                <c:pt idx="71">
                  <c:v>77513.8</c:v>
                </c:pt>
                <c:pt idx="72">
                  <c:v>81437.399999999994</c:v>
                </c:pt>
                <c:pt idx="73">
                  <c:v>89338.5</c:v>
                </c:pt>
                <c:pt idx="74">
                  <c:v>104827.4</c:v>
                </c:pt>
                <c:pt idx="75">
                  <c:v>111566.7</c:v>
                </c:pt>
                <c:pt idx="76">
                  <c:v>120127.1</c:v>
                </c:pt>
                <c:pt idx="77">
                  <c:v>145568.70000000001</c:v>
                </c:pt>
                <c:pt idx="78">
                  <c:v>155897.20000000001</c:v>
                </c:pt>
                <c:pt idx="79">
                  <c:v>160163.29999999999</c:v>
                </c:pt>
                <c:pt idx="80">
                  <c:v>170542.2</c:v>
                </c:pt>
                <c:pt idx="81">
                  <c:v>189605.5</c:v>
                </c:pt>
                <c:pt idx="82">
                  <c:v>200968.7</c:v>
                </c:pt>
                <c:pt idx="83">
                  <c:v>208064</c:v>
                </c:pt>
                <c:pt idx="84">
                  <c:v>226809.8</c:v>
                </c:pt>
                <c:pt idx="85">
                  <c:v>236125.6</c:v>
                </c:pt>
                <c:pt idx="86">
                  <c:v>265845.90000000002</c:v>
                </c:pt>
                <c:pt idx="87">
                  <c:v>280335.7</c:v>
                </c:pt>
                <c:pt idx="88">
                  <c:v>288613</c:v>
                </c:pt>
                <c:pt idx="89">
                  <c:v>299108.90000000002</c:v>
                </c:pt>
                <c:pt idx="90">
                  <c:v>335037.5</c:v>
                </c:pt>
                <c:pt idx="91">
                  <c:v>337224.6</c:v>
                </c:pt>
                <c:pt idx="92">
                  <c:v>360621.3</c:v>
                </c:pt>
                <c:pt idx="93">
                  <c:v>378377.7</c:v>
                </c:pt>
                <c:pt idx="94">
                  <c:v>419997.9</c:v>
                </c:pt>
                <c:pt idx="95">
                  <c:v>463557.5</c:v>
                </c:pt>
                <c:pt idx="96">
                  <c:v>490005.9</c:v>
                </c:pt>
                <c:pt idx="97">
                  <c:v>487227.6</c:v>
                </c:pt>
                <c:pt idx="98">
                  <c:v>545349</c:v>
                </c:pt>
                <c:pt idx="99">
                  <c:v>579350.6</c:v>
                </c:pt>
              </c:numCache>
            </c:numRef>
          </c:val>
          <c:smooth val="0"/>
        </c:ser>
        <c:ser>
          <c:idx val="5"/>
          <c:order val="5"/>
          <c:tx>
            <c:strRef>
              <c:f>Sheet4!$G$3:$G$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0.5</c:v>
                </c:pt>
                <c:pt idx="1">
                  <c:v>1</c:v>
                </c:pt>
                <c:pt idx="2">
                  <c:v>0.8</c:v>
                </c:pt>
                <c:pt idx="3">
                  <c:v>0.9</c:v>
                </c:pt>
                <c:pt idx="4">
                  <c:v>1.4</c:v>
                </c:pt>
                <c:pt idx="5">
                  <c:v>3.6</c:v>
                </c:pt>
                <c:pt idx="6">
                  <c:v>5.5</c:v>
                </c:pt>
                <c:pt idx="7">
                  <c:v>7.7</c:v>
                </c:pt>
                <c:pt idx="8">
                  <c:v>8.8000000000000007</c:v>
                </c:pt>
                <c:pt idx="9">
                  <c:v>8.3000000000000007</c:v>
                </c:pt>
                <c:pt idx="10">
                  <c:v>11.9</c:v>
                </c:pt>
                <c:pt idx="11">
                  <c:v>16.3</c:v>
                </c:pt>
                <c:pt idx="12">
                  <c:v>17.3</c:v>
                </c:pt>
                <c:pt idx="13">
                  <c:v>21.9</c:v>
                </c:pt>
                <c:pt idx="14">
                  <c:v>23.2</c:v>
                </c:pt>
                <c:pt idx="15">
                  <c:v>37.299999999999997</c:v>
                </c:pt>
                <c:pt idx="16">
                  <c:v>58</c:v>
                </c:pt>
                <c:pt idx="17">
                  <c:v>42.1</c:v>
                </c:pt>
                <c:pt idx="18">
                  <c:v>67</c:v>
                </c:pt>
                <c:pt idx="19">
                  <c:v>37.4</c:v>
                </c:pt>
                <c:pt idx="20">
                  <c:v>60.7</c:v>
                </c:pt>
                <c:pt idx="21">
                  <c:v>74.7</c:v>
                </c:pt>
                <c:pt idx="22">
                  <c:v>118.1</c:v>
                </c:pt>
                <c:pt idx="23">
                  <c:v>103.5</c:v>
                </c:pt>
                <c:pt idx="24">
                  <c:v>111.2</c:v>
                </c:pt>
                <c:pt idx="25">
                  <c:v>146.80000000000001</c:v>
                </c:pt>
                <c:pt idx="26">
                  <c:v>168.2</c:v>
                </c:pt>
                <c:pt idx="27">
                  <c:v>235.6</c:v>
                </c:pt>
                <c:pt idx="28">
                  <c:v>260.3</c:v>
                </c:pt>
                <c:pt idx="29">
                  <c:v>274.10000000000002</c:v>
                </c:pt>
                <c:pt idx="30">
                  <c:v>299.7</c:v>
                </c:pt>
                <c:pt idx="31">
                  <c:v>371.3</c:v>
                </c:pt>
                <c:pt idx="32">
                  <c:v>525.5</c:v>
                </c:pt>
                <c:pt idx="33">
                  <c:v>466.6</c:v>
                </c:pt>
                <c:pt idx="34">
                  <c:v>561.70000000000005</c:v>
                </c:pt>
                <c:pt idx="35">
                  <c:v>636</c:v>
                </c:pt>
                <c:pt idx="36">
                  <c:v>651</c:v>
                </c:pt>
                <c:pt idx="37">
                  <c:v>910.9</c:v>
                </c:pt>
                <c:pt idx="38">
                  <c:v>1012.3</c:v>
                </c:pt>
                <c:pt idx="39">
                  <c:v>1384.6</c:v>
                </c:pt>
                <c:pt idx="40">
                  <c:v>1637.7</c:v>
                </c:pt>
                <c:pt idx="41">
                  <c:v>1842.3</c:v>
                </c:pt>
                <c:pt idx="42">
                  <c:v>1990.1</c:v>
                </c:pt>
                <c:pt idx="43">
                  <c:v>2480.4</c:v>
                </c:pt>
                <c:pt idx="44">
                  <c:v>2708.8</c:v>
                </c:pt>
                <c:pt idx="45">
                  <c:v>3253</c:v>
                </c:pt>
                <c:pt idx="46">
                  <c:v>4123.7</c:v>
                </c:pt>
                <c:pt idx="47">
                  <c:v>5494.5</c:v>
                </c:pt>
                <c:pt idx="48">
                  <c:v>5938.2</c:v>
                </c:pt>
                <c:pt idx="49">
                  <c:v>6627</c:v>
                </c:pt>
                <c:pt idx="50">
                  <c:v>7853.2</c:v>
                </c:pt>
                <c:pt idx="51">
                  <c:v>9468.7999999999993</c:v>
                </c:pt>
                <c:pt idx="52">
                  <c:v>9804.6</c:v>
                </c:pt>
                <c:pt idx="53">
                  <c:v>12523.2</c:v>
                </c:pt>
                <c:pt idx="54">
                  <c:v>13215.1</c:v>
                </c:pt>
                <c:pt idx="55">
                  <c:v>16978.2</c:v>
                </c:pt>
                <c:pt idx="56">
                  <c:v>17462.8</c:v>
                </c:pt>
                <c:pt idx="57">
                  <c:v>19184.3</c:v>
                </c:pt>
                <c:pt idx="58">
                  <c:v>23325.4</c:v>
                </c:pt>
                <c:pt idx="59">
                  <c:v>24099.599999999999</c:v>
                </c:pt>
                <c:pt idx="60">
                  <c:v>28324.799999999999</c:v>
                </c:pt>
                <c:pt idx="61">
                  <c:v>32545.4</c:v>
                </c:pt>
                <c:pt idx="62">
                  <c:v>36217.4</c:v>
                </c:pt>
                <c:pt idx="63">
                  <c:v>40520.1</c:v>
                </c:pt>
                <c:pt idx="64">
                  <c:v>41429.800000000003</c:v>
                </c:pt>
                <c:pt idx="65">
                  <c:v>45727.4</c:v>
                </c:pt>
                <c:pt idx="66">
                  <c:v>49969.4</c:v>
                </c:pt>
                <c:pt idx="67">
                  <c:v>62455.6</c:v>
                </c:pt>
                <c:pt idx="68">
                  <c:v>59718.3</c:v>
                </c:pt>
                <c:pt idx="69">
                  <c:v>69992.7</c:v>
                </c:pt>
                <c:pt idx="70">
                  <c:v>75998</c:v>
                </c:pt>
                <c:pt idx="71">
                  <c:v>84869.5</c:v>
                </c:pt>
                <c:pt idx="72">
                  <c:v>89536.5</c:v>
                </c:pt>
                <c:pt idx="73">
                  <c:v>96520.6</c:v>
                </c:pt>
                <c:pt idx="74">
                  <c:v>117605.6</c:v>
                </c:pt>
                <c:pt idx="75">
                  <c:v>126131.3</c:v>
                </c:pt>
                <c:pt idx="76">
                  <c:v>140412.70000000001</c:v>
                </c:pt>
                <c:pt idx="77">
                  <c:v>156288</c:v>
                </c:pt>
                <c:pt idx="78">
                  <c:v>168746.7</c:v>
                </c:pt>
                <c:pt idx="79">
                  <c:v>159366.39999999999</c:v>
                </c:pt>
                <c:pt idx="80">
                  <c:v>188618.4</c:v>
                </c:pt>
                <c:pt idx="81">
                  <c:v>202916.8</c:v>
                </c:pt>
                <c:pt idx="82">
                  <c:v>210327.3</c:v>
                </c:pt>
                <c:pt idx="83">
                  <c:v>226951.6</c:v>
                </c:pt>
                <c:pt idx="84">
                  <c:v>234851.5</c:v>
                </c:pt>
                <c:pt idx="85">
                  <c:v>246284.1</c:v>
                </c:pt>
                <c:pt idx="86">
                  <c:v>266156.7</c:v>
                </c:pt>
                <c:pt idx="87">
                  <c:v>276053.2</c:v>
                </c:pt>
                <c:pt idx="88">
                  <c:v>309371.40000000002</c:v>
                </c:pt>
                <c:pt idx="89">
                  <c:v>324870.5</c:v>
                </c:pt>
                <c:pt idx="90">
                  <c:v>347970</c:v>
                </c:pt>
                <c:pt idx="91">
                  <c:v>360009.6</c:v>
                </c:pt>
                <c:pt idx="92">
                  <c:v>392526.6</c:v>
                </c:pt>
                <c:pt idx="93">
                  <c:v>422748.3</c:v>
                </c:pt>
                <c:pt idx="94">
                  <c:v>454949.6</c:v>
                </c:pt>
                <c:pt idx="95">
                  <c:v>494326.5</c:v>
                </c:pt>
                <c:pt idx="96">
                  <c:v>510909</c:v>
                </c:pt>
                <c:pt idx="97">
                  <c:v>505086.8</c:v>
                </c:pt>
                <c:pt idx="98">
                  <c:v>591816.1</c:v>
                </c:pt>
                <c:pt idx="99">
                  <c:v>575582.5</c:v>
                </c:pt>
              </c:numCache>
            </c:numRef>
          </c:val>
          <c:smooth val="0"/>
        </c:ser>
        <c:ser>
          <c:idx val="6"/>
          <c:order val="6"/>
          <c:tx>
            <c:strRef>
              <c:f>Sheet4!$H$3:$H$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0.8</c:v>
                </c:pt>
                <c:pt idx="1">
                  <c:v>1.1000000000000001</c:v>
                </c:pt>
                <c:pt idx="2">
                  <c:v>1.7</c:v>
                </c:pt>
                <c:pt idx="3">
                  <c:v>1.7</c:v>
                </c:pt>
                <c:pt idx="4">
                  <c:v>4.3</c:v>
                </c:pt>
                <c:pt idx="5">
                  <c:v>7.4</c:v>
                </c:pt>
                <c:pt idx="6">
                  <c:v>9.1</c:v>
                </c:pt>
                <c:pt idx="7">
                  <c:v>12.5</c:v>
                </c:pt>
                <c:pt idx="8">
                  <c:v>17</c:v>
                </c:pt>
                <c:pt idx="9">
                  <c:v>25</c:v>
                </c:pt>
                <c:pt idx="10">
                  <c:v>30.8</c:v>
                </c:pt>
                <c:pt idx="11">
                  <c:v>35.299999999999997</c:v>
                </c:pt>
                <c:pt idx="12">
                  <c:v>31.8</c:v>
                </c:pt>
                <c:pt idx="13">
                  <c:v>51.1</c:v>
                </c:pt>
                <c:pt idx="14">
                  <c:v>70.900000000000006</c:v>
                </c:pt>
                <c:pt idx="15">
                  <c:v>76.099999999999994</c:v>
                </c:pt>
                <c:pt idx="16">
                  <c:v>74</c:v>
                </c:pt>
                <c:pt idx="17">
                  <c:v>127.7</c:v>
                </c:pt>
                <c:pt idx="18">
                  <c:v>151.5</c:v>
                </c:pt>
                <c:pt idx="19">
                  <c:v>173.3</c:v>
                </c:pt>
                <c:pt idx="20">
                  <c:v>187.9</c:v>
                </c:pt>
                <c:pt idx="21">
                  <c:v>186.7</c:v>
                </c:pt>
                <c:pt idx="22">
                  <c:v>263.2</c:v>
                </c:pt>
                <c:pt idx="23">
                  <c:v>278.3</c:v>
                </c:pt>
                <c:pt idx="24">
                  <c:v>321.7</c:v>
                </c:pt>
                <c:pt idx="25">
                  <c:v>368.2</c:v>
                </c:pt>
                <c:pt idx="26">
                  <c:v>487.3</c:v>
                </c:pt>
                <c:pt idx="27">
                  <c:v>536.20000000000005</c:v>
                </c:pt>
                <c:pt idx="28">
                  <c:v>604.29999999999995</c:v>
                </c:pt>
                <c:pt idx="29">
                  <c:v>804.5</c:v>
                </c:pt>
                <c:pt idx="30">
                  <c:v>937.4</c:v>
                </c:pt>
                <c:pt idx="31">
                  <c:v>1298.3</c:v>
                </c:pt>
                <c:pt idx="32">
                  <c:v>1252.4000000000001</c:v>
                </c:pt>
                <c:pt idx="33">
                  <c:v>1778.3</c:v>
                </c:pt>
                <c:pt idx="34">
                  <c:v>2175.4</c:v>
                </c:pt>
                <c:pt idx="35">
                  <c:v>2571.3000000000002</c:v>
                </c:pt>
                <c:pt idx="36">
                  <c:v>2935.5</c:v>
                </c:pt>
                <c:pt idx="37">
                  <c:v>3653.7</c:v>
                </c:pt>
                <c:pt idx="38">
                  <c:v>4349</c:v>
                </c:pt>
                <c:pt idx="39">
                  <c:v>5530.9</c:v>
                </c:pt>
                <c:pt idx="40">
                  <c:v>5943.8</c:v>
                </c:pt>
                <c:pt idx="41">
                  <c:v>6864.3</c:v>
                </c:pt>
                <c:pt idx="42">
                  <c:v>8684.5</c:v>
                </c:pt>
                <c:pt idx="43">
                  <c:v>9858.1</c:v>
                </c:pt>
                <c:pt idx="44">
                  <c:v>11733.3</c:v>
                </c:pt>
                <c:pt idx="45">
                  <c:v>13530.3</c:v>
                </c:pt>
                <c:pt idx="46">
                  <c:v>16455.599999999999</c:v>
                </c:pt>
                <c:pt idx="47">
                  <c:v>19082.5</c:v>
                </c:pt>
                <c:pt idx="48">
                  <c:v>22971</c:v>
                </c:pt>
                <c:pt idx="49">
                  <c:v>26443.7</c:v>
                </c:pt>
                <c:pt idx="50">
                  <c:v>29959.4</c:v>
                </c:pt>
                <c:pt idx="51">
                  <c:v>34663.4</c:v>
                </c:pt>
                <c:pt idx="52">
                  <c:v>41313</c:v>
                </c:pt>
                <c:pt idx="53">
                  <c:v>44777.599999999999</c:v>
                </c:pt>
                <c:pt idx="54">
                  <c:v>51738.1</c:v>
                </c:pt>
                <c:pt idx="55">
                  <c:v>59076.9</c:v>
                </c:pt>
                <c:pt idx="56">
                  <c:v>67310.899999999994</c:v>
                </c:pt>
                <c:pt idx="57">
                  <c:v>74387.7</c:v>
                </c:pt>
                <c:pt idx="58">
                  <c:v>85801.5</c:v>
                </c:pt>
                <c:pt idx="59">
                  <c:v>95933.5</c:v>
                </c:pt>
                <c:pt idx="60">
                  <c:v>105053.6</c:v>
                </c:pt>
                <c:pt idx="61">
                  <c:v>117308.1</c:v>
                </c:pt>
                <c:pt idx="62">
                  <c:v>132750.6</c:v>
                </c:pt>
                <c:pt idx="63">
                  <c:v>149774.70000000001</c:v>
                </c:pt>
                <c:pt idx="64">
                  <c:v>168248.6</c:v>
                </c:pt>
                <c:pt idx="65">
                  <c:v>177623.7</c:v>
                </c:pt>
                <c:pt idx="66">
                  <c:v>195009.2</c:v>
                </c:pt>
                <c:pt idx="67">
                  <c:v>213216.2</c:v>
                </c:pt>
                <c:pt idx="68">
                  <c:v>226530.6</c:v>
                </c:pt>
                <c:pt idx="69">
                  <c:v>245921.3</c:v>
                </c:pt>
                <c:pt idx="70">
                  <c:v>264210.90000000002</c:v>
                </c:pt>
                <c:pt idx="71">
                  <c:v>286575.09999999998</c:v>
                </c:pt>
                <c:pt idx="72">
                  <c:v>305412</c:v>
                </c:pt>
                <c:pt idx="73">
                  <c:v>334703.90000000002</c:v>
                </c:pt>
                <c:pt idx="74">
                  <c:v>350399.9</c:v>
                </c:pt>
                <c:pt idx="75">
                  <c:v>373768.5</c:v>
                </c:pt>
                <c:pt idx="76">
                  <c:v>417593.5</c:v>
                </c:pt>
                <c:pt idx="77">
                  <c:v>443883.7</c:v>
                </c:pt>
                <c:pt idx="78">
                  <c:v>486535.4</c:v>
                </c:pt>
                <c:pt idx="79">
                  <c:v>533037.19999999995</c:v>
                </c:pt>
                <c:pt idx="80">
                  <c:v>535814.5</c:v>
                </c:pt>
                <c:pt idx="81">
                  <c:v>592651.6</c:v>
                </c:pt>
                <c:pt idx="82">
                  <c:v>652047.6</c:v>
                </c:pt>
                <c:pt idx="83">
                  <c:v>663707.6</c:v>
                </c:pt>
                <c:pt idx="84">
                  <c:v>767450.7</c:v>
                </c:pt>
                <c:pt idx="85">
                  <c:v>789791.9</c:v>
                </c:pt>
                <c:pt idx="86">
                  <c:v>874012.5</c:v>
                </c:pt>
                <c:pt idx="87">
                  <c:v>914637.4</c:v>
                </c:pt>
                <c:pt idx="88">
                  <c:v>965034.6</c:v>
                </c:pt>
                <c:pt idx="89">
                  <c:v>1032825.2</c:v>
                </c:pt>
                <c:pt idx="90">
                  <c:v>1111835.3</c:v>
                </c:pt>
                <c:pt idx="91">
                  <c:v>1215368.5</c:v>
                </c:pt>
                <c:pt idx="92">
                  <c:v>1273494.2</c:v>
                </c:pt>
                <c:pt idx="93">
                  <c:v>1373915.1</c:v>
                </c:pt>
                <c:pt idx="94">
                  <c:v>1466829.8</c:v>
                </c:pt>
                <c:pt idx="95">
                  <c:v>1581166.6</c:v>
                </c:pt>
                <c:pt idx="96">
                  <c:v>1739591.2</c:v>
                </c:pt>
                <c:pt idx="97">
                  <c:v>1822742.9</c:v>
                </c:pt>
                <c:pt idx="98">
                  <c:v>1893011.7</c:v>
                </c:pt>
                <c:pt idx="99">
                  <c:v>2018864.1</c:v>
                </c:pt>
              </c:numCache>
            </c:numRef>
          </c:val>
          <c:smooth val="0"/>
        </c:ser>
        <c:ser>
          <c:idx val="7"/>
          <c:order val="7"/>
          <c:tx>
            <c:strRef>
              <c:f>Sheet4!$I$3:$I$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0.6</c:v>
                </c:pt>
                <c:pt idx="1">
                  <c:v>0.6</c:v>
                </c:pt>
                <c:pt idx="2">
                  <c:v>0.6</c:v>
                </c:pt>
                <c:pt idx="3">
                  <c:v>1.8</c:v>
                </c:pt>
                <c:pt idx="4">
                  <c:v>2.7</c:v>
                </c:pt>
                <c:pt idx="5">
                  <c:v>6.2</c:v>
                </c:pt>
                <c:pt idx="6">
                  <c:v>7.3</c:v>
                </c:pt>
                <c:pt idx="7">
                  <c:v>7.5</c:v>
                </c:pt>
                <c:pt idx="8">
                  <c:v>12.3</c:v>
                </c:pt>
                <c:pt idx="9">
                  <c:v>17.3</c:v>
                </c:pt>
                <c:pt idx="10">
                  <c:v>22.5</c:v>
                </c:pt>
                <c:pt idx="11">
                  <c:v>27.8</c:v>
                </c:pt>
                <c:pt idx="12">
                  <c:v>47.8</c:v>
                </c:pt>
                <c:pt idx="13">
                  <c:v>51.6</c:v>
                </c:pt>
                <c:pt idx="14">
                  <c:v>79.3</c:v>
                </c:pt>
                <c:pt idx="15">
                  <c:v>63.2</c:v>
                </c:pt>
                <c:pt idx="16">
                  <c:v>54.4</c:v>
                </c:pt>
                <c:pt idx="17">
                  <c:v>65.2</c:v>
                </c:pt>
                <c:pt idx="18">
                  <c:v>103.9</c:v>
                </c:pt>
                <c:pt idx="19">
                  <c:v>120.7</c:v>
                </c:pt>
                <c:pt idx="20">
                  <c:v>137.69999999999999</c:v>
                </c:pt>
                <c:pt idx="21">
                  <c:v>152.9</c:v>
                </c:pt>
                <c:pt idx="22">
                  <c:v>223.6</c:v>
                </c:pt>
                <c:pt idx="23">
                  <c:v>256</c:v>
                </c:pt>
                <c:pt idx="24">
                  <c:v>258.60000000000002</c:v>
                </c:pt>
                <c:pt idx="25">
                  <c:v>343.1</c:v>
                </c:pt>
                <c:pt idx="26">
                  <c:v>420.8</c:v>
                </c:pt>
                <c:pt idx="27">
                  <c:v>550.20000000000005</c:v>
                </c:pt>
                <c:pt idx="28">
                  <c:v>636.20000000000005</c:v>
                </c:pt>
                <c:pt idx="29">
                  <c:v>725.3</c:v>
                </c:pt>
                <c:pt idx="30">
                  <c:v>941.4</c:v>
                </c:pt>
                <c:pt idx="31">
                  <c:v>1275.9000000000001</c:v>
                </c:pt>
                <c:pt idx="32">
                  <c:v>1514.9</c:v>
                </c:pt>
                <c:pt idx="33">
                  <c:v>1615</c:v>
                </c:pt>
                <c:pt idx="34">
                  <c:v>1876.6</c:v>
                </c:pt>
                <c:pt idx="35">
                  <c:v>2302.6999999999998</c:v>
                </c:pt>
                <c:pt idx="36">
                  <c:v>2690</c:v>
                </c:pt>
                <c:pt idx="37">
                  <c:v>3256.4</c:v>
                </c:pt>
                <c:pt idx="38">
                  <c:v>3618.9</c:v>
                </c:pt>
                <c:pt idx="39">
                  <c:v>4644.3</c:v>
                </c:pt>
                <c:pt idx="40">
                  <c:v>5455.8</c:v>
                </c:pt>
                <c:pt idx="41">
                  <c:v>6919.8</c:v>
                </c:pt>
                <c:pt idx="42">
                  <c:v>8157</c:v>
                </c:pt>
                <c:pt idx="43">
                  <c:v>9732.5</c:v>
                </c:pt>
                <c:pt idx="44">
                  <c:v>12694.3</c:v>
                </c:pt>
                <c:pt idx="45">
                  <c:v>14395.6</c:v>
                </c:pt>
                <c:pt idx="46">
                  <c:v>17942.8</c:v>
                </c:pt>
                <c:pt idx="47">
                  <c:v>21758</c:v>
                </c:pt>
                <c:pt idx="48">
                  <c:v>25050.6</c:v>
                </c:pt>
                <c:pt idx="49">
                  <c:v>28222</c:v>
                </c:pt>
                <c:pt idx="50">
                  <c:v>32013.8</c:v>
                </c:pt>
                <c:pt idx="51">
                  <c:v>38081.800000000003</c:v>
                </c:pt>
                <c:pt idx="52">
                  <c:v>43408.3</c:v>
                </c:pt>
                <c:pt idx="53">
                  <c:v>49042</c:v>
                </c:pt>
                <c:pt idx="54">
                  <c:v>57026.7</c:v>
                </c:pt>
                <c:pt idx="55">
                  <c:v>63445.5</c:v>
                </c:pt>
                <c:pt idx="56">
                  <c:v>73191.899999999994</c:v>
                </c:pt>
                <c:pt idx="57">
                  <c:v>76169.899999999994</c:v>
                </c:pt>
                <c:pt idx="58">
                  <c:v>91540.3</c:v>
                </c:pt>
                <c:pt idx="59">
                  <c:v>104703.4</c:v>
                </c:pt>
                <c:pt idx="60">
                  <c:v>118566.39999999999</c:v>
                </c:pt>
                <c:pt idx="61">
                  <c:v>127679.7</c:v>
                </c:pt>
                <c:pt idx="62">
                  <c:v>146715.4</c:v>
                </c:pt>
                <c:pt idx="63">
                  <c:v>167118.39999999999</c:v>
                </c:pt>
                <c:pt idx="64">
                  <c:v>174192.9</c:v>
                </c:pt>
                <c:pt idx="65">
                  <c:v>193382.39999999999</c:v>
                </c:pt>
                <c:pt idx="66">
                  <c:v>206327.6</c:v>
                </c:pt>
                <c:pt idx="67">
                  <c:v>227786</c:v>
                </c:pt>
                <c:pt idx="68">
                  <c:v>227509.8</c:v>
                </c:pt>
                <c:pt idx="69">
                  <c:v>248288.2</c:v>
                </c:pt>
                <c:pt idx="70">
                  <c:v>277393.7</c:v>
                </c:pt>
                <c:pt idx="71">
                  <c:v>301007</c:v>
                </c:pt>
                <c:pt idx="72">
                  <c:v>323784.40000000002</c:v>
                </c:pt>
                <c:pt idx="73">
                  <c:v>333243.8</c:v>
                </c:pt>
                <c:pt idx="74">
                  <c:v>370288.8</c:v>
                </c:pt>
                <c:pt idx="75">
                  <c:v>389272.5</c:v>
                </c:pt>
                <c:pt idx="76">
                  <c:v>433504.1</c:v>
                </c:pt>
                <c:pt idx="77">
                  <c:v>477919.1</c:v>
                </c:pt>
                <c:pt idx="78">
                  <c:v>514160.9</c:v>
                </c:pt>
                <c:pt idx="79">
                  <c:v>558674.80000000005</c:v>
                </c:pt>
                <c:pt idx="80">
                  <c:v>570705.9</c:v>
                </c:pt>
                <c:pt idx="81">
                  <c:v>618662.6</c:v>
                </c:pt>
                <c:pt idx="82">
                  <c:v>655364.19999999995</c:v>
                </c:pt>
                <c:pt idx="83">
                  <c:v>709455.4</c:v>
                </c:pt>
                <c:pt idx="84">
                  <c:v>776483.7</c:v>
                </c:pt>
                <c:pt idx="85">
                  <c:v>795900.9</c:v>
                </c:pt>
                <c:pt idx="86">
                  <c:v>874380.4</c:v>
                </c:pt>
                <c:pt idx="87">
                  <c:v>948997.7</c:v>
                </c:pt>
                <c:pt idx="88">
                  <c:v>1009095.3</c:v>
                </c:pt>
                <c:pt idx="89">
                  <c:v>1088250.5</c:v>
                </c:pt>
                <c:pt idx="90">
                  <c:v>1162873.1000000001</c:v>
                </c:pt>
                <c:pt idx="91">
                  <c:v>1183673.8</c:v>
                </c:pt>
                <c:pt idx="92">
                  <c:v>1267622.2</c:v>
                </c:pt>
                <c:pt idx="93">
                  <c:v>1403825.9</c:v>
                </c:pt>
                <c:pt idx="94">
                  <c:v>1490104.8</c:v>
                </c:pt>
                <c:pt idx="95">
                  <c:v>1620466.8</c:v>
                </c:pt>
                <c:pt idx="96">
                  <c:v>1727042.5</c:v>
                </c:pt>
                <c:pt idx="97">
                  <c:v>1813661.2</c:v>
                </c:pt>
                <c:pt idx="98">
                  <c:v>1875699.3</c:v>
                </c:pt>
                <c:pt idx="99">
                  <c:v>2037243.9</c:v>
                </c:pt>
              </c:numCache>
            </c:numRef>
          </c:val>
          <c:smooth val="0"/>
        </c:ser>
        <c:dLbls>
          <c:showLegendKey val="0"/>
          <c:showVal val="0"/>
          <c:showCatName val="0"/>
          <c:showSerName val="0"/>
          <c:showPercent val="0"/>
          <c:showBubbleSize val="0"/>
        </c:dLbls>
        <c:marker val="1"/>
        <c:smooth val="0"/>
        <c:axId val="292363648"/>
        <c:axId val="292374016"/>
      </c:lineChart>
      <c:catAx>
        <c:axId val="292363648"/>
        <c:scaling>
          <c:orientation val="minMax"/>
        </c:scaling>
        <c:delete val="0"/>
        <c:axPos val="b"/>
        <c:title>
          <c:tx>
            <c:rich>
              <a:bodyPr/>
              <a:lstStyle/>
              <a:p>
                <a:pPr>
                  <a:defRPr/>
                </a:pPr>
                <a:r>
                  <a:rPr lang="en-GB"/>
                  <a:t>Graph size</a:t>
                </a:r>
              </a:p>
            </c:rich>
          </c:tx>
          <c:overlay val="0"/>
        </c:title>
        <c:majorTickMark val="out"/>
        <c:minorTickMark val="none"/>
        <c:tickLblPos val="nextTo"/>
        <c:crossAx val="292374016"/>
        <c:crosses val="autoZero"/>
        <c:auto val="1"/>
        <c:lblAlgn val="ctr"/>
        <c:lblOffset val="100"/>
        <c:noMultiLvlLbl val="0"/>
      </c:catAx>
      <c:valAx>
        <c:axId val="292374016"/>
        <c:scaling>
          <c:orientation val="minMax"/>
        </c:scaling>
        <c:delete val="0"/>
        <c:axPos val="l"/>
        <c:majorGridlines/>
        <c:title>
          <c:tx>
            <c:rich>
              <a:bodyPr rot="-5400000" vert="horz"/>
              <a:lstStyle/>
              <a:p>
                <a:pPr>
                  <a:defRPr/>
                </a:pPr>
                <a:r>
                  <a:rPr lang="en-GB"/>
                  <a:t>Time</a:t>
                </a:r>
                <a:r>
                  <a:rPr lang="en-GB" baseline="0"/>
                  <a:t> taken in milliseconds</a:t>
                </a:r>
                <a:endParaRPr lang="en-GB"/>
              </a:p>
            </c:rich>
          </c:tx>
          <c:overlay val="0"/>
        </c:title>
        <c:numFmt formatCode="General" sourceLinked="1"/>
        <c:majorTickMark val="out"/>
        <c:minorTickMark val="none"/>
        <c:tickLblPos val="nextTo"/>
        <c:crossAx val="292363648"/>
        <c:crosses val="autoZero"/>
        <c:crossBetween val="between"/>
      </c:valAx>
    </c:plotArea>
    <c:legend>
      <c:legendPos val="r"/>
      <c:layout>
        <c:manualLayout>
          <c:xMode val="edge"/>
          <c:yMode val="edge"/>
          <c:x val="0.74103716644436379"/>
          <c:y val="0.12899947506561682"/>
          <c:w val="0.24571775361865195"/>
          <c:h val="0.73299712830013897"/>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K4 listing experiment results.xlsx]Sheet4!PivotTable4</c:name>
    <c:fmtId val="-1"/>
  </c:pivotSource>
  <c:chart>
    <c:title>
      <c:tx>
        <c:rich>
          <a:bodyPr/>
          <a:lstStyle/>
          <a:p>
            <a:pPr>
              <a:defRPr/>
            </a:pPr>
            <a:r>
              <a:rPr lang="en-GB" sz="1200" b="1" i="0" baseline="0">
                <a:effectLst/>
              </a:rPr>
              <a:t>Chart showing average K4 listing times for graphs with edge probabilities of 0.2, 0.4, 0.6, 0.8 and 1.0</a:t>
            </a:r>
            <a:endParaRPr lang="en-GB" sz="1200">
              <a:effectLst/>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s>
    <c:plotArea>
      <c:layout>
        <c:manualLayout>
          <c:layoutTarget val="inner"/>
          <c:xMode val="edge"/>
          <c:yMode val="edge"/>
          <c:x val="0.15199170585755975"/>
          <c:y val="0.16177637446835541"/>
          <c:w val="0.57181762245744194"/>
          <c:h val="0.68823407977514117"/>
        </c:manualLayout>
      </c:layout>
      <c:lineChart>
        <c:grouping val="standard"/>
        <c:varyColors val="0"/>
        <c:ser>
          <c:idx val="0"/>
          <c:order val="0"/>
          <c:tx>
            <c:strRef>
              <c:f>Sheet4!$B$3:$B$5</c:f>
              <c:strCache>
                <c:ptCount val="1"/>
                <c:pt idx="0">
                  <c:v>0.2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B$6:$B$106</c:f>
              <c:numCache>
                <c:formatCode>General</c:formatCode>
                <c:ptCount val="100"/>
                <c:pt idx="0">
                  <c:v>1.3</c:v>
                </c:pt>
                <c:pt idx="1">
                  <c:v>1.5</c:v>
                </c:pt>
                <c:pt idx="2">
                  <c:v>1.6</c:v>
                </c:pt>
                <c:pt idx="3">
                  <c:v>1.7</c:v>
                </c:pt>
                <c:pt idx="4">
                  <c:v>1.9</c:v>
                </c:pt>
                <c:pt idx="5">
                  <c:v>1.5</c:v>
                </c:pt>
                <c:pt idx="6">
                  <c:v>2</c:v>
                </c:pt>
                <c:pt idx="7">
                  <c:v>2.2999999999999998</c:v>
                </c:pt>
                <c:pt idx="8">
                  <c:v>2.7</c:v>
                </c:pt>
                <c:pt idx="9">
                  <c:v>3.8</c:v>
                </c:pt>
                <c:pt idx="10">
                  <c:v>5</c:v>
                </c:pt>
                <c:pt idx="11">
                  <c:v>5.2</c:v>
                </c:pt>
                <c:pt idx="12">
                  <c:v>5.7</c:v>
                </c:pt>
                <c:pt idx="13">
                  <c:v>6.4</c:v>
                </c:pt>
                <c:pt idx="14">
                  <c:v>5.9</c:v>
                </c:pt>
                <c:pt idx="15">
                  <c:v>5.9</c:v>
                </c:pt>
                <c:pt idx="16">
                  <c:v>6.4</c:v>
                </c:pt>
                <c:pt idx="17">
                  <c:v>7.1</c:v>
                </c:pt>
                <c:pt idx="18">
                  <c:v>7.5</c:v>
                </c:pt>
                <c:pt idx="19">
                  <c:v>7.7</c:v>
                </c:pt>
                <c:pt idx="20">
                  <c:v>8.1999999999999993</c:v>
                </c:pt>
                <c:pt idx="21">
                  <c:v>8.4</c:v>
                </c:pt>
                <c:pt idx="22">
                  <c:v>9.4</c:v>
                </c:pt>
                <c:pt idx="23">
                  <c:v>9.4</c:v>
                </c:pt>
                <c:pt idx="24">
                  <c:v>10.7</c:v>
                </c:pt>
                <c:pt idx="25">
                  <c:v>14.5</c:v>
                </c:pt>
                <c:pt idx="26">
                  <c:v>12.3</c:v>
                </c:pt>
                <c:pt idx="27">
                  <c:v>13.1</c:v>
                </c:pt>
                <c:pt idx="28">
                  <c:v>16.600000000000001</c:v>
                </c:pt>
                <c:pt idx="29">
                  <c:v>15.1</c:v>
                </c:pt>
                <c:pt idx="30">
                  <c:v>12.1</c:v>
                </c:pt>
                <c:pt idx="31">
                  <c:v>13.3</c:v>
                </c:pt>
                <c:pt idx="32">
                  <c:v>17.3</c:v>
                </c:pt>
                <c:pt idx="33">
                  <c:v>18</c:v>
                </c:pt>
                <c:pt idx="34">
                  <c:v>22.8</c:v>
                </c:pt>
                <c:pt idx="35">
                  <c:v>22.6</c:v>
                </c:pt>
                <c:pt idx="36">
                  <c:v>19.8</c:v>
                </c:pt>
                <c:pt idx="37">
                  <c:v>31.7</c:v>
                </c:pt>
                <c:pt idx="38">
                  <c:v>16.8</c:v>
                </c:pt>
                <c:pt idx="39">
                  <c:v>31.3</c:v>
                </c:pt>
                <c:pt idx="40">
                  <c:v>23.2</c:v>
                </c:pt>
                <c:pt idx="41">
                  <c:v>25.1</c:v>
                </c:pt>
                <c:pt idx="42">
                  <c:v>26</c:v>
                </c:pt>
                <c:pt idx="43">
                  <c:v>24.3</c:v>
                </c:pt>
                <c:pt idx="44">
                  <c:v>23.1</c:v>
                </c:pt>
                <c:pt idx="45">
                  <c:v>32.700000000000003</c:v>
                </c:pt>
                <c:pt idx="46">
                  <c:v>37.9</c:v>
                </c:pt>
                <c:pt idx="47">
                  <c:v>33.700000000000003</c:v>
                </c:pt>
                <c:pt idx="48">
                  <c:v>36.200000000000003</c:v>
                </c:pt>
                <c:pt idx="49">
                  <c:v>40.5</c:v>
                </c:pt>
                <c:pt idx="50">
                  <c:v>36</c:v>
                </c:pt>
                <c:pt idx="51">
                  <c:v>32</c:v>
                </c:pt>
                <c:pt idx="52">
                  <c:v>36.4</c:v>
                </c:pt>
                <c:pt idx="53">
                  <c:v>42.7</c:v>
                </c:pt>
                <c:pt idx="54">
                  <c:v>42.2</c:v>
                </c:pt>
                <c:pt idx="55">
                  <c:v>46.2</c:v>
                </c:pt>
                <c:pt idx="56">
                  <c:v>41.1</c:v>
                </c:pt>
                <c:pt idx="57">
                  <c:v>43.8</c:v>
                </c:pt>
                <c:pt idx="58">
                  <c:v>50.1</c:v>
                </c:pt>
                <c:pt idx="59">
                  <c:v>49.1</c:v>
                </c:pt>
                <c:pt idx="60">
                  <c:v>47.1</c:v>
                </c:pt>
                <c:pt idx="61">
                  <c:v>54.8</c:v>
                </c:pt>
                <c:pt idx="62">
                  <c:v>64.400000000000006</c:v>
                </c:pt>
                <c:pt idx="63">
                  <c:v>48.2</c:v>
                </c:pt>
                <c:pt idx="64">
                  <c:v>58.2</c:v>
                </c:pt>
                <c:pt idx="65">
                  <c:v>64.5</c:v>
                </c:pt>
                <c:pt idx="66">
                  <c:v>62.4</c:v>
                </c:pt>
                <c:pt idx="67">
                  <c:v>70.900000000000006</c:v>
                </c:pt>
                <c:pt idx="68">
                  <c:v>74.3</c:v>
                </c:pt>
                <c:pt idx="69">
                  <c:v>70.3</c:v>
                </c:pt>
                <c:pt idx="70">
                  <c:v>66.3</c:v>
                </c:pt>
                <c:pt idx="71">
                  <c:v>77</c:v>
                </c:pt>
                <c:pt idx="72">
                  <c:v>67.599999999999994</c:v>
                </c:pt>
                <c:pt idx="73">
                  <c:v>67.400000000000006</c:v>
                </c:pt>
                <c:pt idx="74">
                  <c:v>68.400000000000006</c:v>
                </c:pt>
                <c:pt idx="75">
                  <c:v>73</c:v>
                </c:pt>
                <c:pt idx="76">
                  <c:v>77.3</c:v>
                </c:pt>
                <c:pt idx="77">
                  <c:v>76.7</c:v>
                </c:pt>
                <c:pt idx="78">
                  <c:v>93.2</c:v>
                </c:pt>
                <c:pt idx="79">
                  <c:v>88.1</c:v>
                </c:pt>
                <c:pt idx="80">
                  <c:v>84.7</c:v>
                </c:pt>
                <c:pt idx="81">
                  <c:v>88.3</c:v>
                </c:pt>
                <c:pt idx="82">
                  <c:v>104.7</c:v>
                </c:pt>
                <c:pt idx="83">
                  <c:v>96.4</c:v>
                </c:pt>
                <c:pt idx="84">
                  <c:v>98.9</c:v>
                </c:pt>
                <c:pt idx="85">
                  <c:v>98.5</c:v>
                </c:pt>
                <c:pt idx="86">
                  <c:v>102.6</c:v>
                </c:pt>
                <c:pt idx="87">
                  <c:v>104.7</c:v>
                </c:pt>
                <c:pt idx="88">
                  <c:v>92.9</c:v>
                </c:pt>
                <c:pt idx="89">
                  <c:v>108.7</c:v>
                </c:pt>
                <c:pt idx="90">
                  <c:v>97.4</c:v>
                </c:pt>
                <c:pt idx="91">
                  <c:v>126.9</c:v>
                </c:pt>
                <c:pt idx="92">
                  <c:v>110.2</c:v>
                </c:pt>
                <c:pt idx="93">
                  <c:v>126.6</c:v>
                </c:pt>
                <c:pt idx="94">
                  <c:v>141.5</c:v>
                </c:pt>
                <c:pt idx="95">
                  <c:v>139.19999999999999</c:v>
                </c:pt>
                <c:pt idx="96">
                  <c:v>103.6</c:v>
                </c:pt>
                <c:pt idx="97">
                  <c:v>125.3</c:v>
                </c:pt>
                <c:pt idx="98">
                  <c:v>116.8</c:v>
                </c:pt>
                <c:pt idx="99">
                  <c:v>122</c:v>
                </c:pt>
              </c:numCache>
            </c:numRef>
          </c:val>
          <c:smooth val="0"/>
        </c:ser>
        <c:ser>
          <c:idx val="1"/>
          <c:order val="1"/>
          <c:tx>
            <c:strRef>
              <c:f>Sheet4!$C$3:$C$5</c:f>
              <c:strCache>
                <c:ptCount val="1"/>
                <c:pt idx="0">
                  <c:v>0.2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C$6:$C$106</c:f>
              <c:numCache>
                <c:formatCode>General</c:formatCode>
                <c:ptCount val="100"/>
                <c:pt idx="0">
                  <c:v>2.4</c:v>
                </c:pt>
                <c:pt idx="1">
                  <c:v>2.2999999999999998</c:v>
                </c:pt>
                <c:pt idx="2">
                  <c:v>2.6</c:v>
                </c:pt>
                <c:pt idx="3">
                  <c:v>2.8</c:v>
                </c:pt>
                <c:pt idx="4">
                  <c:v>3.1</c:v>
                </c:pt>
                <c:pt idx="5">
                  <c:v>3.5</c:v>
                </c:pt>
                <c:pt idx="6">
                  <c:v>3.1</c:v>
                </c:pt>
                <c:pt idx="7">
                  <c:v>4.4000000000000004</c:v>
                </c:pt>
                <c:pt idx="8">
                  <c:v>4.8</c:v>
                </c:pt>
                <c:pt idx="9">
                  <c:v>5.8</c:v>
                </c:pt>
                <c:pt idx="10">
                  <c:v>6.2</c:v>
                </c:pt>
                <c:pt idx="11">
                  <c:v>7.5</c:v>
                </c:pt>
                <c:pt idx="12">
                  <c:v>7.4</c:v>
                </c:pt>
                <c:pt idx="13">
                  <c:v>6.8</c:v>
                </c:pt>
                <c:pt idx="14">
                  <c:v>7.8</c:v>
                </c:pt>
                <c:pt idx="15">
                  <c:v>6.3</c:v>
                </c:pt>
                <c:pt idx="16">
                  <c:v>8.9</c:v>
                </c:pt>
                <c:pt idx="17">
                  <c:v>8.6</c:v>
                </c:pt>
                <c:pt idx="18">
                  <c:v>7.2</c:v>
                </c:pt>
                <c:pt idx="19">
                  <c:v>8.6999999999999993</c:v>
                </c:pt>
                <c:pt idx="20">
                  <c:v>7.7</c:v>
                </c:pt>
                <c:pt idx="21">
                  <c:v>10.7</c:v>
                </c:pt>
                <c:pt idx="22">
                  <c:v>12</c:v>
                </c:pt>
                <c:pt idx="23">
                  <c:v>13.1</c:v>
                </c:pt>
                <c:pt idx="24">
                  <c:v>10.8</c:v>
                </c:pt>
                <c:pt idx="25">
                  <c:v>11.7</c:v>
                </c:pt>
                <c:pt idx="26">
                  <c:v>15.7</c:v>
                </c:pt>
                <c:pt idx="27">
                  <c:v>14.9</c:v>
                </c:pt>
                <c:pt idx="28">
                  <c:v>16.600000000000001</c:v>
                </c:pt>
                <c:pt idx="29">
                  <c:v>18.3</c:v>
                </c:pt>
                <c:pt idx="30">
                  <c:v>16.7</c:v>
                </c:pt>
                <c:pt idx="31">
                  <c:v>12.5</c:v>
                </c:pt>
                <c:pt idx="32">
                  <c:v>21.5</c:v>
                </c:pt>
                <c:pt idx="33">
                  <c:v>17.899999999999999</c:v>
                </c:pt>
                <c:pt idx="34">
                  <c:v>18.5</c:v>
                </c:pt>
                <c:pt idx="35">
                  <c:v>27.9</c:v>
                </c:pt>
                <c:pt idx="36">
                  <c:v>24.4</c:v>
                </c:pt>
                <c:pt idx="37">
                  <c:v>29.6</c:v>
                </c:pt>
                <c:pt idx="38">
                  <c:v>30.8</c:v>
                </c:pt>
                <c:pt idx="39">
                  <c:v>34.5</c:v>
                </c:pt>
                <c:pt idx="40">
                  <c:v>27.2</c:v>
                </c:pt>
                <c:pt idx="41">
                  <c:v>34.299999999999997</c:v>
                </c:pt>
                <c:pt idx="42">
                  <c:v>31.9</c:v>
                </c:pt>
                <c:pt idx="43">
                  <c:v>32.299999999999997</c:v>
                </c:pt>
                <c:pt idx="44">
                  <c:v>33.799999999999997</c:v>
                </c:pt>
                <c:pt idx="45">
                  <c:v>37.5</c:v>
                </c:pt>
                <c:pt idx="46">
                  <c:v>30.9</c:v>
                </c:pt>
                <c:pt idx="47">
                  <c:v>31.6</c:v>
                </c:pt>
                <c:pt idx="48">
                  <c:v>39</c:v>
                </c:pt>
                <c:pt idx="49">
                  <c:v>38.200000000000003</c:v>
                </c:pt>
                <c:pt idx="50">
                  <c:v>44.8</c:v>
                </c:pt>
                <c:pt idx="51">
                  <c:v>37.5</c:v>
                </c:pt>
                <c:pt idx="52">
                  <c:v>50.7</c:v>
                </c:pt>
                <c:pt idx="53">
                  <c:v>44.7</c:v>
                </c:pt>
                <c:pt idx="54">
                  <c:v>52.9</c:v>
                </c:pt>
                <c:pt idx="55">
                  <c:v>50.5</c:v>
                </c:pt>
                <c:pt idx="56">
                  <c:v>46.9</c:v>
                </c:pt>
                <c:pt idx="57">
                  <c:v>49.1</c:v>
                </c:pt>
                <c:pt idx="58">
                  <c:v>51.4</c:v>
                </c:pt>
                <c:pt idx="59">
                  <c:v>47.1</c:v>
                </c:pt>
                <c:pt idx="60">
                  <c:v>60.3</c:v>
                </c:pt>
                <c:pt idx="61">
                  <c:v>65.2</c:v>
                </c:pt>
                <c:pt idx="62">
                  <c:v>57.1</c:v>
                </c:pt>
                <c:pt idx="63">
                  <c:v>50.9</c:v>
                </c:pt>
                <c:pt idx="64">
                  <c:v>51.8</c:v>
                </c:pt>
                <c:pt idx="65">
                  <c:v>60.9</c:v>
                </c:pt>
                <c:pt idx="66">
                  <c:v>62.9</c:v>
                </c:pt>
                <c:pt idx="67">
                  <c:v>64.400000000000006</c:v>
                </c:pt>
                <c:pt idx="68">
                  <c:v>62.2</c:v>
                </c:pt>
                <c:pt idx="69">
                  <c:v>66</c:v>
                </c:pt>
                <c:pt idx="70">
                  <c:v>59.7</c:v>
                </c:pt>
                <c:pt idx="71">
                  <c:v>69.7</c:v>
                </c:pt>
                <c:pt idx="72">
                  <c:v>66</c:v>
                </c:pt>
                <c:pt idx="73">
                  <c:v>64.5</c:v>
                </c:pt>
                <c:pt idx="74">
                  <c:v>70</c:v>
                </c:pt>
                <c:pt idx="75">
                  <c:v>63.8</c:v>
                </c:pt>
                <c:pt idx="76">
                  <c:v>81.7</c:v>
                </c:pt>
                <c:pt idx="77">
                  <c:v>72.5</c:v>
                </c:pt>
                <c:pt idx="78">
                  <c:v>96.6</c:v>
                </c:pt>
                <c:pt idx="79">
                  <c:v>80.7</c:v>
                </c:pt>
                <c:pt idx="80">
                  <c:v>79.5</c:v>
                </c:pt>
                <c:pt idx="81">
                  <c:v>92.2</c:v>
                </c:pt>
                <c:pt idx="82">
                  <c:v>85.9</c:v>
                </c:pt>
                <c:pt idx="83">
                  <c:v>87</c:v>
                </c:pt>
                <c:pt idx="84">
                  <c:v>87.3</c:v>
                </c:pt>
                <c:pt idx="85">
                  <c:v>100.9</c:v>
                </c:pt>
                <c:pt idx="86">
                  <c:v>98.2</c:v>
                </c:pt>
                <c:pt idx="87">
                  <c:v>103.9</c:v>
                </c:pt>
                <c:pt idx="88">
                  <c:v>94.8</c:v>
                </c:pt>
                <c:pt idx="89">
                  <c:v>94.9</c:v>
                </c:pt>
                <c:pt idx="90">
                  <c:v>115.9</c:v>
                </c:pt>
                <c:pt idx="91">
                  <c:v>131.80000000000001</c:v>
                </c:pt>
                <c:pt idx="92">
                  <c:v>114.4</c:v>
                </c:pt>
                <c:pt idx="93">
                  <c:v>110.7</c:v>
                </c:pt>
                <c:pt idx="94">
                  <c:v>99.3</c:v>
                </c:pt>
                <c:pt idx="95">
                  <c:v>114.3</c:v>
                </c:pt>
                <c:pt idx="96">
                  <c:v>117.4</c:v>
                </c:pt>
                <c:pt idx="97">
                  <c:v>121.1</c:v>
                </c:pt>
                <c:pt idx="98">
                  <c:v>138.19999999999999</c:v>
                </c:pt>
                <c:pt idx="99">
                  <c:v>112.1</c:v>
                </c:pt>
              </c:numCache>
            </c:numRef>
          </c:val>
          <c:smooth val="0"/>
        </c:ser>
        <c:ser>
          <c:idx val="2"/>
          <c:order val="2"/>
          <c:tx>
            <c:strRef>
              <c:f>Sheet4!$D$3:$D$5</c:f>
              <c:strCache>
                <c:ptCount val="1"/>
                <c:pt idx="0">
                  <c:v>0.4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D$6:$D$106</c:f>
              <c:numCache>
                <c:formatCode>General</c:formatCode>
                <c:ptCount val="100"/>
                <c:pt idx="0">
                  <c:v>1.7</c:v>
                </c:pt>
                <c:pt idx="1">
                  <c:v>1.8</c:v>
                </c:pt>
                <c:pt idx="2">
                  <c:v>1.7</c:v>
                </c:pt>
                <c:pt idx="3">
                  <c:v>1.8</c:v>
                </c:pt>
                <c:pt idx="4">
                  <c:v>1.9</c:v>
                </c:pt>
                <c:pt idx="5">
                  <c:v>2.7</c:v>
                </c:pt>
                <c:pt idx="6">
                  <c:v>3.9</c:v>
                </c:pt>
                <c:pt idx="7">
                  <c:v>4.8</c:v>
                </c:pt>
                <c:pt idx="8">
                  <c:v>6.3</c:v>
                </c:pt>
                <c:pt idx="9">
                  <c:v>6.1</c:v>
                </c:pt>
                <c:pt idx="10">
                  <c:v>8.1999999999999993</c:v>
                </c:pt>
                <c:pt idx="11">
                  <c:v>7.7</c:v>
                </c:pt>
                <c:pt idx="12">
                  <c:v>10.6</c:v>
                </c:pt>
                <c:pt idx="13">
                  <c:v>12.4</c:v>
                </c:pt>
                <c:pt idx="14">
                  <c:v>13</c:v>
                </c:pt>
                <c:pt idx="15">
                  <c:v>14.7</c:v>
                </c:pt>
                <c:pt idx="16">
                  <c:v>16</c:v>
                </c:pt>
                <c:pt idx="17">
                  <c:v>22.7</c:v>
                </c:pt>
                <c:pt idx="18">
                  <c:v>21.7</c:v>
                </c:pt>
                <c:pt idx="19">
                  <c:v>27.1</c:v>
                </c:pt>
                <c:pt idx="20">
                  <c:v>31.7</c:v>
                </c:pt>
                <c:pt idx="21">
                  <c:v>39.200000000000003</c:v>
                </c:pt>
                <c:pt idx="22">
                  <c:v>34.5</c:v>
                </c:pt>
                <c:pt idx="23">
                  <c:v>32.9</c:v>
                </c:pt>
                <c:pt idx="24">
                  <c:v>38.700000000000003</c:v>
                </c:pt>
                <c:pt idx="25">
                  <c:v>46.7</c:v>
                </c:pt>
                <c:pt idx="26">
                  <c:v>51.9</c:v>
                </c:pt>
                <c:pt idx="27">
                  <c:v>50.8</c:v>
                </c:pt>
                <c:pt idx="28">
                  <c:v>49.3</c:v>
                </c:pt>
                <c:pt idx="29">
                  <c:v>36.799999999999997</c:v>
                </c:pt>
                <c:pt idx="30">
                  <c:v>37.200000000000003</c:v>
                </c:pt>
                <c:pt idx="31">
                  <c:v>76.8</c:v>
                </c:pt>
                <c:pt idx="32">
                  <c:v>47.7</c:v>
                </c:pt>
                <c:pt idx="33">
                  <c:v>53.8</c:v>
                </c:pt>
                <c:pt idx="34">
                  <c:v>68</c:v>
                </c:pt>
                <c:pt idx="35">
                  <c:v>53.8</c:v>
                </c:pt>
                <c:pt idx="36">
                  <c:v>67.900000000000006</c:v>
                </c:pt>
                <c:pt idx="37">
                  <c:v>74.400000000000006</c:v>
                </c:pt>
                <c:pt idx="38">
                  <c:v>93.1</c:v>
                </c:pt>
                <c:pt idx="39">
                  <c:v>116.6</c:v>
                </c:pt>
                <c:pt idx="40">
                  <c:v>78.099999999999994</c:v>
                </c:pt>
                <c:pt idx="41">
                  <c:v>89.2</c:v>
                </c:pt>
                <c:pt idx="42">
                  <c:v>113.9</c:v>
                </c:pt>
                <c:pt idx="43">
                  <c:v>135.9</c:v>
                </c:pt>
                <c:pt idx="44">
                  <c:v>133.4</c:v>
                </c:pt>
                <c:pt idx="45">
                  <c:v>142</c:v>
                </c:pt>
                <c:pt idx="46">
                  <c:v>155.69999999999999</c:v>
                </c:pt>
                <c:pt idx="47">
                  <c:v>166.7</c:v>
                </c:pt>
                <c:pt idx="48">
                  <c:v>168.4</c:v>
                </c:pt>
                <c:pt idx="49">
                  <c:v>148.4</c:v>
                </c:pt>
                <c:pt idx="50">
                  <c:v>220</c:v>
                </c:pt>
                <c:pt idx="51">
                  <c:v>176</c:v>
                </c:pt>
                <c:pt idx="52">
                  <c:v>179.6</c:v>
                </c:pt>
                <c:pt idx="53">
                  <c:v>170.7</c:v>
                </c:pt>
                <c:pt idx="54">
                  <c:v>214.8</c:v>
                </c:pt>
                <c:pt idx="55">
                  <c:v>231.2</c:v>
                </c:pt>
                <c:pt idx="56">
                  <c:v>276.39999999999998</c:v>
                </c:pt>
                <c:pt idx="57">
                  <c:v>265.3</c:v>
                </c:pt>
                <c:pt idx="58">
                  <c:v>246.2</c:v>
                </c:pt>
                <c:pt idx="59">
                  <c:v>288.39999999999998</c:v>
                </c:pt>
                <c:pt idx="60">
                  <c:v>314</c:v>
                </c:pt>
                <c:pt idx="61">
                  <c:v>333</c:v>
                </c:pt>
                <c:pt idx="62">
                  <c:v>310.89999999999998</c:v>
                </c:pt>
                <c:pt idx="63">
                  <c:v>372.3</c:v>
                </c:pt>
                <c:pt idx="64">
                  <c:v>337.7</c:v>
                </c:pt>
                <c:pt idx="65">
                  <c:v>372.7</c:v>
                </c:pt>
                <c:pt idx="66">
                  <c:v>421.8</c:v>
                </c:pt>
                <c:pt idx="67">
                  <c:v>391.6</c:v>
                </c:pt>
                <c:pt idx="68">
                  <c:v>418.8</c:v>
                </c:pt>
                <c:pt idx="69">
                  <c:v>411.2</c:v>
                </c:pt>
                <c:pt idx="70">
                  <c:v>394</c:v>
                </c:pt>
                <c:pt idx="71">
                  <c:v>458.6</c:v>
                </c:pt>
                <c:pt idx="72">
                  <c:v>493.4</c:v>
                </c:pt>
                <c:pt idx="73">
                  <c:v>471.4</c:v>
                </c:pt>
                <c:pt idx="74">
                  <c:v>577.4</c:v>
                </c:pt>
                <c:pt idx="75">
                  <c:v>572.29999999999995</c:v>
                </c:pt>
                <c:pt idx="76">
                  <c:v>531.70000000000005</c:v>
                </c:pt>
                <c:pt idx="77">
                  <c:v>510.5</c:v>
                </c:pt>
                <c:pt idx="78">
                  <c:v>557.5</c:v>
                </c:pt>
                <c:pt idx="79">
                  <c:v>547.20000000000005</c:v>
                </c:pt>
                <c:pt idx="80">
                  <c:v>576.4</c:v>
                </c:pt>
                <c:pt idx="81">
                  <c:v>634.6</c:v>
                </c:pt>
                <c:pt idx="82">
                  <c:v>768.9</c:v>
                </c:pt>
                <c:pt idx="83">
                  <c:v>703.4</c:v>
                </c:pt>
                <c:pt idx="84">
                  <c:v>724.7</c:v>
                </c:pt>
                <c:pt idx="85">
                  <c:v>712.7</c:v>
                </c:pt>
                <c:pt idx="86">
                  <c:v>761.8</c:v>
                </c:pt>
                <c:pt idx="87">
                  <c:v>842.4</c:v>
                </c:pt>
                <c:pt idx="88">
                  <c:v>875.8</c:v>
                </c:pt>
                <c:pt idx="89">
                  <c:v>909.4</c:v>
                </c:pt>
                <c:pt idx="90">
                  <c:v>920.5</c:v>
                </c:pt>
                <c:pt idx="91">
                  <c:v>905.2</c:v>
                </c:pt>
                <c:pt idx="92">
                  <c:v>967</c:v>
                </c:pt>
                <c:pt idx="93">
                  <c:v>957.3</c:v>
                </c:pt>
                <c:pt idx="94">
                  <c:v>1024</c:v>
                </c:pt>
                <c:pt idx="95">
                  <c:v>1226.0999999999999</c:v>
                </c:pt>
                <c:pt idx="96">
                  <c:v>1145.5</c:v>
                </c:pt>
                <c:pt idx="97">
                  <c:v>1142.8</c:v>
                </c:pt>
                <c:pt idx="98">
                  <c:v>1390.3</c:v>
                </c:pt>
                <c:pt idx="99">
                  <c:v>1295.5999999999999</c:v>
                </c:pt>
              </c:numCache>
            </c:numRef>
          </c:val>
          <c:smooth val="0"/>
        </c:ser>
        <c:ser>
          <c:idx val="3"/>
          <c:order val="3"/>
          <c:tx>
            <c:strRef>
              <c:f>Sheet4!$E$3:$E$5</c:f>
              <c:strCache>
                <c:ptCount val="1"/>
                <c:pt idx="0">
                  <c:v>0.4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E$6:$E$106</c:f>
              <c:numCache>
                <c:formatCode>General</c:formatCode>
                <c:ptCount val="100"/>
                <c:pt idx="0">
                  <c:v>2.4</c:v>
                </c:pt>
                <c:pt idx="1">
                  <c:v>3.1</c:v>
                </c:pt>
                <c:pt idx="2">
                  <c:v>2.6</c:v>
                </c:pt>
                <c:pt idx="3">
                  <c:v>2.8</c:v>
                </c:pt>
                <c:pt idx="4">
                  <c:v>3</c:v>
                </c:pt>
                <c:pt idx="5">
                  <c:v>4.4000000000000004</c:v>
                </c:pt>
                <c:pt idx="6">
                  <c:v>5.7</c:v>
                </c:pt>
                <c:pt idx="7">
                  <c:v>6.1</c:v>
                </c:pt>
                <c:pt idx="8">
                  <c:v>8.1</c:v>
                </c:pt>
                <c:pt idx="9">
                  <c:v>7.4</c:v>
                </c:pt>
                <c:pt idx="10">
                  <c:v>9.8000000000000007</c:v>
                </c:pt>
                <c:pt idx="11">
                  <c:v>9.8000000000000007</c:v>
                </c:pt>
                <c:pt idx="12">
                  <c:v>9.8000000000000007</c:v>
                </c:pt>
                <c:pt idx="13">
                  <c:v>10.5</c:v>
                </c:pt>
                <c:pt idx="14">
                  <c:v>11.6</c:v>
                </c:pt>
                <c:pt idx="15">
                  <c:v>10.4</c:v>
                </c:pt>
                <c:pt idx="16">
                  <c:v>12.9</c:v>
                </c:pt>
                <c:pt idx="17">
                  <c:v>15.4</c:v>
                </c:pt>
                <c:pt idx="18">
                  <c:v>15.3</c:v>
                </c:pt>
                <c:pt idx="19">
                  <c:v>12.2</c:v>
                </c:pt>
                <c:pt idx="20">
                  <c:v>15.1</c:v>
                </c:pt>
                <c:pt idx="21">
                  <c:v>14.1</c:v>
                </c:pt>
                <c:pt idx="22">
                  <c:v>14.4</c:v>
                </c:pt>
                <c:pt idx="23">
                  <c:v>13.9</c:v>
                </c:pt>
                <c:pt idx="24">
                  <c:v>20.100000000000001</c:v>
                </c:pt>
                <c:pt idx="25">
                  <c:v>24.6</c:v>
                </c:pt>
                <c:pt idx="26">
                  <c:v>22.6</c:v>
                </c:pt>
                <c:pt idx="27">
                  <c:v>32.1</c:v>
                </c:pt>
                <c:pt idx="28">
                  <c:v>27</c:v>
                </c:pt>
                <c:pt idx="29">
                  <c:v>29.1</c:v>
                </c:pt>
                <c:pt idx="30">
                  <c:v>34.200000000000003</c:v>
                </c:pt>
                <c:pt idx="31">
                  <c:v>22.8</c:v>
                </c:pt>
                <c:pt idx="32">
                  <c:v>34.799999999999997</c:v>
                </c:pt>
                <c:pt idx="33">
                  <c:v>42.9</c:v>
                </c:pt>
                <c:pt idx="34">
                  <c:v>37.1</c:v>
                </c:pt>
                <c:pt idx="35">
                  <c:v>36.9</c:v>
                </c:pt>
                <c:pt idx="36">
                  <c:v>54.4</c:v>
                </c:pt>
                <c:pt idx="37">
                  <c:v>43.9</c:v>
                </c:pt>
                <c:pt idx="38">
                  <c:v>71</c:v>
                </c:pt>
                <c:pt idx="39">
                  <c:v>55.6</c:v>
                </c:pt>
                <c:pt idx="40">
                  <c:v>59.5</c:v>
                </c:pt>
                <c:pt idx="41">
                  <c:v>42.9</c:v>
                </c:pt>
                <c:pt idx="42">
                  <c:v>73.2</c:v>
                </c:pt>
                <c:pt idx="43">
                  <c:v>72.7</c:v>
                </c:pt>
                <c:pt idx="44">
                  <c:v>72.5</c:v>
                </c:pt>
                <c:pt idx="45">
                  <c:v>86.6</c:v>
                </c:pt>
                <c:pt idx="46">
                  <c:v>75.8</c:v>
                </c:pt>
                <c:pt idx="47">
                  <c:v>90.4</c:v>
                </c:pt>
                <c:pt idx="48">
                  <c:v>82.2</c:v>
                </c:pt>
                <c:pt idx="49">
                  <c:v>110.1</c:v>
                </c:pt>
                <c:pt idx="50">
                  <c:v>108.6</c:v>
                </c:pt>
                <c:pt idx="51">
                  <c:v>127.6</c:v>
                </c:pt>
                <c:pt idx="52">
                  <c:v>93.9</c:v>
                </c:pt>
                <c:pt idx="53">
                  <c:v>120.7</c:v>
                </c:pt>
                <c:pt idx="54">
                  <c:v>150.69999999999999</c:v>
                </c:pt>
                <c:pt idx="55">
                  <c:v>142.1</c:v>
                </c:pt>
                <c:pt idx="56">
                  <c:v>198.8</c:v>
                </c:pt>
                <c:pt idx="57">
                  <c:v>183.8</c:v>
                </c:pt>
                <c:pt idx="58">
                  <c:v>151.4</c:v>
                </c:pt>
                <c:pt idx="59">
                  <c:v>164.5</c:v>
                </c:pt>
                <c:pt idx="60">
                  <c:v>200.4</c:v>
                </c:pt>
                <c:pt idx="61">
                  <c:v>230.7</c:v>
                </c:pt>
                <c:pt idx="62">
                  <c:v>215.4</c:v>
                </c:pt>
                <c:pt idx="63">
                  <c:v>215.8</c:v>
                </c:pt>
                <c:pt idx="64">
                  <c:v>243.1</c:v>
                </c:pt>
                <c:pt idx="65">
                  <c:v>247.8</c:v>
                </c:pt>
                <c:pt idx="66">
                  <c:v>260.60000000000002</c:v>
                </c:pt>
                <c:pt idx="67">
                  <c:v>310.2</c:v>
                </c:pt>
                <c:pt idx="68">
                  <c:v>273.7</c:v>
                </c:pt>
                <c:pt idx="69">
                  <c:v>304</c:v>
                </c:pt>
                <c:pt idx="70">
                  <c:v>289.8</c:v>
                </c:pt>
                <c:pt idx="71">
                  <c:v>310.2</c:v>
                </c:pt>
                <c:pt idx="72">
                  <c:v>343.8</c:v>
                </c:pt>
                <c:pt idx="73">
                  <c:v>293.10000000000002</c:v>
                </c:pt>
                <c:pt idx="74">
                  <c:v>362.1</c:v>
                </c:pt>
                <c:pt idx="75">
                  <c:v>350.4</c:v>
                </c:pt>
                <c:pt idx="76">
                  <c:v>399.2</c:v>
                </c:pt>
                <c:pt idx="77">
                  <c:v>412.3</c:v>
                </c:pt>
                <c:pt idx="78">
                  <c:v>476</c:v>
                </c:pt>
                <c:pt idx="79">
                  <c:v>387.4</c:v>
                </c:pt>
                <c:pt idx="80">
                  <c:v>425.9</c:v>
                </c:pt>
                <c:pt idx="81">
                  <c:v>423.3</c:v>
                </c:pt>
                <c:pt idx="82">
                  <c:v>484.2</c:v>
                </c:pt>
                <c:pt idx="83">
                  <c:v>508.7</c:v>
                </c:pt>
                <c:pt idx="84">
                  <c:v>515.29999999999995</c:v>
                </c:pt>
                <c:pt idx="85">
                  <c:v>438.6</c:v>
                </c:pt>
                <c:pt idx="86">
                  <c:v>594.1</c:v>
                </c:pt>
                <c:pt idx="87">
                  <c:v>582.4</c:v>
                </c:pt>
                <c:pt idx="88">
                  <c:v>608.9</c:v>
                </c:pt>
                <c:pt idx="89">
                  <c:v>702.1</c:v>
                </c:pt>
                <c:pt idx="90">
                  <c:v>581.5</c:v>
                </c:pt>
                <c:pt idx="91">
                  <c:v>758.2</c:v>
                </c:pt>
                <c:pt idx="92">
                  <c:v>770.1</c:v>
                </c:pt>
                <c:pt idx="93">
                  <c:v>795.8</c:v>
                </c:pt>
                <c:pt idx="94">
                  <c:v>865.9</c:v>
                </c:pt>
                <c:pt idx="95">
                  <c:v>1020.7</c:v>
                </c:pt>
                <c:pt idx="96">
                  <c:v>1003.5</c:v>
                </c:pt>
                <c:pt idx="97">
                  <c:v>1032.3</c:v>
                </c:pt>
                <c:pt idx="98">
                  <c:v>1103.4000000000001</c:v>
                </c:pt>
                <c:pt idx="99">
                  <c:v>1070.4000000000001</c:v>
                </c:pt>
              </c:numCache>
            </c:numRef>
          </c:val>
          <c:smooth val="0"/>
        </c:ser>
        <c:ser>
          <c:idx val="4"/>
          <c:order val="4"/>
          <c:tx>
            <c:strRef>
              <c:f>Sheet4!$F$3:$F$5</c:f>
              <c:strCache>
                <c:ptCount val="1"/>
                <c:pt idx="0">
                  <c:v>0.6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F$6:$F$106</c:f>
              <c:numCache>
                <c:formatCode>General</c:formatCode>
                <c:ptCount val="100"/>
                <c:pt idx="0">
                  <c:v>1.9</c:v>
                </c:pt>
                <c:pt idx="1">
                  <c:v>1.8</c:v>
                </c:pt>
                <c:pt idx="2">
                  <c:v>1.9</c:v>
                </c:pt>
                <c:pt idx="3">
                  <c:v>1.8</c:v>
                </c:pt>
                <c:pt idx="4">
                  <c:v>2.6</c:v>
                </c:pt>
                <c:pt idx="5">
                  <c:v>4.5999999999999996</c:v>
                </c:pt>
                <c:pt idx="6">
                  <c:v>5.9</c:v>
                </c:pt>
                <c:pt idx="7">
                  <c:v>9.6</c:v>
                </c:pt>
                <c:pt idx="8">
                  <c:v>10.3</c:v>
                </c:pt>
                <c:pt idx="9">
                  <c:v>10.8</c:v>
                </c:pt>
                <c:pt idx="10">
                  <c:v>14.3</c:v>
                </c:pt>
                <c:pt idx="11">
                  <c:v>16</c:v>
                </c:pt>
                <c:pt idx="12">
                  <c:v>22.3</c:v>
                </c:pt>
                <c:pt idx="13">
                  <c:v>29.3</c:v>
                </c:pt>
                <c:pt idx="14">
                  <c:v>43.9</c:v>
                </c:pt>
                <c:pt idx="15">
                  <c:v>39.6</c:v>
                </c:pt>
                <c:pt idx="16">
                  <c:v>48.3</c:v>
                </c:pt>
                <c:pt idx="17">
                  <c:v>70.7</c:v>
                </c:pt>
                <c:pt idx="18">
                  <c:v>69.3</c:v>
                </c:pt>
                <c:pt idx="19">
                  <c:v>95.4</c:v>
                </c:pt>
                <c:pt idx="20">
                  <c:v>85.8</c:v>
                </c:pt>
                <c:pt idx="21">
                  <c:v>60.6</c:v>
                </c:pt>
                <c:pt idx="22">
                  <c:v>100.1</c:v>
                </c:pt>
                <c:pt idx="23">
                  <c:v>142.19999999999999</c:v>
                </c:pt>
                <c:pt idx="24">
                  <c:v>142.5</c:v>
                </c:pt>
                <c:pt idx="25">
                  <c:v>147.6</c:v>
                </c:pt>
                <c:pt idx="26">
                  <c:v>168.1</c:v>
                </c:pt>
                <c:pt idx="27">
                  <c:v>186.7</c:v>
                </c:pt>
                <c:pt idx="28">
                  <c:v>166.6</c:v>
                </c:pt>
                <c:pt idx="29">
                  <c:v>204.3</c:v>
                </c:pt>
                <c:pt idx="30">
                  <c:v>198.4</c:v>
                </c:pt>
                <c:pt idx="31">
                  <c:v>243.3</c:v>
                </c:pt>
                <c:pt idx="32">
                  <c:v>235.2</c:v>
                </c:pt>
                <c:pt idx="33">
                  <c:v>288.2</c:v>
                </c:pt>
                <c:pt idx="34">
                  <c:v>343</c:v>
                </c:pt>
                <c:pt idx="35">
                  <c:v>323.8</c:v>
                </c:pt>
                <c:pt idx="36">
                  <c:v>319.7</c:v>
                </c:pt>
                <c:pt idx="37">
                  <c:v>331.7</c:v>
                </c:pt>
                <c:pt idx="38">
                  <c:v>404.2</c:v>
                </c:pt>
                <c:pt idx="39">
                  <c:v>450.4</c:v>
                </c:pt>
                <c:pt idx="40">
                  <c:v>548.70000000000005</c:v>
                </c:pt>
                <c:pt idx="41">
                  <c:v>568.29999999999995</c:v>
                </c:pt>
                <c:pt idx="42">
                  <c:v>653.9</c:v>
                </c:pt>
                <c:pt idx="43">
                  <c:v>766.8</c:v>
                </c:pt>
                <c:pt idx="44">
                  <c:v>807.5</c:v>
                </c:pt>
                <c:pt idx="45">
                  <c:v>831.4</c:v>
                </c:pt>
                <c:pt idx="46">
                  <c:v>935.3</c:v>
                </c:pt>
                <c:pt idx="47">
                  <c:v>1128.3</c:v>
                </c:pt>
                <c:pt idx="48">
                  <c:v>966.5</c:v>
                </c:pt>
                <c:pt idx="49">
                  <c:v>930.5</c:v>
                </c:pt>
                <c:pt idx="50">
                  <c:v>1398</c:v>
                </c:pt>
                <c:pt idx="51">
                  <c:v>1419</c:v>
                </c:pt>
                <c:pt idx="52">
                  <c:v>1653.5</c:v>
                </c:pt>
                <c:pt idx="53">
                  <c:v>1763.7</c:v>
                </c:pt>
                <c:pt idx="54">
                  <c:v>1682.3</c:v>
                </c:pt>
                <c:pt idx="55">
                  <c:v>2179.8000000000002</c:v>
                </c:pt>
                <c:pt idx="56">
                  <c:v>2152.1</c:v>
                </c:pt>
                <c:pt idx="57">
                  <c:v>2436.3000000000002</c:v>
                </c:pt>
                <c:pt idx="58">
                  <c:v>3364.4</c:v>
                </c:pt>
                <c:pt idx="59">
                  <c:v>3314.4</c:v>
                </c:pt>
                <c:pt idx="60">
                  <c:v>3110.7</c:v>
                </c:pt>
                <c:pt idx="61">
                  <c:v>3912.6</c:v>
                </c:pt>
                <c:pt idx="62">
                  <c:v>4543.2</c:v>
                </c:pt>
                <c:pt idx="63">
                  <c:v>4964.8999999999996</c:v>
                </c:pt>
                <c:pt idx="64">
                  <c:v>5828</c:v>
                </c:pt>
                <c:pt idx="65">
                  <c:v>5814.1</c:v>
                </c:pt>
                <c:pt idx="66">
                  <c:v>7006.5</c:v>
                </c:pt>
                <c:pt idx="67">
                  <c:v>8891.7999999999993</c:v>
                </c:pt>
                <c:pt idx="68">
                  <c:v>8142.9</c:v>
                </c:pt>
                <c:pt idx="69">
                  <c:v>8984.9</c:v>
                </c:pt>
                <c:pt idx="70">
                  <c:v>9990.4</c:v>
                </c:pt>
                <c:pt idx="71">
                  <c:v>11133.4</c:v>
                </c:pt>
                <c:pt idx="72">
                  <c:v>11912.4</c:v>
                </c:pt>
                <c:pt idx="73">
                  <c:v>13556.4</c:v>
                </c:pt>
                <c:pt idx="74">
                  <c:v>16096.9</c:v>
                </c:pt>
                <c:pt idx="75">
                  <c:v>15753.1</c:v>
                </c:pt>
                <c:pt idx="76">
                  <c:v>17756</c:v>
                </c:pt>
                <c:pt idx="77">
                  <c:v>20354.400000000001</c:v>
                </c:pt>
                <c:pt idx="78">
                  <c:v>22523.1</c:v>
                </c:pt>
                <c:pt idx="79">
                  <c:v>21541.3</c:v>
                </c:pt>
                <c:pt idx="80">
                  <c:v>24349.5</c:v>
                </c:pt>
                <c:pt idx="81">
                  <c:v>25203.200000000001</c:v>
                </c:pt>
                <c:pt idx="82">
                  <c:v>26154.3</c:v>
                </c:pt>
                <c:pt idx="83">
                  <c:v>26441.1</c:v>
                </c:pt>
                <c:pt idx="84">
                  <c:v>28806.5</c:v>
                </c:pt>
                <c:pt idx="85">
                  <c:v>31135.599999999999</c:v>
                </c:pt>
                <c:pt idx="86">
                  <c:v>35557.699999999997</c:v>
                </c:pt>
                <c:pt idx="87">
                  <c:v>40307.699999999997</c:v>
                </c:pt>
                <c:pt idx="88">
                  <c:v>36370.699999999997</c:v>
                </c:pt>
                <c:pt idx="89">
                  <c:v>41165.800000000003</c:v>
                </c:pt>
                <c:pt idx="90">
                  <c:v>45142.3</c:v>
                </c:pt>
                <c:pt idx="91">
                  <c:v>48738.3</c:v>
                </c:pt>
                <c:pt idx="92">
                  <c:v>46078.3</c:v>
                </c:pt>
                <c:pt idx="93">
                  <c:v>49889.2</c:v>
                </c:pt>
                <c:pt idx="94">
                  <c:v>56478.1</c:v>
                </c:pt>
                <c:pt idx="95">
                  <c:v>62739.5</c:v>
                </c:pt>
                <c:pt idx="96">
                  <c:v>58862.1</c:v>
                </c:pt>
                <c:pt idx="97">
                  <c:v>61428.5</c:v>
                </c:pt>
                <c:pt idx="98">
                  <c:v>66331.100000000006</c:v>
                </c:pt>
                <c:pt idx="99">
                  <c:v>75278.3</c:v>
                </c:pt>
              </c:numCache>
            </c:numRef>
          </c:val>
          <c:smooth val="0"/>
        </c:ser>
        <c:ser>
          <c:idx val="5"/>
          <c:order val="5"/>
          <c:tx>
            <c:strRef>
              <c:f>Sheet4!$G$3:$G$5</c:f>
              <c:strCache>
                <c:ptCount val="1"/>
                <c:pt idx="0">
                  <c:v>0.6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G$6:$G$106</c:f>
              <c:numCache>
                <c:formatCode>General</c:formatCode>
                <c:ptCount val="100"/>
                <c:pt idx="0">
                  <c:v>2.2999999999999998</c:v>
                </c:pt>
                <c:pt idx="1">
                  <c:v>2.2000000000000002</c:v>
                </c:pt>
                <c:pt idx="2">
                  <c:v>2.6</c:v>
                </c:pt>
                <c:pt idx="3">
                  <c:v>2.9</c:v>
                </c:pt>
                <c:pt idx="4">
                  <c:v>3.6</c:v>
                </c:pt>
                <c:pt idx="5">
                  <c:v>6</c:v>
                </c:pt>
                <c:pt idx="6">
                  <c:v>7.6</c:v>
                </c:pt>
                <c:pt idx="7">
                  <c:v>9</c:v>
                </c:pt>
                <c:pt idx="8">
                  <c:v>10</c:v>
                </c:pt>
                <c:pt idx="9">
                  <c:v>10.3</c:v>
                </c:pt>
                <c:pt idx="10">
                  <c:v>11.5</c:v>
                </c:pt>
                <c:pt idx="11">
                  <c:v>13</c:v>
                </c:pt>
                <c:pt idx="12">
                  <c:v>16.600000000000001</c:v>
                </c:pt>
                <c:pt idx="13">
                  <c:v>12.7</c:v>
                </c:pt>
                <c:pt idx="14">
                  <c:v>23.2</c:v>
                </c:pt>
                <c:pt idx="15">
                  <c:v>17.100000000000001</c:v>
                </c:pt>
                <c:pt idx="16">
                  <c:v>22.5</c:v>
                </c:pt>
                <c:pt idx="17">
                  <c:v>27.1</c:v>
                </c:pt>
                <c:pt idx="18">
                  <c:v>23.5</c:v>
                </c:pt>
                <c:pt idx="19">
                  <c:v>29.7</c:v>
                </c:pt>
                <c:pt idx="20">
                  <c:v>22.7</c:v>
                </c:pt>
                <c:pt idx="21">
                  <c:v>30.4</c:v>
                </c:pt>
                <c:pt idx="22">
                  <c:v>36.5</c:v>
                </c:pt>
                <c:pt idx="23">
                  <c:v>30.9</c:v>
                </c:pt>
                <c:pt idx="24">
                  <c:v>43.1</c:v>
                </c:pt>
                <c:pt idx="25">
                  <c:v>52.5</c:v>
                </c:pt>
                <c:pt idx="26">
                  <c:v>58.7</c:v>
                </c:pt>
                <c:pt idx="27">
                  <c:v>63</c:v>
                </c:pt>
                <c:pt idx="28">
                  <c:v>72.099999999999994</c:v>
                </c:pt>
                <c:pt idx="29">
                  <c:v>91.4</c:v>
                </c:pt>
                <c:pt idx="30">
                  <c:v>91.6</c:v>
                </c:pt>
                <c:pt idx="31">
                  <c:v>146.80000000000001</c:v>
                </c:pt>
                <c:pt idx="32">
                  <c:v>116</c:v>
                </c:pt>
                <c:pt idx="33">
                  <c:v>158</c:v>
                </c:pt>
                <c:pt idx="34">
                  <c:v>166.3</c:v>
                </c:pt>
                <c:pt idx="35">
                  <c:v>196.5</c:v>
                </c:pt>
                <c:pt idx="36">
                  <c:v>177</c:v>
                </c:pt>
                <c:pt idx="37">
                  <c:v>191.2</c:v>
                </c:pt>
                <c:pt idx="38">
                  <c:v>219.5</c:v>
                </c:pt>
                <c:pt idx="39">
                  <c:v>276.60000000000002</c:v>
                </c:pt>
                <c:pt idx="40">
                  <c:v>295.10000000000002</c:v>
                </c:pt>
                <c:pt idx="41">
                  <c:v>295</c:v>
                </c:pt>
                <c:pt idx="42">
                  <c:v>277.89999999999998</c:v>
                </c:pt>
                <c:pt idx="43">
                  <c:v>294.5</c:v>
                </c:pt>
                <c:pt idx="44">
                  <c:v>319.89999999999998</c:v>
                </c:pt>
                <c:pt idx="45">
                  <c:v>398.8</c:v>
                </c:pt>
                <c:pt idx="46">
                  <c:v>505.7</c:v>
                </c:pt>
                <c:pt idx="47">
                  <c:v>530.9</c:v>
                </c:pt>
                <c:pt idx="48">
                  <c:v>488.3</c:v>
                </c:pt>
                <c:pt idx="49">
                  <c:v>518.70000000000005</c:v>
                </c:pt>
                <c:pt idx="50">
                  <c:v>663</c:v>
                </c:pt>
                <c:pt idx="51">
                  <c:v>864.5</c:v>
                </c:pt>
                <c:pt idx="52">
                  <c:v>758.7</c:v>
                </c:pt>
                <c:pt idx="53">
                  <c:v>827.6</c:v>
                </c:pt>
                <c:pt idx="54">
                  <c:v>802.9</c:v>
                </c:pt>
                <c:pt idx="55">
                  <c:v>1108.2</c:v>
                </c:pt>
                <c:pt idx="56">
                  <c:v>923.2</c:v>
                </c:pt>
                <c:pt idx="57">
                  <c:v>958</c:v>
                </c:pt>
                <c:pt idx="58">
                  <c:v>1342.4</c:v>
                </c:pt>
                <c:pt idx="59">
                  <c:v>1418.4</c:v>
                </c:pt>
                <c:pt idx="60">
                  <c:v>1612.1</c:v>
                </c:pt>
                <c:pt idx="61">
                  <c:v>1625.7</c:v>
                </c:pt>
                <c:pt idx="62">
                  <c:v>1930.9</c:v>
                </c:pt>
                <c:pt idx="63">
                  <c:v>1824.9</c:v>
                </c:pt>
                <c:pt idx="64">
                  <c:v>2038.2</c:v>
                </c:pt>
                <c:pt idx="65">
                  <c:v>1983.1</c:v>
                </c:pt>
                <c:pt idx="66">
                  <c:v>2285.1999999999998</c:v>
                </c:pt>
                <c:pt idx="67">
                  <c:v>3530.1</c:v>
                </c:pt>
                <c:pt idx="68">
                  <c:v>3055.4</c:v>
                </c:pt>
                <c:pt idx="69">
                  <c:v>3193.8</c:v>
                </c:pt>
                <c:pt idx="70">
                  <c:v>3668.6</c:v>
                </c:pt>
                <c:pt idx="71">
                  <c:v>3976.3</c:v>
                </c:pt>
                <c:pt idx="72">
                  <c:v>4311.8</c:v>
                </c:pt>
                <c:pt idx="73">
                  <c:v>4776.6000000000004</c:v>
                </c:pt>
                <c:pt idx="74">
                  <c:v>5786.2</c:v>
                </c:pt>
                <c:pt idx="75">
                  <c:v>5816.9</c:v>
                </c:pt>
                <c:pt idx="76">
                  <c:v>6515.8</c:v>
                </c:pt>
                <c:pt idx="77">
                  <c:v>7765.4</c:v>
                </c:pt>
                <c:pt idx="78">
                  <c:v>8406.9</c:v>
                </c:pt>
                <c:pt idx="79">
                  <c:v>8329.7000000000007</c:v>
                </c:pt>
                <c:pt idx="80">
                  <c:v>9996.2000000000007</c:v>
                </c:pt>
                <c:pt idx="81">
                  <c:v>9069.7999999999993</c:v>
                </c:pt>
                <c:pt idx="82">
                  <c:v>11238.9</c:v>
                </c:pt>
                <c:pt idx="83">
                  <c:v>14359.4</c:v>
                </c:pt>
                <c:pt idx="84">
                  <c:v>14007.6</c:v>
                </c:pt>
                <c:pt idx="85">
                  <c:v>14166.9</c:v>
                </c:pt>
                <c:pt idx="86">
                  <c:v>16204.8</c:v>
                </c:pt>
                <c:pt idx="87">
                  <c:v>20965.599999999999</c:v>
                </c:pt>
                <c:pt idx="88">
                  <c:v>17726.5</c:v>
                </c:pt>
                <c:pt idx="89">
                  <c:v>20298.5</c:v>
                </c:pt>
                <c:pt idx="90">
                  <c:v>25199</c:v>
                </c:pt>
                <c:pt idx="91">
                  <c:v>30203.4</c:v>
                </c:pt>
                <c:pt idx="92">
                  <c:v>28515.200000000001</c:v>
                </c:pt>
                <c:pt idx="93">
                  <c:v>27808.2</c:v>
                </c:pt>
                <c:pt idx="94">
                  <c:v>33365.599999999999</c:v>
                </c:pt>
                <c:pt idx="95">
                  <c:v>45007.7</c:v>
                </c:pt>
                <c:pt idx="96">
                  <c:v>41628.199999999997</c:v>
                </c:pt>
                <c:pt idx="97">
                  <c:v>41028.5</c:v>
                </c:pt>
                <c:pt idx="98">
                  <c:v>50497.8</c:v>
                </c:pt>
                <c:pt idx="99">
                  <c:v>59047.7</c:v>
                </c:pt>
              </c:numCache>
            </c:numRef>
          </c:val>
          <c:smooth val="0"/>
        </c:ser>
        <c:ser>
          <c:idx val="6"/>
          <c:order val="6"/>
          <c:tx>
            <c:strRef>
              <c:f>Sheet4!$H$3:$H$5</c:f>
              <c:strCache>
                <c:ptCount val="1"/>
                <c:pt idx="0">
                  <c:v>0.8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H$6:$H$106</c:f>
              <c:numCache>
                <c:formatCode>General</c:formatCode>
                <c:ptCount val="100"/>
                <c:pt idx="0">
                  <c:v>1.7</c:v>
                </c:pt>
                <c:pt idx="1">
                  <c:v>1.7</c:v>
                </c:pt>
                <c:pt idx="2">
                  <c:v>1.9</c:v>
                </c:pt>
                <c:pt idx="3">
                  <c:v>3.1</c:v>
                </c:pt>
                <c:pt idx="4">
                  <c:v>4.3</c:v>
                </c:pt>
                <c:pt idx="5">
                  <c:v>7.9</c:v>
                </c:pt>
                <c:pt idx="6">
                  <c:v>12.2</c:v>
                </c:pt>
                <c:pt idx="7">
                  <c:v>15.1</c:v>
                </c:pt>
                <c:pt idx="8">
                  <c:v>18.3</c:v>
                </c:pt>
                <c:pt idx="9">
                  <c:v>33.9</c:v>
                </c:pt>
                <c:pt idx="10">
                  <c:v>36.1</c:v>
                </c:pt>
                <c:pt idx="11">
                  <c:v>55.5</c:v>
                </c:pt>
                <c:pt idx="12">
                  <c:v>78.3</c:v>
                </c:pt>
                <c:pt idx="13">
                  <c:v>102.4</c:v>
                </c:pt>
                <c:pt idx="14">
                  <c:v>111.6</c:v>
                </c:pt>
                <c:pt idx="15">
                  <c:v>128.5</c:v>
                </c:pt>
                <c:pt idx="16">
                  <c:v>150.30000000000001</c:v>
                </c:pt>
                <c:pt idx="17">
                  <c:v>185.8</c:v>
                </c:pt>
                <c:pt idx="18">
                  <c:v>192.1</c:v>
                </c:pt>
                <c:pt idx="19">
                  <c:v>230.9</c:v>
                </c:pt>
                <c:pt idx="20">
                  <c:v>265.89999999999998</c:v>
                </c:pt>
                <c:pt idx="21">
                  <c:v>255.4</c:v>
                </c:pt>
                <c:pt idx="22">
                  <c:v>292.10000000000002</c:v>
                </c:pt>
                <c:pt idx="23">
                  <c:v>404.2</c:v>
                </c:pt>
                <c:pt idx="24">
                  <c:v>445.2</c:v>
                </c:pt>
                <c:pt idx="25">
                  <c:v>428.2</c:v>
                </c:pt>
                <c:pt idx="26">
                  <c:v>468.1</c:v>
                </c:pt>
                <c:pt idx="27">
                  <c:v>690.3</c:v>
                </c:pt>
                <c:pt idx="28">
                  <c:v>635.20000000000005</c:v>
                </c:pt>
                <c:pt idx="29">
                  <c:v>851.9</c:v>
                </c:pt>
                <c:pt idx="30">
                  <c:v>949</c:v>
                </c:pt>
                <c:pt idx="31">
                  <c:v>1137.5</c:v>
                </c:pt>
                <c:pt idx="32">
                  <c:v>1185.4000000000001</c:v>
                </c:pt>
                <c:pt idx="33">
                  <c:v>1670</c:v>
                </c:pt>
                <c:pt idx="34">
                  <c:v>1752.4</c:v>
                </c:pt>
                <c:pt idx="35">
                  <c:v>1979.3</c:v>
                </c:pt>
                <c:pt idx="36">
                  <c:v>3084.1</c:v>
                </c:pt>
                <c:pt idx="37">
                  <c:v>3257.9</c:v>
                </c:pt>
                <c:pt idx="38">
                  <c:v>4134.7</c:v>
                </c:pt>
                <c:pt idx="39">
                  <c:v>5030.5</c:v>
                </c:pt>
                <c:pt idx="40">
                  <c:v>5175.3999999999996</c:v>
                </c:pt>
                <c:pt idx="41">
                  <c:v>6651.5</c:v>
                </c:pt>
                <c:pt idx="42">
                  <c:v>10373.9</c:v>
                </c:pt>
                <c:pt idx="43">
                  <c:v>9568.4</c:v>
                </c:pt>
                <c:pt idx="44">
                  <c:v>13292.9</c:v>
                </c:pt>
                <c:pt idx="45">
                  <c:v>12611.5</c:v>
                </c:pt>
                <c:pt idx="46">
                  <c:v>16175.9</c:v>
                </c:pt>
                <c:pt idx="47">
                  <c:v>20148.599999999999</c:v>
                </c:pt>
                <c:pt idx="48">
                  <c:v>21148.6</c:v>
                </c:pt>
                <c:pt idx="49">
                  <c:v>25517.1</c:v>
                </c:pt>
                <c:pt idx="50">
                  <c:v>24516.400000000001</c:v>
                </c:pt>
                <c:pt idx="51">
                  <c:v>27907.7</c:v>
                </c:pt>
                <c:pt idx="52">
                  <c:v>36240.199999999997</c:v>
                </c:pt>
                <c:pt idx="53">
                  <c:v>37149.699999999997</c:v>
                </c:pt>
                <c:pt idx="54">
                  <c:v>42910.1</c:v>
                </c:pt>
                <c:pt idx="55">
                  <c:v>44257.4</c:v>
                </c:pt>
                <c:pt idx="56">
                  <c:v>51314.3</c:v>
                </c:pt>
                <c:pt idx="57">
                  <c:v>53814.400000000001</c:v>
                </c:pt>
                <c:pt idx="58">
                  <c:v>57926.400000000001</c:v>
                </c:pt>
                <c:pt idx="59">
                  <c:v>74764</c:v>
                </c:pt>
                <c:pt idx="60">
                  <c:v>83153.7</c:v>
                </c:pt>
                <c:pt idx="61">
                  <c:v>85350.9</c:v>
                </c:pt>
                <c:pt idx="62">
                  <c:v>98202.7</c:v>
                </c:pt>
                <c:pt idx="63">
                  <c:v>101189.8</c:v>
                </c:pt>
                <c:pt idx="64">
                  <c:v>115364.3</c:v>
                </c:pt>
                <c:pt idx="65">
                  <c:v>126108.3</c:v>
                </c:pt>
                <c:pt idx="66">
                  <c:v>131626.6</c:v>
                </c:pt>
                <c:pt idx="67">
                  <c:v>156745.29999999999</c:v>
                </c:pt>
                <c:pt idx="68">
                  <c:v>164990.79999999999</c:v>
                </c:pt>
                <c:pt idx="69">
                  <c:v>174366.8</c:v>
                </c:pt>
                <c:pt idx="70">
                  <c:v>196180.4</c:v>
                </c:pt>
                <c:pt idx="71">
                  <c:v>207383.6</c:v>
                </c:pt>
                <c:pt idx="72">
                  <c:v>231823.8</c:v>
                </c:pt>
                <c:pt idx="73">
                  <c:v>261709.1</c:v>
                </c:pt>
                <c:pt idx="74">
                  <c:v>280301.8</c:v>
                </c:pt>
                <c:pt idx="75">
                  <c:v>318238.40000000002</c:v>
                </c:pt>
                <c:pt idx="76">
                  <c:v>333838</c:v>
                </c:pt>
                <c:pt idx="77">
                  <c:v>407842.3</c:v>
                </c:pt>
                <c:pt idx="78">
                  <c:v>407492.4</c:v>
                </c:pt>
                <c:pt idx="79">
                  <c:v>455716.6</c:v>
                </c:pt>
                <c:pt idx="80">
                  <c:v>461945.9</c:v>
                </c:pt>
                <c:pt idx="81">
                  <c:v>521434.6</c:v>
                </c:pt>
                <c:pt idx="82">
                  <c:v>545105.9</c:v>
                </c:pt>
                <c:pt idx="83">
                  <c:v>579929.69999999995</c:v>
                </c:pt>
                <c:pt idx="84">
                  <c:v>691107.6</c:v>
                </c:pt>
                <c:pt idx="85">
                  <c:v>685863.4</c:v>
                </c:pt>
                <c:pt idx="86">
                  <c:v>755996.4</c:v>
                </c:pt>
                <c:pt idx="87">
                  <c:v>839018</c:v>
                </c:pt>
                <c:pt idx="88">
                  <c:v>924633.2</c:v>
                </c:pt>
                <c:pt idx="89">
                  <c:v>1088163.8999999999</c:v>
                </c:pt>
                <c:pt idx="90">
                  <c:v>1126333.3</c:v>
                </c:pt>
                <c:pt idx="91">
                  <c:v>1296423.7</c:v>
                </c:pt>
                <c:pt idx="92">
                  <c:v>1242529.3</c:v>
                </c:pt>
                <c:pt idx="93">
                  <c:v>1246721.2</c:v>
                </c:pt>
                <c:pt idx="94">
                  <c:v>1323016.8</c:v>
                </c:pt>
                <c:pt idx="95">
                  <c:v>1447297.6</c:v>
                </c:pt>
                <c:pt idx="96">
                  <c:v>1882955.5</c:v>
                </c:pt>
                <c:pt idx="97">
                  <c:v>1957907.9</c:v>
                </c:pt>
                <c:pt idx="98">
                  <c:v>2055569.6</c:v>
                </c:pt>
                <c:pt idx="99">
                  <c:v>2180885.7000000002</c:v>
                </c:pt>
              </c:numCache>
            </c:numRef>
          </c:val>
          <c:smooth val="0"/>
        </c:ser>
        <c:ser>
          <c:idx val="7"/>
          <c:order val="7"/>
          <c:tx>
            <c:strRef>
              <c:f>Sheet4!$I$3:$I$5</c:f>
              <c:strCache>
                <c:ptCount val="1"/>
                <c:pt idx="0">
                  <c:v>0.8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I$6:$I$106</c:f>
              <c:numCache>
                <c:formatCode>General</c:formatCode>
                <c:ptCount val="100"/>
                <c:pt idx="0">
                  <c:v>2.5</c:v>
                </c:pt>
                <c:pt idx="1">
                  <c:v>2.5</c:v>
                </c:pt>
                <c:pt idx="2">
                  <c:v>2.8</c:v>
                </c:pt>
                <c:pt idx="3">
                  <c:v>3.7</c:v>
                </c:pt>
                <c:pt idx="4">
                  <c:v>5.9</c:v>
                </c:pt>
                <c:pt idx="5">
                  <c:v>9.5</c:v>
                </c:pt>
                <c:pt idx="6">
                  <c:v>10.8</c:v>
                </c:pt>
                <c:pt idx="7">
                  <c:v>14.7</c:v>
                </c:pt>
                <c:pt idx="8">
                  <c:v>17.2</c:v>
                </c:pt>
                <c:pt idx="9">
                  <c:v>22.7</c:v>
                </c:pt>
                <c:pt idx="10">
                  <c:v>28.9</c:v>
                </c:pt>
                <c:pt idx="11">
                  <c:v>31.1</c:v>
                </c:pt>
                <c:pt idx="12">
                  <c:v>52.3</c:v>
                </c:pt>
                <c:pt idx="13">
                  <c:v>60.3</c:v>
                </c:pt>
                <c:pt idx="14">
                  <c:v>50.9</c:v>
                </c:pt>
                <c:pt idx="15">
                  <c:v>74.099999999999994</c:v>
                </c:pt>
                <c:pt idx="16">
                  <c:v>38.200000000000003</c:v>
                </c:pt>
                <c:pt idx="17">
                  <c:v>79.599999999999994</c:v>
                </c:pt>
                <c:pt idx="18">
                  <c:v>112.7</c:v>
                </c:pt>
                <c:pt idx="19">
                  <c:v>99.8</c:v>
                </c:pt>
                <c:pt idx="20">
                  <c:v>151.30000000000001</c:v>
                </c:pt>
                <c:pt idx="21">
                  <c:v>161.4</c:v>
                </c:pt>
                <c:pt idx="22">
                  <c:v>163.19999999999999</c:v>
                </c:pt>
                <c:pt idx="23">
                  <c:v>242.8</c:v>
                </c:pt>
                <c:pt idx="24">
                  <c:v>288.7</c:v>
                </c:pt>
                <c:pt idx="25">
                  <c:v>304.8</c:v>
                </c:pt>
                <c:pt idx="26">
                  <c:v>431.3</c:v>
                </c:pt>
                <c:pt idx="27">
                  <c:v>521.20000000000005</c:v>
                </c:pt>
                <c:pt idx="28">
                  <c:v>569.9</c:v>
                </c:pt>
                <c:pt idx="29">
                  <c:v>778.2</c:v>
                </c:pt>
                <c:pt idx="30">
                  <c:v>914.7</c:v>
                </c:pt>
                <c:pt idx="31">
                  <c:v>1050.7</c:v>
                </c:pt>
                <c:pt idx="32">
                  <c:v>1351.1</c:v>
                </c:pt>
                <c:pt idx="33">
                  <c:v>1864.4</c:v>
                </c:pt>
                <c:pt idx="34">
                  <c:v>1960.5</c:v>
                </c:pt>
                <c:pt idx="35">
                  <c:v>2139.5</c:v>
                </c:pt>
                <c:pt idx="36">
                  <c:v>2911.1</c:v>
                </c:pt>
                <c:pt idx="37">
                  <c:v>3952.9</c:v>
                </c:pt>
                <c:pt idx="38">
                  <c:v>4069.2</c:v>
                </c:pt>
                <c:pt idx="39">
                  <c:v>5291.7</c:v>
                </c:pt>
                <c:pt idx="40">
                  <c:v>5632.8</c:v>
                </c:pt>
                <c:pt idx="41">
                  <c:v>6776.9</c:v>
                </c:pt>
                <c:pt idx="42">
                  <c:v>9047.1</c:v>
                </c:pt>
                <c:pt idx="43">
                  <c:v>9087.5</c:v>
                </c:pt>
                <c:pt idx="44">
                  <c:v>12199.8</c:v>
                </c:pt>
                <c:pt idx="45">
                  <c:v>12846.5</c:v>
                </c:pt>
                <c:pt idx="46">
                  <c:v>15218.7</c:v>
                </c:pt>
                <c:pt idx="47">
                  <c:v>19161.5</c:v>
                </c:pt>
                <c:pt idx="48">
                  <c:v>22529.200000000001</c:v>
                </c:pt>
                <c:pt idx="49">
                  <c:v>25979.1</c:v>
                </c:pt>
                <c:pt idx="50">
                  <c:v>25236.799999999999</c:v>
                </c:pt>
                <c:pt idx="51">
                  <c:v>29401.8</c:v>
                </c:pt>
                <c:pt idx="52">
                  <c:v>36384.5</c:v>
                </c:pt>
                <c:pt idx="53">
                  <c:v>41041.1</c:v>
                </c:pt>
                <c:pt idx="54">
                  <c:v>45561.8</c:v>
                </c:pt>
                <c:pt idx="55">
                  <c:v>51754.9</c:v>
                </c:pt>
                <c:pt idx="56">
                  <c:v>60803.4</c:v>
                </c:pt>
                <c:pt idx="57">
                  <c:v>66415.399999999994</c:v>
                </c:pt>
                <c:pt idx="58">
                  <c:v>73146.2</c:v>
                </c:pt>
                <c:pt idx="59">
                  <c:v>97550.6</c:v>
                </c:pt>
                <c:pt idx="60">
                  <c:v>106700</c:v>
                </c:pt>
                <c:pt idx="61">
                  <c:v>113737.60000000001</c:v>
                </c:pt>
                <c:pt idx="62">
                  <c:v>126435.7</c:v>
                </c:pt>
                <c:pt idx="63">
                  <c:v>143366.29999999999</c:v>
                </c:pt>
                <c:pt idx="64">
                  <c:v>168808.7</c:v>
                </c:pt>
                <c:pt idx="65">
                  <c:v>179678.9</c:v>
                </c:pt>
                <c:pt idx="66">
                  <c:v>192902.2</c:v>
                </c:pt>
                <c:pt idx="67">
                  <c:v>232577.2</c:v>
                </c:pt>
                <c:pt idx="68">
                  <c:v>247678.3</c:v>
                </c:pt>
                <c:pt idx="69">
                  <c:v>251989.5</c:v>
                </c:pt>
                <c:pt idx="70">
                  <c:v>282085.5</c:v>
                </c:pt>
                <c:pt idx="71">
                  <c:v>291529.5</c:v>
                </c:pt>
                <c:pt idx="72">
                  <c:v>317549.8</c:v>
                </c:pt>
                <c:pt idx="73">
                  <c:v>347061.7</c:v>
                </c:pt>
                <c:pt idx="74">
                  <c:v>361540.8</c:v>
                </c:pt>
                <c:pt idx="75">
                  <c:v>395671.2</c:v>
                </c:pt>
                <c:pt idx="76">
                  <c:v>404598.7</c:v>
                </c:pt>
                <c:pt idx="77">
                  <c:v>481876.8</c:v>
                </c:pt>
                <c:pt idx="78">
                  <c:v>472724.7</c:v>
                </c:pt>
                <c:pt idx="79">
                  <c:v>518691.5</c:v>
                </c:pt>
                <c:pt idx="80">
                  <c:v>528430.4</c:v>
                </c:pt>
                <c:pt idx="81">
                  <c:v>596628.30000000005</c:v>
                </c:pt>
                <c:pt idx="82">
                  <c:v>594860.1</c:v>
                </c:pt>
                <c:pt idx="83">
                  <c:v>646276.1</c:v>
                </c:pt>
                <c:pt idx="84">
                  <c:v>722329.59999999998</c:v>
                </c:pt>
                <c:pt idx="85">
                  <c:v>758156.1</c:v>
                </c:pt>
                <c:pt idx="86">
                  <c:v>814147.5</c:v>
                </c:pt>
                <c:pt idx="87">
                  <c:v>867898.3</c:v>
                </c:pt>
                <c:pt idx="88">
                  <c:v>927995.9</c:v>
                </c:pt>
                <c:pt idx="89">
                  <c:v>1036232.4</c:v>
                </c:pt>
                <c:pt idx="90">
                  <c:v>1104155</c:v>
                </c:pt>
                <c:pt idx="91">
                  <c:v>1115017.5</c:v>
                </c:pt>
                <c:pt idx="92">
                  <c:v>1189504</c:v>
                </c:pt>
                <c:pt idx="93">
                  <c:v>1247314</c:v>
                </c:pt>
                <c:pt idx="94">
                  <c:v>1299938.6000000001</c:v>
                </c:pt>
                <c:pt idx="95">
                  <c:v>1425937.5</c:v>
                </c:pt>
                <c:pt idx="96">
                  <c:v>1614851</c:v>
                </c:pt>
                <c:pt idx="97">
                  <c:v>1707888.9</c:v>
                </c:pt>
                <c:pt idx="98">
                  <c:v>1745524.4</c:v>
                </c:pt>
                <c:pt idx="99">
                  <c:v>1860291</c:v>
                </c:pt>
              </c:numCache>
            </c:numRef>
          </c:val>
          <c:smooth val="0"/>
        </c:ser>
        <c:ser>
          <c:idx val="8"/>
          <c:order val="8"/>
          <c:tx>
            <c:strRef>
              <c:f>Sheet4!$J$3:$J$5</c:f>
              <c:strCache>
                <c:ptCount val="1"/>
                <c:pt idx="0">
                  <c:v>1 - Average of Bruteforce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J$6:$J$106</c:f>
              <c:numCache>
                <c:formatCode>General</c:formatCode>
                <c:ptCount val="100"/>
                <c:pt idx="0">
                  <c:v>2</c:v>
                </c:pt>
                <c:pt idx="1">
                  <c:v>2</c:v>
                </c:pt>
                <c:pt idx="2">
                  <c:v>2</c:v>
                </c:pt>
                <c:pt idx="3">
                  <c:v>16</c:v>
                </c:pt>
                <c:pt idx="4">
                  <c:v>8</c:v>
                </c:pt>
                <c:pt idx="5">
                  <c:v>13</c:v>
                </c:pt>
                <c:pt idx="6">
                  <c:v>18</c:v>
                </c:pt>
                <c:pt idx="7">
                  <c:v>28</c:v>
                </c:pt>
                <c:pt idx="8">
                  <c:v>106</c:v>
                </c:pt>
                <c:pt idx="9">
                  <c:v>121</c:v>
                </c:pt>
                <c:pt idx="10">
                  <c:v>121</c:v>
                </c:pt>
                <c:pt idx="11">
                  <c:v>138</c:v>
                </c:pt>
                <c:pt idx="12">
                  <c:v>153</c:v>
                </c:pt>
                <c:pt idx="13">
                  <c:v>238</c:v>
                </c:pt>
                <c:pt idx="14">
                  <c:v>318</c:v>
                </c:pt>
                <c:pt idx="15">
                  <c:v>241</c:v>
                </c:pt>
                <c:pt idx="16">
                  <c:v>499</c:v>
                </c:pt>
                <c:pt idx="17">
                  <c:v>284</c:v>
                </c:pt>
                <c:pt idx="18">
                  <c:v>582</c:v>
                </c:pt>
                <c:pt idx="19">
                  <c:v>683</c:v>
                </c:pt>
                <c:pt idx="20">
                  <c:v>739</c:v>
                </c:pt>
                <c:pt idx="21">
                  <c:v>923</c:v>
                </c:pt>
                <c:pt idx="22">
                  <c:v>1150</c:v>
                </c:pt>
                <c:pt idx="23">
                  <c:v>1225</c:v>
                </c:pt>
                <c:pt idx="24">
                  <c:v>2257</c:v>
                </c:pt>
                <c:pt idx="25">
                  <c:v>2848</c:v>
                </c:pt>
                <c:pt idx="26">
                  <c:v>3297</c:v>
                </c:pt>
                <c:pt idx="27">
                  <c:v>6556</c:v>
                </c:pt>
                <c:pt idx="28">
                  <c:v>6779</c:v>
                </c:pt>
                <c:pt idx="29">
                  <c:v>7575</c:v>
                </c:pt>
                <c:pt idx="30">
                  <c:v>12961</c:v>
                </c:pt>
                <c:pt idx="31">
                  <c:v>14793</c:v>
                </c:pt>
                <c:pt idx="32">
                  <c:v>20087</c:v>
                </c:pt>
                <c:pt idx="33">
                  <c:v>27161</c:v>
                </c:pt>
                <c:pt idx="34">
                  <c:v>24915</c:v>
                </c:pt>
                <c:pt idx="35">
                  <c:v>38108</c:v>
                </c:pt>
                <c:pt idx="36">
                  <c:v>33713</c:v>
                </c:pt>
                <c:pt idx="37">
                  <c:v>52599</c:v>
                </c:pt>
                <c:pt idx="38">
                  <c:v>45624</c:v>
                </c:pt>
                <c:pt idx="39">
                  <c:v>53542</c:v>
                </c:pt>
                <c:pt idx="40">
                  <c:v>63430</c:v>
                </c:pt>
                <c:pt idx="41">
                  <c:v>96777</c:v>
                </c:pt>
                <c:pt idx="42">
                  <c:v>88094</c:v>
                </c:pt>
                <c:pt idx="43">
                  <c:v>120272</c:v>
                </c:pt>
                <c:pt idx="44">
                  <c:v>128595</c:v>
                </c:pt>
                <c:pt idx="45">
                  <c:v>155187</c:v>
                </c:pt>
                <c:pt idx="46">
                  <c:v>188178</c:v>
                </c:pt>
                <c:pt idx="47">
                  <c:v>211625</c:v>
                </c:pt>
                <c:pt idx="48">
                  <c:v>234667</c:v>
                </c:pt>
                <c:pt idx="49">
                  <c:v>262089</c:v>
                </c:pt>
                <c:pt idx="50">
                  <c:v>314606</c:v>
                </c:pt>
                <c:pt idx="51">
                  <c:v>339246</c:v>
                </c:pt>
                <c:pt idx="52">
                  <c:v>367885</c:v>
                </c:pt>
                <c:pt idx="53">
                  <c:v>419788</c:v>
                </c:pt>
                <c:pt idx="54">
                  <c:v>486633</c:v>
                </c:pt>
                <c:pt idx="55">
                  <c:v>556579</c:v>
                </c:pt>
                <c:pt idx="56">
                  <c:v>642731</c:v>
                </c:pt>
                <c:pt idx="57">
                  <c:v>694005</c:v>
                </c:pt>
                <c:pt idx="58">
                  <c:v>779956</c:v>
                </c:pt>
                <c:pt idx="59">
                  <c:v>886300</c:v>
                </c:pt>
                <c:pt idx="60">
                  <c:v>1140662</c:v>
                </c:pt>
                <c:pt idx="61">
                  <c:v>1083561</c:v>
                </c:pt>
                <c:pt idx="62">
                  <c:v>1217647</c:v>
                </c:pt>
                <c:pt idx="63">
                  <c:v>1348404</c:v>
                </c:pt>
                <c:pt idx="64">
                  <c:v>1508180</c:v>
                </c:pt>
                <c:pt idx="65">
                  <c:v>1636416</c:v>
                </c:pt>
                <c:pt idx="66">
                  <c:v>1802421</c:v>
                </c:pt>
                <c:pt idx="67">
                  <c:v>1996306</c:v>
                </c:pt>
                <c:pt idx="68">
                  <c:v>2166482</c:v>
                </c:pt>
                <c:pt idx="69">
                  <c:v>2406319</c:v>
                </c:pt>
                <c:pt idx="70">
                  <c:v>2677223</c:v>
                </c:pt>
                <c:pt idx="71">
                  <c:v>2960491</c:v>
                </c:pt>
                <c:pt idx="72">
                  <c:v>4580807</c:v>
                </c:pt>
                <c:pt idx="73">
                  <c:v>3655075</c:v>
                </c:pt>
                <c:pt idx="74">
                  <c:v>5531035</c:v>
                </c:pt>
                <c:pt idx="75">
                  <c:v>4305117</c:v>
                </c:pt>
                <c:pt idx="76">
                  <c:v>4802093</c:v>
                </c:pt>
                <c:pt idx="77">
                  <c:v>5565701</c:v>
                </c:pt>
                <c:pt idx="78">
                  <c:v>5625591</c:v>
                </c:pt>
                <c:pt idx="79">
                  <c:v>6451786</c:v>
                </c:pt>
                <c:pt idx="80">
                  <c:v>7243763</c:v>
                </c:pt>
                <c:pt idx="81">
                  <c:v>7489564</c:v>
                </c:pt>
                <c:pt idx="82">
                  <c:v>8329390</c:v>
                </c:pt>
                <c:pt idx="83">
                  <c:v>8768740</c:v>
                </c:pt>
                <c:pt idx="84">
                  <c:v>9966170</c:v>
                </c:pt>
                <c:pt idx="85">
                  <c:v>14619518</c:v>
                </c:pt>
                <c:pt idx="86">
                  <c:v>12287188</c:v>
                </c:pt>
                <c:pt idx="87">
                  <c:v>14580595</c:v>
                </c:pt>
                <c:pt idx="88">
                  <c:v>14508755</c:v>
                </c:pt>
                <c:pt idx="89">
                  <c:v>16031503</c:v>
                </c:pt>
                <c:pt idx="90">
                  <c:v>21646992</c:v>
                </c:pt>
                <c:pt idx="91">
                  <c:v>22855392</c:v>
                </c:pt>
                <c:pt idx="92">
                  <c:v>23049204</c:v>
                </c:pt>
                <c:pt idx="93">
                  <c:v>22025851</c:v>
                </c:pt>
                <c:pt idx="94">
                  <c:v>23732206</c:v>
                </c:pt>
                <c:pt idx="95">
                  <c:v>24650947</c:v>
                </c:pt>
                <c:pt idx="96">
                  <c:v>27097629</c:v>
                </c:pt>
                <c:pt idx="97">
                  <c:v>30182404</c:v>
                </c:pt>
                <c:pt idx="98">
                  <c:v>36168488</c:v>
                </c:pt>
                <c:pt idx="99">
                  <c:v>41756115</c:v>
                </c:pt>
              </c:numCache>
            </c:numRef>
          </c:val>
          <c:smooth val="0"/>
        </c:ser>
        <c:ser>
          <c:idx val="9"/>
          <c:order val="9"/>
          <c:tx>
            <c:strRef>
              <c:f>Sheet4!$K$3:$K$5</c:f>
              <c:strCache>
                <c:ptCount val="1"/>
                <c:pt idx="0">
                  <c:v>1 - Average of Efficient time taken</c:v>
                </c:pt>
              </c:strCache>
            </c:strRef>
          </c:tx>
          <c:cat>
            <c:strRef>
              <c:f>Sheet4!$A$6:$A$106</c:f>
              <c:strCach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strCache>
            </c:strRef>
          </c:cat>
          <c:val>
            <c:numRef>
              <c:f>Sheet4!$K$6:$K$106</c:f>
              <c:numCache>
                <c:formatCode>General</c:formatCode>
                <c:ptCount val="100"/>
                <c:pt idx="0">
                  <c:v>2</c:v>
                </c:pt>
                <c:pt idx="1">
                  <c:v>3</c:v>
                </c:pt>
                <c:pt idx="2">
                  <c:v>4</c:v>
                </c:pt>
                <c:pt idx="3">
                  <c:v>2</c:v>
                </c:pt>
                <c:pt idx="4">
                  <c:v>10</c:v>
                </c:pt>
                <c:pt idx="5">
                  <c:v>14</c:v>
                </c:pt>
                <c:pt idx="6">
                  <c:v>18</c:v>
                </c:pt>
                <c:pt idx="7">
                  <c:v>24</c:v>
                </c:pt>
                <c:pt idx="8">
                  <c:v>38</c:v>
                </c:pt>
                <c:pt idx="9">
                  <c:v>55</c:v>
                </c:pt>
                <c:pt idx="10">
                  <c:v>108</c:v>
                </c:pt>
                <c:pt idx="11">
                  <c:v>128</c:v>
                </c:pt>
                <c:pt idx="12">
                  <c:v>105</c:v>
                </c:pt>
                <c:pt idx="13">
                  <c:v>95</c:v>
                </c:pt>
                <c:pt idx="14">
                  <c:v>119</c:v>
                </c:pt>
                <c:pt idx="15">
                  <c:v>145</c:v>
                </c:pt>
                <c:pt idx="16">
                  <c:v>227</c:v>
                </c:pt>
                <c:pt idx="17">
                  <c:v>233</c:v>
                </c:pt>
                <c:pt idx="18">
                  <c:v>332</c:v>
                </c:pt>
                <c:pt idx="19">
                  <c:v>390</c:v>
                </c:pt>
                <c:pt idx="20">
                  <c:v>476</c:v>
                </c:pt>
                <c:pt idx="21">
                  <c:v>661</c:v>
                </c:pt>
                <c:pt idx="22">
                  <c:v>969</c:v>
                </c:pt>
                <c:pt idx="23">
                  <c:v>1293</c:v>
                </c:pt>
                <c:pt idx="24">
                  <c:v>1603</c:v>
                </c:pt>
                <c:pt idx="25">
                  <c:v>2143</c:v>
                </c:pt>
                <c:pt idx="26">
                  <c:v>3512</c:v>
                </c:pt>
                <c:pt idx="27">
                  <c:v>4232</c:v>
                </c:pt>
                <c:pt idx="28">
                  <c:v>6151</c:v>
                </c:pt>
                <c:pt idx="29">
                  <c:v>7347</c:v>
                </c:pt>
                <c:pt idx="30">
                  <c:v>10749</c:v>
                </c:pt>
                <c:pt idx="31">
                  <c:v>13465</c:v>
                </c:pt>
                <c:pt idx="32">
                  <c:v>18352</c:v>
                </c:pt>
                <c:pt idx="33">
                  <c:v>25131</c:v>
                </c:pt>
                <c:pt idx="34">
                  <c:v>28615</c:v>
                </c:pt>
                <c:pt idx="35">
                  <c:v>36478</c:v>
                </c:pt>
                <c:pt idx="36">
                  <c:v>40925</c:v>
                </c:pt>
                <c:pt idx="37">
                  <c:v>49509</c:v>
                </c:pt>
                <c:pt idx="38">
                  <c:v>58819</c:v>
                </c:pt>
                <c:pt idx="39">
                  <c:v>73491</c:v>
                </c:pt>
                <c:pt idx="40">
                  <c:v>87188</c:v>
                </c:pt>
                <c:pt idx="41">
                  <c:v>95737</c:v>
                </c:pt>
                <c:pt idx="42">
                  <c:v>119097</c:v>
                </c:pt>
                <c:pt idx="43">
                  <c:v>148052</c:v>
                </c:pt>
                <c:pt idx="44">
                  <c:v>168040</c:v>
                </c:pt>
                <c:pt idx="45">
                  <c:v>199487</c:v>
                </c:pt>
                <c:pt idx="46">
                  <c:v>230710</c:v>
                </c:pt>
                <c:pt idx="47">
                  <c:v>278790</c:v>
                </c:pt>
                <c:pt idx="48">
                  <c:v>298411</c:v>
                </c:pt>
                <c:pt idx="49">
                  <c:v>359883</c:v>
                </c:pt>
                <c:pt idx="50">
                  <c:v>209150</c:v>
                </c:pt>
                <c:pt idx="51">
                  <c:v>417374</c:v>
                </c:pt>
                <c:pt idx="52">
                  <c:v>451916</c:v>
                </c:pt>
                <c:pt idx="53">
                  <c:v>488731</c:v>
                </c:pt>
                <c:pt idx="54">
                  <c:v>535690</c:v>
                </c:pt>
                <c:pt idx="55">
                  <c:v>536467</c:v>
                </c:pt>
                <c:pt idx="56">
                  <c:v>593030</c:v>
                </c:pt>
                <c:pt idx="57">
                  <c:v>735217</c:v>
                </c:pt>
                <c:pt idx="58">
                  <c:v>759383</c:v>
                </c:pt>
                <c:pt idx="59">
                  <c:v>803377</c:v>
                </c:pt>
                <c:pt idx="60">
                  <c:v>920387</c:v>
                </c:pt>
                <c:pt idx="61">
                  <c:v>956707</c:v>
                </c:pt>
                <c:pt idx="62">
                  <c:v>1146054</c:v>
                </c:pt>
                <c:pt idx="63">
                  <c:v>1197488</c:v>
                </c:pt>
                <c:pt idx="64">
                  <c:v>1197174</c:v>
                </c:pt>
                <c:pt idx="65">
                  <c:v>1508906</c:v>
                </c:pt>
                <c:pt idx="66">
                  <c:v>1470710</c:v>
                </c:pt>
                <c:pt idx="67">
                  <c:v>1688628</c:v>
                </c:pt>
                <c:pt idx="68">
                  <c:v>1840052</c:v>
                </c:pt>
                <c:pt idx="69">
                  <c:v>1989093</c:v>
                </c:pt>
                <c:pt idx="70">
                  <c:v>2204668</c:v>
                </c:pt>
                <c:pt idx="71">
                  <c:v>2360814</c:v>
                </c:pt>
                <c:pt idx="72">
                  <c:v>2766340</c:v>
                </c:pt>
                <c:pt idx="73">
                  <c:v>2775614</c:v>
                </c:pt>
                <c:pt idx="74">
                  <c:v>3249653</c:v>
                </c:pt>
                <c:pt idx="75">
                  <c:v>3621025</c:v>
                </c:pt>
                <c:pt idx="76">
                  <c:v>3595646</c:v>
                </c:pt>
                <c:pt idx="77">
                  <c:v>4065954</c:v>
                </c:pt>
                <c:pt idx="78">
                  <c:v>4618921</c:v>
                </c:pt>
                <c:pt idx="79">
                  <c:v>5098170</c:v>
                </c:pt>
                <c:pt idx="80">
                  <c:v>5070963</c:v>
                </c:pt>
                <c:pt idx="81">
                  <c:v>5703886</c:v>
                </c:pt>
                <c:pt idx="82">
                  <c:v>6547605</c:v>
                </c:pt>
                <c:pt idx="83">
                  <c:v>6704279</c:v>
                </c:pt>
                <c:pt idx="84">
                  <c:v>7157999</c:v>
                </c:pt>
                <c:pt idx="85">
                  <c:v>8413509</c:v>
                </c:pt>
                <c:pt idx="86">
                  <c:v>8588716</c:v>
                </c:pt>
                <c:pt idx="87">
                  <c:v>10251496</c:v>
                </c:pt>
                <c:pt idx="88">
                  <c:v>10224365</c:v>
                </c:pt>
                <c:pt idx="89">
                  <c:v>10913663</c:v>
                </c:pt>
                <c:pt idx="90">
                  <c:v>12151435</c:v>
                </c:pt>
                <c:pt idx="91">
                  <c:v>13002053</c:v>
                </c:pt>
                <c:pt idx="92">
                  <c:v>14819470</c:v>
                </c:pt>
                <c:pt idx="93">
                  <c:v>15884245</c:v>
                </c:pt>
                <c:pt idx="94">
                  <c:v>16804104</c:v>
                </c:pt>
                <c:pt idx="95">
                  <c:v>18238712</c:v>
                </c:pt>
                <c:pt idx="96">
                  <c:v>19637222</c:v>
                </c:pt>
                <c:pt idx="97">
                  <c:v>21856320</c:v>
                </c:pt>
                <c:pt idx="98">
                  <c:v>23234954</c:v>
                </c:pt>
                <c:pt idx="99">
                  <c:v>24225154</c:v>
                </c:pt>
              </c:numCache>
            </c:numRef>
          </c:val>
          <c:smooth val="0"/>
        </c:ser>
        <c:dLbls>
          <c:showLegendKey val="0"/>
          <c:showVal val="0"/>
          <c:showCatName val="0"/>
          <c:showSerName val="0"/>
          <c:showPercent val="0"/>
          <c:showBubbleSize val="0"/>
        </c:dLbls>
        <c:marker val="1"/>
        <c:smooth val="0"/>
        <c:axId val="292455552"/>
        <c:axId val="292457472"/>
      </c:lineChart>
      <c:catAx>
        <c:axId val="292455552"/>
        <c:scaling>
          <c:orientation val="minMax"/>
        </c:scaling>
        <c:delete val="0"/>
        <c:axPos val="b"/>
        <c:title>
          <c:tx>
            <c:rich>
              <a:bodyPr/>
              <a:lstStyle/>
              <a:p>
                <a:pPr>
                  <a:defRPr/>
                </a:pPr>
                <a:r>
                  <a:rPr lang="en-GB"/>
                  <a:t>Graph size</a:t>
                </a:r>
              </a:p>
            </c:rich>
          </c:tx>
          <c:overlay val="0"/>
        </c:title>
        <c:majorTickMark val="out"/>
        <c:minorTickMark val="none"/>
        <c:tickLblPos val="nextTo"/>
        <c:crossAx val="292457472"/>
        <c:crosses val="autoZero"/>
        <c:auto val="1"/>
        <c:lblAlgn val="ctr"/>
        <c:lblOffset val="100"/>
        <c:noMultiLvlLbl val="0"/>
      </c:catAx>
      <c:valAx>
        <c:axId val="292457472"/>
        <c:scaling>
          <c:orientation val="minMax"/>
        </c:scaling>
        <c:delete val="0"/>
        <c:axPos val="l"/>
        <c:majorGridlines/>
        <c:title>
          <c:tx>
            <c:rich>
              <a:bodyPr rot="-5400000" vert="horz"/>
              <a:lstStyle/>
              <a:p>
                <a:pPr>
                  <a:defRPr/>
                </a:pPr>
                <a:r>
                  <a:rPr lang="en-GB"/>
                  <a:t>Time taken in milliseconds</a:t>
                </a:r>
              </a:p>
            </c:rich>
          </c:tx>
          <c:overlay val="0"/>
        </c:title>
        <c:numFmt formatCode="General" sourceLinked="1"/>
        <c:majorTickMark val="out"/>
        <c:minorTickMark val="none"/>
        <c:tickLblPos val="nextTo"/>
        <c:crossAx val="292455552"/>
        <c:crosses val="autoZero"/>
        <c:crossBetween val="between"/>
      </c:valAx>
    </c:plotArea>
    <c:legend>
      <c:legendPos val="r"/>
      <c:layout>
        <c:manualLayout>
          <c:xMode val="edge"/>
          <c:yMode val="edge"/>
          <c:x val="0.72828046833896609"/>
          <c:y val="0.11398485587531647"/>
          <c:w val="0.26288957651527989"/>
          <c:h val="0.79896220936984652"/>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Mil16</b:Tag>
    <b:SourceType>Misc</b:SourceType>
    <b:Guid>{0EEB7B7C-765C-4E14-9CD1-E525F860EF2B}</b:Guid>
    <b:Title>Abstract Data Types</b:Title>
    <b:Year>2016</b:Year>
    <b:Publisher>School of Computing, University of Glasgow</b:Publisher>
    <b:Author>
      <b:Author>
        <b:NameList>
          <b:Person>
            <b:Last>Miller</b:Last>
            <b:First>A</b:First>
          </b:Person>
        </b:NameList>
      </b:Author>
    </b:Author>
    <b:RefOrder>1</b:RefOrder>
  </b:Source>
</b:Sources>
</file>

<file path=customXml/itemProps1.xml><?xml version="1.0" encoding="utf-8"?>
<ds:datastoreItem xmlns:ds="http://schemas.openxmlformats.org/officeDocument/2006/customXml" ds:itemID="{737A6023-F02E-42F3-A18D-2B711C65C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72</Pages>
  <Words>17415</Words>
  <Characters>99269</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Computing science</Company>
  <LinksUpToDate>false</LinksUpToDate>
  <CharactersWithSpaces>116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intin Cutts</dc:creator>
  <cp:lastModifiedBy>Chigozie Ekwonu</cp:lastModifiedBy>
  <cp:revision>15</cp:revision>
  <dcterms:created xsi:type="dcterms:W3CDTF">2016-09-06T07:31:00Z</dcterms:created>
  <dcterms:modified xsi:type="dcterms:W3CDTF">2016-09-06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ygoz2@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